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3E236D" w14:textId="3A180F8D" w:rsidR="00FC77B2" w:rsidRPr="0093394A" w:rsidRDefault="00FC77B2" w:rsidP="0093394A">
      <w:pPr>
        <w:spacing w:line="360" w:lineRule="auto"/>
        <w:contextualSpacing/>
        <w:jc w:val="both"/>
        <w:rPr>
          <w:rFonts w:ascii="Book Antiqua" w:eastAsia="宋体" w:hAnsi="Book Antiqua" w:cs="Helvetica"/>
          <w:b/>
          <w:lang w:eastAsia="zh-CN"/>
        </w:rPr>
      </w:pPr>
      <w:r w:rsidRPr="0093394A">
        <w:rPr>
          <w:rFonts w:ascii="Book Antiqua" w:eastAsia="宋体" w:hAnsi="Book Antiqua" w:cs="Helvetica"/>
          <w:b/>
          <w:lang w:eastAsia="zh-CN"/>
        </w:rPr>
        <w:t>Name of journal: World Journal of Gastrointestinal Endoscopy</w:t>
      </w:r>
    </w:p>
    <w:p w14:paraId="45E1C9E4" w14:textId="7A179277" w:rsidR="00FC77B2" w:rsidRPr="0093394A" w:rsidRDefault="00FC77B2" w:rsidP="0093394A">
      <w:pPr>
        <w:spacing w:line="360" w:lineRule="auto"/>
        <w:contextualSpacing/>
        <w:jc w:val="both"/>
        <w:rPr>
          <w:rFonts w:ascii="Book Antiqua" w:eastAsia="宋体" w:hAnsi="Book Antiqua" w:cs="Helvetica"/>
          <w:b/>
          <w:lang w:eastAsia="zh-CN"/>
        </w:rPr>
      </w:pPr>
      <w:r w:rsidRPr="0093394A">
        <w:rPr>
          <w:rFonts w:ascii="Book Antiqua" w:eastAsia="宋体" w:hAnsi="Book Antiqua" w:cs="Helvetica"/>
          <w:b/>
          <w:lang w:eastAsia="zh-CN"/>
        </w:rPr>
        <w:t>ESPS Manuscript NO: 16794</w:t>
      </w:r>
    </w:p>
    <w:p w14:paraId="020AF9A3" w14:textId="14321BE2" w:rsidR="00FC77B2" w:rsidRPr="0093394A" w:rsidRDefault="00FC77B2" w:rsidP="0093394A">
      <w:pPr>
        <w:spacing w:line="360" w:lineRule="auto"/>
        <w:contextualSpacing/>
        <w:jc w:val="both"/>
        <w:rPr>
          <w:rFonts w:ascii="Book Antiqua" w:eastAsia="宋体" w:hAnsi="Book Antiqua" w:cs="Helvetica"/>
          <w:b/>
          <w:lang w:eastAsia="zh-CN"/>
        </w:rPr>
      </w:pPr>
      <w:r w:rsidRPr="0093394A">
        <w:rPr>
          <w:rFonts w:ascii="Book Antiqua" w:eastAsia="宋体" w:hAnsi="Book Antiqua" w:cs="Helvetica"/>
          <w:b/>
          <w:lang w:eastAsia="zh-CN"/>
        </w:rPr>
        <w:t>Columns: EDITORIAL</w:t>
      </w:r>
    </w:p>
    <w:p w14:paraId="616459C2" w14:textId="77777777" w:rsidR="00FC77B2" w:rsidRPr="0093394A" w:rsidRDefault="00FC77B2" w:rsidP="0093394A">
      <w:pPr>
        <w:spacing w:line="360" w:lineRule="auto"/>
        <w:contextualSpacing/>
        <w:jc w:val="both"/>
        <w:rPr>
          <w:rFonts w:ascii="Book Antiqua" w:eastAsia="宋体" w:hAnsi="Book Antiqua" w:cs="Helvetica"/>
          <w:b/>
          <w:lang w:eastAsia="zh-CN"/>
        </w:rPr>
      </w:pPr>
    </w:p>
    <w:p w14:paraId="7C71F910" w14:textId="1E1B156D" w:rsidR="00EC3E30" w:rsidRPr="0093394A" w:rsidRDefault="00DD6074" w:rsidP="0093394A">
      <w:pPr>
        <w:spacing w:line="360" w:lineRule="auto"/>
        <w:contextualSpacing/>
        <w:jc w:val="both"/>
        <w:rPr>
          <w:rFonts w:ascii="Book Antiqua" w:eastAsia="宋体" w:hAnsi="Book Antiqua" w:cs="Helvetica"/>
          <w:b/>
          <w:lang w:eastAsia="zh-CN"/>
        </w:rPr>
      </w:pPr>
      <w:r w:rsidRPr="0093394A">
        <w:rPr>
          <w:rFonts w:ascii="Book Antiqua" w:hAnsi="Book Antiqua" w:cs="Helvetica"/>
          <w:b/>
        </w:rPr>
        <w:t xml:space="preserve">Comprehensive </w:t>
      </w:r>
      <w:r w:rsidR="00FC77B2" w:rsidRPr="0093394A">
        <w:rPr>
          <w:rFonts w:ascii="Book Antiqua" w:hAnsi="Book Antiqua" w:cs="Helvetica"/>
          <w:b/>
        </w:rPr>
        <w:t>management of full-thickness luminal defec</w:t>
      </w:r>
      <w:r w:rsidRPr="0093394A">
        <w:rPr>
          <w:rFonts w:ascii="Book Antiqua" w:hAnsi="Book Antiqua" w:cs="Helvetica"/>
          <w:b/>
        </w:rPr>
        <w:t xml:space="preserve">ts: The </w:t>
      </w:r>
      <w:r w:rsidR="00FC77B2" w:rsidRPr="0093394A">
        <w:rPr>
          <w:rFonts w:ascii="Book Antiqua" w:hAnsi="Book Antiqua" w:cs="Helvetica"/>
          <w:b/>
        </w:rPr>
        <w:t>next frontier of gastrointestinal endoscopy</w:t>
      </w:r>
    </w:p>
    <w:p w14:paraId="542D642A" w14:textId="77777777" w:rsidR="00FC77B2" w:rsidRPr="0093394A" w:rsidRDefault="00FC77B2" w:rsidP="0093394A">
      <w:pPr>
        <w:spacing w:line="360" w:lineRule="auto"/>
        <w:contextualSpacing/>
        <w:jc w:val="both"/>
        <w:rPr>
          <w:rFonts w:ascii="Book Antiqua" w:eastAsia="宋体" w:hAnsi="Book Antiqua" w:cs="Helvetica"/>
          <w:b/>
          <w:lang w:eastAsia="zh-CN"/>
        </w:rPr>
      </w:pPr>
    </w:p>
    <w:p w14:paraId="6C687F9D" w14:textId="529C4917" w:rsidR="00FC77B2" w:rsidRPr="0093394A" w:rsidRDefault="00967666"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Winder</w:t>
      </w:r>
      <w:r w:rsidRPr="0093394A">
        <w:rPr>
          <w:rFonts w:ascii="Book Antiqua" w:eastAsia="宋体" w:hAnsi="Book Antiqua" w:cs="Helvetica"/>
          <w:lang w:eastAsia="zh-CN"/>
        </w:rPr>
        <w:t xml:space="preserve"> JS </w:t>
      </w:r>
      <w:r w:rsidRPr="0093394A">
        <w:rPr>
          <w:rFonts w:ascii="Book Antiqua" w:eastAsia="宋体" w:hAnsi="Book Antiqua" w:cs="Helvetica"/>
          <w:i/>
          <w:lang w:eastAsia="zh-CN"/>
        </w:rPr>
        <w:t>et al</w:t>
      </w:r>
      <w:r w:rsidRPr="0093394A">
        <w:rPr>
          <w:rFonts w:ascii="Book Antiqua" w:eastAsia="宋体" w:hAnsi="Book Antiqua" w:cs="Helvetica"/>
          <w:lang w:eastAsia="zh-CN"/>
        </w:rPr>
        <w:t xml:space="preserve">. </w:t>
      </w:r>
      <w:r w:rsidR="00E504DE" w:rsidRPr="0093394A">
        <w:rPr>
          <w:rFonts w:ascii="Book Antiqua" w:eastAsia="宋体" w:hAnsi="Book Antiqua" w:cs="Helvetica"/>
          <w:lang w:eastAsia="zh-CN"/>
        </w:rPr>
        <w:t>Endoscopic management of full-thickness luminal defects</w:t>
      </w:r>
    </w:p>
    <w:p w14:paraId="7C8B0A86" w14:textId="3CBE9B79" w:rsidR="00DD6074" w:rsidRPr="0093394A" w:rsidRDefault="00DD6074" w:rsidP="0093394A">
      <w:pPr>
        <w:spacing w:line="360" w:lineRule="auto"/>
        <w:contextualSpacing/>
        <w:jc w:val="both"/>
        <w:rPr>
          <w:rFonts w:ascii="Book Antiqua" w:eastAsia="宋体" w:hAnsi="Book Antiqua" w:cs="Helvetica"/>
          <w:b/>
          <w:lang w:eastAsia="zh-CN"/>
        </w:rPr>
      </w:pPr>
    </w:p>
    <w:p w14:paraId="775F5702" w14:textId="65572CE9" w:rsidR="00DD6074" w:rsidRPr="0093394A" w:rsidRDefault="00DD6074"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 xml:space="preserve">Joshua </w:t>
      </w:r>
      <w:r w:rsidR="004624C5" w:rsidRPr="0093394A">
        <w:rPr>
          <w:rFonts w:ascii="Book Antiqua" w:hAnsi="Book Antiqua" w:cs="Helvetica"/>
        </w:rPr>
        <w:t xml:space="preserve">S </w:t>
      </w:r>
      <w:r w:rsidRPr="0093394A">
        <w:rPr>
          <w:rFonts w:ascii="Book Antiqua" w:hAnsi="Book Antiqua" w:cs="Helvetica"/>
        </w:rPr>
        <w:t>Winder, Eric M Pauli</w:t>
      </w:r>
    </w:p>
    <w:p w14:paraId="5ABBB20A" w14:textId="77777777" w:rsidR="00FC77B2" w:rsidRPr="0093394A" w:rsidRDefault="00FC77B2" w:rsidP="0093394A">
      <w:pPr>
        <w:spacing w:line="360" w:lineRule="auto"/>
        <w:contextualSpacing/>
        <w:jc w:val="both"/>
        <w:rPr>
          <w:rFonts w:ascii="Book Antiqua" w:eastAsia="宋体" w:hAnsi="Book Antiqua" w:cs="Helvetica"/>
          <w:b/>
          <w:lang w:eastAsia="zh-CN"/>
        </w:rPr>
      </w:pPr>
    </w:p>
    <w:p w14:paraId="6DAA209E" w14:textId="4025E7D8" w:rsidR="00FC77B2" w:rsidRPr="0093394A" w:rsidRDefault="00967666"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b/>
        </w:rPr>
        <w:t>Joshua S Winder, Eric M Pauli</w:t>
      </w:r>
      <w:r w:rsidRPr="0093394A">
        <w:rPr>
          <w:rFonts w:ascii="Book Antiqua" w:eastAsia="宋体" w:hAnsi="Book Antiqua" w:cs="Helvetica"/>
          <w:b/>
          <w:lang w:eastAsia="zh-CN"/>
        </w:rPr>
        <w:t>,</w:t>
      </w:r>
      <w:r w:rsidRPr="0093394A">
        <w:rPr>
          <w:rFonts w:ascii="Book Antiqua" w:eastAsia="宋体" w:hAnsi="Book Antiqua" w:cs="Helvetica"/>
          <w:lang w:eastAsia="zh-CN"/>
        </w:rPr>
        <w:t xml:space="preserve"> </w:t>
      </w:r>
      <w:r w:rsidR="00E504DE" w:rsidRPr="0093394A">
        <w:rPr>
          <w:rFonts w:ascii="Book Antiqua" w:eastAsia="宋体" w:hAnsi="Book Antiqua" w:cs="Helvetica"/>
          <w:lang w:eastAsia="zh-CN"/>
        </w:rPr>
        <w:t>Pennsylvania State Milton S. Hershey Medical Center, Hershey, PA 17036</w:t>
      </w:r>
      <w:r w:rsidR="004D492C" w:rsidRPr="0093394A">
        <w:rPr>
          <w:rFonts w:ascii="Book Antiqua" w:eastAsia="宋体" w:hAnsi="Book Antiqua" w:cs="Helvetica"/>
          <w:lang w:eastAsia="zh-CN"/>
        </w:rPr>
        <w:t>, United States</w:t>
      </w:r>
    </w:p>
    <w:p w14:paraId="1F99D0B4" w14:textId="77777777" w:rsidR="00DD6074" w:rsidRPr="0093394A" w:rsidRDefault="00DD6074" w:rsidP="0093394A">
      <w:pPr>
        <w:spacing w:line="360" w:lineRule="auto"/>
        <w:contextualSpacing/>
        <w:jc w:val="both"/>
        <w:rPr>
          <w:rFonts w:ascii="Book Antiqua" w:eastAsia="宋体" w:hAnsi="Book Antiqua" w:cs="Helvetica"/>
          <w:b/>
          <w:lang w:eastAsia="zh-CN"/>
        </w:rPr>
      </w:pPr>
    </w:p>
    <w:p w14:paraId="01FCCCF3" w14:textId="28415865" w:rsidR="00FC77B2" w:rsidRPr="0093394A" w:rsidRDefault="00FC77B2" w:rsidP="0093394A">
      <w:pPr>
        <w:adjustRightInd w:val="0"/>
        <w:snapToGrid w:val="0"/>
        <w:spacing w:line="360" w:lineRule="auto"/>
        <w:jc w:val="both"/>
        <w:rPr>
          <w:rFonts w:ascii="Book Antiqua" w:eastAsia="宋体" w:hAnsi="Book Antiqua"/>
        </w:rPr>
      </w:pPr>
      <w:bookmarkStart w:id="0" w:name="OLE_LINK37"/>
      <w:bookmarkStart w:id="1" w:name="OLE_LINK38"/>
      <w:bookmarkStart w:id="2" w:name="OLE_LINK23"/>
      <w:bookmarkStart w:id="3" w:name="OLE_LINK29"/>
      <w:bookmarkStart w:id="4" w:name="OLE_LINK36"/>
      <w:bookmarkStart w:id="5" w:name="OLE_LINK44"/>
      <w:bookmarkStart w:id="6" w:name="OLE_LINK50"/>
      <w:bookmarkStart w:id="7" w:name="OLE_LINK60"/>
      <w:bookmarkStart w:id="8" w:name="OLE_LINK65"/>
      <w:r w:rsidRPr="0093394A">
        <w:rPr>
          <w:rFonts w:ascii="Book Antiqua" w:eastAsia="宋体" w:hAnsi="Book Antiqua"/>
          <w:b/>
        </w:rPr>
        <w:t>Author contributions:</w:t>
      </w:r>
      <w:bookmarkStart w:id="9" w:name="OLE_LINK1"/>
      <w:bookmarkStart w:id="10" w:name="OLE_LINK2"/>
      <w:r w:rsidR="00E504DE" w:rsidRPr="0093394A">
        <w:rPr>
          <w:rFonts w:ascii="Book Antiqua" w:eastAsia="宋体" w:hAnsi="Book Antiqua"/>
          <w:b/>
        </w:rPr>
        <w:t xml:space="preserve"> </w:t>
      </w:r>
      <w:r w:rsidR="00967666" w:rsidRPr="0093394A">
        <w:rPr>
          <w:rFonts w:ascii="Book Antiqua" w:eastAsia="宋体" w:hAnsi="Book Antiqua"/>
        </w:rPr>
        <w:t>Winder JS and Pauli</w:t>
      </w:r>
      <w:r w:rsidR="00E504DE" w:rsidRPr="0093394A">
        <w:rPr>
          <w:rFonts w:ascii="Book Antiqua" w:eastAsia="宋体" w:hAnsi="Book Antiqua"/>
        </w:rPr>
        <w:t xml:space="preserve"> EM wrote the editorial in its entirety and contributed equally to its composition. </w:t>
      </w:r>
    </w:p>
    <w:bookmarkEnd w:id="0"/>
    <w:bookmarkEnd w:id="1"/>
    <w:bookmarkEnd w:id="2"/>
    <w:bookmarkEnd w:id="3"/>
    <w:bookmarkEnd w:id="4"/>
    <w:bookmarkEnd w:id="5"/>
    <w:bookmarkEnd w:id="6"/>
    <w:bookmarkEnd w:id="7"/>
    <w:bookmarkEnd w:id="8"/>
    <w:bookmarkEnd w:id="9"/>
    <w:bookmarkEnd w:id="10"/>
    <w:p w14:paraId="37C35BBC" w14:textId="77777777" w:rsidR="00FC77B2" w:rsidRPr="0093394A" w:rsidRDefault="00FC77B2" w:rsidP="0093394A">
      <w:pPr>
        <w:spacing w:line="360" w:lineRule="auto"/>
        <w:contextualSpacing/>
        <w:jc w:val="both"/>
        <w:rPr>
          <w:rFonts w:ascii="Book Antiqua" w:eastAsia="宋体" w:hAnsi="Book Antiqua" w:cs="Helvetica"/>
          <w:b/>
          <w:lang w:eastAsia="zh-CN"/>
        </w:rPr>
      </w:pPr>
    </w:p>
    <w:p w14:paraId="5F16884A" w14:textId="5500CA68" w:rsidR="00FC77B2" w:rsidRPr="0093394A" w:rsidRDefault="00FC77B2" w:rsidP="0093394A">
      <w:pPr>
        <w:pStyle w:val="BodyTextIndent"/>
        <w:spacing w:after="0" w:line="360" w:lineRule="auto"/>
        <w:ind w:leftChars="0" w:left="0"/>
        <w:rPr>
          <w:rFonts w:eastAsia="宋体"/>
          <w:sz w:val="24"/>
          <w:szCs w:val="24"/>
          <w:lang w:eastAsia="zh-CN"/>
        </w:rPr>
      </w:pPr>
      <w:bookmarkStart w:id="11" w:name="OLE_LINK32"/>
      <w:bookmarkStart w:id="12" w:name="OLE_LINK33"/>
      <w:bookmarkStart w:id="13" w:name="OLE_LINK64"/>
      <w:r w:rsidRPr="0093394A">
        <w:rPr>
          <w:rFonts w:eastAsia="Times New Roman" w:cs="Gulim"/>
          <w:b/>
          <w:color w:val="000000"/>
          <w:sz w:val="24"/>
          <w:szCs w:val="24"/>
        </w:rPr>
        <w:t>Conflict-of-interest</w:t>
      </w:r>
      <w:r w:rsidRPr="0093394A">
        <w:rPr>
          <w:rFonts w:cs="Gulim"/>
          <w:b/>
          <w:color w:val="000000"/>
          <w:sz w:val="24"/>
          <w:szCs w:val="24"/>
          <w:lang w:eastAsia="zh-CN"/>
        </w:rPr>
        <w:t>:</w:t>
      </w:r>
      <w:r w:rsidRPr="0093394A">
        <w:rPr>
          <w:rFonts w:eastAsia="宋体" w:cs="Gulim"/>
          <w:b/>
          <w:color w:val="000000"/>
          <w:sz w:val="24"/>
          <w:szCs w:val="24"/>
          <w:lang w:eastAsia="zh-CN"/>
        </w:rPr>
        <w:t xml:space="preserve"> </w:t>
      </w:r>
      <w:r w:rsidR="00967666" w:rsidRPr="0093394A">
        <w:rPr>
          <w:rFonts w:eastAsia="宋体" w:cs="Gulim"/>
          <w:color w:val="000000"/>
          <w:sz w:val="24"/>
          <w:szCs w:val="24"/>
          <w:lang w:eastAsia="zh-CN"/>
        </w:rPr>
        <w:t>Winder</w:t>
      </w:r>
      <w:r w:rsidR="00035464" w:rsidRPr="0093394A">
        <w:rPr>
          <w:rFonts w:eastAsia="宋体" w:cs="Gulim"/>
          <w:color w:val="000000"/>
          <w:sz w:val="24"/>
          <w:szCs w:val="24"/>
          <w:lang w:eastAsia="zh-CN"/>
        </w:rPr>
        <w:t xml:space="preserve"> JS has no financial affiliations to disclose</w:t>
      </w:r>
      <w:r w:rsidR="00967666" w:rsidRPr="0093394A">
        <w:rPr>
          <w:rFonts w:eastAsia="宋体" w:cs="Gulim"/>
          <w:color w:val="000000"/>
          <w:sz w:val="24"/>
          <w:szCs w:val="24"/>
          <w:lang w:eastAsia="zh-CN"/>
        </w:rPr>
        <w:t>;</w:t>
      </w:r>
      <w:r w:rsidR="00035464" w:rsidRPr="0093394A">
        <w:rPr>
          <w:rFonts w:eastAsia="宋体" w:cs="Gulim"/>
          <w:color w:val="000000"/>
          <w:sz w:val="24"/>
          <w:szCs w:val="24"/>
          <w:lang w:eastAsia="zh-CN"/>
        </w:rPr>
        <w:t xml:space="preserve"> </w:t>
      </w:r>
      <w:r w:rsidR="00967666" w:rsidRPr="0093394A">
        <w:rPr>
          <w:rFonts w:eastAsia="宋体"/>
          <w:sz w:val="24"/>
          <w:szCs w:val="24"/>
          <w:lang w:eastAsia="zh-CN"/>
        </w:rPr>
        <w:t>Pauli</w:t>
      </w:r>
      <w:r w:rsidR="00E504DE" w:rsidRPr="0093394A">
        <w:rPr>
          <w:rFonts w:eastAsia="宋体"/>
          <w:sz w:val="24"/>
          <w:szCs w:val="24"/>
          <w:lang w:eastAsia="zh-CN"/>
        </w:rPr>
        <w:t xml:space="preserve"> EM has received honoraria from Cook Biotech for speaking and consulting.</w:t>
      </w:r>
    </w:p>
    <w:p w14:paraId="7E7755CC" w14:textId="77777777" w:rsidR="00FC77B2" w:rsidRPr="0093394A" w:rsidRDefault="00FC77B2" w:rsidP="0093394A">
      <w:pPr>
        <w:pStyle w:val="CommentText"/>
        <w:adjustRightInd w:val="0"/>
        <w:snapToGrid w:val="0"/>
        <w:spacing w:line="360" w:lineRule="auto"/>
        <w:jc w:val="both"/>
        <w:rPr>
          <w:rFonts w:ascii="Book Antiqua" w:hAnsi="Book Antiqua" w:cs="Gulim"/>
          <w:b/>
          <w:color w:val="000000"/>
          <w:lang w:eastAsia="zh-CN"/>
        </w:rPr>
      </w:pPr>
      <w:r w:rsidRPr="0093394A">
        <w:rPr>
          <w:rFonts w:ascii="Book Antiqua" w:eastAsia="Times New Roman" w:hAnsi="Book Antiqua" w:cs="Gulim"/>
          <w:b/>
          <w:color w:val="000000"/>
        </w:rPr>
        <w:t xml:space="preserve"> </w:t>
      </w:r>
    </w:p>
    <w:p w14:paraId="432367EC" w14:textId="77777777" w:rsidR="00FC77B2" w:rsidRPr="0093394A" w:rsidRDefault="00FC77B2" w:rsidP="0093394A">
      <w:pPr>
        <w:spacing w:line="360" w:lineRule="auto"/>
        <w:jc w:val="both"/>
        <w:rPr>
          <w:rFonts w:ascii="Book Antiqua" w:eastAsia="宋体" w:hAnsi="Book Antiqua" w:cs="宋体"/>
          <w:color w:val="000000" w:themeColor="text1"/>
          <w:lang w:eastAsia="zh-CN"/>
        </w:rPr>
      </w:pPr>
      <w:bookmarkStart w:id="14" w:name="OLE_LINK507"/>
      <w:bookmarkStart w:id="15" w:name="OLE_LINK506"/>
      <w:bookmarkStart w:id="16" w:name="OLE_LINK496"/>
      <w:bookmarkStart w:id="17" w:name="OLE_LINK479"/>
      <w:r w:rsidRPr="0093394A">
        <w:rPr>
          <w:rFonts w:ascii="Book Antiqua" w:eastAsia="宋体" w:hAnsi="Book Antiqua" w:cs="宋体"/>
          <w:b/>
          <w:color w:val="000000" w:themeColor="text1"/>
          <w:lang w:eastAsia="zh-CN"/>
        </w:rPr>
        <w:t xml:space="preserve">Open-Access: </w:t>
      </w:r>
      <w:r w:rsidRPr="0093394A">
        <w:rPr>
          <w:rFonts w:ascii="Book Antiqua" w:eastAsia="宋体" w:hAnsi="Book Antiqua" w:cs="宋体"/>
          <w:color w:val="000000" w:themeColor="text1"/>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93394A">
          <w:rPr>
            <w:rFonts w:ascii="Book Antiqua" w:eastAsia="宋体" w:hAnsi="Book Antiqua" w:cs="宋体"/>
            <w:color w:val="000000" w:themeColor="text1"/>
            <w:u w:val="single"/>
            <w:lang w:eastAsia="zh-CN"/>
          </w:rPr>
          <w:t>http://creativecommons.org/licenses/by-nc/4.0/</w:t>
        </w:r>
      </w:hyperlink>
      <w:bookmarkEnd w:id="14"/>
      <w:bookmarkEnd w:id="15"/>
      <w:bookmarkEnd w:id="16"/>
      <w:bookmarkEnd w:id="17"/>
    </w:p>
    <w:p w14:paraId="4056A978" w14:textId="77777777" w:rsidR="00FC77B2" w:rsidRPr="0093394A" w:rsidRDefault="00FC77B2" w:rsidP="0093394A">
      <w:pPr>
        <w:spacing w:line="360" w:lineRule="auto"/>
        <w:jc w:val="both"/>
        <w:rPr>
          <w:rFonts w:ascii="Book Antiqua" w:hAnsi="Book Antiqua"/>
          <w:b/>
          <w:color w:val="000000" w:themeColor="text1"/>
          <w:lang w:eastAsia="zh-CN"/>
        </w:rPr>
      </w:pPr>
    </w:p>
    <w:bookmarkEnd w:id="11"/>
    <w:bookmarkEnd w:id="12"/>
    <w:p w14:paraId="2427538E" w14:textId="2C55DD7F" w:rsidR="00E504DE" w:rsidRPr="0093394A" w:rsidRDefault="00FC77B2" w:rsidP="0093394A">
      <w:pPr>
        <w:spacing w:line="360" w:lineRule="auto"/>
        <w:jc w:val="both"/>
        <w:rPr>
          <w:rFonts w:ascii="Book Antiqua" w:eastAsia="宋体" w:hAnsi="Book Antiqua"/>
          <w:b/>
          <w:color w:val="000000"/>
          <w:lang w:eastAsia="zh-CN"/>
        </w:rPr>
      </w:pPr>
      <w:r w:rsidRPr="0093394A">
        <w:rPr>
          <w:rFonts w:ascii="Book Antiqua" w:hAnsi="Book Antiqua"/>
          <w:b/>
          <w:color w:val="000000"/>
        </w:rPr>
        <w:lastRenderedPageBreak/>
        <w:t>Correspondence to:</w:t>
      </w:r>
      <w:r w:rsidRPr="0093394A">
        <w:rPr>
          <w:rFonts w:ascii="Book Antiqua" w:eastAsia="宋体" w:hAnsi="Book Antiqua"/>
          <w:b/>
          <w:color w:val="000000"/>
          <w:lang w:eastAsia="zh-CN"/>
        </w:rPr>
        <w:t xml:space="preserve"> </w:t>
      </w:r>
      <w:r w:rsidR="00967666" w:rsidRPr="0093394A">
        <w:rPr>
          <w:rFonts w:ascii="Book Antiqua" w:eastAsia="宋体" w:hAnsi="Book Antiqua"/>
          <w:b/>
          <w:color w:val="000000"/>
          <w:lang w:eastAsia="zh-CN"/>
        </w:rPr>
        <w:t>Eric M</w:t>
      </w:r>
      <w:r w:rsidR="00E504DE" w:rsidRPr="0093394A">
        <w:rPr>
          <w:rFonts w:ascii="Book Antiqua" w:eastAsia="宋体" w:hAnsi="Book Antiqua"/>
          <w:b/>
          <w:color w:val="000000"/>
          <w:lang w:eastAsia="zh-CN"/>
        </w:rPr>
        <w:t xml:space="preserve"> Pauli, MD</w:t>
      </w:r>
      <w:r w:rsidR="00B311F8" w:rsidRPr="0093394A">
        <w:rPr>
          <w:rFonts w:ascii="Book Antiqua" w:eastAsia="宋体" w:hAnsi="Book Antiqua"/>
          <w:color w:val="000000"/>
          <w:lang w:eastAsia="zh-CN"/>
        </w:rPr>
        <w:t xml:space="preserve">, </w:t>
      </w:r>
      <w:r w:rsidR="00035464" w:rsidRPr="0093394A">
        <w:rPr>
          <w:rFonts w:ascii="Book Antiqua" w:eastAsia="宋体" w:hAnsi="Book Antiqua"/>
          <w:b/>
          <w:color w:val="000000"/>
          <w:lang w:eastAsia="zh-CN"/>
        </w:rPr>
        <w:t>Assistant Professor,</w:t>
      </w:r>
      <w:r w:rsidR="00035464" w:rsidRPr="0093394A">
        <w:rPr>
          <w:rFonts w:ascii="Book Antiqua" w:eastAsia="宋体" w:hAnsi="Book Antiqua"/>
          <w:color w:val="000000"/>
          <w:lang w:eastAsia="zh-CN"/>
        </w:rPr>
        <w:t xml:space="preserve"> </w:t>
      </w:r>
      <w:r w:rsidR="004D492C" w:rsidRPr="0093394A">
        <w:rPr>
          <w:rFonts w:ascii="Book Antiqua" w:eastAsia="宋体" w:hAnsi="Book Antiqua" w:cs="Helvetica"/>
          <w:lang w:eastAsia="zh-CN"/>
        </w:rPr>
        <w:t xml:space="preserve">Pennsylvania State Milton S. Hershey Medical Center, </w:t>
      </w:r>
      <w:r w:rsidR="00E504DE" w:rsidRPr="0093394A">
        <w:rPr>
          <w:rFonts w:ascii="Book Antiqua" w:eastAsia="宋体" w:hAnsi="Book Antiqua"/>
          <w:color w:val="000000"/>
          <w:lang w:eastAsia="zh-CN"/>
        </w:rPr>
        <w:t>500 University Dr</w:t>
      </w:r>
      <w:r w:rsidR="00035464" w:rsidRPr="0093394A">
        <w:rPr>
          <w:rFonts w:ascii="Book Antiqua" w:eastAsia="宋体" w:hAnsi="Book Antiqua"/>
          <w:color w:val="000000"/>
          <w:lang w:eastAsia="zh-CN"/>
        </w:rPr>
        <w:t>ive</w:t>
      </w:r>
      <w:r w:rsidR="00E504DE" w:rsidRPr="0093394A">
        <w:rPr>
          <w:rFonts w:ascii="Book Antiqua" w:eastAsia="宋体" w:hAnsi="Book Antiqua"/>
          <w:color w:val="000000"/>
          <w:lang w:eastAsia="zh-CN"/>
        </w:rPr>
        <w:t>, H159</w:t>
      </w:r>
      <w:r w:rsidR="00B311F8" w:rsidRPr="0093394A">
        <w:rPr>
          <w:rFonts w:ascii="Book Antiqua" w:eastAsia="宋体" w:hAnsi="Book Antiqua"/>
          <w:b/>
          <w:color w:val="000000"/>
          <w:lang w:eastAsia="zh-CN"/>
        </w:rPr>
        <w:t xml:space="preserve">, </w:t>
      </w:r>
      <w:r w:rsidR="00F50123" w:rsidRPr="0093394A">
        <w:rPr>
          <w:rFonts w:ascii="Book Antiqua" w:eastAsia="宋体" w:hAnsi="Book Antiqua"/>
          <w:color w:val="000000"/>
          <w:lang w:eastAsia="zh-CN"/>
        </w:rPr>
        <w:t>Hershey, PA 17033</w:t>
      </w:r>
      <w:r w:rsidR="00035464" w:rsidRPr="0093394A">
        <w:rPr>
          <w:rFonts w:ascii="Book Antiqua" w:eastAsia="宋体" w:hAnsi="Book Antiqua"/>
          <w:color w:val="000000"/>
          <w:lang w:eastAsia="zh-CN"/>
        </w:rPr>
        <w:t xml:space="preserve">, </w:t>
      </w:r>
      <w:r w:rsidR="004D492C" w:rsidRPr="0093394A">
        <w:rPr>
          <w:rFonts w:ascii="Book Antiqua" w:eastAsia="宋体" w:hAnsi="Book Antiqua" w:cs="Helvetica"/>
          <w:lang w:eastAsia="zh-CN"/>
        </w:rPr>
        <w:t>United States</w:t>
      </w:r>
      <w:r w:rsidR="00B311F8" w:rsidRPr="0093394A">
        <w:rPr>
          <w:rFonts w:ascii="Book Antiqua" w:eastAsia="宋体" w:hAnsi="Book Antiqua"/>
          <w:color w:val="000000"/>
          <w:lang w:eastAsia="zh-CN"/>
        </w:rPr>
        <w:t>. epauli@hmc.psu.edu</w:t>
      </w:r>
    </w:p>
    <w:p w14:paraId="11A90252" w14:textId="77777777" w:rsidR="00E504DE" w:rsidRPr="0093394A" w:rsidRDefault="00E504DE" w:rsidP="0093394A">
      <w:pPr>
        <w:spacing w:line="360" w:lineRule="auto"/>
        <w:jc w:val="both"/>
        <w:rPr>
          <w:rFonts w:ascii="Book Antiqua" w:hAnsi="Book Antiqua" w:cs="Times New Roman"/>
          <w:b/>
          <w:highlight w:val="yellow"/>
        </w:rPr>
      </w:pPr>
    </w:p>
    <w:p w14:paraId="59771320" w14:textId="5D94A912" w:rsidR="00FC77B2" w:rsidRPr="0093394A" w:rsidRDefault="00FC77B2" w:rsidP="0093394A">
      <w:pPr>
        <w:spacing w:line="360" w:lineRule="auto"/>
        <w:jc w:val="both"/>
        <w:rPr>
          <w:rFonts w:ascii="Book Antiqua" w:eastAsia="宋体" w:hAnsi="Book Antiqua" w:cs="Times New Roman"/>
          <w:lang w:eastAsia="zh-CN"/>
        </w:rPr>
      </w:pPr>
      <w:r w:rsidRPr="0093394A">
        <w:rPr>
          <w:rFonts w:ascii="Book Antiqua" w:hAnsi="Book Antiqua" w:cs="Times New Roman"/>
          <w:b/>
        </w:rPr>
        <w:t>Telephone:</w:t>
      </w:r>
      <w:r w:rsidRPr="0093394A">
        <w:rPr>
          <w:rFonts w:ascii="Book Antiqua" w:eastAsia="宋体" w:hAnsi="Book Antiqua" w:cs="Times New Roman"/>
          <w:b/>
          <w:lang w:eastAsia="zh-CN"/>
        </w:rPr>
        <w:t xml:space="preserve"> </w:t>
      </w:r>
      <w:r w:rsidR="0054728D" w:rsidRPr="0093394A">
        <w:rPr>
          <w:rFonts w:ascii="Book Antiqua" w:eastAsia="宋体" w:hAnsi="Book Antiqua" w:cs="Times New Roman"/>
          <w:lang w:eastAsia="zh-CN"/>
        </w:rPr>
        <w:t>+1-717-531</w:t>
      </w:r>
      <w:r w:rsidR="00E504DE" w:rsidRPr="0093394A">
        <w:rPr>
          <w:rFonts w:ascii="Book Antiqua" w:eastAsia="宋体" w:hAnsi="Book Antiqua" w:cs="Times New Roman"/>
          <w:lang w:eastAsia="zh-CN"/>
        </w:rPr>
        <w:t>7462</w:t>
      </w:r>
      <w:r w:rsidRPr="0093394A">
        <w:rPr>
          <w:rFonts w:ascii="Book Antiqua" w:eastAsia="宋体" w:hAnsi="Book Antiqua" w:cs="Times New Roman"/>
          <w:lang w:eastAsia="zh-CN"/>
        </w:rPr>
        <w:tab/>
      </w:r>
    </w:p>
    <w:p w14:paraId="482593A8" w14:textId="3D97A5A1" w:rsidR="00FC77B2" w:rsidRPr="0093394A" w:rsidRDefault="00FC77B2" w:rsidP="0093394A">
      <w:pPr>
        <w:spacing w:line="360" w:lineRule="auto"/>
        <w:jc w:val="both"/>
        <w:rPr>
          <w:rFonts w:ascii="Book Antiqua" w:eastAsia="宋体" w:hAnsi="Book Antiqua" w:cs="Times New Roman"/>
          <w:lang w:eastAsia="zh-CN"/>
        </w:rPr>
      </w:pPr>
      <w:r w:rsidRPr="0093394A">
        <w:rPr>
          <w:rFonts w:ascii="Book Antiqua" w:hAnsi="Book Antiqua" w:cs="Times New Roman"/>
          <w:b/>
        </w:rPr>
        <w:t>Fax:</w:t>
      </w:r>
      <w:r w:rsidRPr="0093394A">
        <w:rPr>
          <w:rFonts w:ascii="Book Antiqua" w:hAnsi="Book Antiqua" w:cs="Times New Roman"/>
        </w:rPr>
        <w:t xml:space="preserve"> </w:t>
      </w:r>
      <w:r w:rsidR="0054728D" w:rsidRPr="0093394A">
        <w:rPr>
          <w:rFonts w:ascii="Book Antiqua" w:eastAsia="宋体" w:hAnsi="Book Antiqua" w:cs="Times New Roman"/>
          <w:lang w:eastAsia="zh-CN"/>
        </w:rPr>
        <w:t>+1-717-531</w:t>
      </w:r>
      <w:r w:rsidR="00E504DE" w:rsidRPr="0093394A">
        <w:rPr>
          <w:rFonts w:ascii="Book Antiqua" w:eastAsia="宋体" w:hAnsi="Book Antiqua" w:cs="Times New Roman"/>
          <w:lang w:eastAsia="zh-CN"/>
        </w:rPr>
        <w:t>4729</w:t>
      </w:r>
    </w:p>
    <w:p w14:paraId="50154C29" w14:textId="2C86C974" w:rsidR="00035464" w:rsidRPr="0093394A" w:rsidRDefault="004D492C" w:rsidP="0093394A">
      <w:pPr>
        <w:spacing w:line="360" w:lineRule="auto"/>
        <w:jc w:val="both"/>
        <w:rPr>
          <w:rFonts w:ascii="Book Antiqua" w:eastAsia="宋体" w:hAnsi="Book Antiqua"/>
          <w:b/>
          <w:lang w:eastAsia="zh-CN"/>
        </w:rPr>
      </w:pPr>
      <w:r w:rsidRPr="0093394A">
        <w:rPr>
          <w:rFonts w:ascii="Book Antiqua" w:hAnsi="Book Antiqua"/>
          <w:b/>
        </w:rPr>
        <w:t>Received:</w:t>
      </w:r>
      <w:r w:rsidRPr="0093394A">
        <w:rPr>
          <w:rFonts w:ascii="Book Antiqua" w:hAnsi="Book Antiqua"/>
        </w:rPr>
        <w:t xml:space="preserve"> </w:t>
      </w:r>
      <w:r w:rsidRPr="0093394A">
        <w:rPr>
          <w:rFonts w:ascii="Book Antiqua" w:eastAsia="宋体" w:hAnsi="Book Antiqua"/>
          <w:lang w:eastAsia="zh-CN"/>
        </w:rPr>
        <w:t>January 29, 2015</w:t>
      </w:r>
    </w:p>
    <w:p w14:paraId="5C17A55F" w14:textId="7D4A3F4A" w:rsidR="00035464" w:rsidRPr="0093394A" w:rsidRDefault="00035464" w:rsidP="0093394A">
      <w:pPr>
        <w:spacing w:line="360" w:lineRule="auto"/>
        <w:jc w:val="both"/>
        <w:rPr>
          <w:rFonts w:ascii="Book Antiqua" w:eastAsia="宋体" w:hAnsi="Book Antiqua"/>
          <w:b/>
          <w:lang w:eastAsia="zh-CN"/>
        </w:rPr>
      </w:pPr>
      <w:r w:rsidRPr="0093394A">
        <w:rPr>
          <w:rFonts w:ascii="Book Antiqua" w:hAnsi="Book Antiqua"/>
          <w:b/>
        </w:rPr>
        <w:t>Peer-review started:</w:t>
      </w:r>
      <w:r w:rsidR="004D492C" w:rsidRPr="0093394A">
        <w:rPr>
          <w:rFonts w:ascii="Book Antiqua" w:eastAsia="宋体" w:hAnsi="Book Antiqua"/>
          <w:b/>
          <w:lang w:eastAsia="zh-CN"/>
        </w:rPr>
        <w:t xml:space="preserve"> </w:t>
      </w:r>
      <w:r w:rsidR="004D492C" w:rsidRPr="0093394A">
        <w:rPr>
          <w:rFonts w:ascii="Book Antiqua" w:eastAsia="宋体" w:hAnsi="Book Antiqua"/>
          <w:lang w:eastAsia="zh-CN"/>
        </w:rPr>
        <w:t>January 29, 2015</w:t>
      </w:r>
    </w:p>
    <w:p w14:paraId="12301D9C" w14:textId="246AFDAF" w:rsidR="00035464" w:rsidRPr="0093394A" w:rsidRDefault="00035464" w:rsidP="0093394A">
      <w:pPr>
        <w:spacing w:line="360" w:lineRule="auto"/>
        <w:jc w:val="both"/>
        <w:rPr>
          <w:rFonts w:ascii="Book Antiqua" w:eastAsia="宋体" w:hAnsi="Book Antiqua"/>
          <w:b/>
          <w:lang w:eastAsia="zh-CN"/>
        </w:rPr>
      </w:pPr>
      <w:r w:rsidRPr="0093394A">
        <w:rPr>
          <w:rFonts w:ascii="Book Antiqua" w:hAnsi="Book Antiqua"/>
          <w:b/>
        </w:rPr>
        <w:t>First decision:</w:t>
      </w:r>
      <w:r w:rsidR="004D492C" w:rsidRPr="0093394A">
        <w:rPr>
          <w:rFonts w:ascii="Book Antiqua" w:eastAsia="宋体" w:hAnsi="Book Antiqua"/>
          <w:b/>
          <w:lang w:eastAsia="zh-CN"/>
        </w:rPr>
        <w:t xml:space="preserve"> </w:t>
      </w:r>
      <w:r w:rsidR="004D492C" w:rsidRPr="0093394A">
        <w:rPr>
          <w:rFonts w:ascii="Book Antiqua" w:eastAsia="宋体" w:hAnsi="Book Antiqua"/>
          <w:lang w:eastAsia="zh-CN"/>
        </w:rPr>
        <w:t>March 6, 2015</w:t>
      </w:r>
    </w:p>
    <w:p w14:paraId="5AEC92F5" w14:textId="772F9EB6" w:rsidR="00035464" w:rsidRPr="0093394A" w:rsidRDefault="00035464" w:rsidP="0093394A">
      <w:pPr>
        <w:spacing w:line="360" w:lineRule="auto"/>
        <w:jc w:val="both"/>
        <w:rPr>
          <w:rFonts w:ascii="Book Antiqua" w:eastAsia="宋体" w:hAnsi="Book Antiqua"/>
          <w:b/>
          <w:lang w:eastAsia="zh-CN"/>
        </w:rPr>
      </w:pPr>
      <w:r w:rsidRPr="0093394A">
        <w:rPr>
          <w:rFonts w:ascii="Book Antiqua" w:hAnsi="Book Antiqua"/>
          <w:b/>
        </w:rPr>
        <w:t>Revise</w:t>
      </w:r>
      <w:r w:rsidR="004D492C" w:rsidRPr="0093394A">
        <w:rPr>
          <w:rFonts w:ascii="Book Antiqua" w:hAnsi="Book Antiqua"/>
          <w:b/>
        </w:rPr>
        <w:t xml:space="preserve">d: </w:t>
      </w:r>
      <w:r w:rsidR="004D492C" w:rsidRPr="0093394A">
        <w:rPr>
          <w:rFonts w:ascii="Book Antiqua" w:eastAsia="宋体" w:hAnsi="Book Antiqua"/>
          <w:lang w:eastAsia="zh-CN"/>
        </w:rPr>
        <w:t>March 26, 2015</w:t>
      </w:r>
    </w:p>
    <w:p w14:paraId="40CE9E11" w14:textId="1FCF0CAC" w:rsidR="00035464" w:rsidRPr="004629CE" w:rsidRDefault="00035464" w:rsidP="004629CE">
      <w:r w:rsidRPr="0093394A">
        <w:rPr>
          <w:rFonts w:ascii="Book Antiqua" w:hAnsi="Book Antiqua"/>
          <w:b/>
        </w:rPr>
        <w:t>Accepted:</w:t>
      </w:r>
      <w:r w:rsidR="004D492C" w:rsidRPr="0093394A">
        <w:rPr>
          <w:rFonts w:ascii="Book Antiqua" w:hAnsi="Book Antiqua"/>
          <w:b/>
        </w:rPr>
        <w:t xml:space="preserve"> </w:t>
      </w:r>
      <w:r w:rsidR="004629CE">
        <w:t>May 5</w:t>
      </w:r>
      <w:r w:rsidR="004629CE">
        <w:t>, 2015</w:t>
      </w:r>
    </w:p>
    <w:p w14:paraId="5192BC94" w14:textId="77777777" w:rsidR="00035464" w:rsidRPr="0093394A" w:rsidRDefault="00035464" w:rsidP="0093394A">
      <w:pPr>
        <w:spacing w:line="360" w:lineRule="auto"/>
        <w:jc w:val="both"/>
        <w:rPr>
          <w:rFonts w:ascii="Book Antiqua" w:hAnsi="Book Antiqua"/>
          <w:b/>
        </w:rPr>
      </w:pPr>
      <w:r w:rsidRPr="0093394A">
        <w:rPr>
          <w:rFonts w:ascii="Book Antiqua" w:hAnsi="Book Antiqua"/>
          <w:b/>
        </w:rPr>
        <w:t>Article in press:</w:t>
      </w:r>
    </w:p>
    <w:p w14:paraId="4E29F648" w14:textId="51087A8A" w:rsidR="00035464" w:rsidRPr="0093394A" w:rsidRDefault="00035464" w:rsidP="0093394A">
      <w:pPr>
        <w:spacing w:line="360" w:lineRule="auto"/>
        <w:jc w:val="both"/>
        <w:rPr>
          <w:rFonts w:ascii="Book Antiqua" w:hAnsi="Book Antiqua"/>
          <w:b/>
        </w:rPr>
      </w:pPr>
      <w:r w:rsidRPr="0093394A">
        <w:rPr>
          <w:rFonts w:ascii="Book Antiqua" w:hAnsi="Book Antiqua"/>
          <w:b/>
        </w:rPr>
        <w:t xml:space="preserve">Published online: </w:t>
      </w:r>
    </w:p>
    <w:bookmarkEnd w:id="13"/>
    <w:p w14:paraId="5CA2FB82" w14:textId="77777777" w:rsidR="00FC77B2" w:rsidRPr="0093394A" w:rsidRDefault="00FC77B2" w:rsidP="0093394A">
      <w:pPr>
        <w:spacing w:line="360" w:lineRule="auto"/>
        <w:contextualSpacing/>
        <w:jc w:val="both"/>
        <w:rPr>
          <w:rFonts w:ascii="Book Antiqua" w:eastAsia="宋体" w:hAnsi="Book Antiqua" w:cs="Helvetica"/>
          <w:b/>
          <w:lang w:eastAsia="zh-CN"/>
        </w:rPr>
      </w:pPr>
    </w:p>
    <w:p w14:paraId="47ECE2B4" w14:textId="79BC0848" w:rsidR="00E504DE" w:rsidRPr="0093394A" w:rsidRDefault="00FC77B2" w:rsidP="0093394A">
      <w:pPr>
        <w:spacing w:line="360" w:lineRule="auto"/>
        <w:contextualSpacing/>
        <w:jc w:val="both"/>
        <w:rPr>
          <w:rFonts w:ascii="Book Antiqua" w:eastAsia="宋体" w:hAnsi="Book Antiqua" w:cs="Helvetica"/>
          <w:b/>
          <w:lang w:eastAsia="zh-CN"/>
        </w:rPr>
      </w:pPr>
      <w:r w:rsidRPr="0093394A">
        <w:rPr>
          <w:rFonts w:ascii="Book Antiqua" w:eastAsia="宋体" w:hAnsi="Book Antiqua" w:cs="Helvetica"/>
          <w:b/>
          <w:lang w:eastAsia="zh-CN"/>
        </w:rPr>
        <w:t>A</w:t>
      </w:r>
      <w:r w:rsidR="0054728D" w:rsidRPr="0093394A">
        <w:rPr>
          <w:rFonts w:ascii="Book Antiqua" w:eastAsia="宋体" w:hAnsi="Book Antiqua" w:cs="Helvetica"/>
          <w:b/>
          <w:lang w:eastAsia="zh-CN"/>
        </w:rPr>
        <w:t>bstract</w:t>
      </w:r>
    </w:p>
    <w:p w14:paraId="7B93F300" w14:textId="12965AE9" w:rsidR="00A321BE" w:rsidRPr="0093394A" w:rsidRDefault="00E504DE" w:rsidP="0093394A">
      <w:pPr>
        <w:spacing w:line="360" w:lineRule="auto"/>
        <w:contextualSpacing/>
        <w:jc w:val="both"/>
        <w:rPr>
          <w:rFonts w:ascii="Book Antiqua" w:eastAsia="宋体" w:hAnsi="Book Antiqua" w:cs="Helvetica"/>
          <w:lang w:eastAsia="zh-CN"/>
        </w:rPr>
      </w:pPr>
      <w:r w:rsidRPr="0093394A">
        <w:rPr>
          <w:rFonts w:ascii="Book Antiqua" w:eastAsia="宋体" w:hAnsi="Book Antiqua" w:cs="Helvetica"/>
          <w:lang w:eastAsia="zh-CN"/>
        </w:rPr>
        <w:t xml:space="preserve">Full thickness gastrointestinal defects such as </w:t>
      </w:r>
      <w:r w:rsidR="00A321BE" w:rsidRPr="0093394A">
        <w:rPr>
          <w:rFonts w:ascii="Book Antiqua" w:eastAsia="宋体" w:hAnsi="Book Antiqua" w:cs="Helvetica"/>
          <w:lang w:eastAsia="zh-CN"/>
        </w:rPr>
        <w:t xml:space="preserve">perforations, </w:t>
      </w:r>
      <w:r w:rsidRPr="0093394A">
        <w:rPr>
          <w:rFonts w:ascii="Book Antiqua" w:eastAsia="宋体" w:hAnsi="Book Antiqua" w:cs="Helvetica"/>
          <w:lang w:eastAsia="zh-CN"/>
        </w:rPr>
        <w:t>leaks</w:t>
      </w:r>
      <w:r w:rsidR="00A321BE" w:rsidRPr="0093394A">
        <w:rPr>
          <w:rFonts w:ascii="Book Antiqua" w:eastAsia="宋体" w:hAnsi="Book Antiqua" w:cs="Helvetica"/>
          <w:lang w:eastAsia="zh-CN"/>
        </w:rPr>
        <w:t>,</w:t>
      </w:r>
      <w:r w:rsidRPr="0093394A">
        <w:rPr>
          <w:rFonts w:ascii="Book Antiqua" w:eastAsia="宋体" w:hAnsi="Book Antiqua" w:cs="Helvetica"/>
          <w:lang w:eastAsia="zh-CN"/>
        </w:rPr>
        <w:t xml:space="preserve"> and fistulae</w:t>
      </w:r>
      <w:r w:rsidR="00A321BE" w:rsidRPr="0093394A">
        <w:rPr>
          <w:rFonts w:ascii="Book Antiqua" w:eastAsia="宋体" w:hAnsi="Book Antiqua" w:cs="Helvetica"/>
          <w:lang w:eastAsia="zh-CN"/>
        </w:rPr>
        <w:t xml:space="preserve"> are a relatively common result of many of the endoscopic and surgical procedures performed in modern health care.</w:t>
      </w:r>
      <w:r w:rsidR="004D492C" w:rsidRPr="0093394A">
        <w:rPr>
          <w:rFonts w:ascii="Book Antiqua" w:eastAsia="宋体" w:hAnsi="Book Antiqua" w:cs="Helvetica"/>
          <w:lang w:eastAsia="zh-CN"/>
        </w:rPr>
        <w:t xml:space="preserve"> </w:t>
      </w:r>
      <w:r w:rsidR="00A321BE" w:rsidRPr="0093394A">
        <w:rPr>
          <w:rFonts w:ascii="Book Antiqua" w:eastAsia="宋体" w:hAnsi="Book Antiqua" w:cs="Helvetica"/>
          <w:lang w:eastAsia="zh-CN"/>
        </w:rPr>
        <w:t>As the number of these procedures increases, so too will the number of resultant defects.</w:t>
      </w:r>
      <w:r w:rsidR="004D492C" w:rsidRPr="0093394A">
        <w:rPr>
          <w:rFonts w:ascii="Book Antiqua" w:eastAsia="宋体" w:hAnsi="Book Antiqua" w:cs="Helvetica"/>
          <w:lang w:eastAsia="zh-CN"/>
        </w:rPr>
        <w:t xml:space="preserve"> </w:t>
      </w:r>
      <w:r w:rsidR="00A321BE" w:rsidRPr="0093394A">
        <w:rPr>
          <w:rFonts w:ascii="Book Antiqua" w:eastAsia="宋体" w:hAnsi="Book Antiqua" w:cs="Helvetica"/>
          <w:lang w:eastAsia="zh-CN"/>
        </w:rPr>
        <w:t>Historically, these were all treated by open surgical means with the assoc</w:t>
      </w:r>
      <w:r w:rsidR="004D492C" w:rsidRPr="0093394A">
        <w:rPr>
          <w:rFonts w:ascii="Book Antiqua" w:eastAsia="宋体" w:hAnsi="Book Antiqua" w:cs="Helvetica"/>
          <w:lang w:eastAsia="zh-CN"/>
        </w:rPr>
        <w:t xml:space="preserve">iated morbidity and mortality. </w:t>
      </w:r>
      <w:r w:rsidR="00A321BE" w:rsidRPr="0093394A">
        <w:rPr>
          <w:rFonts w:ascii="Book Antiqua" w:eastAsia="宋体" w:hAnsi="Book Antiqua" w:cs="Helvetica"/>
          <w:lang w:eastAsia="zh-CN"/>
        </w:rPr>
        <w:t>With the recent advent of advanced endoscopic techniques, these defects can be treated definitively while avoiding an open surgical procedure.</w:t>
      </w:r>
      <w:r w:rsidR="004D492C" w:rsidRPr="0093394A">
        <w:rPr>
          <w:rFonts w:ascii="Book Antiqua" w:eastAsia="宋体" w:hAnsi="Book Antiqua" w:cs="Helvetica"/>
          <w:lang w:eastAsia="zh-CN"/>
        </w:rPr>
        <w:t xml:space="preserve"> </w:t>
      </w:r>
      <w:r w:rsidR="00A321BE" w:rsidRPr="0093394A">
        <w:rPr>
          <w:rFonts w:ascii="Book Antiqua" w:eastAsia="宋体" w:hAnsi="Book Antiqua" w:cs="Helvetica"/>
          <w:lang w:eastAsia="zh-CN"/>
        </w:rPr>
        <w:t xml:space="preserve">Here we explore the various techniques and tools that are currently available for the treatment of gastrointestinal defects including through the scope clips, endoscopic suturing devices, over the scope clips, sealants, </w:t>
      </w:r>
      <w:proofErr w:type="spellStart"/>
      <w:r w:rsidR="00A321BE" w:rsidRPr="0093394A">
        <w:rPr>
          <w:rFonts w:ascii="Book Antiqua" w:eastAsia="宋体" w:hAnsi="Book Antiqua" w:cs="Helvetica"/>
          <w:lang w:eastAsia="zh-CN"/>
        </w:rPr>
        <w:t>endoluminal</w:t>
      </w:r>
      <w:proofErr w:type="spellEnd"/>
      <w:r w:rsidR="00A321BE" w:rsidRPr="0093394A">
        <w:rPr>
          <w:rFonts w:ascii="Book Antiqua" w:eastAsia="宋体" w:hAnsi="Book Antiqua" w:cs="Helvetica"/>
          <w:lang w:eastAsia="zh-CN"/>
        </w:rPr>
        <w:t xml:space="preserve"> stents, </w:t>
      </w:r>
      <w:r w:rsidR="008C513C" w:rsidRPr="0093394A">
        <w:rPr>
          <w:rFonts w:ascii="Book Antiqua" w:eastAsia="宋体" w:hAnsi="Book Antiqua" w:cs="Helvetica"/>
          <w:lang w:eastAsia="zh-CN"/>
        </w:rPr>
        <w:t>endoscopic suction devices, and fistula plugs</w:t>
      </w:r>
      <w:r w:rsidR="00A321BE" w:rsidRPr="0093394A">
        <w:rPr>
          <w:rFonts w:ascii="Book Antiqua" w:eastAsia="宋体" w:hAnsi="Book Antiqua" w:cs="Helvetica"/>
          <w:lang w:eastAsia="zh-CN"/>
        </w:rPr>
        <w:t>. As fistulae represent the most recalcitrant of defects, we focus this editorial on a multimodal approach of treatment.</w:t>
      </w:r>
      <w:r w:rsidR="004D492C" w:rsidRPr="0093394A">
        <w:rPr>
          <w:rFonts w:ascii="Book Antiqua" w:eastAsia="宋体" w:hAnsi="Book Antiqua" w:cs="Helvetica"/>
          <w:lang w:eastAsia="zh-CN"/>
        </w:rPr>
        <w:t xml:space="preserve"> </w:t>
      </w:r>
      <w:r w:rsidR="008C513C" w:rsidRPr="0093394A">
        <w:rPr>
          <w:rFonts w:ascii="Book Antiqua" w:eastAsia="宋体" w:hAnsi="Book Antiqua" w:cs="Helvetica"/>
          <w:lang w:eastAsia="zh-CN"/>
        </w:rPr>
        <w:t xml:space="preserve">This includes optimization of nutrition, treatment of infection, ablation of tracts, removal of foreign bodies, and treatment of distal obstructions. We believe that by addressing all of these factors at the time of attempted closure, the patient is </w:t>
      </w:r>
      <w:r w:rsidR="008C513C" w:rsidRPr="0093394A">
        <w:rPr>
          <w:rFonts w:ascii="Book Antiqua" w:eastAsia="宋体" w:hAnsi="Book Antiqua" w:cs="Helvetica"/>
          <w:lang w:eastAsia="zh-CN"/>
        </w:rPr>
        <w:lastRenderedPageBreak/>
        <w:t>optimized and has the best chance at long-term closure.</w:t>
      </w:r>
      <w:r w:rsidR="004D492C" w:rsidRPr="0093394A">
        <w:rPr>
          <w:rFonts w:ascii="Book Antiqua" w:eastAsia="宋体" w:hAnsi="Book Antiqua" w:cs="Helvetica"/>
          <w:lang w:eastAsia="zh-CN"/>
        </w:rPr>
        <w:t xml:space="preserve"> </w:t>
      </w:r>
      <w:r w:rsidR="008C513C" w:rsidRPr="0093394A">
        <w:rPr>
          <w:rFonts w:ascii="Book Antiqua" w:eastAsia="宋体" w:hAnsi="Book Antiqua" w:cs="Helvetica"/>
          <w:lang w:eastAsia="zh-CN"/>
        </w:rPr>
        <w:t>However, even with all of these factors addressed, failure does occur and in those cases, endoscopic therapies may still play a role in that they allow the patient to avoid a definitive surgical therapy for a time while nutrition is optimized, and infections are addressed.</w:t>
      </w:r>
      <w:r w:rsidR="004D492C" w:rsidRPr="0093394A">
        <w:rPr>
          <w:rFonts w:ascii="Book Antiqua" w:eastAsia="宋体" w:hAnsi="Book Antiqua" w:cs="Helvetica"/>
          <w:lang w:eastAsia="zh-CN"/>
        </w:rPr>
        <w:t xml:space="preserve"> </w:t>
      </w:r>
    </w:p>
    <w:p w14:paraId="6C4F4F54" w14:textId="77777777" w:rsidR="00FC77B2" w:rsidRPr="0093394A" w:rsidRDefault="00FC77B2" w:rsidP="0093394A">
      <w:pPr>
        <w:spacing w:line="360" w:lineRule="auto"/>
        <w:contextualSpacing/>
        <w:jc w:val="both"/>
        <w:rPr>
          <w:rFonts w:ascii="Book Antiqua" w:eastAsia="宋体" w:hAnsi="Book Antiqua" w:cs="Helvetica"/>
          <w:b/>
          <w:lang w:eastAsia="zh-CN"/>
        </w:rPr>
      </w:pPr>
    </w:p>
    <w:p w14:paraId="71C30045" w14:textId="2943C794" w:rsidR="00800CCE" w:rsidRPr="0093394A" w:rsidRDefault="00800CCE"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b/>
        </w:rPr>
        <w:t>Key</w:t>
      </w:r>
      <w:r w:rsidR="00FC77B2" w:rsidRPr="0093394A">
        <w:rPr>
          <w:rFonts w:ascii="Book Antiqua" w:eastAsia="宋体" w:hAnsi="Book Antiqua" w:cs="Helvetica"/>
          <w:b/>
          <w:lang w:eastAsia="zh-CN"/>
        </w:rPr>
        <w:t xml:space="preserve"> </w:t>
      </w:r>
      <w:r w:rsidRPr="0093394A">
        <w:rPr>
          <w:rFonts w:ascii="Book Antiqua" w:hAnsi="Book Antiqua" w:cs="Helvetica"/>
          <w:b/>
        </w:rPr>
        <w:t xml:space="preserve">words: </w:t>
      </w:r>
      <w:r w:rsidR="0054728D" w:rsidRPr="0093394A">
        <w:rPr>
          <w:rFonts w:ascii="Book Antiqua" w:hAnsi="Book Antiqua" w:cs="Helvetica"/>
        </w:rPr>
        <w:t>Perforation</w:t>
      </w:r>
      <w:r w:rsidR="00E504DE" w:rsidRPr="0093394A">
        <w:rPr>
          <w:rFonts w:ascii="Book Antiqua" w:hAnsi="Book Antiqua" w:cs="Helvetica"/>
        </w:rPr>
        <w:t xml:space="preserve">; </w:t>
      </w:r>
      <w:r w:rsidR="0054728D" w:rsidRPr="0093394A">
        <w:rPr>
          <w:rFonts w:ascii="Book Antiqua" w:hAnsi="Book Antiqua" w:cs="Helvetica"/>
        </w:rPr>
        <w:t>Fistula</w:t>
      </w:r>
      <w:r w:rsidR="00E504DE" w:rsidRPr="0093394A">
        <w:rPr>
          <w:rFonts w:ascii="Book Antiqua" w:hAnsi="Book Antiqua" w:cs="Helvetica"/>
        </w:rPr>
        <w:t xml:space="preserve">; </w:t>
      </w:r>
      <w:r w:rsidR="0054728D" w:rsidRPr="0093394A">
        <w:rPr>
          <w:rFonts w:ascii="Book Antiqua" w:hAnsi="Book Antiqua" w:cs="Helvetica"/>
        </w:rPr>
        <w:t xml:space="preserve">Anastomotic </w:t>
      </w:r>
      <w:r w:rsidR="00E504DE" w:rsidRPr="0093394A">
        <w:rPr>
          <w:rFonts w:ascii="Book Antiqua" w:hAnsi="Book Antiqua" w:cs="Helvetica"/>
        </w:rPr>
        <w:t xml:space="preserve">leak; </w:t>
      </w:r>
      <w:r w:rsidR="0054728D" w:rsidRPr="0093394A">
        <w:rPr>
          <w:rFonts w:ascii="Book Antiqua" w:hAnsi="Book Antiqua" w:cs="Helvetica"/>
        </w:rPr>
        <w:t>Over the scope clips</w:t>
      </w:r>
      <w:r w:rsidR="00E504DE" w:rsidRPr="0093394A">
        <w:rPr>
          <w:rFonts w:ascii="Book Antiqua" w:hAnsi="Book Antiqua" w:cs="Helvetica"/>
        </w:rPr>
        <w:t>;</w:t>
      </w:r>
      <w:r w:rsidR="004624C5" w:rsidRPr="0093394A">
        <w:rPr>
          <w:rFonts w:ascii="Book Antiqua" w:hAnsi="Book Antiqua" w:cs="Helvetica"/>
        </w:rPr>
        <w:t xml:space="preserve"> </w:t>
      </w:r>
      <w:r w:rsidR="0054728D" w:rsidRPr="0093394A">
        <w:rPr>
          <w:rFonts w:ascii="Book Antiqua" w:hAnsi="Book Antiqua" w:cs="Helvetica"/>
        </w:rPr>
        <w:t>Overstitch</w:t>
      </w:r>
      <w:r w:rsidR="00E504DE" w:rsidRPr="0093394A">
        <w:rPr>
          <w:rFonts w:ascii="Book Antiqua" w:hAnsi="Book Antiqua" w:cs="Helvetica"/>
        </w:rPr>
        <w:t>;</w:t>
      </w:r>
      <w:r w:rsidR="00B56208" w:rsidRPr="0093394A">
        <w:rPr>
          <w:rFonts w:ascii="Book Antiqua" w:hAnsi="Book Antiqua" w:cs="Helvetica"/>
        </w:rPr>
        <w:t xml:space="preserve"> </w:t>
      </w:r>
      <w:r w:rsidR="0054728D" w:rsidRPr="0093394A">
        <w:rPr>
          <w:rFonts w:ascii="Book Antiqua" w:hAnsi="Book Antiqua" w:cs="Helvetica"/>
        </w:rPr>
        <w:t>Stent</w:t>
      </w:r>
      <w:r w:rsidR="00E504DE" w:rsidRPr="0093394A">
        <w:rPr>
          <w:rFonts w:ascii="Book Antiqua" w:hAnsi="Book Antiqua" w:cs="Helvetica"/>
        </w:rPr>
        <w:t>;</w:t>
      </w:r>
      <w:r w:rsidR="00B56208" w:rsidRPr="0093394A">
        <w:rPr>
          <w:rFonts w:ascii="Book Antiqua" w:hAnsi="Book Antiqua" w:cs="Helvetica"/>
        </w:rPr>
        <w:t xml:space="preserve"> </w:t>
      </w:r>
      <w:r w:rsidR="0054728D" w:rsidRPr="0093394A">
        <w:rPr>
          <w:rFonts w:ascii="Book Antiqua" w:hAnsi="Book Antiqua" w:cs="Helvetica"/>
        </w:rPr>
        <w:t>Endoscopic</w:t>
      </w:r>
    </w:p>
    <w:p w14:paraId="4CF3F2DC" w14:textId="77777777" w:rsidR="00FC77B2" w:rsidRPr="0093394A" w:rsidRDefault="00FC77B2" w:rsidP="0093394A">
      <w:pPr>
        <w:spacing w:line="360" w:lineRule="auto"/>
        <w:contextualSpacing/>
        <w:jc w:val="both"/>
        <w:rPr>
          <w:rFonts w:ascii="Book Antiqua" w:eastAsia="宋体" w:hAnsi="Book Antiqua" w:cs="Helvetica"/>
          <w:lang w:eastAsia="zh-CN"/>
        </w:rPr>
      </w:pPr>
    </w:p>
    <w:p w14:paraId="1F55E953" w14:textId="77777777" w:rsidR="001C0D7D" w:rsidRPr="0093394A" w:rsidRDefault="001C0D7D" w:rsidP="0093394A">
      <w:pPr>
        <w:spacing w:line="360" w:lineRule="auto"/>
        <w:rPr>
          <w:rFonts w:ascii="Book Antiqua" w:hAnsi="Book Antiqua"/>
          <w:i/>
          <w:iCs/>
        </w:rPr>
      </w:pPr>
      <w:proofErr w:type="gramStart"/>
      <w:r w:rsidRPr="0093394A">
        <w:rPr>
          <w:rFonts w:ascii="Book Antiqua" w:hAnsi="Book Antiqua" w:cs="Tahoma"/>
          <w:b/>
          <w:color w:val="000000"/>
          <w:lang w:val="en-GB" w:eastAsia="ja-JP"/>
        </w:rPr>
        <w:t xml:space="preserve">© </w:t>
      </w:r>
      <w:r w:rsidRPr="0093394A">
        <w:rPr>
          <w:rFonts w:ascii="Book Antiqua" w:eastAsia="AdvTimes" w:hAnsi="Book Antiqua" w:cs="AdvTimes"/>
          <w:b/>
          <w:color w:val="000000"/>
          <w:lang w:val="fr-FR" w:eastAsia="ja-JP"/>
        </w:rPr>
        <w:t>The Author(s) 2015.</w:t>
      </w:r>
      <w:proofErr w:type="gramEnd"/>
      <w:r w:rsidRPr="0093394A">
        <w:rPr>
          <w:rFonts w:ascii="Book Antiqua" w:eastAsia="AdvTimes" w:hAnsi="Book Antiqua" w:cs="AdvTimes"/>
          <w:color w:val="000000"/>
          <w:lang w:val="fr-FR" w:eastAsia="ja-JP"/>
        </w:rPr>
        <w:t xml:space="preserve"> Published by </w:t>
      </w:r>
      <w:proofErr w:type="spellStart"/>
      <w:r w:rsidRPr="0093394A">
        <w:rPr>
          <w:rFonts w:ascii="Book Antiqua" w:hAnsi="Book Antiqua" w:cs="Arial Unicode MS"/>
          <w:color w:val="000000"/>
          <w:lang w:val="en-GB" w:eastAsia="ja-JP"/>
        </w:rPr>
        <w:t>Baishideng</w:t>
      </w:r>
      <w:proofErr w:type="spellEnd"/>
      <w:r w:rsidRPr="0093394A">
        <w:rPr>
          <w:rFonts w:ascii="Book Antiqua" w:hAnsi="Book Antiqua" w:cs="Arial Unicode MS"/>
          <w:color w:val="000000"/>
          <w:lang w:val="en-GB" w:eastAsia="ja-JP"/>
        </w:rPr>
        <w:t xml:space="preserve"> Publishing Group Inc.</w:t>
      </w:r>
      <w:r w:rsidRPr="0093394A">
        <w:rPr>
          <w:rFonts w:ascii="Book Antiqua" w:hAnsi="Book Antiqua" w:cs="Arial Unicode MS"/>
          <w:lang w:val="en-GB" w:eastAsia="ja-JP"/>
        </w:rPr>
        <w:t xml:space="preserve"> </w:t>
      </w:r>
      <w:r w:rsidRPr="0093394A">
        <w:rPr>
          <w:rFonts w:ascii="Book Antiqua" w:hAnsi="Book Antiqua" w:cs="Arial Unicode MS"/>
          <w:lang w:val="fr-FR" w:eastAsia="ja-JP"/>
        </w:rPr>
        <w:t>All rights reserved</w:t>
      </w:r>
      <w:r w:rsidRPr="0093394A">
        <w:rPr>
          <w:rFonts w:ascii="Book Antiqua" w:hAnsi="Book Antiqua" w:cs="Arial Unicode MS"/>
          <w:lang w:val="fr-FR"/>
        </w:rPr>
        <w:t>.</w:t>
      </w:r>
    </w:p>
    <w:p w14:paraId="3905673A" w14:textId="77777777" w:rsidR="001C0D7D" w:rsidRPr="0093394A" w:rsidRDefault="001C0D7D" w:rsidP="0093394A">
      <w:pPr>
        <w:spacing w:line="360" w:lineRule="auto"/>
        <w:contextualSpacing/>
        <w:jc w:val="both"/>
        <w:rPr>
          <w:rFonts w:ascii="Book Antiqua" w:eastAsia="宋体" w:hAnsi="Book Antiqua" w:cs="Helvetica"/>
          <w:lang w:eastAsia="zh-CN"/>
        </w:rPr>
      </w:pPr>
    </w:p>
    <w:p w14:paraId="0B0FA58C" w14:textId="24B910D7" w:rsidR="00E14ED3" w:rsidRPr="0093394A" w:rsidRDefault="00FC77B2" w:rsidP="0093394A">
      <w:pPr>
        <w:spacing w:line="360" w:lineRule="auto"/>
        <w:contextualSpacing/>
        <w:jc w:val="both"/>
        <w:rPr>
          <w:rFonts w:ascii="Book Antiqua" w:eastAsia="宋体" w:hAnsi="Book Antiqua" w:cs="Helvetica"/>
          <w:b/>
          <w:lang w:eastAsia="zh-CN"/>
        </w:rPr>
      </w:pPr>
      <w:r w:rsidRPr="0093394A">
        <w:rPr>
          <w:rFonts w:ascii="Book Antiqua" w:eastAsia="宋体" w:hAnsi="Book Antiqua" w:cs="Helvetica"/>
          <w:b/>
          <w:lang w:eastAsia="zh-CN"/>
        </w:rPr>
        <w:t xml:space="preserve">Core tip: </w:t>
      </w:r>
      <w:r w:rsidR="00E14ED3" w:rsidRPr="0093394A">
        <w:rPr>
          <w:rFonts w:ascii="Book Antiqua" w:hAnsi="Book Antiqua" w:cs="Helvetica"/>
        </w:rPr>
        <w:t xml:space="preserve">Endoscopic methods </w:t>
      </w:r>
      <w:r w:rsidR="00B311F8" w:rsidRPr="0093394A">
        <w:rPr>
          <w:rFonts w:ascii="Book Antiqua" w:hAnsi="Book Antiqua" w:cs="Helvetica"/>
        </w:rPr>
        <w:t>are replacing</w:t>
      </w:r>
      <w:r w:rsidR="00E14ED3" w:rsidRPr="0093394A">
        <w:rPr>
          <w:rFonts w:ascii="Book Antiqua" w:hAnsi="Book Antiqua" w:cs="Helvetica"/>
        </w:rPr>
        <w:t xml:space="preserve"> surgical options as the first line therapy for a wide array of gastrointestinal tract defects.</w:t>
      </w:r>
      <w:r w:rsidR="004D492C" w:rsidRPr="0093394A">
        <w:rPr>
          <w:rFonts w:ascii="Book Antiqua" w:hAnsi="Book Antiqua" w:cs="Helvetica"/>
        </w:rPr>
        <w:t xml:space="preserve"> </w:t>
      </w:r>
      <w:r w:rsidR="00E14ED3" w:rsidRPr="0093394A">
        <w:rPr>
          <w:rFonts w:ascii="Book Antiqua" w:hAnsi="Book Antiqua" w:cs="Helvetica"/>
        </w:rPr>
        <w:t>Here we will review the available endoscopic modalities, their appropriate applications and their respective success rates.</w:t>
      </w:r>
      <w:r w:rsidR="004D492C" w:rsidRPr="0093394A">
        <w:rPr>
          <w:rFonts w:ascii="Book Antiqua" w:hAnsi="Book Antiqua" w:cs="Helvetica"/>
        </w:rPr>
        <w:t xml:space="preserve"> </w:t>
      </w:r>
      <w:r w:rsidR="00E14ED3" w:rsidRPr="0093394A">
        <w:rPr>
          <w:rFonts w:ascii="Book Antiqua" w:hAnsi="Book Antiqua" w:cs="Helvetica"/>
        </w:rPr>
        <w:t>The fusion of standard surgical principles with flexible, intra-luminal modalities is likely to be the key to the successful endoscopic management of these challenging clinical problems.</w:t>
      </w:r>
      <w:r w:rsidR="004D492C" w:rsidRPr="0093394A">
        <w:rPr>
          <w:rFonts w:ascii="Book Antiqua" w:hAnsi="Book Antiqua" w:cs="Helvetica"/>
        </w:rPr>
        <w:t xml:space="preserve"> </w:t>
      </w:r>
    </w:p>
    <w:p w14:paraId="0CCB1B36" w14:textId="77777777" w:rsidR="001C0D7D" w:rsidRPr="0093394A" w:rsidRDefault="001C0D7D" w:rsidP="0093394A">
      <w:pPr>
        <w:spacing w:line="360" w:lineRule="auto"/>
        <w:contextualSpacing/>
        <w:jc w:val="both"/>
        <w:rPr>
          <w:rFonts w:ascii="Book Antiqua" w:eastAsia="宋体" w:hAnsi="Book Antiqua" w:cs="Helvetica"/>
          <w:b/>
          <w:lang w:eastAsia="zh-CN"/>
        </w:rPr>
      </w:pPr>
    </w:p>
    <w:p w14:paraId="08EA88C2" w14:textId="4F342F3E" w:rsidR="001C0D7D" w:rsidRPr="0093394A" w:rsidRDefault="001C0D7D" w:rsidP="0093394A">
      <w:pPr>
        <w:spacing w:line="360" w:lineRule="auto"/>
        <w:contextualSpacing/>
        <w:jc w:val="both"/>
        <w:rPr>
          <w:rFonts w:ascii="Book Antiqua" w:eastAsia="宋体" w:hAnsi="Book Antiqua" w:cs="Helvetica"/>
          <w:lang w:eastAsia="zh-CN"/>
        </w:rPr>
      </w:pPr>
      <w:proofErr w:type="gramStart"/>
      <w:r w:rsidRPr="0093394A">
        <w:rPr>
          <w:rFonts w:ascii="Book Antiqua" w:hAnsi="Book Antiqua" w:cs="Helvetica"/>
        </w:rPr>
        <w:t>Winder</w:t>
      </w:r>
      <w:r w:rsidRPr="0093394A">
        <w:rPr>
          <w:rFonts w:ascii="Book Antiqua" w:eastAsia="宋体" w:hAnsi="Book Antiqua" w:cs="Helvetica"/>
          <w:lang w:eastAsia="zh-CN"/>
        </w:rPr>
        <w:t xml:space="preserve"> JS, </w:t>
      </w:r>
      <w:r w:rsidRPr="0093394A">
        <w:rPr>
          <w:rFonts w:ascii="Book Antiqua" w:hAnsi="Book Antiqua" w:cs="Helvetica"/>
        </w:rPr>
        <w:t>Pauli</w:t>
      </w:r>
      <w:r w:rsidRPr="0093394A">
        <w:rPr>
          <w:rFonts w:ascii="Book Antiqua" w:eastAsia="宋体" w:hAnsi="Book Antiqua" w:cs="Helvetica"/>
          <w:lang w:eastAsia="zh-CN"/>
        </w:rPr>
        <w:t xml:space="preserve"> EM.</w:t>
      </w:r>
      <w:proofErr w:type="gramEnd"/>
      <w:r w:rsidRPr="0093394A">
        <w:rPr>
          <w:rFonts w:ascii="Book Antiqua" w:eastAsia="宋体" w:hAnsi="Book Antiqua" w:cs="Helvetica"/>
          <w:lang w:eastAsia="zh-CN"/>
        </w:rPr>
        <w:t xml:space="preserve"> </w:t>
      </w:r>
      <w:r w:rsidRPr="0093394A">
        <w:rPr>
          <w:rFonts w:ascii="Book Antiqua" w:hAnsi="Book Antiqua" w:cs="Helvetica"/>
        </w:rPr>
        <w:t>Comprehensive management of full-thickness luminal defects: The next frontier of gastrointestinal endoscopy</w:t>
      </w:r>
      <w:r w:rsidRPr="0093394A">
        <w:rPr>
          <w:rFonts w:ascii="Book Antiqua" w:eastAsia="宋体" w:hAnsi="Book Antiqua" w:cs="Helvetica"/>
          <w:lang w:eastAsia="zh-CN"/>
        </w:rPr>
        <w:t xml:space="preserve">. </w:t>
      </w:r>
      <w:r w:rsidRPr="0093394A">
        <w:rPr>
          <w:rFonts w:ascii="Book Antiqua" w:hAnsi="Book Antiqua"/>
          <w:i/>
          <w:iCs/>
        </w:rPr>
        <w:t xml:space="preserve">World J </w:t>
      </w:r>
      <w:proofErr w:type="spellStart"/>
      <w:r w:rsidRPr="0093394A">
        <w:rPr>
          <w:rFonts w:ascii="Book Antiqua" w:hAnsi="Book Antiqua"/>
          <w:i/>
          <w:iCs/>
        </w:rPr>
        <w:t>Gastrointest</w:t>
      </w:r>
      <w:proofErr w:type="spellEnd"/>
      <w:r w:rsidRPr="0093394A">
        <w:rPr>
          <w:rFonts w:ascii="Book Antiqua" w:hAnsi="Book Antiqua"/>
          <w:i/>
          <w:iCs/>
        </w:rPr>
        <w:t xml:space="preserve"> </w:t>
      </w:r>
      <w:proofErr w:type="spellStart"/>
      <w:r w:rsidRPr="0093394A">
        <w:rPr>
          <w:rFonts w:ascii="Book Antiqua" w:hAnsi="Book Antiqua"/>
          <w:i/>
          <w:iCs/>
        </w:rPr>
        <w:t>Endosc</w:t>
      </w:r>
      <w:proofErr w:type="spellEnd"/>
      <w:r w:rsidRPr="0093394A">
        <w:rPr>
          <w:rFonts w:ascii="Book Antiqua" w:eastAsia="宋体" w:hAnsi="Book Antiqua"/>
          <w:i/>
          <w:iCs/>
          <w:lang w:eastAsia="zh-CN"/>
        </w:rPr>
        <w:t xml:space="preserve"> 2015; </w:t>
      </w:r>
      <w:r w:rsidRPr="0093394A">
        <w:rPr>
          <w:rFonts w:ascii="Book Antiqua" w:eastAsia="宋体" w:hAnsi="Book Antiqua"/>
          <w:iCs/>
          <w:lang w:eastAsia="zh-CN"/>
        </w:rPr>
        <w:t>In press</w:t>
      </w:r>
    </w:p>
    <w:p w14:paraId="0AEFA148" w14:textId="77777777" w:rsidR="001C0D7D" w:rsidRPr="0093394A" w:rsidRDefault="001C0D7D" w:rsidP="0093394A">
      <w:pPr>
        <w:spacing w:line="360" w:lineRule="auto"/>
        <w:contextualSpacing/>
        <w:jc w:val="both"/>
        <w:rPr>
          <w:rFonts w:ascii="Book Antiqua" w:eastAsia="宋体" w:hAnsi="Book Antiqua" w:cs="Helvetica"/>
          <w:b/>
          <w:lang w:eastAsia="zh-CN"/>
        </w:rPr>
      </w:pPr>
    </w:p>
    <w:p w14:paraId="56CB0046" w14:textId="0D8E5086" w:rsidR="00A66EDB" w:rsidRPr="0093394A" w:rsidRDefault="00FC77B2" w:rsidP="0093394A">
      <w:pPr>
        <w:spacing w:line="360" w:lineRule="auto"/>
        <w:contextualSpacing/>
        <w:jc w:val="both"/>
        <w:rPr>
          <w:rFonts w:ascii="Book Antiqua" w:hAnsi="Book Antiqua" w:cs="Helvetica"/>
          <w:b/>
        </w:rPr>
      </w:pPr>
      <w:r w:rsidRPr="0093394A">
        <w:rPr>
          <w:rFonts w:ascii="Book Antiqua" w:hAnsi="Book Antiqua" w:cs="Helvetica"/>
          <w:b/>
        </w:rPr>
        <w:t>INTRODUCTION</w:t>
      </w:r>
    </w:p>
    <w:p w14:paraId="73373D5C" w14:textId="45958175" w:rsidR="00100224" w:rsidRPr="0093394A" w:rsidRDefault="00CF1E94" w:rsidP="0093394A">
      <w:pPr>
        <w:spacing w:line="360" w:lineRule="auto"/>
        <w:contextualSpacing/>
        <w:jc w:val="both"/>
        <w:rPr>
          <w:rFonts w:ascii="Book Antiqua" w:hAnsi="Book Antiqua" w:cs="Helvetica"/>
        </w:rPr>
      </w:pPr>
      <w:r w:rsidRPr="0093394A">
        <w:rPr>
          <w:rFonts w:ascii="Book Antiqua" w:hAnsi="Book Antiqua" w:cs="Helvetica"/>
        </w:rPr>
        <w:t>Whether in the form acute perforations, acute or sub-acute anastomotic leaks or chronic fistulae, full-</w:t>
      </w:r>
      <w:r w:rsidR="002F3062" w:rsidRPr="0093394A">
        <w:rPr>
          <w:rFonts w:ascii="Book Antiqua" w:hAnsi="Book Antiqua" w:cs="Helvetica"/>
        </w:rPr>
        <w:t>thickness g</w:t>
      </w:r>
      <w:r w:rsidR="006B270D" w:rsidRPr="0093394A">
        <w:rPr>
          <w:rFonts w:ascii="Book Antiqua" w:hAnsi="Book Antiqua" w:cs="Helvetica"/>
        </w:rPr>
        <w:t>astrointestinal</w:t>
      </w:r>
      <w:r w:rsidR="00C7420E" w:rsidRPr="0093394A">
        <w:rPr>
          <w:rFonts w:ascii="Book Antiqua" w:hAnsi="Book Antiqua" w:cs="Helvetica"/>
        </w:rPr>
        <w:t xml:space="preserve"> (GI)</w:t>
      </w:r>
      <w:r w:rsidRPr="0093394A">
        <w:rPr>
          <w:rFonts w:ascii="Book Antiqua" w:hAnsi="Book Antiqua" w:cs="Helvetica"/>
        </w:rPr>
        <w:t xml:space="preserve"> tract defects remain a challenging and</w:t>
      </w:r>
      <w:r w:rsidR="006B270D" w:rsidRPr="0093394A">
        <w:rPr>
          <w:rFonts w:ascii="Book Antiqua" w:hAnsi="Book Antiqua" w:cs="Helvetica"/>
        </w:rPr>
        <w:t xml:space="preserve"> highly morbid </w:t>
      </w:r>
      <w:r w:rsidRPr="0093394A">
        <w:rPr>
          <w:rFonts w:ascii="Book Antiqua" w:hAnsi="Book Antiqua" w:cs="Helvetica"/>
        </w:rPr>
        <w:t xml:space="preserve">healthcare problem. </w:t>
      </w:r>
      <w:r w:rsidR="00CB44F6" w:rsidRPr="0093394A">
        <w:rPr>
          <w:rFonts w:ascii="Book Antiqua" w:hAnsi="Book Antiqua" w:cs="Helvetica"/>
        </w:rPr>
        <w:t>According to the Center for Disease Control (CDC</w:t>
      </w:r>
      <w:r w:rsidR="00FC4191" w:rsidRPr="0093394A">
        <w:rPr>
          <w:rFonts w:ascii="Book Antiqua" w:hAnsi="Book Antiqua" w:cs="Helvetica"/>
        </w:rPr>
        <w:t xml:space="preserve">) </w:t>
      </w:r>
      <w:r w:rsidR="00CB44F6" w:rsidRPr="0093394A">
        <w:rPr>
          <w:rFonts w:ascii="Book Antiqua" w:hAnsi="Book Antiqua" w:cs="Helvetica"/>
        </w:rPr>
        <w:t xml:space="preserve">over 6 million abdominal procedures (including upper and lower endoscopies) were performed in the </w:t>
      </w:r>
      <w:r w:rsidR="004D492C" w:rsidRPr="0093394A">
        <w:rPr>
          <w:rFonts w:ascii="Book Antiqua" w:eastAsia="宋体" w:hAnsi="Book Antiqua" w:cs="Helvetica"/>
          <w:lang w:eastAsia="zh-CN"/>
        </w:rPr>
        <w:t>United States</w:t>
      </w:r>
      <w:r w:rsidR="004D492C" w:rsidRPr="0093394A">
        <w:rPr>
          <w:rFonts w:ascii="Book Antiqua" w:hAnsi="Book Antiqua" w:cs="Helvetica"/>
        </w:rPr>
        <w:t xml:space="preserve"> </w:t>
      </w:r>
      <w:r w:rsidR="00FC4191" w:rsidRPr="0093394A">
        <w:rPr>
          <w:rFonts w:ascii="Book Antiqua" w:hAnsi="Book Antiqua" w:cs="Helvetica"/>
        </w:rPr>
        <w:t>in 2010</w:t>
      </w:r>
      <w:r w:rsidR="00957787" w:rsidRPr="0093394A">
        <w:rPr>
          <w:rFonts w:ascii="Book Antiqua" w:hAnsi="Book Antiqua" w:cs="Helvetica"/>
          <w:vertAlign w:val="superscript"/>
        </w:rPr>
        <w:fldChar w:fldCharType="begin"/>
      </w:r>
      <w:r w:rsidR="00957787" w:rsidRPr="0093394A">
        <w:rPr>
          <w:rFonts w:ascii="Book Antiqua" w:hAnsi="Book Antiqua" w:cs="Helvetica"/>
          <w:vertAlign w:val="superscript"/>
        </w:rPr>
        <w:instrText xml:space="preserve"> ADDIN EN.CITE &lt;EndNote&gt;&lt;Cite&gt;&lt;Author&gt;Centers for Disease Control and Prevention&lt;/Author&gt;&lt;RecNum&gt;588&lt;/RecNum&gt;&lt;DisplayText&gt;&lt;style face="superscript"&gt;[1]&lt;/style&gt;&lt;/DisplayText&gt;&lt;record&gt;&lt;rec-number&gt;588&lt;/rec-number&gt;&lt;foreign-keys&gt;&lt;key app="EN" db-id="tvextfxdyxvrehevffz5229bapfrr0x2dv0r"&gt;588&lt;/key&gt;&lt;/foreign-keys&gt;&lt;ref-type name="Web Page"&gt;12&lt;/ref-type&gt;&lt;contributors&gt;&lt;authors&gt;&lt;author&gt;Centers for Disease Control and Prevention,&lt;/author&gt;&lt;/authors&gt;&lt;/contributors&gt;&lt;titles&gt;&lt;title&gt;National Hospital Discharge Survey: 2010 Table, Procedures by selected patient characteristics.&lt;/title&gt;&lt;/titles&gt;&lt;number&gt;1/28/15&lt;/number&gt;&lt;dates&gt;&lt;/dates&gt;&lt;urls&gt;&lt;related-urls&gt;&lt;url&gt;http://www.cdc.gov/nchs/data/nhds/4procedures/2010pro4_numberprocedureage.pdf&lt;/url&gt;&lt;/related-urls&gt;&lt;/urls&gt;&lt;/record&gt;&lt;/Cite&gt;&lt;/EndNote&gt;</w:instrText>
      </w:r>
      <w:r w:rsidR="00957787" w:rsidRPr="0093394A">
        <w:rPr>
          <w:rFonts w:ascii="Book Antiqua" w:hAnsi="Book Antiqua" w:cs="Helvetica"/>
          <w:vertAlign w:val="superscript"/>
        </w:rPr>
        <w:fldChar w:fldCharType="separate"/>
      </w:r>
      <w:r w:rsidR="00957787" w:rsidRPr="0093394A">
        <w:rPr>
          <w:rFonts w:ascii="Book Antiqua" w:hAnsi="Book Antiqua" w:cs="Helvetica"/>
          <w:noProof/>
          <w:vertAlign w:val="superscript"/>
        </w:rPr>
        <w:t>[</w:t>
      </w:r>
      <w:hyperlink w:anchor="_ENREF_1" w:tooltip="Centers for Disease Control and Prevention,  #588" w:history="1">
        <w:r w:rsidR="0036706B" w:rsidRPr="0093394A">
          <w:rPr>
            <w:rFonts w:ascii="Book Antiqua" w:hAnsi="Book Antiqua" w:cs="Helvetica"/>
            <w:noProof/>
            <w:vertAlign w:val="superscript"/>
          </w:rPr>
          <w:t>1</w:t>
        </w:r>
      </w:hyperlink>
      <w:r w:rsidR="00957787" w:rsidRPr="0093394A">
        <w:rPr>
          <w:rFonts w:ascii="Book Antiqua" w:hAnsi="Book Antiqua" w:cs="Helvetica"/>
          <w:noProof/>
          <w:vertAlign w:val="superscript"/>
        </w:rPr>
        <w:t>]</w:t>
      </w:r>
      <w:r w:rsidR="00957787" w:rsidRPr="0093394A">
        <w:rPr>
          <w:rFonts w:ascii="Book Antiqua" w:hAnsi="Book Antiqua" w:cs="Helvetica"/>
          <w:vertAlign w:val="superscript"/>
        </w:rPr>
        <w:fldChar w:fldCharType="end"/>
      </w:r>
      <w:r w:rsidR="00CB44F6" w:rsidRPr="0093394A">
        <w:rPr>
          <w:rFonts w:ascii="Book Antiqua" w:hAnsi="Book Antiqua" w:cs="Helvetica"/>
        </w:rPr>
        <w:t>.</w:t>
      </w:r>
      <w:r w:rsidR="004D492C" w:rsidRPr="0093394A">
        <w:rPr>
          <w:rFonts w:ascii="Book Antiqua" w:hAnsi="Book Antiqua" w:cs="Helvetica"/>
        </w:rPr>
        <w:t xml:space="preserve"> </w:t>
      </w:r>
      <w:r w:rsidR="00CB44F6" w:rsidRPr="0093394A">
        <w:rPr>
          <w:rFonts w:ascii="Book Antiqua" w:hAnsi="Book Antiqua" w:cs="Helvetica"/>
        </w:rPr>
        <w:t xml:space="preserve">As the number of abdominal procedures performed annually in the </w:t>
      </w:r>
      <w:r w:rsidR="004D492C" w:rsidRPr="0093394A">
        <w:rPr>
          <w:rFonts w:ascii="Book Antiqua" w:eastAsia="宋体" w:hAnsi="Book Antiqua" w:cs="Helvetica"/>
          <w:lang w:eastAsia="zh-CN"/>
        </w:rPr>
        <w:t>United States</w:t>
      </w:r>
      <w:r w:rsidR="004D492C" w:rsidRPr="0093394A">
        <w:rPr>
          <w:rFonts w:ascii="Book Antiqua" w:hAnsi="Book Antiqua" w:cs="Helvetica"/>
        </w:rPr>
        <w:t xml:space="preserve"> </w:t>
      </w:r>
      <w:r w:rsidR="00CB44F6" w:rsidRPr="0093394A">
        <w:rPr>
          <w:rFonts w:ascii="Book Antiqua" w:hAnsi="Book Antiqua" w:cs="Helvetica"/>
        </w:rPr>
        <w:lastRenderedPageBreak/>
        <w:t>increases, the number of full thickness GI defects that occur as a result will also increase.</w:t>
      </w:r>
      <w:r w:rsidR="004D492C" w:rsidRPr="0093394A">
        <w:rPr>
          <w:rFonts w:ascii="Book Antiqua" w:hAnsi="Book Antiqua" w:cs="Helvetica"/>
        </w:rPr>
        <w:t xml:space="preserve"> </w:t>
      </w:r>
      <w:r w:rsidRPr="0093394A">
        <w:rPr>
          <w:rFonts w:ascii="Book Antiqua" w:hAnsi="Book Antiqua" w:cs="Helvetica"/>
        </w:rPr>
        <w:t>Historically, full-thickness</w:t>
      </w:r>
      <w:r w:rsidR="006B270D" w:rsidRPr="0093394A">
        <w:rPr>
          <w:rFonts w:ascii="Book Antiqua" w:hAnsi="Book Antiqua" w:cs="Helvetica"/>
        </w:rPr>
        <w:t xml:space="preserve"> </w:t>
      </w:r>
      <w:r w:rsidRPr="0093394A">
        <w:rPr>
          <w:rFonts w:ascii="Book Antiqua" w:hAnsi="Book Antiqua" w:cs="Helvetica"/>
        </w:rPr>
        <w:t xml:space="preserve">luminal </w:t>
      </w:r>
      <w:r w:rsidR="006B270D" w:rsidRPr="0093394A">
        <w:rPr>
          <w:rFonts w:ascii="Book Antiqua" w:hAnsi="Book Antiqua" w:cs="Helvetica"/>
        </w:rPr>
        <w:t xml:space="preserve">defects </w:t>
      </w:r>
      <w:r w:rsidR="00F04686" w:rsidRPr="0093394A">
        <w:rPr>
          <w:rFonts w:ascii="Book Antiqua" w:hAnsi="Book Antiqua" w:cs="Helvetica"/>
        </w:rPr>
        <w:t>mandated</w:t>
      </w:r>
      <w:r w:rsidRPr="0093394A">
        <w:rPr>
          <w:rFonts w:ascii="Book Antiqua" w:hAnsi="Book Antiqua" w:cs="Helvetica"/>
        </w:rPr>
        <w:t xml:space="preserve"> surgical exploration </w:t>
      </w:r>
      <w:r w:rsidR="006405B1" w:rsidRPr="0093394A">
        <w:rPr>
          <w:rFonts w:ascii="Book Antiqua" w:hAnsi="Book Antiqua" w:cs="Helvetica"/>
        </w:rPr>
        <w:t>(</w:t>
      </w:r>
      <w:r w:rsidRPr="0093394A">
        <w:rPr>
          <w:rFonts w:ascii="Book Antiqua" w:hAnsi="Book Antiqua" w:cs="Helvetica"/>
        </w:rPr>
        <w:t>with its associated</w:t>
      </w:r>
      <w:r w:rsidR="006B270D" w:rsidRPr="0093394A">
        <w:rPr>
          <w:rFonts w:ascii="Book Antiqua" w:hAnsi="Book Antiqua" w:cs="Helvetica"/>
        </w:rPr>
        <w:t xml:space="preserve"> high rate</w:t>
      </w:r>
      <w:r w:rsidRPr="0093394A">
        <w:rPr>
          <w:rFonts w:ascii="Book Antiqua" w:hAnsi="Book Antiqua" w:cs="Helvetica"/>
        </w:rPr>
        <w:t xml:space="preserve">s of </w:t>
      </w:r>
      <w:r w:rsidR="006B270D" w:rsidRPr="0093394A">
        <w:rPr>
          <w:rFonts w:ascii="Book Antiqua" w:hAnsi="Book Antiqua" w:cs="Helvetica"/>
        </w:rPr>
        <w:t>morbidity and mortality</w:t>
      </w:r>
      <w:r w:rsidR="006405B1" w:rsidRPr="0093394A">
        <w:rPr>
          <w:rFonts w:ascii="Book Antiqua" w:hAnsi="Book Antiqua" w:cs="Helvetica"/>
        </w:rPr>
        <w:t>)</w:t>
      </w:r>
      <w:r w:rsidR="00D725D1" w:rsidRPr="0093394A">
        <w:rPr>
          <w:rFonts w:ascii="Book Antiqua" w:hAnsi="Book Antiqua" w:cs="Helvetica"/>
          <w:vertAlign w:val="superscript"/>
        </w:rPr>
        <w:fldChar w:fldCharType="begin">
          <w:fldData xml:space="preserve">PEVuZE5vdGU+PENpdGU+PEF1dGhvcj5MdW5pbmc8L0F1dGhvcj48WWVhcj4yMDA3PC9ZZWFyPjxS
ZWNOdW0+NDQxPC9SZWNOdW0+PERpc3BsYXlUZXh0PjxzdHlsZSBmYWNlPSJzdXBlcnNjcmlwdCI+
WzIsM108L3N0eWxlPjwvRGlzcGxheVRleHQ+PHJlY29yZD48cmVjLW51bWJlcj40NDE8L3JlYy1u
dW1iZXI+PGZvcmVpZ24ta2V5cz48a2V5IGFwcD0iRU4iIGRiLWlkPSJ0dmV4dGZ4ZHl4dnJlaGV2
ZmZ6NTIyOWJhcGZycjB4MmR2MHIiPjQ0MTwva2V5PjwvZm9yZWlnbi1rZXlzPjxyZWYtdHlwZSBu
YW1lPSJKb3VybmFsIEFydGljbGUiPjE3PC9yZWYtdHlwZT48Y29udHJpYnV0b3JzPjxhdXRob3Jz
PjxhdXRob3I+THVuaW5nLCBULiBILjwvYXV0aG9yPjxhdXRob3I+S2VlbWVycy1HZWxzLCBNLiBF
LjwvYXV0aG9yPjxhdXRob3I+QmFyZW5kcmVndCwgVy4gQi48L2F1dGhvcj48YXV0aG9yPlRhbiwg
QS4gQy48L2F1dGhvcj48YXV0aG9yPlJvc21hbiwgQy48L2F1dGhvcj48L2F1dGhvcnM+PC9jb250
cmlidXRvcnM+PGF1dGgtYWRkcmVzcz5EZXBhcnRtZW50IG9mIFN1cmdlcnksIENhbmlzaXVzLVdp
bGhlbG1pbmEgSG9zcGl0YWwsIE5pam1lZ2VuLCBUaGUgTmV0aGVybGFuZHMuPC9hdXRoLWFkZHJl
c3M+PHRpdGxlcz48dGl0bGU+Q29sb25vc2NvcGljIHBlcmZvcmF0aW9uczogYSByZXZpZXcgb2Yg
MzAsMzY2IHBhdGllbnR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5OTQtNzwvcGFnZXM+PHZv
bHVtZT4yMTwvdm9sdW1lPjxudW1iZXI+NjwvbnVtYmVyPjxrZXl3b3Jkcz48a2V5d29yZD5BZHVs
dDwva2V5d29yZD48a2V5d29yZD5BZ2VkPC9rZXl3b3JkPjxrZXl3b3JkPkFnZWQsIDgwIGFuZCBv
dmVyPC9rZXl3b3JkPjxrZXl3b3JkPkNvbG9uaWMgRGlzZWFzZXMvZXBpZGVtaW9sb2d5LypldGlv
bG9neS9zdXJnZXJ5PC9rZXl3b3JkPjxrZXl3b3JkPkNvbG9ub3Njb3B5LyphZHZlcnNlIGVmZmVj
dHMvc3RhdGlzdGljcyAmYW1wOyBudW1lcmljYWwgZGF0YTwva2V5d29yZD48a2V5d29yZD5GZW1h
bGU8L2tleXdvcmQ+PGtleXdvcmQ+SHVtYW5zPC9rZXl3b3JkPjxrZXl3b3JkPklhdHJvZ2VuaWMg
RGlzZWFzZTwva2V5d29yZD48a2V5d29yZD5JbnRlc3RpbmFsIFBlcmZvcmF0aW9uL2VwaWRlbWlv
bG9neS8qZXRpb2xvZ3kvc3VyZ2VyeTwva2V5d29yZD48a2V5d29yZD5NYWxlPC9rZXl3b3JkPjxr
ZXl3b3JkPk1pZGRsZSBBZ2VkPC9rZXl3b3JkPjxrZXl3b3JkPlJldHJvc3BlY3RpdmUgU3R1ZGll
czwva2V5d29yZD48L2tleXdvcmRzPjxkYXRlcz48eWVhcj4yMDA3PC95ZWFyPjxwdWItZGF0ZXM+
PGRhdGU+SnVuPC9kYXRlPjwvcHViLWRhdGVzPjwvZGF0ZXM+PGlzYm4+MTQzMi0yMjE4IChFbGVj
dHJvbmljKSYjeEQ7MDkzMC0yNzk0IChMaW5raW5nKTwvaXNibj48YWNjZXNzaW9uLW51bT4xNzQ1
MzI4OTwvYWNjZXNzaW9uLW51bT48dXJscz48cmVsYXRlZC11cmxzPjx1cmw+aHR0cDovL3d3dy5u
Y2JpLm5sbS5uaWguZ292L3B1Ym1lZC8xNzQ1MzI4OTwvdXJsPjwvcmVsYXRlZC11cmxzPjwvdXJs
cz48ZWxlY3Ryb25pYy1yZXNvdXJjZS1udW0+MTAuMTAwNy9zMDA0NjQtMDA3LTkyNTEtNzwvZWxl
Y3Ryb25pYy1yZXNvdXJjZS1udW0+PC9yZWNvcmQ+PC9DaXRlPjxDaXRlPjxBdXRob3I+U3ZhbmVz
PC9BdXRob3I+PFllYXI+MjAwMDwvWWVhcj48UmVjTnVtPjQ0MjwvUmVjTnVtPjxyZWNvcmQ+PHJl
Yy1udW1iZXI+NDQyPC9yZWMtbnVtYmVyPjxmb3JlaWduLWtleXM+PGtleSBhcHA9IkVOIiBkYi1p
ZD0idHZleHRmeGR5eHZyZWhldmZmejUyMjliYXBmcnIweDJkdjByIj40NDI8L2tleT48L2ZvcmVp
Z24ta2V5cz48cmVmLXR5cGUgbmFtZT0iSm91cm5hbCBBcnRpY2xlIj4xNzwvcmVmLXR5cGU+PGNv
bnRyaWJ1dG9ycz48YXV0aG9ycz48YXV0aG9yPlN2YW5lcywgQy48L2F1dGhvcj48L2F1dGhvcnM+
PC9jb250cmlidXRvcnM+PGF1dGgtYWRkcmVzcz5EZXBhcnRtZW50IG9mIFRob3JhY2ljIE1lZGlj
aW5lLCBIYXVrZWxhbmQgSG9zcGl0YWwsIFVuaXZlcnNpdHkgb2YgQmVyZ2VuLCA1MDIxIEJlcmdl
biwgTm9yd2F5LjwvYXV0aC1hZGRyZXNzPjx0aXRsZXM+PHRpdGxlPlRyZW5kcyBpbiBwZXJmb3Jh
dGVkIHBlcHRpYyB1bGNlcjogaW5jaWRlbmNlLCBldGlvbG9neSwgdHJlYXRtZW50LCBhbmQgcHJv
Z25vc2lz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yNzct
ODM8L3BhZ2VzPjx2b2x1bWU+MjQ8L3ZvbHVtZT48bnVtYmVyPjM8L251bWJlcj48a2V5d29yZHM+
PGtleXdvcmQ+QWdlIEZhY3RvcnM8L2tleXdvcmQ+PGtleXdvcmQ+RmVtYWxlPC9rZXl3b3JkPjxr
ZXl3b3JkPkh1bWFuczwva2V5d29yZD48a2V5d29yZD5JbmNpZGVuY2U8L2tleXdvcmQ+PGtleXdv
cmQ+TWFsZTwva2V5d29yZD48a2V5d29yZD4qUGVwdGljIFVsY2VyIFBlcmZvcmF0aW9uL2NvbXBs
aWNhdGlvbnMvZXBpZGVtaW9sb2d5L2V0aW9sb2d5L3N1cmdlcnk8L2tleXdvcmQ+PGtleXdvcmQ+
UGVyaW9kaWNpdHk8L2tleXdvcmQ+PGtleXdvcmQ+UHJvZ25vc2lzPC9rZXl3b3JkPjxrZXl3b3Jk
PlJpc2sgRmFjdG9yczwva2V5d29yZD48a2V5d29yZD5TZXggRmFjdG9yczwva2V5d29yZD48L2tl
eXdvcmRzPjxkYXRlcz48eWVhcj4yMDAwPC95ZWFyPjxwdWItZGF0ZXM+PGRhdGU+TWFyPC9kYXRl
PjwvcHViLWRhdGVzPjwvZGF0ZXM+PGlzYm4+MDM2NC0yMzEzIChQcmludCkmI3hEOzAzNjQtMjMx
MyAoTGlua2luZyk8L2lzYm4+PGFjY2Vzc2lvbi1udW0+MTA2NTgwNjE8L2FjY2Vzc2lvbi1udW0+
PHVybHM+PHJlbGF0ZWQtdXJscz48dXJsPmh0dHA6Ly93d3cubmNiaS5ubG0ubmloLmdvdi9wdWJt
ZWQvMTA2NTgwNjE8L3VybD48L3JlbGF0ZWQtdXJscz48L3VybHM+PC9yZWNvcmQ+PC9DaXRlPjwv
RW5kTm90ZT4A
</w:fldData>
        </w:fldChar>
      </w:r>
      <w:r w:rsidR="00957787" w:rsidRPr="0093394A">
        <w:rPr>
          <w:rFonts w:ascii="Book Antiqua" w:hAnsi="Book Antiqua" w:cs="Helvetica"/>
          <w:vertAlign w:val="superscript"/>
        </w:rPr>
        <w:instrText xml:space="preserve"> ADDIN EN.CITE </w:instrText>
      </w:r>
      <w:r w:rsidR="00957787" w:rsidRPr="0093394A">
        <w:rPr>
          <w:rFonts w:ascii="Book Antiqua" w:hAnsi="Book Antiqua" w:cs="Helvetica"/>
          <w:vertAlign w:val="superscript"/>
        </w:rPr>
        <w:fldChar w:fldCharType="begin">
          <w:fldData xml:space="preserve">PEVuZE5vdGU+PENpdGU+PEF1dGhvcj5MdW5pbmc8L0F1dGhvcj48WWVhcj4yMDA3PC9ZZWFyPjxS
ZWNOdW0+NDQxPC9SZWNOdW0+PERpc3BsYXlUZXh0PjxzdHlsZSBmYWNlPSJzdXBlcnNjcmlwdCI+
WzIsM108L3N0eWxlPjwvRGlzcGxheVRleHQ+PHJlY29yZD48cmVjLW51bWJlcj40NDE8L3JlYy1u
dW1iZXI+PGZvcmVpZ24ta2V5cz48a2V5IGFwcD0iRU4iIGRiLWlkPSJ0dmV4dGZ4ZHl4dnJlaGV2
ZmZ6NTIyOWJhcGZycjB4MmR2MHIiPjQ0MTwva2V5PjwvZm9yZWlnbi1rZXlzPjxyZWYtdHlwZSBu
YW1lPSJKb3VybmFsIEFydGljbGUiPjE3PC9yZWYtdHlwZT48Y29udHJpYnV0b3JzPjxhdXRob3Jz
PjxhdXRob3I+THVuaW5nLCBULiBILjwvYXV0aG9yPjxhdXRob3I+S2VlbWVycy1HZWxzLCBNLiBF
LjwvYXV0aG9yPjxhdXRob3I+QmFyZW5kcmVndCwgVy4gQi48L2F1dGhvcj48YXV0aG9yPlRhbiwg
QS4gQy48L2F1dGhvcj48YXV0aG9yPlJvc21hbiwgQy48L2F1dGhvcj48L2F1dGhvcnM+PC9jb250
cmlidXRvcnM+PGF1dGgtYWRkcmVzcz5EZXBhcnRtZW50IG9mIFN1cmdlcnksIENhbmlzaXVzLVdp
bGhlbG1pbmEgSG9zcGl0YWwsIE5pam1lZ2VuLCBUaGUgTmV0aGVybGFuZHMuPC9hdXRoLWFkZHJl
c3M+PHRpdGxlcz48dGl0bGU+Q29sb25vc2NvcGljIHBlcmZvcmF0aW9uczogYSByZXZpZXcgb2Yg
MzAsMzY2IHBhdGllbnRzPC90aXRsZT48c2Vjb25kYXJ5LXRpdGxlPlN1cmcgRW5kb3NjPC9zZWNv
bmRhcnktdGl0bGU+PGFsdC10aXRsZT5TdXJnaWNhbCBlbmRvc2NvcHk8L2FsdC10aXRsZT48L3Rp
dGxlcz48cGVyaW9kaWNhbD48ZnVsbC10aXRsZT5TdXJnIEVuZG9zYzwvZnVsbC10aXRsZT48YWJi
ci0xPlN1cmdpY2FsIGVuZG9zY29weTwvYWJici0xPjwvcGVyaW9kaWNhbD48YWx0LXBlcmlvZGlj
YWw+PGZ1bGwtdGl0bGU+U3VyZyBFbmRvc2M8L2Z1bGwtdGl0bGU+PGFiYnItMT5TdXJnaWNhbCBl
bmRvc2NvcHk8L2FiYnItMT48L2FsdC1wZXJpb2RpY2FsPjxwYWdlcz45OTQtNzwvcGFnZXM+PHZv
bHVtZT4yMTwvdm9sdW1lPjxudW1iZXI+NjwvbnVtYmVyPjxrZXl3b3Jkcz48a2V5d29yZD5BZHVs
dDwva2V5d29yZD48a2V5d29yZD5BZ2VkPC9rZXl3b3JkPjxrZXl3b3JkPkFnZWQsIDgwIGFuZCBv
dmVyPC9rZXl3b3JkPjxrZXl3b3JkPkNvbG9uaWMgRGlzZWFzZXMvZXBpZGVtaW9sb2d5LypldGlv
bG9neS9zdXJnZXJ5PC9rZXl3b3JkPjxrZXl3b3JkPkNvbG9ub3Njb3B5LyphZHZlcnNlIGVmZmVj
dHMvc3RhdGlzdGljcyAmYW1wOyBudW1lcmljYWwgZGF0YTwva2V5d29yZD48a2V5d29yZD5GZW1h
bGU8L2tleXdvcmQ+PGtleXdvcmQ+SHVtYW5zPC9rZXl3b3JkPjxrZXl3b3JkPklhdHJvZ2VuaWMg
RGlzZWFzZTwva2V5d29yZD48a2V5d29yZD5JbnRlc3RpbmFsIFBlcmZvcmF0aW9uL2VwaWRlbWlv
bG9neS8qZXRpb2xvZ3kvc3VyZ2VyeTwva2V5d29yZD48a2V5d29yZD5NYWxlPC9rZXl3b3JkPjxr
ZXl3b3JkPk1pZGRsZSBBZ2VkPC9rZXl3b3JkPjxrZXl3b3JkPlJldHJvc3BlY3RpdmUgU3R1ZGll
czwva2V5d29yZD48L2tleXdvcmRzPjxkYXRlcz48eWVhcj4yMDA3PC95ZWFyPjxwdWItZGF0ZXM+
PGRhdGU+SnVuPC9kYXRlPjwvcHViLWRhdGVzPjwvZGF0ZXM+PGlzYm4+MTQzMi0yMjE4IChFbGVj
dHJvbmljKSYjeEQ7MDkzMC0yNzk0IChMaW5raW5nKTwvaXNibj48YWNjZXNzaW9uLW51bT4xNzQ1
MzI4OTwvYWNjZXNzaW9uLW51bT48dXJscz48cmVsYXRlZC11cmxzPjx1cmw+aHR0cDovL3d3dy5u
Y2JpLm5sbS5uaWguZ292L3B1Ym1lZC8xNzQ1MzI4OTwvdXJsPjwvcmVsYXRlZC11cmxzPjwvdXJs
cz48ZWxlY3Ryb25pYy1yZXNvdXJjZS1udW0+MTAuMTAwNy9zMDA0NjQtMDA3LTkyNTEtNzwvZWxl
Y3Ryb25pYy1yZXNvdXJjZS1udW0+PC9yZWNvcmQ+PC9DaXRlPjxDaXRlPjxBdXRob3I+U3ZhbmVz
PC9BdXRob3I+PFllYXI+MjAwMDwvWWVhcj48UmVjTnVtPjQ0MjwvUmVjTnVtPjxyZWNvcmQ+PHJl
Yy1udW1iZXI+NDQyPC9yZWMtbnVtYmVyPjxmb3JlaWduLWtleXM+PGtleSBhcHA9IkVOIiBkYi1p
ZD0idHZleHRmeGR5eHZyZWhldmZmejUyMjliYXBmcnIweDJkdjByIj40NDI8L2tleT48L2ZvcmVp
Z24ta2V5cz48cmVmLXR5cGUgbmFtZT0iSm91cm5hbCBBcnRpY2xlIj4xNzwvcmVmLXR5cGU+PGNv
bnRyaWJ1dG9ycz48YXV0aG9ycz48YXV0aG9yPlN2YW5lcywgQy48L2F1dGhvcj48L2F1dGhvcnM+
PC9jb250cmlidXRvcnM+PGF1dGgtYWRkcmVzcz5EZXBhcnRtZW50IG9mIFRob3JhY2ljIE1lZGlj
aW5lLCBIYXVrZWxhbmQgSG9zcGl0YWwsIFVuaXZlcnNpdHkgb2YgQmVyZ2VuLCA1MDIxIEJlcmdl
biwgTm9yd2F5LjwvYXV0aC1hZGRyZXNzPjx0aXRsZXM+PHRpdGxlPlRyZW5kcyBpbiBwZXJmb3Jh
dGVkIHBlcHRpYyB1bGNlcjogaW5jaWRlbmNlLCBldGlvbG9neSwgdHJlYXRtZW50LCBhbmQgcHJv
Z25vc2lzPC90aXRsZT48c2Vjb25kYXJ5LXRpdGxlPldvcmxkIEogU3VyZzwvc2Vjb25kYXJ5LXRp
dGxlPjxhbHQtdGl0bGU+V29ybGQgam91cm5hbCBvZiBzdXJnZXJ5PC9hbHQtdGl0bGU+PC90aXRs
ZXM+PHBlcmlvZGljYWw+PGZ1bGwtdGl0bGU+V29ybGQgSiBTdXJnPC9mdWxsLXRpdGxlPjxhYmJy
LTE+V29ybGQgam91cm5hbCBvZiBzdXJnZXJ5PC9hYmJyLTE+PC9wZXJpb2RpY2FsPjxhbHQtcGVy
aW9kaWNhbD48ZnVsbC10aXRsZT5Xb3JsZCBKIFN1cmc8L2Z1bGwtdGl0bGU+PGFiYnItMT5Xb3Js
ZCBqb3VybmFsIG9mIHN1cmdlcnk8L2FiYnItMT48L2FsdC1wZXJpb2RpY2FsPjxwYWdlcz4yNzct
ODM8L3BhZ2VzPjx2b2x1bWU+MjQ8L3ZvbHVtZT48bnVtYmVyPjM8L251bWJlcj48a2V5d29yZHM+
PGtleXdvcmQ+QWdlIEZhY3RvcnM8L2tleXdvcmQ+PGtleXdvcmQ+RmVtYWxlPC9rZXl3b3JkPjxr
ZXl3b3JkPkh1bWFuczwva2V5d29yZD48a2V5d29yZD5JbmNpZGVuY2U8L2tleXdvcmQ+PGtleXdv
cmQ+TWFsZTwva2V5d29yZD48a2V5d29yZD4qUGVwdGljIFVsY2VyIFBlcmZvcmF0aW9uL2NvbXBs
aWNhdGlvbnMvZXBpZGVtaW9sb2d5L2V0aW9sb2d5L3N1cmdlcnk8L2tleXdvcmQ+PGtleXdvcmQ+
UGVyaW9kaWNpdHk8L2tleXdvcmQ+PGtleXdvcmQ+UHJvZ25vc2lzPC9rZXl3b3JkPjxrZXl3b3Jk
PlJpc2sgRmFjdG9yczwva2V5d29yZD48a2V5d29yZD5TZXggRmFjdG9yczwva2V5d29yZD48L2tl
eXdvcmRzPjxkYXRlcz48eWVhcj4yMDAwPC95ZWFyPjxwdWItZGF0ZXM+PGRhdGU+TWFyPC9kYXRl
PjwvcHViLWRhdGVzPjwvZGF0ZXM+PGlzYm4+MDM2NC0yMzEzIChQcmludCkmI3hEOzAzNjQtMjMx
MyAoTGlua2luZyk8L2lzYm4+PGFjY2Vzc2lvbi1udW0+MTA2NTgwNjE8L2FjY2Vzc2lvbi1udW0+
PHVybHM+PHJlbGF0ZWQtdXJscz48dXJsPmh0dHA6Ly93d3cubmNiaS5ubG0ubmloLmdvdi9wdWJt
ZWQvMTA2NTgwNjE8L3VybD48L3JlbGF0ZWQtdXJscz48L3VybHM+PC9yZWNvcmQ+PC9DaXRlPjwv
RW5kTm90ZT4A
</w:fldData>
        </w:fldChar>
      </w:r>
      <w:r w:rsidR="00957787" w:rsidRPr="0093394A">
        <w:rPr>
          <w:rFonts w:ascii="Book Antiqua" w:hAnsi="Book Antiqua" w:cs="Helvetica"/>
          <w:vertAlign w:val="superscript"/>
        </w:rPr>
        <w:instrText xml:space="preserve"> ADDIN EN.CITE.DATA </w:instrText>
      </w:r>
      <w:r w:rsidR="00957787" w:rsidRPr="0093394A">
        <w:rPr>
          <w:rFonts w:ascii="Book Antiqua" w:hAnsi="Book Antiqua" w:cs="Helvetica"/>
          <w:vertAlign w:val="superscript"/>
        </w:rPr>
      </w:r>
      <w:r w:rsidR="00957787" w:rsidRPr="0093394A">
        <w:rPr>
          <w:rFonts w:ascii="Book Antiqua" w:hAnsi="Book Antiqua" w:cs="Helvetica"/>
          <w:vertAlign w:val="superscript"/>
        </w:rPr>
        <w:fldChar w:fldCharType="end"/>
      </w:r>
      <w:r w:rsidR="00D725D1" w:rsidRPr="0093394A">
        <w:rPr>
          <w:rFonts w:ascii="Book Antiqua" w:hAnsi="Book Antiqua" w:cs="Helvetica"/>
          <w:vertAlign w:val="superscript"/>
        </w:rPr>
      </w:r>
      <w:r w:rsidR="00D725D1" w:rsidRPr="0093394A">
        <w:rPr>
          <w:rFonts w:ascii="Book Antiqua" w:hAnsi="Book Antiqua" w:cs="Helvetica"/>
          <w:vertAlign w:val="superscript"/>
        </w:rPr>
        <w:fldChar w:fldCharType="separate"/>
      </w:r>
      <w:r w:rsidR="00957787" w:rsidRPr="0093394A">
        <w:rPr>
          <w:rFonts w:ascii="Book Antiqua" w:hAnsi="Book Antiqua" w:cs="Helvetica"/>
          <w:noProof/>
          <w:vertAlign w:val="superscript"/>
        </w:rPr>
        <w:t>[</w:t>
      </w:r>
      <w:hyperlink w:anchor="_ENREF_2" w:tooltip="Luning, 2007 #441" w:history="1">
        <w:r w:rsidR="0036706B" w:rsidRPr="0093394A">
          <w:rPr>
            <w:rFonts w:ascii="Book Antiqua" w:hAnsi="Book Antiqua" w:cs="Helvetica"/>
            <w:noProof/>
            <w:vertAlign w:val="superscript"/>
          </w:rPr>
          <w:t>2</w:t>
        </w:r>
      </w:hyperlink>
      <w:r w:rsidR="00957787" w:rsidRPr="0093394A">
        <w:rPr>
          <w:rFonts w:ascii="Book Antiqua" w:hAnsi="Book Antiqua" w:cs="Helvetica"/>
          <w:noProof/>
          <w:vertAlign w:val="superscript"/>
        </w:rPr>
        <w:t>,</w:t>
      </w:r>
      <w:hyperlink w:anchor="_ENREF_3" w:tooltip="Svanes, 2000 #442" w:history="1">
        <w:r w:rsidR="0036706B" w:rsidRPr="0093394A">
          <w:rPr>
            <w:rFonts w:ascii="Book Antiqua" w:hAnsi="Book Antiqua" w:cs="Helvetica"/>
            <w:noProof/>
            <w:vertAlign w:val="superscript"/>
          </w:rPr>
          <w:t>3</w:t>
        </w:r>
      </w:hyperlink>
      <w:r w:rsidR="00957787" w:rsidRPr="0093394A">
        <w:rPr>
          <w:rFonts w:ascii="Book Antiqua" w:hAnsi="Book Antiqua" w:cs="Helvetica"/>
          <w:noProof/>
          <w:vertAlign w:val="superscript"/>
        </w:rPr>
        <w:t>]</w:t>
      </w:r>
      <w:r w:rsidR="00D725D1" w:rsidRPr="0093394A">
        <w:rPr>
          <w:rFonts w:ascii="Book Antiqua" w:hAnsi="Book Antiqua" w:cs="Helvetica"/>
          <w:vertAlign w:val="superscript"/>
        </w:rPr>
        <w:fldChar w:fldCharType="end"/>
      </w:r>
      <w:r w:rsidR="00CB44F6" w:rsidRPr="0093394A">
        <w:rPr>
          <w:rFonts w:ascii="Book Antiqua" w:hAnsi="Book Antiqua" w:cs="Helvetica"/>
        </w:rPr>
        <w:t>. Recent</w:t>
      </w:r>
      <w:r w:rsidR="006B270D" w:rsidRPr="0093394A">
        <w:rPr>
          <w:rFonts w:ascii="Book Antiqua" w:hAnsi="Book Antiqua" w:cs="Helvetica"/>
        </w:rPr>
        <w:t xml:space="preserve"> advancements in the</w:t>
      </w:r>
      <w:r w:rsidRPr="0093394A">
        <w:rPr>
          <w:rFonts w:ascii="Book Antiqua" w:hAnsi="Book Antiqua" w:cs="Helvetica"/>
        </w:rPr>
        <w:t xml:space="preserve"> comprehensive endoscopic management of </w:t>
      </w:r>
      <w:r w:rsidR="006B270D" w:rsidRPr="0093394A">
        <w:rPr>
          <w:rFonts w:ascii="Book Antiqua" w:hAnsi="Book Antiqua" w:cs="Helvetica"/>
        </w:rPr>
        <w:t>GI defects</w:t>
      </w:r>
      <w:r w:rsidRPr="0093394A">
        <w:rPr>
          <w:rFonts w:ascii="Book Antiqua" w:hAnsi="Book Antiqua" w:cs="Helvetica"/>
        </w:rPr>
        <w:t xml:space="preserve"> have yielded encouraging results</w:t>
      </w:r>
      <w:r w:rsidR="006B270D" w:rsidRPr="0093394A">
        <w:rPr>
          <w:rFonts w:ascii="Book Antiqua" w:hAnsi="Book Antiqua" w:cs="Helvetica"/>
        </w:rPr>
        <w:t>.</w:t>
      </w:r>
      <w:r w:rsidR="004D492C" w:rsidRPr="0093394A">
        <w:rPr>
          <w:rFonts w:ascii="Book Antiqua" w:hAnsi="Book Antiqua" w:cs="Helvetica"/>
        </w:rPr>
        <w:t xml:space="preserve"> </w:t>
      </w:r>
    </w:p>
    <w:p w14:paraId="44D67145" w14:textId="08A030F3" w:rsidR="00A66EDB" w:rsidRPr="0093394A" w:rsidRDefault="00F04686" w:rsidP="0093394A">
      <w:pPr>
        <w:spacing w:line="360" w:lineRule="auto"/>
        <w:ind w:firstLine="720"/>
        <w:contextualSpacing/>
        <w:jc w:val="both"/>
        <w:rPr>
          <w:rFonts w:ascii="Book Antiqua" w:hAnsi="Book Antiqua" w:cs="Helvetica"/>
        </w:rPr>
      </w:pPr>
      <w:r w:rsidRPr="0093394A">
        <w:rPr>
          <w:rFonts w:ascii="Book Antiqua" w:hAnsi="Book Antiqua" w:cs="Helvetica"/>
        </w:rPr>
        <w:t>In centers of expertise, endoscopic methods have begun to replace surgical options as the first line therapy for a wide array of GI tract defects</w:t>
      </w:r>
      <w:r w:rsidR="00957787" w:rsidRPr="0093394A">
        <w:rPr>
          <w:rFonts w:ascii="Book Antiqua" w:hAnsi="Book Antiqua" w:cs="Helvetica"/>
          <w:vertAlign w:val="superscript"/>
        </w:rPr>
        <w:fldChar w:fldCharType="begin">
          <w:fldData xml:space="preserve">PEVuZE5vdGU+PENpdGU+PEF1dGhvcj5QYXVsaTwvQXV0aG9yPjxZZWFyPjIwMTM8L1llYXI+PFJl
Y051bT40NjE8L1JlY051bT48RGlzcGxheVRleHQ+PHN0eWxlIGZhY2U9InN1cGVyc2NyaXB0Ij5b
NC02XTwvc3R5bGU+PC9EaXNwbGF5VGV4dD48cmVjb3JkPjxyZWMtbnVtYmVyPjQ2MTwvcmVjLW51
bWJlcj48Zm9yZWlnbi1rZXlzPjxrZXkgYXBwPSJFTiIgZGItaWQ9InR2ZXh0ZnhkeXh2cmVoZXZm
Zno1MjI5YmFwZnJyMHgyZHYwciI+NDYxPC9rZXk+PC9mb3JlaWduLWtleXM+PHJlZi10eXBlIG5h
bWU9IkpvdXJuYWwgQXJ0aWNsZSI+MTc8L3JlZi10eXBlPjxjb250cmlidXRvcnM+PGF1dGhvcnM+
PGF1dGhvcj5QYXVsaSwgRS4gTS48L2F1dGhvcj48YXV0aG9yPlNjaG9taXNjaCwgUy4gSi48L2F1
dGhvcj48YXV0aG9yPkJsYXRuaWssIEouIEEuPC9hdXRob3I+PGF1dGhvcj5LcnBhdGEsIEQuIE0u
PC9hdXRob3I+PGF1dGhvcj5TYW5hYnJpYSwgSi4gUy48L2F1dGhvcj48YXV0aG9yPk1hcmtzLCBK
LiBNLjwvYXV0aG9yPjwvYXV0aG9ycz48L2NvbnRyaWJ1dG9ycz48YXV0aC1hZGRyZXNzPkRlcGFy
dG1lbnQgb2YgU3VyZ2VyeSwgVW5pdmVyc2l0eSBIb3NwaXRhbHMgQ2FzZSBNZWRpY2FsIENlbnRl
ciwgMTExMDAgRXVjbGlkIEF2ZS4sIE1haWwgU3RvcCBMS1MgNTA0NywgQ2xldmVsYW5kLCBPSCA0
NDEwNiwgVVNBLiBlcGF1bGlAaG1jLnBzdS5lZHU8L2F1dGgtYWRkcmVzcz48dGl0bGVzPjx0aXRs
ZT5BIG5vdmVsIG92ZXItdGhlLXNjb3BlIGRlcGxveW1lbnQgbWV0aG9kIGZvciBlbnRlcmFsIHN0
ZW50IHBsYWNlbWVudD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QxMC0xPC9wYWdlcz48dm9s
dW1lPjI3PC92b2x1bWU+PG51bWJlcj40PC9udW1iZXI+PGtleXdvcmRzPjxrZXl3b3JkPkFnZWQ8
L2tleXdvcmQ+PGtleXdvcmQ+Q29sb25pYyBEaXNlYXNlcy8qc3VyZ2VyeTwva2V5d29yZD48a2V5
d29yZD4qQ29sb25vc2NvcHk8L2tleXdvcmQ+PGtleXdvcmQ+SHVtYW5zPC9rZXl3b3JkPjxrZXl3
b3JkPkludGVzdGluYWwgUGVyZm9yYXRpb24vKnN1cmdlcnk8L2tleXdvcmQ+PGtleXdvcmQ+TWFs
ZTwva2V5d29yZD48a2V5d29yZD5Qcm9zdGhlc2lzIEltcGxhbnRhdGlvbi8qbWV0aG9kczwva2V5
d29yZD48a2V5d29yZD4qU3RlbnRzPC9rZXl3b3JkPjwva2V5d29yZHM+PGRhdGVzPjx5ZWFyPjIw
MTM8L3llYXI+PHB1Yi1kYXRlcz48ZGF0ZT5BcHI8L2RhdGU+PC9wdWItZGF0ZXM+PC9kYXRlcz48
aXNibj4xNDMyLTIyMTggKEVsZWN0cm9uaWMpJiN4RDswOTMwLTI3OTQgKExpbmtpbmcpPC9pc2Ju
PjxhY2Nlc3Npb24tbnVtPjIzMDUyNTM4PC9hY2Nlc3Npb24tbnVtPjx1cmxzPjxyZWxhdGVkLXVy
bHM+PHVybD5odHRwOi8vd3d3Lm5jYmkubmxtLm5paC5nb3YvcHVibWVkLzIzMDUyNTM4PC91cmw+
PC9yZWxhdGVkLXVybHM+PC91cmxzPjxlbGVjdHJvbmljLXJlc291cmNlLW51bT4xMC4xMDA3L3Mw
MDQ2NC0wMTItMjU2NC0xPC9lbGVjdHJvbmljLXJlc291cmNlLW51bT48L3JlY29yZD48L0NpdGU+
PENpdGU+PEF1dGhvcj5KdXphPC9BdXRob3I+PFllYXI+MjAxNDwvWWVhcj48UmVjTnVtPjQ2Mjwv
UmVjTnVtPjxyZWNvcmQ+PHJlYy1udW1iZXI+NDYyPC9yZWMtbnVtYmVyPjxmb3JlaWduLWtleXM+
PGtleSBhcHA9IkVOIiBkYi1pZD0idHZleHRmeGR5eHZyZWhldmZmejUyMjliYXBmcnIweDJkdjBy
Ij40NjI8L2tleT48L2ZvcmVpZ24ta2V5cz48cmVmLXR5cGUgbmFtZT0iSm91cm5hbCBBcnRpY2xl
Ij4xNzwvcmVmLXR5cGU+PGNvbnRyaWJ1dG9ycz48YXV0aG9ycz48YXV0aG9yPkp1emEsIFIuIE0u
PC9hdXRob3I+PGF1dGhvcj5IYWx1Y2ssIFIuIFMuPC9hdXRob3I+PGF1dGhvcj5QYXVsaSwgRS4g
TS48L2F1dGhvcj48YXV0aG9yPlJvZ2VycywgQS4gTS48L2F1dGhvcj48YXV0aG9yPldvbiwgRS4g
Si48L2F1dGhvcj48YXV0aG9yPkx5blN1ZSwgSi4gUi48L2F1dGhvcj48L2F1dGhvcnM+PC9jb250
cmlidXRvcnM+PGF1dGgtYWRkcmVzcz5EZXBhcnRtZW50IG9mIFN1cmdlcnksIERpdmlzaW9uIG9m
IE1pbmltYWxseSBJbnZhc2l2ZSBTdXJnZXJ5LCBUaGUgUGVubnN5bHZhbmlhIFN0YXRlIFVuaXZl
cnNpdHksIENvbGxlZ2Ugb2YgTWVkaWNpbmUsIEhlcnNoZXksIFBlbm5zeWx2YW5pYS4gRWxlY3Ry
b25pYyBhZGRyZXNzOiByanV6YUBobWMucHN1LmVkdS4mI3hEO0RlcGFydG1lbnQgb2YgU3VyZ2Vy
eSwgRGl2aXNpb24gb2YgTWluaW1hbGx5IEludmFzaXZlIFN1cmdlcnksIFRoZSBQZW5uc3lsdmFu
aWEgU3RhdGUgVW5pdmVyc2l0eSwgQ29sbGVnZSBvZiBNZWRpY2luZSwgSGVyc2hleSwgUGVubnN5
bHZhbmlhLjwvYXV0aC1hZGRyZXNzPjx0aXRsZXM+PHRpdGxlPkdhc3RyaWMgc2xlZXZlIGxlYWs6
IGEgc2luZ2xlIGluc3RpdHV0aW9uJmFwb3M7cyBleHBlcmllbmNlIHdpdGggZWFybHkgY29tYmlu
ZWQgbGFwYXJvZW5kb3Njb3BpYyBtYW5hZ2VtZW50PC90aXRsZT48c2Vjb25kYXJ5LXRpdGxlPlN1
cmcgT2JlcyBSZWxhdCBEaXM8L3NlY29uZGFyeS10aXRsZT48YWx0LXRpdGxlPlN1cmdlcnkgZm9y
IG9iZXNpdHkgYW5kIHJlbGF0ZWQgZGlzZWFzZXMgOiBvZmZpY2lhbCBqb3VybmFsIG9mIHRoZSBB
bWVyaWNhbiBTb2NpZXR5IGZvciBCYXJpYXRyaWMgU3VyZ2VyeTwvYWx0LXRpdGxlPjwvdGl0bGVz
PjxwZXJpb2RpY2FsPjxmdWxsLXRpdGxlPlN1cmcgT2JlcyBSZWxhdCBEaXM8L2Z1bGwtdGl0bGU+
PGFiYnItMT5TdXJnZXJ5IGZvciBvYmVzaXR5IGFuZCByZWxhdGVkIGRpc2Vhc2VzIDogb2ZmaWNp
YWwgam91cm5hbCBvZiB0aGUgQW1lcmljYW4gU29jaWV0eSBmb3IgQmFyaWF0cmljIFN1cmdlcnk8
L2FiYnItMT48L3BlcmlvZGljYWw+PGFsdC1wZXJpb2RpY2FsPjxmdWxsLXRpdGxlPlN1cmcgT2Jl
cyBSZWxhdCBEaXM8L2Z1bGwtdGl0bGU+PGFiYnItMT5TdXJnZXJ5IGZvciBvYmVzaXR5IGFuZCBy
ZWxhdGVkIGRpc2Vhc2VzIDogb2ZmaWNpYWwgam91cm5hbCBvZiB0aGUgQW1lcmljYW4gU29jaWV0
eSBmb3IgQmFyaWF0cmljIFN1cmdlcnk8L2FiYnItMT48L2FsdC1wZXJpb2RpY2FsPjxkYXRlcz48
eWVhcj4yMDE0PC95ZWFyPjxwdWItZGF0ZXM+PGRhdGU+SnVuIDE5PC9kYXRlPjwvcHViLWRhdGVz
PjwvZGF0ZXM+PGlzYm4+MTg3OC03NTMzIChFbGVjdHJvbmljKSYjeEQ7MTU1MC03Mjg5IChMaW5r
aW5nKTwvaXNibj48YWNjZXNzaW9uLW51bT4yNTU0MzMxMjwvYWNjZXNzaW9uLW51bT48dXJscz48
cmVsYXRlZC11cmxzPjx1cmw+aHR0cDovL3d3dy5uY2JpLm5sbS5uaWguZ292L3B1Ym1lZC8yNTU0
MzMxMjwvdXJsPjwvcmVsYXRlZC11cmxzPjwvdXJscz48ZWxlY3Ryb25pYy1yZXNvdXJjZS1udW0+
MTAuMTAxNi9qLnNvYXJkLjIwMTQuMDYuMDExPC9lbGVjdHJvbmljLXJlc291cmNlLW51bT48L3Jl
Y29yZD48L0NpdGU+PENpdGU+PEF1dGhvcj5QYXVsaTwvQXV0aG9yPjxZZWFyPjIwMTQ8L1llYXI+
PFJlY051bT40NjU8L1JlY051bT48cmVjb3JkPjxyZWMtbnVtYmVyPjQ2NTwvcmVjLW51bWJlcj48
Zm9yZWlnbi1rZXlzPjxrZXkgYXBwPSJFTiIgZGItaWQ9InR2ZXh0ZnhkeXh2cmVoZXZmZno1MjI5
YmFwZnJyMHgyZHYwciI+NDY1PC9rZXk+PC9mb3JlaWduLWtleXM+PHJlZi10eXBlIG5hbWU9Ikpv
dXJuYWwgQXJ0aWNsZSI+MTc8L3JlZi10eXBlPjxjb250cmlidXRvcnM+PGF1dGhvcnM+PGF1dGhv
cj5QYXVsaSwgRS4gTS48L2F1dGhvcj48YXV0aG9yPkJlc2hpciwgSC48L2F1dGhvcj48YXV0aG9y
Pk1hdGhldywgQS48L2F1dGhvcj48L2F1dGhvcnM+PC9jb250cmlidXRvcnM+PGF1dGgtYWRkcmVz
cz5EaXZpc2lvbiBvZiBNaW5pbWFsbHkgSW52YXNpdmUgYW5kIEJhcmlhdHJpYyBTdXJnZXJ5LCBE
ZXBhcnRtZW50IG9mIFN1cmdlcnksIFBlbm4gU3RhdGUgSGVyc2hleSBNZWRpY2FsIENlbnRlciwg
NTAwIFVuaXZlcnNpdHkgRHJpdmUsIE1DIEhVMzMsIEhlcnNoZXksIFBBLCAxNzAzMywgVVNBLjwv
YXV0aC1hZGRyZXNzPjx0aXRsZXM+PHRpdGxlPkdhc3Ryb2dhc3RyaWMgZmlzdHVsYWUgZm9sbG93
aW5nIGdhc3RyaWMgYnlwYXNzIHN1cmdlcnktY2xpbmljYWwgcmVjb2duaXRpb24gYW5kIHRyZWF0
bWVudDwvdGl0bGU+PHNlY29uZGFyeS10aXRsZT5DdXJyIEdhc3Ryb2VudGVyb2wgUmVwPC9zZWNv
bmRhcnktdGl0bGU+PGFsdC10aXRsZT5DdXJyZW50IGdhc3Ryb2VudGVyb2xvZ3kgcmVwb3J0czwv
YWx0LXRpdGxlPjwvdGl0bGVzPjxwZXJpb2RpY2FsPjxmdWxsLXRpdGxlPkN1cnIgR2FzdHJvZW50
ZXJvbCBSZXA8L2Z1bGwtdGl0bGU+PGFiYnItMT5DdXJyZW50IGdhc3Ryb2VudGVyb2xvZ3kgcmVw
b3J0czwvYWJici0xPjwvcGVyaW9kaWNhbD48YWx0LXBlcmlvZGljYWw+PGZ1bGwtdGl0bGU+Q3Vy
ciBHYXN0cm9lbnRlcm9sIFJlcDwvZnVsbC10aXRsZT48YWJici0xPkN1cnJlbnQgZ2FzdHJvZW50
ZXJvbG9neSByZXBvcnRzPC9hYmJyLTE+PC9hbHQtcGVyaW9kaWNhbD48cGFnZXM+NDA1PC9wYWdl
cz48dm9sdW1lPjE2PC92b2x1bWU+PG51bWJlcj45PC9udW1iZXI+PGRhdGVzPjx5ZWFyPjIwMTQ8
L3llYXI+PHB1Yi1kYXRlcz48ZGF0ZT5TZXA8L2RhdGU+PC9wdWItZGF0ZXM+PC9kYXRlcz48aXNi
bj4xNTM0LTMxMlggKEVsZWN0cm9uaWMpJiN4RDsxNTIyLTgwMzcgKExpbmtpbmcpPC9pc2JuPjxh
Y2Nlc3Npb24tbnVtPjI1MTEzMDQwPC9hY2Nlc3Npb24tbnVtPjx1cmxzPjxyZWxhdGVkLXVybHM+
PHVybD5odHRwOi8vd3d3Lm5jYmkubmxtLm5paC5nb3YvcHVibWVkLzI1MTEzMDQwPC91cmw+PC9y
ZWxhdGVkLXVybHM+PC91cmxzPjxlbGVjdHJvbmljLXJlc291cmNlLW51bT4xMC4xMDA3L3MxMTg5
NC0wMTQtMDQwNS0xPC9lbGVjdHJvbmljLXJlc291cmNlLW51bT48L3JlY29yZD48L0NpdGU+PC9F
bmROb3RlPn==
</w:fldData>
        </w:fldChar>
      </w:r>
      <w:r w:rsidR="00957787" w:rsidRPr="0093394A">
        <w:rPr>
          <w:rFonts w:ascii="Book Antiqua" w:hAnsi="Book Antiqua" w:cs="Helvetica"/>
          <w:vertAlign w:val="superscript"/>
        </w:rPr>
        <w:instrText xml:space="preserve"> ADDIN EN.CITE </w:instrText>
      </w:r>
      <w:r w:rsidR="00957787" w:rsidRPr="0093394A">
        <w:rPr>
          <w:rFonts w:ascii="Book Antiqua" w:hAnsi="Book Antiqua" w:cs="Helvetica"/>
          <w:vertAlign w:val="superscript"/>
        </w:rPr>
        <w:fldChar w:fldCharType="begin">
          <w:fldData xml:space="preserve">PEVuZE5vdGU+PENpdGU+PEF1dGhvcj5QYXVsaTwvQXV0aG9yPjxZZWFyPjIwMTM8L1llYXI+PFJl
Y051bT40NjE8L1JlY051bT48RGlzcGxheVRleHQ+PHN0eWxlIGZhY2U9InN1cGVyc2NyaXB0Ij5b
NC02XTwvc3R5bGU+PC9EaXNwbGF5VGV4dD48cmVjb3JkPjxyZWMtbnVtYmVyPjQ2MTwvcmVjLW51
bWJlcj48Zm9yZWlnbi1rZXlzPjxrZXkgYXBwPSJFTiIgZGItaWQ9InR2ZXh0ZnhkeXh2cmVoZXZm
Zno1MjI5YmFwZnJyMHgyZHYwciI+NDYxPC9rZXk+PC9mb3JlaWduLWtleXM+PHJlZi10eXBlIG5h
bWU9IkpvdXJuYWwgQXJ0aWNsZSI+MTc8L3JlZi10eXBlPjxjb250cmlidXRvcnM+PGF1dGhvcnM+
PGF1dGhvcj5QYXVsaSwgRS4gTS48L2F1dGhvcj48YXV0aG9yPlNjaG9taXNjaCwgUy4gSi48L2F1
dGhvcj48YXV0aG9yPkJsYXRuaWssIEouIEEuPC9hdXRob3I+PGF1dGhvcj5LcnBhdGEsIEQuIE0u
PC9hdXRob3I+PGF1dGhvcj5TYW5hYnJpYSwgSi4gUy48L2F1dGhvcj48YXV0aG9yPk1hcmtzLCBK
LiBNLjwvYXV0aG9yPjwvYXV0aG9ycz48L2NvbnRyaWJ1dG9ycz48YXV0aC1hZGRyZXNzPkRlcGFy
dG1lbnQgb2YgU3VyZ2VyeSwgVW5pdmVyc2l0eSBIb3NwaXRhbHMgQ2FzZSBNZWRpY2FsIENlbnRl
ciwgMTExMDAgRXVjbGlkIEF2ZS4sIE1haWwgU3RvcCBMS1MgNTA0NywgQ2xldmVsYW5kLCBPSCA0
NDEwNiwgVVNBLiBlcGF1bGlAaG1jLnBzdS5lZHU8L2F1dGgtYWRkcmVzcz48dGl0bGVzPjx0aXRs
ZT5BIG5vdmVsIG92ZXItdGhlLXNjb3BlIGRlcGxveW1lbnQgbWV0aG9kIGZvciBlbnRlcmFsIHN0
ZW50IHBsYWNlbWVudDwvdGl0bGU+PHNlY29uZGFyeS10aXRsZT5TdXJnIEVuZG9zYzwvc2Vjb25k
YXJ5LXRpdGxlPjxhbHQtdGl0bGU+U3VyZ2ljYWwgZW5kb3Njb3B5PC9hbHQtdGl0bGU+PC90aXRs
ZXM+PHBlcmlvZGljYWw+PGZ1bGwtdGl0bGU+U3VyZyBFbmRvc2M8L2Z1bGwtdGl0bGU+PGFiYnIt
MT5TdXJnaWNhbCBlbmRvc2NvcHk8L2FiYnItMT48L3BlcmlvZGljYWw+PGFsdC1wZXJpb2RpY2Fs
PjxmdWxsLXRpdGxlPlN1cmcgRW5kb3NjPC9mdWxsLXRpdGxlPjxhYmJyLTE+U3VyZ2ljYWwgZW5k
b3Njb3B5PC9hYmJyLTE+PC9hbHQtcGVyaW9kaWNhbD48cGFnZXM+MTQxMC0xPC9wYWdlcz48dm9s
dW1lPjI3PC92b2x1bWU+PG51bWJlcj40PC9udW1iZXI+PGtleXdvcmRzPjxrZXl3b3JkPkFnZWQ8
L2tleXdvcmQ+PGtleXdvcmQ+Q29sb25pYyBEaXNlYXNlcy8qc3VyZ2VyeTwva2V5d29yZD48a2V5
d29yZD4qQ29sb25vc2NvcHk8L2tleXdvcmQ+PGtleXdvcmQ+SHVtYW5zPC9rZXl3b3JkPjxrZXl3
b3JkPkludGVzdGluYWwgUGVyZm9yYXRpb24vKnN1cmdlcnk8L2tleXdvcmQ+PGtleXdvcmQ+TWFs
ZTwva2V5d29yZD48a2V5d29yZD5Qcm9zdGhlc2lzIEltcGxhbnRhdGlvbi8qbWV0aG9kczwva2V5
d29yZD48a2V5d29yZD4qU3RlbnRzPC9rZXl3b3JkPjwva2V5d29yZHM+PGRhdGVzPjx5ZWFyPjIw
MTM8L3llYXI+PHB1Yi1kYXRlcz48ZGF0ZT5BcHI8L2RhdGU+PC9wdWItZGF0ZXM+PC9kYXRlcz48
aXNibj4xNDMyLTIyMTggKEVsZWN0cm9uaWMpJiN4RDswOTMwLTI3OTQgKExpbmtpbmcpPC9pc2Ju
PjxhY2Nlc3Npb24tbnVtPjIzMDUyNTM4PC9hY2Nlc3Npb24tbnVtPjx1cmxzPjxyZWxhdGVkLXVy
bHM+PHVybD5odHRwOi8vd3d3Lm5jYmkubmxtLm5paC5nb3YvcHVibWVkLzIzMDUyNTM4PC91cmw+
PC9yZWxhdGVkLXVybHM+PC91cmxzPjxlbGVjdHJvbmljLXJlc291cmNlLW51bT4xMC4xMDA3L3Mw
MDQ2NC0wMTItMjU2NC0xPC9lbGVjdHJvbmljLXJlc291cmNlLW51bT48L3JlY29yZD48L0NpdGU+
PENpdGU+PEF1dGhvcj5KdXphPC9BdXRob3I+PFllYXI+MjAxNDwvWWVhcj48UmVjTnVtPjQ2Mjwv
UmVjTnVtPjxyZWNvcmQ+PHJlYy1udW1iZXI+NDYyPC9yZWMtbnVtYmVyPjxmb3JlaWduLWtleXM+
PGtleSBhcHA9IkVOIiBkYi1pZD0idHZleHRmeGR5eHZyZWhldmZmejUyMjliYXBmcnIweDJkdjBy
Ij40NjI8L2tleT48L2ZvcmVpZ24ta2V5cz48cmVmLXR5cGUgbmFtZT0iSm91cm5hbCBBcnRpY2xl
Ij4xNzwvcmVmLXR5cGU+PGNvbnRyaWJ1dG9ycz48YXV0aG9ycz48YXV0aG9yPkp1emEsIFIuIE0u
PC9hdXRob3I+PGF1dGhvcj5IYWx1Y2ssIFIuIFMuPC9hdXRob3I+PGF1dGhvcj5QYXVsaSwgRS4g
TS48L2F1dGhvcj48YXV0aG9yPlJvZ2VycywgQS4gTS48L2F1dGhvcj48YXV0aG9yPldvbiwgRS4g
Si48L2F1dGhvcj48YXV0aG9yPkx5blN1ZSwgSi4gUi48L2F1dGhvcj48L2F1dGhvcnM+PC9jb250
cmlidXRvcnM+PGF1dGgtYWRkcmVzcz5EZXBhcnRtZW50IG9mIFN1cmdlcnksIERpdmlzaW9uIG9m
IE1pbmltYWxseSBJbnZhc2l2ZSBTdXJnZXJ5LCBUaGUgUGVubnN5bHZhbmlhIFN0YXRlIFVuaXZl
cnNpdHksIENvbGxlZ2Ugb2YgTWVkaWNpbmUsIEhlcnNoZXksIFBlbm5zeWx2YW5pYS4gRWxlY3Ry
b25pYyBhZGRyZXNzOiByanV6YUBobWMucHN1LmVkdS4mI3hEO0RlcGFydG1lbnQgb2YgU3VyZ2Vy
eSwgRGl2aXNpb24gb2YgTWluaW1hbGx5IEludmFzaXZlIFN1cmdlcnksIFRoZSBQZW5uc3lsdmFu
aWEgU3RhdGUgVW5pdmVyc2l0eSwgQ29sbGVnZSBvZiBNZWRpY2luZSwgSGVyc2hleSwgUGVubnN5
bHZhbmlhLjwvYXV0aC1hZGRyZXNzPjx0aXRsZXM+PHRpdGxlPkdhc3RyaWMgc2xlZXZlIGxlYWs6
IGEgc2luZ2xlIGluc3RpdHV0aW9uJmFwb3M7cyBleHBlcmllbmNlIHdpdGggZWFybHkgY29tYmlu
ZWQgbGFwYXJvZW5kb3Njb3BpYyBtYW5hZ2VtZW50PC90aXRsZT48c2Vjb25kYXJ5LXRpdGxlPlN1
cmcgT2JlcyBSZWxhdCBEaXM8L3NlY29uZGFyeS10aXRsZT48YWx0LXRpdGxlPlN1cmdlcnkgZm9y
IG9iZXNpdHkgYW5kIHJlbGF0ZWQgZGlzZWFzZXMgOiBvZmZpY2lhbCBqb3VybmFsIG9mIHRoZSBB
bWVyaWNhbiBTb2NpZXR5IGZvciBCYXJpYXRyaWMgU3VyZ2VyeTwvYWx0LXRpdGxlPjwvdGl0bGVz
PjxwZXJpb2RpY2FsPjxmdWxsLXRpdGxlPlN1cmcgT2JlcyBSZWxhdCBEaXM8L2Z1bGwtdGl0bGU+
PGFiYnItMT5TdXJnZXJ5IGZvciBvYmVzaXR5IGFuZCByZWxhdGVkIGRpc2Vhc2VzIDogb2ZmaWNp
YWwgam91cm5hbCBvZiB0aGUgQW1lcmljYW4gU29jaWV0eSBmb3IgQmFyaWF0cmljIFN1cmdlcnk8
L2FiYnItMT48L3BlcmlvZGljYWw+PGFsdC1wZXJpb2RpY2FsPjxmdWxsLXRpdGxlPlN1cmcgT2Jl
cyBSZWxhdCBEaXM8L2Z1bGwtdGl0bGU+PGFiYnItMT5TdXJnZXJ5IGZvciBvYmVzaXR5IGFuZCBy
ZWxhdGVkIGRpc2Vhc2VzIDogb2ZmaWNpYWwgam91cm5hbCBvZiB0aGUgQW1lcmljYW4gU29jaWV0
eSBmb3IgQmFyaWF0cmljIFN1cmdlcnk8L2FiYnItMT48L2FsdC1wZXJpb2RpY2FsPjxkYXRlcz48
eWVhcj4yMDE0PC95ZWFyPjxwdWItZGF0ZXM+PGRhdGU+SnVuIDE5PC9kYXRlPjwvcHViLWRhdGVz
PjwvZGF0ZXM+PGlzYm4+MTg3OC03NTMzIChFbGVjdHJvbmljKSYjeEQ7MTU1MC03Mjg5IChMaW5r
aW5nKTwvaXNibj48YWNjZXNzaW9uLW51bT4yNTU0MzMxMjwvYWNjZXNzaW9uLW51bT48dXJscz48
cmVsYXRlZC11cmxzPjx1cmw+aHR0cDovL3d3dy5uY2JpLm5sbS5uaWguZ292L3B1Ym1lZC8yNTU0
MzMxMjwvdXJsPjwvcmVsYXRlZC11cmxzPjwvdXJscz48ZWxlY3Ryb25pYy1yZXNvdXJjZS1udW0+
MTAuMTAxNi9qLnNvYXJkLjIwMTQuMDYuMDExPC9lbGVjdHJvbmljLXJlc291cmNlLW51bT48L3Jl
Y29yZD48L0NpdGU+PENpdGU+PEF1dGhvcj5QYXVsaTwvQXV0aG9yPjxZZWFyPjIwMTQ8L1llYXI+
PFJlY051bT40NjU8L1JlY051bT48cmVjb3JkPjxyZWMtbnVtYmVyPjQ2NTwvcmVjLW51bWJlcj48
Zm9yZWlnbi1rZXlzPjxrZXkgYXBwPSJFTiIgZGItaWQ9InR2ZXh0ZnhkeXh2cmVoZXZmZno1MjI5
YmFwZnJyMHgyZHYwciI+NDY1PC9rZXk+PC9mb3JlaWduLWtleXM+PHJlZi10eXBlIG5hbWU9Ikpv
dXJuYWwgQXJ0aWNsZSI+MTc8L3JlZi10eXBlPjxjb250cmlidXRvcnM+PGF1dGhvcnM+PGF1dGhv
cj5QYXVsaSwgRS4gTS48L2F1dGhvcj48YXV0aG9yPkJlc2hpciwgSC48L2F1dGhvcj48YXV0aG9y
Pk1hdGhldywgQS48L2F1dGhvcj48L2F1dGhvcnM+PC9jb250cmlidXRvcnM+PGF1dGgtYWRkcmVz
cz5EaXZpc2lvbiBvZiBNaW5pbWFsbHkgSW52YXNpdmUgYW5kIEJhcmlhdHJpYyBTdXJnZXJ5LCBE
ZXBhcnRtZW50IG9mIFN1cmdlcnksIFBlbm4gU3RhdGUgSGVyc2hleSBNZWRpY2FsIENlbnRlciwg
NTAwIFVuaXZlcnNpdHkgRHJpdmUsIE1DIEhVMzMsIEhlcnNoZXksIFBBLCAxNzAzMywgVVNBLjwv
YXV0aC1hZGRyZXNzPjx0aXRsZXM+PHRpdGxlPkdhc3Ryb2dhc3RyaWMgZmlzdHVsYWUgZm9sbG93
aW5nIGdhc3RyaWMgYnlwYXNzIHN1cmdlcnktY2xpbmljYWwgcmVjb2duaXRpb24gYW5kIHRyZWF0
bWVudDwvdGl0bGU+PHNlY29uZGFyeS10aXRsZT5DdXJyIEdhc3Ryb2VudGVyb2wgUmVwPC9zZWNv
bmRhcnktdGl0bGU+PGFsdC10aXRsZT5DdXJyZW50IGdhc3Ryb2VudGVyb2xvZ3kgcmVwb3J0czwv
YWx0LXRpdGxlPjwvdGl0bGVzPjxwZXJpb2RpY2FsPjxmdWxsLXRpdGxlPkN1cnIgR2FzdHJvZW50
ZXJvbCBSZXA8L2Z1bGwtdGl0bGU+PGFiYnItMT5DdXJyZW50IGdhc3Ryb2VudGVyb2xvZ3kgcmVw
b3J0czwvYWJici0xPjwvcGVyaW9kaWNhbD48YWx0LXBlcmlvZGljYWw+PGZ1bGwtdGl0bGU+Q3Vy
ciBHYXN0cm9lbnRlcm9sIFJlcDwvZnVsbC10aXRsZT48YWJici0xPkN1cnJlbnQgZ2FzdHJvZW50
ZXJvbG9neSByZXBvcnRzPC9hYmJyLTE+PC9hbHQtcGVyaW9kaWNhbD48cGFnZXM+NDA1PC9wYWdl
cz48dm9sdW1lPjE2PC92b2x1bWU+PG51bWJlcj45PC9udW1iZXI+PGRhdGVzPjx5ZWFyPjIwMTQ8
L3llYXI+PHB1Yi1kYXRlcz48ZGF0ZT5TZXA8L2RhdGU+PC9wdWItZGF0ZXM+PC9kYXRlcz48aXNi
bj4xNTM0LTMxMlggKEVsZWN0cm9uaWMpJiN4RDsxNTIyLTgwMzcgKExpbmtpbmcpPC9pc2JuPjxh
Y2Nlc3Npb24tbnVtPjI1MTEzMDQwPC9hY2Nlc3Npb24tbnVtPjx1cmxzPjxyZWxhdGVkLXVybHM+
PHVybD5odHRwOi8vd3d3Lm5jYmkubmxtLm5paC5nb3YvcHVibWVkLzI1MTEzMDQwPC91cmw+PC9y
ZWxhdGVkLXVybHM+PC91cmxzPjxlbGVjdHJvbmljLXJlc291cmNlLW51bT4xMC4xMDA3L3MxMTg5
NC0wMTQtMDQwNS0xPC9lbGVjdHJvbmljLXJlc291cmNlLW51bT48L3JlY29yZD48L0NpdGU+PC9F
bmROb3RlPn==
</w:fldData>
        </w:fldChar>
      </w:r>
      <w:r w:rsidR="00957787" w:rsidRPr="0093394A">
        <w:rPr>
          <w:rFonts w:ascii="Book Antiqua" w:hAnsi="Book Antiqua" w:cs="Helvetica"/>
          <w:vertAlign w:val="superscript"/>
        </w:rPr>
        <w:instrText xml:space="preserve"> ADDIN EN.CITE.DATA </w:instrText>
      </w:r>
      <w:r w:rsidR="00957787" w:rsidRPr="0093394A">
        <w:rPr>
          <w:rFonts w:ascii="Book Antiqua" w:hAnsi="Book Antiqua" w:cs="Helvetica"/>
          <w:vertAlign w:val="superscript"/>
        </w:rPr>
      </w:r>
      <w:r w:rsidR="00957787" w:rsidRPr="0093394A">
        <w:rPr>
          <w:rFonts w:ascii="Book Antiqua" w:hAnsi="Book Antiqua" w:cs="Helvetica"/>
          <w:vertAlign w:val="superscript"/>
        </w:rPr>
        <w:fldChar w:fldCharType="end"/>
      </w:r>
      <w:r w:rsidR="00957787" w:rsidRPr="0093394A">
        <w:rPr>
          <w:rFonts w:ascii="Book Antiqua" w:hAnsi="Book Antiqua" w:cs="Helvetica"/>
          <w:vertAlign w:val="superscript"/>
        </w:rPr>
      </w:r>
      <w:r w:rsidR="00957787" w:rsidRPr="0093394A">
        <w:rPr>
          <w:rFonts w:ascii="Book Antiqua" w:hAnsi="Book Antiqua" w:cs="Helvetica"/>
          <w:vertAlign w:val="superscript"/>
        </w:rPr>
        <w:fldChar w:fldCharType="separate"/>
      </w:r>
      <w:r w:rsidR="00957787" w:rsidRPr="0093394A">
        <w:rPr>
          <w:rFonts w:ascii="Book Antiqua" w:hAnsi="Book Antiqua" w:cs="Helvetica"/>
          <w:noProof/>
          <w:vertAlign w:val="superscript"/>
        </w:rPr>
        <w:t>[</w:t>
      </w:r>
      <w:hyperlink w:anchor="_ENREF_4" w:tooltip="Pauli, 2013 #461" w:history="1">
        <w:r w:rsidR="0036706B" w:rsidRPr="0093394A">
          <w:rPr>
            <w:rFonts w:ascii="Book Antiqua" w:hAnsi="Book Antiqua" w:cs="Helvetica"/>
            <w:noProof/>
            <w:vertAlign w:val="superscript"/>
          </w:rPr>
          <w:t>4-6</w:t>
        </w:r>
      </w:hyperlink>
      <w:r w:rsidR="00957787" w:rsidRPr="0093394A">
        <w:rPr>
          <w:rFonts w:ascii="Book Antiqua" w:hAnsi="Book Antiqua" w:cs="Helvetica"/>
          <w:noProof/>
          <w:vertAlign w:val="superscript"/>
        </w:rPr>
        <w:t>]</w:t>
      </w:r>
      <w:r w:rsidR="00957787" w:rsidRPr="0093394A">
        <w:rPr>
          <w:rFonts w:ascii="Book Antiqua" w:hAnsi="Book Antiqua" w:cs="Helvetica"/>
          <w:vertAlign w:val="superscript"/>
        </w:rPr>
        <w:fldChar w:fldCharType="end"/>
      </w:r>
      <w:r w:rsidR="00F0104E" w:rsidRPr="0093394A">
        <w:rPr>
          <w:rFonts w:ascii="Book Antiqua" w:hAnsi="Book Antiqua" w:cs="Helvetica"/>
        </w:rPr>
        <w:t>.</w:t>
      </w:r>
      <w:r w:rsidR="004D492C" w:rsidRPr="0093394A">
        <w:rPr>
          <w:rFonts w:ascii="Book Antiqua" w:hAnsi="Book Antiqua" w:cs="Helvetica"/>
        </w:rPr>
        <w:t xml:space="preserve"> </w:t>
      </w:r>
      <w:r w:rsidR="006B270D" w:rsidRPr="0093394A">
        <w:rPr>
          <w:rFonts w:ascii="Book Antiqua" w:hAnsi="Book Antiqua" w:cs="Helvetica"/>
        </w:rPr>
        <w:t xml:space="preserve">Here we will review the </w:t>
      </w:r>
      <w:r w:rsidR="00CF1E94" w:rsidRPr="0093394A">
        <w:rPr>
          <w:rFonts w:ascii="Book Antiqua" w:hAnsi="Book Antiqua" w:cs="Helvetica"/>
        </w:rPr>
        <w:t xml:space="preserve">available </w:t>
      </w:r>
      <w:r w:rsidR="006B270D" w:rsidRPr="0093394A">
        <w:rPr>
          <w:rFonts w:ascii="Book Antiqua" w:hAnsi="Book Antiqua" w:cs="Helvetica"/>
        </w:rPr>
        <w:t xml:space="preserve">endoscopic </w:t>
      </w:r>
      <w:r w:rsidR="00CF1E94" w:rsidRPr="0093394A">
        <w:rPr>
          <w:rFonts w:ascii="Book Antiqua" w:hAnsi="Book Antiqua" w:cs="Helvetica"/>
        </w:rPr>
        <w:t>modalities</w:t>
      </w:r>
      <w:r w:rsidR="006B270D" w:rsidRPr="0093394A">
        <w:rPr>
          <w:rFonts w:ascii="Book Antiqua" w:hAnsi="Book Antiqua" w:cs="Helvetica"/>
        </w:rPr>
        <w:t>, their appropriate ap</w:t>
      </w:r>
      <w:r w:rsidR="00C7420E" w:rsidRPr="0093394A">
        <w:rPr>
          <w:rFonts w:ascii="Book Antiqua" w:hAnsi="Book Antiqua" w:cs="Helvetica"/>
        </w:rPr>
        <w:t>p</w:t>
      </w:r>
      <w:r w:rsidR="006B270D" w:rsidRPr="0093394A">
        <w:rPr>
          <w:rFonts w:ascii="Book Antiqua" w:hAnsi="Book Antiqua" w:cs="Helvetica"/>
        </w:rPr>
        <w:t xml:space="preserve">lications and their </w:t>
      </w:r>
      <w:r w:rsidR="006405B1" w:rsidRPr="0093394A">
        <w:rPr>
          <w:rFonts w:ascii="Book Antiqua" w:hAnsi="Book Antiqua" w:cs="Helvetica"/>
        </w:rPr>
        <w:t>respective success rates.</w:t>
      </w:r>
      <w:r w:rsidR="004D492C" w:rsidRPr="0093394A">
        <w:rPr>
          <w:rFonts w:ascii="Book Antiqua" w:hAnsi="Book Antiqua" w:cs="Helvetica"/>
        </w:rPr>
        <w:t xml:space="preserve"> </w:t>
      </w:r>
      <w:r w:rsidR="003F206D" w:rsidRPr="0093394A">
        <w:rPr>
          <w:rFonts w:ascii="Book Antiqua" w:hAnsi="Book Antiqua" w:cs="Helvetica"/>
        </w:rPr>
        <w:t xml:space="preserve">The fusion of </w:t>
      </w:r>
      <w:r w:rsidR="006405B1" w:rsidRPr="0093394A">
        <w:rPr>
          <w:rFonts w:ascii="Book Antiqua" w:hAnsi="Book Antiqua" w:cs="Helvetica"/>
        </w:rPr>
        <w:t>standard surgical principles</w:t>
      </w:r>
      <w:r w:rsidR="0030317B" w:rsidRPr="0093394A">
        <w:rPr>
          <w:rFonts w:ascii="Book Antiqua" w:hAnsi="Book Antiqua" w:cs="Helvetica"/>
        </w:rPr>
        <w:t xml:space="preserve"> with flexible, intra-lumi</w:t>
      </w:r>
      <w:r w:rsidR="003F206D" w:rsidRPr="0093394A">
        <w:rPr>
          <w:rFonts w:ascii="Book Antiqua" w:hAnsi="Book Antiqua" w:cs="Helvetica"/>
        </w:rPr>
        <w:t>nal modalities is likely to be the key to the successful endoscopic management of these challenging clinical problems</w:t>
      </w:r>
      <w:r w:rsidR="00C7420E" w:rsidRPr="0093394A">
        <w:rPr>
          <w:rFonts w:ascii="Book Antiqua" w:hAnsi="Book Antiqua" w:cs="Helvetica"/>
        </w:rPr>
        <w:t>.</w:t>
      </w:r>
      <w:r w:rsidR="004D492C" w:rsidRPr="0093394A">
        <w:rPr>
          <w:rFonts w:ascii="Book Antiqua" w:hAnsi="Book Antiqua" w:cs="Helvetica"/>
        </w:rPr>
        <w:t xml:space="preserve"> </w:t>
      </w:r>
      <w:r w:rsidR="003F206D" w:rsidRPr="0093394A">
        <w:rPr>
          <w:rFonts w:ascii="Book Antiqua" w:hAnsi="Book Antiqua" w:cs="Helvetica"/>
        </w:rPr>
        <w:t xml:space="preserve">Much like polyp resection, gastrostomy tube insertion and GI bleeding, we believe that surgery for full-thickness luminal defects will shortly be relegated </w:t>
      </w:r>
      <w:r w:rsidR="00801C0A" w:rsidRPr="0093394A">
        <w:rPr>
          <w:rFonts w:ascii="Book Antiqua" w:hAnsi="Book Antiqua" w:cs="Helvetica"/>
        </w:rPr>
        <w:t xml:space="preserve">only </w:t>
      </w:r>
      <w:r w:rsidR="003F206D" w:rsidRPr="0093394A">
        <w:rPr>
          <w:rFonts w:ascii="Book Antiqua" w:hAnsi="Book Antiqua" w:cs="Helvetica"/>
        </w:rPr>
        <w:t>to patients who fail endoscopic therapy in the majority of cases</w:t>
      </w:r>
      <w:r w:rsidR="00957787" w:rsidRPr="0093394A">
        <w:rPr>
          <w:rFonts w:ascii="Book Antiqua" w:hAnsi="Book Antiqua" w:cs="Helvetica"/>
        </w:rPr>
        <w:fldChar w:fldCharType="begin"/>
      </w:r>
      <w:r w:rsidR="00957787" w:rsidRPr="0093394A">
        <w:rPr>
          <w:rFonts w:ascii="Book Antiqua" w:hAnsi="Book Antiqua" w:cs="Helvetica"/>
        </w:rPr>
        <w:instrText xml:space="preserve"> ADDIN EN.CITE &lt;EndNote&gt;&lt;Cite&gt;&lt;Author&gt;Pauli&lt;/Author&gt;&lt;Year&gt;2013&lt;/Year&gt;&lt;RecNum&gt;466&lt;/RecNum&gt;&lt;DisplayText&gt;&lt;style face="superscript"&gt;[7]&lt;/style&gt;&lt;/DisplayText&gt;&lt;record&gt;&lt;rec-number&gt;466&lt;/rec-number&gt;&lt;foreign-keys&gt;&lt;key app="EN" db-id="tvextfxdyxvrehevffz5229bapfrr0x2dv0r"&gt;466&lt;/key&gt;&lt;/foreign-keys&gt;&lt;ref-type name="Journal Article"&gt;17&lt;/ref-type&gt;&lt;contributors&gt;&lt;authors&gt;&lt;author&gt;Pauli, E. M., Ponsky J.L.&lt;/author&gt;&lt;/authors&gt;&lt;/contributors&gt;&lt;titles&gt;&lt;title&gt;A modern history of the surgeon-endoscopist&lt;/title&gt;&lt;secondary-title&gt;Techniques in Gastrointestinal Endoscopy&lt;/secondary-title&gt;&lt;/titles&gt;&lt;periodical&gt;&lt;full-title&gt;Techniques in Gastrointestinal Endoscopy&lt;/full-title&gt;&lt;/periodical&gt;&lt;pages&gt;166-172&lt;/pages&gt;&lt;volume&gt;15&lt;/volume&gt;&lt;number&gt;4&lt;/number&gt;&lt;dates&gt;&lt;year&gt;2013&lt;/year&gt;&lt;/dates&gt;&lt;urls&gt;&lt;/urls&gt;&lt;/record&gt;&lt;/Cite&gt;&lt;/EndNote&gt;</w:instrText>
      </w:r>
      <w:r w:rsidR="00957787" w:rsidRPr="0093394A">
        <w:rPr>
          <w:rFonts w:ascii="Book Antiqua" w:hAnsi="Book Antiqua" w:cs="Helvetica"/>
        </w:rPr>
        <w:fldChar w:fldCharType="separate"/>
      </w:r>
      <w:r w:rsidR="00957787" w:rsidRPr="0093394A">
        <w:rPr>
          <w:rFonts w:ascii="Book Antiqua" w:hAnsi="Book Antiqua" w:cs="Helvetica"/>
          <w:noProof/>
          <w:vertAlign w:val="superscript"/>
        </w:rPr>
        <w:t>[</w:t>
      </w:r>
      <w:hyperlink w:anchor="_ENREF_7" w:tooltip="Pauli, 2013 #466" w:history="1">
        <w:r w:rsidR="0036706B" w:rsidRPr="0093394A">
          <w:rPr>
            <w:rFonts w:ascii="Book Antiqua" w:hAnsi="Book Antiqua" w:cs="Helvetica"/>
            <w:noProof/>
            <w:vertAlign w:val="superscript"/>
          </w:rPr>
          <w:t>7</w:t>
        </w:r>
      </w:hyperlink>
      <w:r w:rsidR="00957787" w:rsidRPr="0093394A">
        <w:rPr>
          <w:rFonts w:ascii="Book Antiqua" w:hAnsi="Book Antiqua" w:cs="Helvetica"/>
          <w:noProof/>
          <w:vertAlign w:val="superscript"/>
        </w:rPr>
        <w:t>]</w:t>
      </w:r>
      <w:r w:rsidR="00957787" w:rsidRPr="0093394A">
        <w:rPr>
          <w:rFonts w:ascii="Book Antiqua" w:hAnsi="Book Antiqua" w:cs="Helvetica"/>
        </w:rPr>
        <w:fldChar w:fldCharType="end"/>
      </w:r>
      <w:r w:rsidR="004832AB" w:rsidRPr="0093394A">
        <w:rPr>
          <w:rFonts w:ascii="Book Antiqua" w:hAnsi="Book Antiqua" w:cs="Helvetica"/>
        </w:rPr>
        <w:t>.</w:t>
      </w:r>
      <w:r w:rsidR="004D492C" w:rsidRPr="0093394A">
        <w:rPr>
          <w:rFonts w:ascii="Book Antiqua" w:hAnsi="Book Antiqua" w:cs="Helvetica"/>
        </w:rPr>
        <w:t xml:space="preserve"> </w:t>
      </w:r>
    </w:p>
    <w:p w14:paraId="71C436DC" w14:textId="77777777" w:rsidR="00C7420E" w:rsidRPr="0093394A" w:rsidRDefault="00C7420E" w:rsidP="0093394A">
      <w:pPr>
        <w:spacing w:line="360" w:lineRule="auto"/>
        <w:contextualSpacing/>
        <w:jc w:val="both"/>
        <w:rPr>
          <w:rFonts w:ascii="Book Antiqua" w:hAnsi="Book Antiqua" w:cs="Helvetica"/>
        </w:rPr>
      </w:pPr>
    </w:p>
    <w:p w14:paraId="0F798B1D" w14:textId="139439E0" w:rsidR="00A66EDB" w:rsidRPr="0093394A" w:rsidRDefault="00E14ED3" w:rsidP="0093394A">
      <w:pPr>
        <w:spacing w:line="360" w:lineRule="auto"/>
        <w:contextualSpacing/>
        <w:jc w:val="both"/>
        <w:rPr>
          <w:rFonts w:ascii="Book Antiqua" w:hAnsi="Book Antiqua" w:cs="Helvetica"/>
          <w:b/>
        </w:rPr>
      </w:pPr>
      <w:r w:rsidRPr="0093394A">
        <w:rPr>
          <w:rFonts w:ascii="Book Antiqua" w:hAnsi="Book Antiqua" w:cs="Helvetica"/>
          <w:b/>
        </w:rPr>
        <w:t>SCOPE OF THE PROBLEM</w:t>
      </w:r>
    </w:p>
    <w:p w14:paraId="30920EF3" w14:textId="77777777" w:rsidR="004D492C" w:rsidRPr="0093394A" w:rsidRDefault="00C7420E"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GI</w:t>
      </w:r>
      <w:r w:rsidR="002A1272" w:rsidRPr="0093394A">
        <w:rPr>
          <w:rFonts w:ascii="Book Antiqua" w:hAnsi="Book Antiqua" w:cs="Helvetica"/>
        </w:rPr>
        <w:t xml:space="preserve"> tract</w:t>
      </w:r>
      <w:r w:rsidRPr="0093394A">
        <w:rPr>
          <w:rFonts w:ascii="Book Antiqua" w:hAnsi="Book Antiqua" w:cs="Helvetica"/>
        </w:rPr>
        <w:t xml:space="preserve"> defec</w:t>
      </w:r>
      <w:r w:rsidR="002A1272" w:rsidRPr="0093394A">
        <w:rPr>
          <w:rFonts w:ascii="Book Antiqua" w:hAnsi="Book Antiqua" w:cs="Helvetica"/>
        </w:rPr>
        <w:t xml:space="preserve">ts include </w:t>
      </w:r>
      <w:r w:rsidRPr="0093394A">
        <w:rPr>
          <w:rFonts w:ascii="Book Antiqua" w:hAnsi="Book Antiqua" w:cs="Helvetica"/>
        </w:rPr>
        <w:t xml:space="preserve">perforations, </w:t>
      </w:r>
      <w:r w:rsidR="002A1272" w:rsidRPr="0093394A">
        <w:rPr>
          <w:rFonts w:ascii="Book Antiqua" w:hAnsi="Book Antiqua" w:cs="Helvetica"/>
        </w:rPr>
        <w:t xml:space="preserve">anastomotic leaks </w:t>
      </w:r>
      <w:r w:rsidRPr="0093394A">
        <w:rPr>
          <w:rFonts w:ascii="Book Antiqua" w:hAnsi="Book Antiqua" w:cs="Helvetica"/>
        </w:rPr>
        <w:t>and fistula</w:t>
      </w:r>
      <w:r w:rsidR="002A1272" w:rsidRPr="0093394A">
        <w:rPr>
          <w:rFonts w:ascii="Book Antiqua" w:hAnsi="Book Antiqua" w:cs="Helvetica"/>
        </w:rPr>
        <w:t xml:space="preserve">e and occur </w:t>
      </w:r>
      <w:r w:rsidR="0020798F" w:rsidRPr="0093394A">
        <w:rPr>
          <w:rFonts w:ascii="Book Antiqua" w:hAnsi="Book Antiqua" w:cs="Helvetica"/>
        </w:rPr>
        <w:t xml:space="preserve">with numerous disease states </w:t>
      </w:r>
      <w:r w:rsidR="00E92F10" w:rsidRPr="0093394A">
        <w:rPr>
          <w:rFonts w:ascii="Book Antiqua" w:hAnsi="Book Antiqua" w:cs="Helvetica"/>
        </w:rPr>
        <w:t>as well as</w:t>
      </w:r>
      <w:r w:rsidR="0020798F" w:rsidRPr="0093394A">
        <w:rPr>
          <w:rFonts w:ascii="Book Antiqua" w:hAnsi="Book Antiqua" w:cs="Helvetica"/>
        </w:rPr>
        <w:t xml:space="preserve"> </w:t>
      </w:r>
      <w:r w:rsidR="002A1272" w:rsidRPr="0093394A">
        <w:rPr>
          <w:rFonts w:ascii="Book Antiqua" w:hAnsi="Book Antiqua" w:cs="Helvetica"/>
        </w:rPr>
        <w:t xml:space="preserve">following a wide array of </w:t>
      </w:r>
      <w:r w:rsidRPr="0093394A">
        <w:rPr>
          <w:rFonts w:ascii="Book Antiqua" w:hAnsi="Book Antiqua" w:cs="Helvetica"/>
        </w:rPr>
        <w:t>endoscop</w:t>
      </w:r>
      <w:r w:rsidR="0020798F" w:rsidRPr="0093394A">
        <w:rPr>
          <w:rFonts w:ascii="Book Antiqua" w:hAnsi="Book Antiqua" w:cs="Helvetica"/>
        </w:rPr>
        <w:t xml:space="preserve">ic, </w:t>
      </w:r>
      <w:r w:rsidR="00A0320B" w:rsidRPr="0093394A">
        <w:rPr>
          <w:rFonts w:ascii="Book Antiqua" w:hAnsi="Book Antiqua" w:cs="Helvetica"/>
        </w:rPr>
        <w:t>surgical and</w:t>
      </w:r>
      <w:r w:rsidR="0020798F" w:rsidRPr="0093394A">
        <w:rPr>
          <w:rFonts w:ascii="Book Antiqua" w:hAnsi="Book Antiqua" w:cs="Helvetica"/>
        </w:rPr>
        <w:t xml:space="preserve"> radiologic </w:t>
      </w:r>
      <w:r w:rsidR="002A1272" w:rsidRPr="0093394A">
        <w:rPr>
          <w:rFonts w:ascii="Book Antiqua" w:hAnsi="Book Antiqua" w:cs="Helvetica"/>
        </w:rPr>
        <w:t>procedures</w:t>
      </w:r>
      <w:r w:rsidRPr="0093394A">
        <w:rPr>
          <w:rFonts w:ascii="Book Antiqua" w:hAnsi="Book Antiqua" w:cs="Helvetica"/>
        </w:rPr>
        <w:t>.</w:t>
      </w:r>
      <w:r w:rsidR="004D492C" w:rsidRPr="0093394A">
        <w:rPr>
          <w:rFonts w:ascii="Book Antiqua" w:hAnsi="Book Antiqua" w:cs="Helvetica"/>
        </w:rPr>
        <w:t xml:space="preserve"> </w:t>
      </w:r>
      <w:r w:rsidR="002A1272" w:rsidRPr="0093394A">
        <w:rPr>
          <w:rFonts w:ascii="Book Antiqua" w:hAnsi="Book Antiqua" w:cs="Helvetica"/>
        </w:rPr>
        <w:t>They</w:t>
      </w:r>
      <w:r w:rsidR="0020798F" w:rsidRPr="0093394A">
        <w:rPr>
          <w:rFonts w:ascii="Book Antiqua" w:hAnsi="Book Antiqua" w:cs="Helvetica"/>
        </w:rPr>
        <w:t xml:space="preserve"> vary greatly in their presentation and in their associated morbidity and mortality</w:t>
      </w:r>
      <w:r w:rsidR="00A0320B" w:rsidRPr="0093394A">
        <w:rPr>
          <w:rFonts w:ascii="Book Antiqua" w:hAnsi="Book Antiqua" w:cs="Helvetica"/>
        </w:rPr>
        <w:t>; a</w:t>
      </w:r>
      <w:r w:rsidR="0020798F" w:rsidRPr="0093394A">
        <w:rPr>
          <w:rFonts w:ascii="Book Antiqua" w:hAnsi="Book Antiqua" w:cs="Helvetica"/>
        </w:rPr>
        <w:t xml:space="preserve">n acute </w:t>
      </w:r>
      <w:r w:rsidR="00A0320B" w:rsidRPr="0093394A">
        <w:rPr>
          <w:rFonts w:ascii="Book Antiqua" w:hAnsi="Book Antiqua" w:cs="Helvetica"/>
        </w:rPr>
        <w:t>esophageal perforation from an endoscope and a persistent gastro</w:t>
      </w:r>
      <w:r w:rsidR="00100224" w:rsidRPr="0093394A">
        <w:rPr>
          <w:rFonts w:ascii="Book Antiqua" w:hAnsi="Book Antiqua" w:cs="Helvetica"/>
        </w:rPr>
        <w:t>-</w:t>
      </w:r>
      <w:r w:rsidR="00A0320B" w:rsidRPr="0093394A">
        <w:rPr>
          <w:rFonts w:ascii="Book Antiqua" w:hAnsi="Book Antiqua" w:cs="Helvetica"/>
        </w:rPr>
        <w:t>cutaneous fistula</w:t>
      </w:r>
      <w:r w:rsidR="00100224" w:rsidRPr="0093394A">
        <w:rPr>
          <w:rFonts w:ascii="Book Antiqua" w:hAnsi="Book Antiqua" w:cs="Helvetica"/>
        </w:rPr>
        <w:t xml:space="preserve"> following gastrostomy tube removal are clearly different clinical entities. Yet until recently, these processes were thought of similar when endoscopi</w:t>
      </w:r>
      <w:r w:rsidR="00775E34" w:rsidRPr="0093394A">
        <w:rPr>
          <w:rFonts w:ascii="Book Antiqua" w:hAnsi="Book Antiqua" w:cs="Helvetica"/>
        </w:rPr>
        <w:t>c modalities were considered.</w:t>
      </w:r>
      <w:r w:rsidR="004D492C" w:rsidRPr="0093394A">
        <w:rPr>
          <w:rFonts w:ascii="Book Antiqua" w:hAnsi="Book Antiqua" w:cs="Helvetica"/>
        </w:rPr>
        <w:t xml:space="preserve"> </w:t>
      </w:r>
      <w:r w:rsidR="00775E34" w:rsidRPr="0093394A">
        <w:rPr>
          <w:rFonts w:ascii="Book Antiqua" w:hAnsi="Book Antiqua" w:cs="Helvetica"/>
        </w:rPr>
        <w:t>As t</w:t>
      </w:r>
      <w:r w:rsidR="00E5272D" w:rsidRPr="0093394A">
        <w:rPr>
          <w:rFonts w:ascii="Book Antiqua" w:hAnsi="Book Antiqua" w:cs="Helvetica"/>
        </w:rPr>
        <w:t>he volume of cases within which endoscopic closure co</w:t>
      </w:r>
      <w:r w:rsidR="00775E34" w:rsidRPr="0093394A">
        <w:rPr>
          <w:rFonts w:ascii="Book Antiqua" w:hAnsi="Book Antiqua" w:cs="Helvetica"/>
        </w:rPr>
        <w:t>uld be attempted increases, it becomes increasingly clear that a spectrum of endoscopic therapies is necessary</w:t>
      </w:r>
      <w:r w:rsidR="00E5272D" w:rsidRPr="0093394A">
        <w:rPr>
          <w:rFonts w:ascii="Book Antiqua" w:hAnsi="Book Antiqua" w:cs="Helvetica"/>
        </w:rPr>
        <w:t>.</w:t>
      </w:r>
      <w:r w:rsidR="004D492C" w:rsidRPr="0093394A">
        <w:rPr>
          <w:rFonts w:ascii="Book Antiqua" w:hAnsi="Book Antiqua" w:cs="Helvetica"/>
        </w:rPr>
        <w:t xml:space="preserve"> </w:t>
      </w:r>
    </w:p>
    <w:p w14:paraId="60036620" w14:textId="6E545984" w:rsidR="00E5272D" w:rsidRPr="0093394A" w:rsidRDefault="00FC4191" w:rsidP="0093394A">
      <w:pPr>
        <w:spacing w:line="360" w:lineRule="auto"/>
        <w:ind w:firstLineChars="200" w:firstLine="480"/>
        <w:contextualSpacing/>
        <w:jc w:val="both"/>
        <w:rPr>
          <w:rFonts w:ascii="Book Antiqua" w:hAnsi="Book Antiqua" w:cs="Helvetica"/>
        </w:rPr>
      </w:pPr>
      <w:r w:rsidRPr="0093394A">
        <w:rPr>
          <w:rFonts w:ascii="Book Antiqua" w:hAnsi="Book Antiqua" w:cs="Helvetica"/>
        </w:rPr>
        <w:t>Technical limitations</w:t>
      </w:r>
      <w:r w:rsidR="00E92F10" w:rsidRPr="0093394A">
        <w:rPr>
          <w:rFonts w:ascii="Book Antiqua" w:hAnsi="Book Antiqua" w:cs="Helvetica"/>
        </w:rPr>
        <w:t xml:space="preserve"> are not the only hurdle to overcome in the complete endoscopic</w:t>
      </w:r>
      <w:r w:rsidRPr="0093394A">
        <w:rPr>
          <w:rFonts w:ascii="Book Antiqua" w:hAnsi="Book Antiqua" w:cs="Helvetica"/>
        </w:rPr>
        <w:t xml:space="preserve"> management of these conditions.</w:t>
      </w:r>
      <w:r w:rsidR="004D492C" w:rsidRPr="0093394A">
        <w:rPr>
          <w:rFonts w:ascii="Book Antiqua" w:hAnsi="Book Antiqua" w:cs="Helvetica"/>
        </w:rPr>
        <w:t xml:space="preserve"> </w:t>
      </w:r>
      <w:r w:rsidRPr="0093394A">
        <w:rPr>
          <w:rFonts w:ascii="Book Antiqua" w:hAnsi="Book Antiqua" w:cs="Helvetica"/>
        </w:rPr>
        <w:t>M</w:t>
      </w:r>
      <w:r w:rsidR="00E92F10" w:rsidRPr="0093394A">
        <w:rPr>
          <w:rFonts w:ascii="Book Antiqua" w:hAnsi="Book Antiqua" w:cs="Helvetica"/>
        </w:rPr>
        <w:t>any surgeons are unaware of or unwilling to permit</w:t>
      </w:r>
      <w:r w:rsidRPr="0093394A">
        <w:rPr>
          <w:rFonts w:ascii="Book Antiqua" w:hAnsi="Book Antiqua" w:cs="Helvetica"/>
        </w:rPr>
        <w:t xml:space="preserve"> (and/or not able to perform themselves)</w:t>
      </w:r>
      <w:r w:rsidR="00E92F10" w:rsidRPr="0093394A">
        <w:rPr>
          <w:rFonts w:ascii="Book Antiqua" w:hAnsi="Book Antiqua" w:cs="Helvetica"/>
        </w:rPr>
        <w:t xml:space="preserve"> the application of novel therapies to patients who have perforations, leaks or fistulae</w:t>
      </w:r>
      <w:r w:rsidRPr="0093394A">
        <w:rPr>
          <w:rFonts w:ascii="Book Antiqua" w:hAnsi="Book Antiqua" w:cs="Helvetica"/>
        </w:rPr>
        <w:t xml:space="preserve">. Many </w:t>
      </w:r>
      <w:proofErr w:type="spellStart"/>
      <w:r w:rsidRPr="0093394A">
        <w:rPr>
          <w:rFonts w:ascii="Book Antiqua" w:hAnsi="Book Antiqua" w:cs="Helvetica"/>
        </w:rPr>
        <w:lastRenderedPageBreak/>
        <w:t>endoscopists</w:t>
      </w:r>
      <w:proofErr w:type="spellEnd"/>
      <w:r w:rsidRPr="0093394A">
        <w:rPr>
          <w:rFonts w:ascii="Book Antiqua" w:hAnsi="Book Antiqua" w:cs="Helvetica"/>
        </w:rPr>
        <w:t xml:space="preserve"> with the skill and expertise to manage full thickness perforations do not have access to the patients presenting with these problems (unless they are the result of an iatrogenic endoscopic injury).</w:t>
      </w:r>
      <w:r w:rsidR="004D492C" w:rsidRPr="0093394A">
        <w:rPr>
          <w:rFonts w:ascii="Book Antiqua" w:hAnsi="Book Antiqua" w:cs="Helvetica"/>
        </w:rPr>
        <w:t xml:space="preserve"> </w:t>
      </w:r>
      <w:r w:rsidRPr="0093394A">
        <w:rPr>
          <w:rFonts w:ascii="Book Antiqua" w:hAnsi="Book Antiqua" w:cs="Helvetica"/>
        </w:rPr>
        <w:t xml:space="preserve">There is therefore </w:t>
      </w:r>
      <w:proofErr w:type="gramStart"/>
      <w:r w:rsidRPr="0093394A">
        <w:rPr>
          <w:rFonts w:ascii="Book Antiqua" w:hAnsi="Book Antiqua" w:cs="Helvetica"/>
        </w:rPr>
        <w:t>a disconnect</w:t>
      </w:r>
      <w:proofErr w:type="gramEnd"/>
      <w:r w:rsidRPr="0093394A">
        <w:rPr>
          <w:rFonts w:ascii="Book Antiqua" w:hAnsi="Book Antiqua" w:cs="Helvetica"/>
        </w:rPr>
        <w:t xml:space="preserve"> between those individuals with the knowledge and skill to manage full thickness perforations and those who are </w:t>
      </w:r>
      <w:r w:rsidR="00A168EA" w:rsidRPr="0093394A">
        <w:rPr>
          <w:rFonts w:ascii="Book Antiqua" w:hAnsi="Book Antiqua" w:cs="Helvetica"/>
        </w:rPr>
        <w:t>evaluating and caring for</w:t>
      </w:r>
      <w:r w:rsidRPr="0093394A">
        <w:rPr>
          <w:rFonts w:ascii="Book Antiqua" w:hAnsi="Book Antiqua" w:cs="Helvetica"/>
        </w:rPr>
        <w:t xml:space="preserve"> the patients</w:t>
      </w:r>
      <w:r w:rsidR="00E92F10" w:rsidRPr="0093394A">
        <w:rPr>
          <w:rFonts w:ascii="Book Antiqua" w:hAnsi="Book Antiqua" w:cs="Helvetica"/>
        </w:rPr>
        <w:t>.</w:t>
      </w:r>
      <w:r w:rsidR="004D492C" w:rsidRPr="0093394A">
        <w:rPr>
          <w:rFonts w:ascii="Book Antiqua" w:hAnsi="Book Antiqua" w:cs="Helvetica"/>
        </w:rPr>
        <w:t xml:space="preserve"> </w:t>
      </w:r>
      <w:r w:rsidR="00144730" w:rsidRPr="0093394A">
        <w:rPr>
          <w:rFonts w:ascii="Book Antiqua" w:hAnsi="Book Antiqua" w:cs="Helvetica"/>
        </w:rPr>
        <w:t xml:space="preserve">The volume of this </w:t>
      </w:r>
      <w:r w:rsidRPr="0093394A">
        <w:rPr>
          <w:rFonts w:ascii="Book Antiqua" w:hAnsi="Book Antiqua" w:cs="Helvetica"/>
        </w:rPr>
        <w:t xml:space="preserve">patient population is not inconsequential. </w:t>
      </w:r>
      <w:r w:rsidR="00E92F10" w:rsidRPr="0093394A">
        <w:rPr>
          <w:rFonts w:ascii="Book Antiqua" w:hAnsi="Book Antiqua" w:cs="Helvetica"/>
        </w:rPr>
        <w:t xml:space="preserve">The spectrum of diseases to which endoscopic methods could be applied includes; </w:t>
      </w:r>
    </w:p>
    <w:p w14:paraId="3B565133" w14:textId="77777777" w:rsidR="00775E34" w:rsidRPr="0093394A" w:rsidRDefault="00775E34" w:rsidP="0093394A">
      <w:pPr>
        <w:spacing w:line="360" w:lineRule="auto"/>
        <w:contextualSpacing/>
        <w:jc w:val="both"/>
        <w:rPr>
          <w:rFonts w:ascii="Book Antiqua" w:hAnsi="Book Antiqua" w:cs="Helvetica"/>
          <w:i/>
        </w:rPr>
      </w:pPr>
    </w:p>
    <w:p w14:paraId="1273DA90" w14:textId="019486FB" w:rsidR="00E5272D" w:rsidRPr="0093394A" w:rsidRDefault="00E5272D" w:rsidP="0093394A">
      <w:pPr>
        <w:spacing w:line="360" w:lineRule="auto"/>
        <w:contextualSpacing/>
        <w:jc w:val="both"/>
        <w:rPr>
          <w:rFonts w:ascii="Book Antiqua" w:hAnsi="Book Antiqua" w:cs="Helvetica"/>
          <w:b/>
          <w:i/>
        </w:rPr>
      </w:pPr>
      <w:r w:rsidRPr="0093394A">
        <w:rPr>
          <w:rFonts w:ascii="Book Antiqua" w:hAnsi="Book Antiqua" w:cs="Helvetica"/>
          <w:b/>
          <w:i/>
        </w:rPr>
        <w:t>Esophageal</w:t>
      </w:r>
    </w:p>
    <w:p w14:paraId="38F57415" w14:textId="342A4FF6" w:rsidR="00E5272D" w:rsidRPr="0093394A" w:rsidRDefault="00385B0F" w:rsidP="0093394A">
      <w:pPr>
        <w:spacing w:line="360" w:lineRule="auto"/>
        <w:contextualSpacing/>
        <w:jc w:val="both"/>
        <w:rPr>
          <w:rFonts w:ascii="Book Antiqua" w:eastAsia="Times New Roman" w:hAnsi="Book Antiqua" w:cs="Arial"/>
          <w:color w:val="000000"/>
          <w:shd w:val="clear" w:color="auto" w:fill="FFFFFF"/>
        </w:rPr>
      </w:pPr>
      <w:r w:rsidRPr="0093394A">
        <w:rPr>
          <w:rFonts w:ascii="Book Antiqua" w:hAnsi="Book Antiqua" w:cs="Helvetica"/>
        </w:rPr>
        <w:t>The inciden</w:t>
      </w:r>
      <w:r w:rsidR="00E5272D" w:rsidRPr="0093394A">
        <w:rPr>
          <w:rFonts w:ascii="Book Antiqua" w:hAnsi="Book Antiqua" w:cs="Helvetica"/>
        </w:rPr>
        <w:t xml:space="preserve">ce of acute perforations during </w:t>
      </w:r>
      <w:r w:rsidRPr="0093394A">
        <w:rPr>
          <w:rFonts w:ascii="Book Antiqua" w:hAnsi="Book Antiqua" w:cs="Helvetica"/>
        </w:rPr>
        <w:t>esophagogastroduodenoscopy (EGD) is approximately 0.03%</w:t>
      </w:r>
      <w:r w:rsidRPr="0093394A">
        <w:rPr>
          <w:rFonts w:ascii="Book Antiqua" w:hAnsi="Book Antiqua" w:cs="Helvetica"/>
        </w:rPr>
        <w:fldChar w:fldCharType="begin">
          <w:fldData xml:space="preserve">PEVuZE5vdGU+PENpdGU+PEF1dGhvcj5HZXJhY2k8L0F1dGhvcj48WWVhcj4yMDA5PC9ZZWFyPjxS
ZWNOdW0+MzMxPC9SZWNOdW0+PERpc3BsYXlUZXh0PjxzdHlsZSBmYWNlPSJzdXBlcnNjcmlwdCI+
WzgsOV08L3N0eWxlPjwvRGlzcGxheVRleHQ+PHJlY29yZD48cmVjLW51bWJlcj4zMzE8L3JlYy1u
dW1iZXI+PGZvcmVpZ24ta2V5cz48a2V5IGFwcD0iRU4iIGRiLWlkPSJ0dmV4dGZ4ZHl4dnJlaGV2
ZmZ6NTIyOWJhcGZycjB4MmR2MHIiPjMzMTwva2V5PjwvZm9yZWlnbi1rZXlzPjxyZWYtdHlwZSBu
YW1lPSJKb3VybmFsIEFydGljbGUiPjE3PC9yZWYtdHlwZT48Y29udHJpYnV0b3JzPjxhdXRob3Jz
PjxhdXRob3I+R2VyYWNpLCBHLjwvYXV0aG9yPjxhdXRob3I+UGlzZWxsbywgRi48L2F1dGhvcj48
YXV0aG9yPk1vZGljYSwgRy48L2F1dGhvcj48YXV0aG9yPkxpIFZvbHNpLCBGLjwvYXV0aG9yPjxh
dXRob3I+QXJub25lLCBFLjwvYXV0aG9yPjxhdXRob3I+U2NpdW1lLCBDLjwvYXV0aG9yPjwvYXV0
aG9ycz48L2NvbnRyaWJ1dG9ycz48YXV0aC1hZGRyZXNzPlVuaXZlcnNpdGEgZGVnbGkgU3R1ZGkg
ZGkgUGFsZXJtbywgU2V6aW9uZSBkaSBDaGlydXJnaWEgR2VuZXJhbGUgYWQgSW5kaXJpenpvIFRv
cmFjaWNvLjwvYXV0aC1hZGRyZXNzPjx0aXRsZXM+PHRpdGxlPltDb21wbGljYXRpb25zIG9mIGVs
ZWN0aXZlIGVzb3BoYWdvLWdhc3Ryby1kdW9kZW5vc2NvcHkgKEVHRFMpLiBQZXJzb25hbCBleHBl
cmllbmNlIGFuZCBsaXRlcmF0dXJlIHJldmlld108L3RpdGxlPjxzZWNvbmRhcnktdGl0bGU+RyBD
aGlyPC9zZWNvbmRhcnktdGl0bGU+PGFsdC10aXRsZT5JbCBHaW9ybmFsZSBkaSBjaGlydXJnaWE8
L2FsdC10aXRsZT48L3RpdGxlcz48cGVyaW9kaWNhbD48ZnVsbC10aXRsZT5HIENoaXI8L2Z1bGwt
dGl0bGU+PGFiYnItMT5JbCBHaW9ybmFsZSBkaSBjaGlydXJnaWE8L2FiYnItMT48L3BlcmlvZGlj
YWw+PGFsdC1wZXJpb2RpY2FsPjxmdWxsLXRpdGxlPkcgQ2hpcjwvZnVsbC10aXRsZT48YWJici0x
PklsIEdpb3JuYWxlIGRpIGNoaXJ1cmdpYTwvYWJici0xPjwvYWx0LXBlcmlvZGljYWw+PHBhZ2Vz
PjUwMi02PC9wYWdlcz48dm9sdW1lPjMwPC92b2x1bWU+PG51bWJlcj4xMS0xMjwvbnVtYmVyPjxr
ZXl3b3Jkcz48a2V5d29yZD5BYnNjZXNzL2V0aW9sb2d5PC9rZXl3b3JkPjxrZXl3b3JkPkFkb2xl
c2NlbnQ8L2tleXdvcmQ+PGtleXdvcmQ+QWR1bHQ8L2tleXdvcmQ+PGtleXdvcmQ+QWdlZDwva2V5
d29yZD48a2V5d29yZD5BZ2VkLCA4MCBhbmQgb3Zlcjwva2V5d29yZD48a2V5d29yZD5Bbm94aWEv
Y2hlbWljYWxseSBpbmR1Y2VkPC9rZXl3b3JkPjxrZXl3b3JkPkJhY3RlcmVtaWEvZXBpZGVtaW9s
b2d5L2V0aW9sb2d5PC9rZXl3b3JkPjxrZXl3b3JkPkVsZWN0aXZlIFN1cmdpY2FsIFByb2NlZHVy
ZXMvYWR2ZXJzZSBlZmZlY3RzPC9rZXl3b3JkPjxrZXl3b3JkPkVuZG9zY29weSwgRGlnZXN0aXZl
IFN5c3RlbS8qYWR2ZXJzZSBlZmZlY3RzL21ldGhvZHM8L2tleXdvcmQ+PGtleXdvcmQ+RW50ZXJh
bCBOdXRyaXRpb248L2tleXdvcmQ+PGtleXdvcmQ+RXNvcGhhZ2VhbCBQZXJmb3JhdGlvbi9ldGlv
bG9neS9tb3J0YWxpdHk8L2tleXdvcmQ+PGtleXdvcmQ+RXNvcGhhZ2VhbCBTdGVub3Npcy9zdXJn
ZXJ5PC9rZXl3b3JkPjxrZXl3b3JkPkZlbWFsZTwva2V5d29yZD48a2V5d29yZD5IZW1hdG9tYS9l
dGlvbG9neTwva2V5d29yZD48a2V5d29yZD5IdW1hbnM8L2tleXdvcmQ+PGtleXdvcmQ+SHlwbm90
aWNzIGFuZCBTZWRhdGl2ZXMvYWR2ZXJzZSBlZmZlY3RzPC9rZXl3b3JkPjxrZXl3b3JkPkh5cG9w
aGFyeW54L2luanVyaWVzPC9rZXl3b3JkPjxrZXl3b3JkPkludGVzdGluYWwgUGVyZm9yYXRpb24v
ZXBpZGVtaW9sb2d5L2V0aW9sb2d5PC9rZXl3b3JkPjxrZXl3b3JkPkludHJhb3BlcmF0aXZlIENv
bXBsaWNhdGlvbnMvZXBpZGVtaW9sb2d5LypldGlvbG9neTwva2V5d29yZD48a2V5d29yZD5NYWxl
PC9rZXl3b3JkPjxrZXl3b3JkPk1pZGRsZSBBZ2VkPC9rZXl3b3JkPjxrZXl3b3JkPlN0ZW50czwv
a2V5d29yZD48a2V5d29yZD5TdG9tYWNoL2luanVyaWVzPC9rZXl3b3JkPjxrZXl3b3JkPlN0b21h
Y2ggRGlzZWFzZXMvZXRpb2xvZ3k8L2tleXdvcmQ+PGtleXdvcmQ+WW91bmcgQWR1bHQ8L2tleXdv
cmQ+PC9rZXl3b3Jkcz48ZGF0ZXM+PHllYXI+MjAwOTwveWVhcj48cHViLWRhdGVzPjxkYXRlPk5v
di1EZWM8L2RhdGU+PC9wdWItZGF0ZXM+PC9kYXRlcz48b3JpZy1wdWI+TGUgY29tcGxpY2FuemUg
ZGVsbGEgZXNvZmFnb2dhc3Ryb2R1b2Rlbm9zY29waWEgKGVnZHMpIGluIGVsZXppb25lLiBFc3Bl
cmllbnphIHBlcnNvbmFsZSBlIHJldmlzaW9uZSBkZWxsYSBsZXR0ZXJhdHVyYS48L29yaWctcHVi
Pjxpc2JuPjAzOTEtOTAwNSAoUHJpbnQpJiN4RDswMzkxLTkwMDUgKExpbmtpbmcpPC9pc2JuPjxh
Y2Nlc3Npb24tbnVtPjIwMTA5MzgxPC9hY2Nlc3Npb24tbnVtPjx1cmxzPjxyZWxhdGVkLXVybHM+
PHVybD5odHRwOi8vd3d3Lm5jYmkubmxtLm5paC5nb3YvcHVibWVkLzIwMTA5MzgxPC91cmw+PC9y
ZWxhdGVkLXVybHM+PC91cmxzPjwvcmVjb3JkPjwvQ2l0ZT48Q2l0ZT48QXV0aG9yPk1lcmNoZWE8
L0F1dGhvcj48WWVhcj4yMDEwPC9ZZWFyPjxSZWNOdW0+MzMyPC9SZWNOdW0+PHJlY29yZD48cmVj
LW51bWJlcj4zMzI8L3JlYy1udW1iZXI+PGZvcmVpZ24ta2V5cz48a2V5IGFwcD0iRU4iIGRiLWlk
PSJ0dmV4dGZ4ZHl4dnJlaGV2ZmZ6NTIyOWJhcGZycjB4MmR2MHIiPjMzMjwva2V5PjwvZm9yZWln
bi1rZXlzPjxyZWYtdHlwZSBuYW1lPSJKb3VybmFsIEFydGljbGUiPjE3PC9yZWYtdHlwZT48Y29u
dHJpYnV0b3JzPjxhdXRob3JzPjxhdXRob3I+TWVyY2hlYSwgQS48L2F1dGhvcj48YXV0aG9yPkN1
bGxpbmFuZSwgRC4gQy48L2F1dGhvcj48YXV0aG9yPlNhd3llciwgTS4gRC48L2F1dGhvcj48YXV0
aG9yPklxYmFsLCBDLiBXLjwvYXV0aG9yPjxhdXRob3I+QmFyb24sIFQuIEguPC9hdXRob3I+PGF1
dGhvcj5XaWdsZSwgRC48L2F1dGhvcj48YXV0aG9yPlNhcnIsIE0uIEcuPC9hdXRob3I+PGF1dGhv
cj5aaWVsaW5za2ksIE0uIEQuPC9hdXRob3I+PC9hdXRob3JzPjwvY29udHJpYnV0b3JzPjxhdXRo
LWFkZHJlc3M+RGVwYXJ0bWVudCBvZiBTdXJnZXJ5LCBNYXlvIENsaW5pYywgUm9jaGVzdGVyLCBN
TiA1NTkwNSwgVVNBLjwvYXV0aC1hZGRyZXNzPjx0aXRsZXM+PHRpdGxlPkVzb3BoYWdvZ2FzdHJv
ZHVvZGVub3Njb3B5LWFzc29jaWF0ZWQgZ2FzdHJvaW50ZXN0aW5hbCBwZXJmb3JhdGlvbnM6IGEg
c2luZ2xlLWNlbnRlciBleHBlcmllbmNl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4NzYtODA7IGRpc2N1c3Npb24gODgxLTI8L3BhZ2VzPjx2b2x1bWU+MTQ4PC92b2x1bWU+
PG51bWJlcj40PC9udW1iZXI+PGtleXdvcmRzPjxrZXl3b3JkPkJpbGUgRHVjdCBEaXNlYXNlcy9l
dGlvbG9neTwva2V5d29yZD48a2V5d29yZD5Db21tb24gQmlsZSBEdWN0L2luanVyaWVzPC9rZXl3
b3JkPjxrZXl3b3JkPkRpZ2VzdGl2ZSBTeXN0ZW0vKmluanVyaWVzPC9rZXl3b3JkPjxrZXl3b3Jk
PkRpZ2VzdGl2ZSBTeXN0ZW0gRGlzZWFzZXMvKmVwaWRlbWlvbG9neS9ldGlvbG9neTwva2V5d29y
ZD48a2V5d29yZD5EdW9kZW5vc2NvcHkvYWR2ZXJzZSBlZmZlY3RzPC9rZXl3b3JkPjxrZXl3b3Jk
PkVuZG9zY29weSwgRGlnZXN0aXZlIFN5c3RlbS8qYWR2ZXJzZSBlZmZlY3RzPC9rZXl3b3JkPjxr
ZXl3b3JkPkVzb3BoYWdlYWwgUGVyZm9yYXRpb24vZXRpb2xvZ3k8L2tleXdvcmQ+PGtleXdvcmQ+
RXNvcGhhZ29zY29weS9hZHZlcnNlIGVmZmVjdHM8L2tleXdvcmQ+PGtleXdvcmQ+R2FzdHJvc2Nv
cHkvYWR2ZXJzZSBlZmZlY3RzPC9rZXl3b3JkPjxrZXl3b3JkPkh1bWFuczwva2V5d29yZD48a2V5
d29yZD5JbnRlc3RpbmFsIFBlcmZvcmF0aW9uL2V0aW9sb2d5PC9rZXl3b3JkPjxrZXl3b3JkPlJl
dHJvc3BlY3RpdmUgU3R1ZGllczwva2V5d29yZD48a2V5d29yZD5SaXNrIEZhY3RvcnM8L2tleXdv
cmQ+PGtleXdvcmQ+U3RvbWFjaC9pbmp1cmllczwva2V5d29yZD48a2V5d29yZD5TdG9tYWNoIERp
c2Vhc2VzL2V0aW9sb2d5PC9rZXl3b3JkPjwva2V5d29yZHM+PGRhdGVzPjx5ZWFyPjIwMTA8L3ll
YXI+PHB1Yi1kYXRlcz48ZGF0ZT5PY3Q8L2RhdGU+PC9wdWItZGF0ZXM+PC9kYXRlcz48aXNibj4x
NTMyLTczNjEgKEVsZWN0cm9uaWMpJiN4RDswMDM5LTYwNjAgKExpbmtpbmcpPC9pc2JuPjxhY2Nl
c3Npb24tbnVtPjIwNzA4NzY2PC9hY2Nlc3Npb24tbnVtPjx1cmxzPjxyZWxhdGVkLXVybHM+PHVy
bD5odHRwOi8vd3d3Lm5jYmkubmxtLm5paC5nb3YvcHVibWVkLzIwNzA4NzY2PC91cmw+PC9yZWxh
dGVkLXVybHM+PC91cmxzPjxlbGVjdHJvbmljLXJlc291cmNlLW51bT4xMC4xMDE2L2ouc3VyZy4y
MDEwLjA3LjAxMDwvZWxlY3Ryb25pYy1yZXNvdXJjZS1udW0+PC9yZWNvcmQ+PC9DaXRlPjwvRW5k
Tm90ZT5=
</w:fldData>
        </w:fldChar>
      </w:r>
      <w:r w:rsidR="00957787" w:rsidRPr="0093394A">
        <w:rPr>
          <w:rFonts w:ascii="Book Antiqua" w:hAnsi="Book Antiqua" w:cs="Helvetica"/>
        </w:rPr>
        <w:instrText xml:space="preserve"> ADDIN EN.CITE </w:instrText>
      </w:r>
      <w:r w:rsidR="00957787" w:rsidRPr="0093394A">
        <w:rPr>
          <w:rFonts w:ascii="Book Antiqua" w:hAnsi="Book Antiqua" w:cs="Helvetica"/>
        </w:rPr>
        <w:fldChar w:fldCharType="begin">
          <w:fldData xml:space="preserve">PEVuZE5vdGU+PENpdGU+PEF1dGhvcj5HZXJhY2k8L0F1dGhvcj48WWVhcj4yMDA5PC9ZZWFyPjxS
ZWNOdW0+MzMxPC9SZWNOdW0+PERpc3BsYXlUZXh0PjxzdHlsZSBmYWNlPSJzdXBlcnNjcmlwdCI+
WzgsOV08L3N0eWxlPjwvRGlzcGxheVRleHQ+PHJlY29yZD48cmVjLW51bWJlcj4zMzE8L3JlYy1u
dW1iZXI+PGZvcmVpZ24ta2V5cz48a2V5IGFwcD0iRU4iIGRiLWlkPSJ0dmV4dGZ4ZHl4dnJlaGV2
ZmZ6NTIyOWJhcGZycjB4MmR2MHIiPjMzMTwva2V5PjwvZm9yZWlnbi1rZXlzPjxyZWYtdHlwZSBu
YW1lPSJKb3VybmFsIEFydGljbGUiPjE3PC9yZWYtdHlwZT48Y29udHJpYnV0b3JzPjxhdXRob3Jz
PjxhdXRob3I+R2VyYWNpLCBHLjwvYXV0aG9yPjxhdXRob3I+UGlzZWxsbywgRi48L2F1dGhvcj48
YXV0aG9yPk1vZGljYSwgRy48L2F1dGhvcj48YXV0aG9yPkxpIFZvbHNpLCBGLjwvYXV0aG9yPjxh
dXRob3I+QXJub25lLCBFLjwvYXV0aG9yPjxhdXRob3I+U2NpdW1lLCBDLjwvYXV0aG9yPjwvYXV0
aG9ycz48L2NvbnRyaWJ1dG9ycz48YXV0aC1hZGRyZXNzPlVuaXZlcnNpdGEgZGVnbGkgU3R1ZGkg
ZGkgUGFsZXJtbywgU2V6aW9uZSBkaSBDaGlydXJnaWEgR2VuZXJhbGUgYWQgSW5kaXJpenpvIFRv
cmFjaWNvLjwvYXV0aC1hZGRyZXNzPjx0aXRsZXM+PHRpdGxlPltDb21wbGljYXRpb25zIG9mIGVs
ZWN0aXZlIGVzb3BoYWdvLWdhc3Ryby1kdW9kZW5vc2NvcHkgKEVHRFMpLiBQZXJzb25hbCBleHBl
cmllbmNlIGFuZCBsaXRlcmF0dXJlIHJldmlld108L3RpdGxlPjxzZWNvbmRhcnktdGl0bGU+RyBD
aGlyPC9zZWNvbmRhcnktdGl0bGU+PGFsdC10aXRsZT5JbCBHaW9ybmFsZSBkaSBjaGlydXJnaWE8
L2FsdC10aXRsZT48L3RpdGxlcz48cGVyaW9kaWNhbD48ZnVsbC10aXRsZT5HIENoaXI8L2Z1bGwt
dGl0bGU+PGFiYnItMT5JbCBHaW9ybmFsZSBkaSBjaGlydXJnaWE8L2FiYnItMT48L3BlcmlvZGlj
YWw+PGFsdC1wZXJpb2RpY2FsPjxmdWxsLXRpdGxlPkcgQ2hpcjwvZnVsbC10aXRsZT48YWJici0x
PklsIEdpb3JuYWxlIGRpIGNoaXJ1cmdpYTwvYWJici0xPjwvYWx0LXBlcmlvZGljYWw+PHBhZ2Vz
PjUwMi02PC9wYWdlcz48dm9sdW1lPjMwPC92b2x1bWU+PG51bWJlcj4xMS0xMjwvbnVtYmVyPjxr
ZXl3b3Jkcz48a2V5d29yZD5BYnNjZXNzL2V0aW9sb2d5PC9rZXl3b3JkPjxrZXl3b3JkPkFkb2xl
c2NlbnQ8L2tleXdvcmQ+PGtleXdvcmQ+QWR1bHQ8L2tleXdvcmQ+PGtleXdvcmQ+QWdlZDwva2V5
d29yZD48a2V5d29yZD5BZ2VkLCA4MCBhbmQgb3Zlcjwva2V5d29yZD48a2V5d29yZD5Bbm94aWEv
Y2hlbWljYWxseSBpbmR1Y2VkPC9rZXl3b3JkPjxrZXl3b3JkPkJhY3RlcmVtaWEvZXBpZGVtaW9s
b2d5L2V0aW9sb2d5PC9rZXl3b3JkPjxrZXl3b3JkPkVsZWN0aXZlIFN1cmdpY2FsIFByb2NlZHVy
ZXMvYWR2ZXJzZSBlZmZlY3RzPC9rZXl3b3JkPjxrZXl3b3JkPkVuZG9zY29weSwgRGlnZXN0aXZl
IFN5c3RlbS8qYWR2ZXJzZSBlZmZlY3RzL21ldGhvZHM8L2tleXdvcmQ+PGtleXdvcmQ+RW50ZXJh
bCBOdXRyaXRpb248L2tleXdvcmQ+PGtleXdvcmQ+RXNvcGhhZ2VhbCBQZXJmb3JhdGlvbi9ldGlv
bG9neS9tb3J0YWxpdHk8L2tleXdvcmQ+PGtleXdvcmQ+RXNvcGhhZ2VhbCBTdGVub3Npcy9zdXJn
ZXJ5PC9rZXl3b3JkPjxrZXl3b3JkPkZlbWFsZTwva2V5d29yZD48a2V5d29yZD5IZW1hdG9tYS9l
dGlvbG9neTwva2V5d29yZD48a2V5d29yZD5IdW1hbnM8L2tleXdvcmQ+PGtleXdvcmQ+SHlwbm90
aWNzIGFuZCBTZWRhdGl2ZXMvYWR2ZXJzZSBlZmZlY3RzPC9rZXl3b3JkPjxrZXl3b3JkPkh5cG9w
aGFyeW54L2luanVyaWVzPC9rZXl3b3JkPjxrZXl3b3JkPkludGVzdGluYWwgUGVyZm9yYXRpb24v
ZXBpZGVtaW9sb2d5L2V0aW9sb2d5PC9rZXl3b3JkPjxrZXl3b3JkPkludHJhb3BlcmF0aXZlIENv
bXBsaWNhdGlvbnMvZXBpZGVtaW9sb2d5LypldGlvbG9neTwva2V5d29yZD48a2V5d29yZD5NYWxl
PC9rZXl3b3JkPjxrZXl3b3JkPk1pZGRsZSBBZ2VkPC9rZXl3b3JkPjxrZXl3b3JkPlN0ZW50czwv
a2V5d29yZD48a2V5d29yZD5TdG9tYWNoL2luanVyaWVzPC9rZXl3b3JkPjxrZXl3b3JkPlN0b21h
Y2ggRGlzZWFzZXMvZXRpb2xvZ3k8L2tleXdvcmQ+PGtleXdvcmQ+WW91bmcgQWR1bHQ8L2tleXdv
cmQ+PC9rZXl3b3Jkcz48ZGF0ZXM+PHllYXI+MjAwOTwveWVhcj48cHViLWRhdGVzPjxkYXRlPk5v
di1EZWM8L2RhdGU+PC9wdWItZGF0ZXM+PC9kYXRlcz48b3JpZy1wdWI+TGUgY29tcGxpY2FuemUg
ZGVsbGEgZXNvZmFnb2dhc3Ryb2R1b2Rlbm9zY29waWEgKGVnZHMpIGluIGVsZXppb25lLiBFc3Bl
cmllbnphIHBlcnNvbmFsZSBlIHJldmlzaW9uZSBkZWxsYSBsZXR0ZXJhdHVyYS48L29yaWctcHVi
Pjxpc2JuPjAzOTEtOTAwNSAoUHJpbnQpJiN4RDswMzkxLTkwMDUgKExpbmtpbmcpPC9pc2JuPjxh
Y2Nlc3Npb24tbnVtPjIwMTA5MzgxPC9hY2Nlc3Npb24tbnVtPjx1cmxzPjxyZWxhdGVkLXVybHM+
PHVybD5odHRwOi8vd3d3Lm5jYmkubmxtLm5paC5nb3YvcHVibWVkLzIwMTA5MzgxPC91cmw+PC9y
ZWxhdGVkLXVybHM+PC91cmxzPjwvcmVjb3JkPjwvQ2l0ZT48Q2l0ZT48QXV0aG9yPk1lcmNoZWE8
L0F1dGhvcj48WWVhcj4yMDEwPC9ZZWFyPjxSZWNOdW0+MzMyPC9SZWNOdW0+PHJlY29yZD48cmVj
LW51bWJlcj4zMzI8L3JlYy1udW1iZXI+PGZvcmVpZ24ta2V5cz48a2V5IGFwcD0iRU4iIGRiLWlk
PSJ0dmV4dGZ4ZHl4dnJlaGV2ZmZ6NTIyOWJhcGZycjB4MmR2MHIiPjMzMjwva2V5PjwvZm9yZWln
bi1rZXlzPjxyZWYtdHlwZSBuYW1lPSJKb3VybmFsIEFydGljbGUiPjE3PC9yZWYtdHlwZT48Y29u
dHJpYnV0b3JzPjxhdXRob3JzPjxhdXRob3I+TWVyY2hlYSwgQS48L2F1dGhvcj48YXV0aG9yPkN1
bGxpbmFuZSwgRC4gQy48L2F1dGhvcj48YXV0aG9yPlNhd3llciwgTS4gRC48L2F1dGhvcj48YXV0
aG9yPklxYmFsLCBDLiBXLjwvYXV0aG9yPjxhdXRob3I+QmFyb24sIFQuIEguPC9hdXRob3I+PGF1
dGhvcj5XaWdsZSwgRC48L2F1dGhvcj48YXV0aG9yPlNhcnIsIE0uIEcuPC9hdXRob3I+PGF1dGhv
cj5aaWVsaW5za2ksIE0uIEQuPC9hdXRob3I+PC9hdXRob3JzPjwvY29udHJpYnV0b3JzPjxhdXRo
LWFkZHJlc3M+RGVwYXJ0bWVudCBvZiBTdXJnZXJ5LCBNYXlvIENsaW5pYywgUm9jaGVzdGVyLCBN
TiA1NTkwNSwgVVNBLjwvYXV0aC1hZGRyZXNzPjx0aXRsZXM+PHRpdGxlPkVzb3BoYWdvZ2FzdHJv
ZHVvZGVub3Njb3B5LWFzc29jaWF0ZWQgZ2FzdHJvaW50ZXN0aW5hbCBwZXJmb3JhdGlvbnM6IGEg
c2luZ2xlLWNlbnRlciBleHBlcmllbmNlPC90aXRsZT48c2Vjb25kYXJ5LXRpdGxlPlN1cmdlcnk8
L3NlY29uZGFyeS10aXRsZT48YWx0LXRpdGxlPlN1cmdlcnk8L2FsdC10aXRsZT48L3RpdGxlcz48
cGVyaW9kaWNhbD48ZnVsbC10aXRsZT5TdXJnZXJ5PC9mdWxsLXRpdGxlPjxhYmJyLTE+U3VyZ2Vy
eTwvYWJici0xPjwvcGVyaW9kaWNhbD48YWx0LXBlcmlvZGljYWw+PGZ1bGwtdGl0bGU+U3VyZ2Vy
eTwvZnVsbC10aXRsZT48YWJici0xPlN1cmdlcnk8L2FiYnItMT48L2FsdC1wZXJpb2RpY2FsPjxw
YWdlcz44NzYtODA7IGRpc2N1c3Npb24gODgxLTI8L3BhZ2VzPjx2b2x1bWU+MTQ4PC92b2x1bWU+
PG51bWJlcj40PC9udW1iZXI+PGtleXdvcmRzPjxrZXl3b3JkPkJpbGUgRHVjdCBEaXNlYXNlcy9l
dGlvbG9neTwva2V5d29yZD48a2V5d29yZD5Db21tb24gQmlsZSBEdWN0L2luanVyaWVzPC9rZXl3
b3JkPjxrZXl3b3JkPkRpZ2VzdGl2ZSBTeXN0ZW0vKmluanVyaWVzPC9rZXl3b3JkPjxrZXl3b3Jk
PkRpZ2VzdGl2ZSBTeXN0ZW0gRGlzZWFzZXMvKmVwaWRlbWlvbG9neS9ldGlvbG9neTwva2V5d29y
ZD48a2V5d29yZD5EdW9kZW5vc2NvcHkvYWR2ZXJzZSBlZmZlY3RzPC9rZXl3b3JkPjxrZXl3b3Jk
PkVuZG9zY29weSwgRGlnZXN0aXZlIFN5c3RlbS8qYWR2ZXJzZSBlZmZlY3RzPC9rZXl3b3JkPjxr
ZXl3b3JkPkVzb3BoYWdlYWwgUGVyZm9yYXRpb24vZXRpb2xvZ3k8L2tleXdvcmQ+PGtleXdvcmQ+
RXNvcGhhZ29zY29weS9hZHZlcnNlIGVmZmVjdHM8L2tleXdvcmQ+PGtleXdvcmQ+R2FzdHJvc2Nv
cHkvYWR2ZXJzZSBlZmZlY3RzPC9rZXl3b3JkPjxrZXl3b3JkPkh1bWFuczwva2V5d29yZD48a2V5
d29yZD5JbnRlc3RpbmFsIFBlcmZvcmF0aW9uL2V0aW9sb2d5PC9rZXl3b3JkPjxrZXl3b3JkPlJl
dHJvc3BlY3RpdmUgU3R1ZGllczwva2V5d29yZD48a2V5d29yZD5SaXNrIEZhY3RvcnM8L2tleXdv
cmQ+PGtleXdvcmQ+U3RvbWFjaC9pbmp1cmllczwva2V5d29yZD48a2V5d29yZD5TdG9tYWNoIERp
c2Vhc2VzL2V0aW9sb2d5PC9rZXl3b3JkPjwva2V5d29yZHM+PGRhdGVzPjx5ZWFyPjIwMTA8L3ll
YXI+PHB1Yi1kYXRlcz48ZGF0ZT5PY3Q8L2RhdGU+PC9wdWItZGF0ZXM+PC9kYXRlcz48aXNibj4x
NTMyLTczNjEgKEVsZWN0cm9uaWMpJiN4RDswMDM5LTYwNjAgKExpbmtpbmcpPC9pc2JuPjxhY2Nl
c3Npb24tbnVtPjIwNzA4NzY2PC9hY2Nlc3Npb24tbnVtPjx1cmxzPjxyZWxhdGVkLXVybHM+PHVy
bD5odHRwOi8vd3d3Lm5jYmkubmxtLm5paC5nb3YvcHVibWVkLzIwNzA4NzY2PC91cmw+PC9yZWxh
dGVkLXVybHM+PC91cmxzPjxlbGVjdHJvbmljLXJlc291cmNlLW51bT4xMC4xMDE2L2ouc3VyZy4y
MDEwLjA3LjAxMDwvZWxlY3Ryb25pYy1yZXNvdXJjZS1udW0+PC9yZWNvcmQ+PC9DaXRlPjwvRW5k
Tm90ZT5=
</w:fldData>
        </w:fldChar>
      </w:r>
      <w:r w:rsidR="00957787" w:rsidRPr="0093394A">
        <w:rPr>
          <w:rFonts w:ascii="Book Antiqua" w:hAnsi="Book Antiqua" w:cs="Helvetica"/>
        </w:rPr>
        <w:instrText xml:space="preserve"> ADDIN EN.CITE.DATA </w:instrText>
      </w:r>
      <w:r w:rsidR="00957787" w:rsidRPr="0093394A">
        <w:rPr>
          <w:rFonts w:ascii="Book Antiqua" w:hAnsi="Book Antiqua" w:cs="Helvetica"/>
        </w:rPr>
      </w:r>
      <w:r w:rsidR="00957787" w:rsidRPr="0093394A">
        <w:rPr>
          <w:rFonts w:ascii="Book Antiqua" w:hAnsi="Book Antiqua" w:cs="Helvetica"/>
        </w:rPr>
        <w:fldChar w:fldCharType="end"/>
      </w:r>
      <w:r w:rsidRPr="0093394A">
        <w:rPr>
          <w:rFonts w:ascii="Book Antiqua" w:hAnsi="Book Antiqua" w:cs="Helvetica"/>
        </w:rPr>
      </w:r>
      <w:r w:rsidRPr="0093394A">
        <w:rPr>
          <w:rFonts w:ascii="Book Antiqua" w:hAnsi="Book Antiqua" w:cs="Helvetica"/>
        </w:rPr>
        <w:fldChar w:fldCharType="separate"/>
      </w:r>
      <w:r w:rsidR="00957787" w:rsidRPr="0093394A">
        <w:rPr>
          <w:rFonts w:ascii="Book Antiqua" w:hAnsi="Book Antiqua" w:cs="Helvetica"/>
          <w:noProof/>
          <w:vertAlign w:val="superscript"/>
        </w:rPr>
        <w:t>[</w:t>
      </w:r>
      <w:hyperlink w:anchor="_ENREF_8" w:tooltip="Geraci, 2009 #331" w:history="1">
        <w:r w:rsidR="0036706B" w:rsidRPr="0093394A">
          <w:rPr>
            <w:rFonts w:ascii="Book Antiqua" w:hAnsi="Book Antiqua" w:cs="Helvetica"/>
            <w:noProof/>
            <w:vertAlign w:val="superscript"/>
          </w:rPr>
          <w:t>8</w:t>
        </w:r>
      </w:hyperlink>
      <w:r w:rsidR="00957787" w:rsidRPr="0093394A">
        <w:rPr>
          <w:rFonts w:ascii="Book Antiqua" w:hAnsi="Book Antiqua" w:cs="Helvetica"/>
          <w:noProof/>
          <w:vertAlign w:val="superscript"/>
        </w:rPr>
        <w:t>,</w:t>
      </w:r>
      <w:hyperlink w:anchor="_ENREF_9" w:tooltip="Merchea, 2010 #332" w:history="1">
        <w:r w:rsidR="0036706B" w:rsidRPr="0093394A">
          <w:rPr>
            <w:rFonts w:ascii="Book Antiqua" w:hAnsi="Book Antiqua" w:cs="Helvetica"/>
            <w:noProof/>
            <w:vertAlign w:val="superscript"/>
          </w:rPr>
          <w:t>9</w:t>
        </w:r>
      </w:hyperlink>
      <w:r w:rsidR="00957787" w:rsidRPr="0093394A">
        <w:rPr>
          <w:rFonts w:ascii="Book Antiqua" w:hAnsi="Book Antiqua" w:cs="Helvetica"/>
          <w:noProof/>
          <w:vertAlign w:val="superscript"/>
        </w:rPr>
        <w:t>]</w:t>
      </w:r>
      <w:r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 xml:space="preserve">One series of 217, 507 EGD procedures had a perforation rate of 0.033% with </w:t>
      </w:r>
      <w:r w:rsidRPr="0093394A">
        <w:rPr>
          <w:rFonts w:ascii="Book Antiqua" w:eastAsia="Times New Roman" w:hAnsi="Book Antiqua" w:cs="Arial"/>
          <w:color w:val="000000"/>
          <w:shd w:val="clear" w:color="auto" w:fill="FFFFFF"/>
        </w:rPr>
        <w:t>the esophagus being injured most commonly (51</w:t>
      </w:r>
      <w:r w:rsidR="00EE5B22" w:rsidRPr="0093394A">
        <w:rPr>
          <w:rFonts w:ascii="Book Antiqua" w:eastAsia="Times New Roman" w:hAnsi="Book Antiqua" w:cs="Arial"/>
          <w:color w:val="000000"/>
          <w:shd w:val="clear" w:color="auto" w:fill="FFFFFF"/>
        </w:rPr>
        <w:t>%)</w:t>
      </w:r>
      <w:r w:rsidR="00957787" w:rsidRPr="0093394A">
        <w:rPr>
          <w:rFonts w:ascii="Book Antiqua" w:eastAsia="Times New Roman" w:hAnsi="Book Antiqua" w:cs="Arial"/>
          <w:color w:val="000000"/>
          <w:shd w:val="clear" w:color="auto" w:fill="FFFFFF"/>
        </w:rPr>
        <w:fldChar w:fldCharType="begin">
          <w:fldData xml:space="preserve">PEVuZE5vdGU+PENpdGU+PEF1dGhvcj5NZXJjaGVhPC9BdXRob3I+PFllYXI+MjAxMDwvWWVhcj48
UmVjTnVtPjMzMjwvUmVjTnVtPjxEaXNwbGF5VGV4dD48c3R5bGUgZmFjZT0ic3VwZXJzY3JpcHQi
Pls5XTwvc3R5bGU+PC9EaXNwbGF5VGV4dD48cmVjb3JkPjxyZWMtbnVtYmVyPjMzMjwvcmVjLW51
bWJlcj48Zm9yZWlnbi1rZXlzPjxrZXkgYXBwPSJFTiIgZGItaWQ9InR2ZXh0ZnhkeXh2cmVoZXZm
Zno1MjI5YmFwZnJyMHgyZHYwciI+MzMyPC9rZXk+PC9mb3JlaWduLWtleXM+PHJlZi10eXBlIG5h
bWU9IkpvdXJuYWwgQXJ0aWNsZSI+MTc8L3JlZi10eXBlPjxjb250cmlidXRvcnM+PGF1dGhvcnM+
PGF1dGhvcj5NZXJjaGVhLCBBLjwvYXV0aG9yPjxhdXRob3I+Q3VsbGluYW5lLCBELiBDLjwvYXV0
aG9yPjxhdXRob3I+U2F3eWVyLCBNLiBELjwvYXV0aG9yPjxhdXRob3I+SXFiYWwsIEMuIFcuPC9h
dXRob3I+PGF1dGhvcj5CYXJvbiwgVC4gSC48L2F1dGhvcj48YXV0aG9yPldpZ2xlLCBELjwvYXV0
aG9yPjxhdXRob3I+U2FyciwgTS4gRy48L2F1dGhvcj48YXV0aG9yPlppZWxpbnNraSwgTS4gRC48
L2F1dGhvcj48L2F1dGhvcnM+PC9jb250cmlidXRvcnM+PGF1dGgtYWRkcmVzcz5EZXBhcnRtZW50
IG9mIFN1cmdlcnksIE1heW8gQ2xpbmljLCBSb2NoZXN0ZXIsIE1OIDU1OTA1LCBVU0EuPC9hdXRo
LWFkZHJlc3M+PHRpdGxlcz48dGl0bGU+RXNvcGhhZ29nYXN0cm9kdW9kZW5vc2NvcHktYXNzb2Np
YXRlZCBnYXN0cm9pbnRlc3RpbmFsIHBlcmZvcmF0aW9uczogYSBzaW5nbGUtY2VudGVyIGV4cGVy
aWVuY2U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g3Ni04MDsgZGlzY3Vz
c2lvbiA4ODEtMjwvcGFnZXM+PHZvbHVtZT4xNDg8L3ZvbHVtZT48bnVtYmVyPjQ8L251bWJlcj48
a2V5d29yZHM+PGtleXdvcmQ+QmlsZSBEdWN0IERpc2Vhc2VzL2V0aW9sb2d5PC9rZXl3b3JkPjxr
ZXl3b3JkPkNvbW1vbiBCaWxlIER1Y3QvaW5qdXJpZXM8L2tleXdvcmQ+PGtleXdvcmQ+RGlnZXN0
aXZlIFN5c3RlbS8qaW5qdXJpZXM8L2tleXdvcmQ+PGtleXdvcmQ+RGlnZXN0aXZlIFN5c3RlbSBE
aXNlYXNlcy8qZXBpZGVtaW9sb2d5L2V0aW9sb2d5PC9rZXl3b3JkPjxrZXl3b3JkPkR1b2Rlbm9z
Y29weS9hZHZlcnNlIGVmZmVjdHM8L2tleXdvcmQ+PGtleXdvcmQ+RW5kb3Njb3B5LCBEaWdlc3Rp
dmUgU3lzdGVtLyphZHZlcnNlIGVmZmVjdHM8L2tleXdvcmQ+PGtleXdvcmQ+RXNvcGhhZ2VhbCBQ
ZXJmb3JhdGlvbi9ldGlvbG9neTwva2V5d29yZD48a2V5d29yZD5Fc29waGFnb3Njb3B5L2FkdmVy
c2UgZWZmZWN0czwva2V5d29yZD48a2V5d29yZD5HYXN0cm9zY29weS9hZHZlcnNlIGVmZmVjdHM8
L2tleXdvcmQ+PGtleXdvcmQ+SHVtYW5zPC9rZXl3b3JkPjxrZXl3b3JkPkludGVzdGluYWwgUGVy
Zm9yYXRpb24vZXRpb2xvZ3k8L2tleXdvcmQ+PGtleXdvcmQ+UmV0cm9zcGVjdGl2ZSBTdHVkaWVz
PC9rZXl3b3JkPjxrZXl3b3JkPlJpc2sgRmFjdG9yczwva2V5d29yZD48a2V5d29yZD5TdG9tYWNo
L2luanVyaWVzPC9rZXl3b3JkPjxrZXl3b3JkPlN0b21hY2ggRGlzZWFzZXMvZXRpb2xvZ3k8L2tl
eXdvcmQ+PC9rZXl3b3Jkcz48ZGF0ZXM+PHllYXI+MjAxMDwveWVhcj48cHViLWRhdGVzPjxkYXRl
Pk9jdDwvZGF0ZT48L3B1Yi1kYXRlcz48L2RhdGVzPjxpc2JuPjE1MzItNzM2MSAoRWxlY3Ryb25p
YykmI3hEOzAwMzktNjA2MCAoTGlua2luZyk8L2lzYm4+PGFjY2Vzc2lvbi1udW0+MjA3MDg3NjY8
L2FjY2Vzc2lvbi1udW0+PHVybHM+PHJlbGF0ZWQtdXJscz48dXJsPmh0dHA6Ly93d3cubmNiaS5u
bG0ubmloLmdvdi9wdWJtZWQvMjA3MDg3NjY8L3VybD48L3JlbGF0ZWQtdXJscz48L3VybHM+PGVs
ZWN0cm9uaWMtcmVzb3VyY2UtbnVtPjEwLjEwMTYvai5zdXJnLjIwMTAuMDcuMDEwPC9lbGVjdHJv
bmljLXJl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NZXJjaGVhPC9BdXRob3I+PFllYXI+MjAxMDwvWWVhcj48
UmVjTnVtPjMzMjwvUmVjTnVtPjxEaXNwbGF5VGV4dD48c3R5bGUgZmFjZT0ic3VwZXJzY3JpcHQi
Pls5XTwvc3R5bGU+PC9EaXNwbGF5VGV4dD48cmVjb3JkPjxyZWMtbnVtYmVyPjMzMjwvcmVjLW51
bWJlcj48Zm9yZWlnbi1rZXlzPjxrZXkgYXBwPSJFTiIgZGItaWQ9InR2ZXh0ZnhkeXh2cmVoZXZm
Zno1MjI5YmFwZnJyMHgyZHYwciI+MzMyPC9rZXk+PC9mb3JlaWduLWtleXM+PHJlZi10eXBlIG5h
bWU9IkpvdXJuYWwgQXJ0aWNsZSI+MTc8L3JlZi10eXBlPjxjb250cmlidXRvcnM+PGF1dGhvcnM+
PGF1dGhvcj5NZXJjaGVhLCBBLjwvYXV0aG9yPjxhdXRob3I+Q3VsbGluYW5lLCBELiBDLjwvYXV0
aG9yPjxhdXRob3I+U2F3eWVyLCBNLiBELjwvYXV0aG9yPjxhdXRob3I+SXFiYWwsIEMuIFcuPC9h
dXRob3I+PGF1dGhvcj5CYXJvbiwgVC4gSC48L2F1dGhvcj48YXV0aG9yPldpZ2xlLCBELjwvYXV0
aG9yPjxhdXRob3I+U2FyciwgTS4gRy48L2F1dGhvcj48YXV0aG9yPlppZWxpbnNraSwgTS4gRC48
L2F1dGhvcj48L2F1dGhvcnM+PC9jb250cmlidXRvcnM+PGF1dGgtYWRkcmVzcz5EZXBhcnRtZW50
IG9mIFN1cmdlcnksIE1heW8gQ2xpbmljLCBSb2NoZXN0ZXIsIE1OIDU1OTA1LCBVU0EuPC9hdXRo
LWFkZHJlc3M+PHRpdGxlcz48dGl0bGU+RXNvcGhhZ29nYXN0cm9kdW9kZW5vc2NvcHktYXNzb2Np
YXRlZCBnYXN0cm9pbnRlc3RpbmFsIHBlcmZvcmF0aW9uczogYSBzaW5nbGUtY2VudGVyIGV4cGVy
aWVuY2U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g3Ni04MDsgZGlzY3Vz
c2lvbiA4ODEtMjwvcGFnZXM+PHZvbHVtZT4xNDg8L3ZvbHVtZT48bnVtYmVyPjQ8L251bWJlcj48
a2V5d29yZHM+PGtleXdvcmQ+QmlsZSBEdWN0IERpc2Vhc2VzL2V0aW9sb2d5PC9rZXl3b3JkPjxr
ZXl3b3JkPkNvbW1vbiBCaWxlIER1Y3QvaW5qdXJpZXM8L2tleXdvcmQ+PGtleXdvcmQ+RGlnZXN0
aXZlIFN5c3RlbS8qaW5qdXJpZXM8L2tleXdvcmQ+PGtleXdvcmQ+RGlnZXN0aXZlIFN5c3RlbSBE
aXNlYXNlcy8qZXBpZGVtaW9sb2d5L2V0aW9sb2d5PC9rZXl3b3JkPjxrZXl3b3JkPkR1b2Rlbm9z
Y29weS9hZHZlcnNlIGVmZmVjdHM8L2tleXdvcmQ+PGtleXdvcmQ+RW5kb3Njb3B5LCBEaWdlc3Rp
dmUgU3lzdGVtLyphZHZlcnNlIGVmZmVjdHM8L2tleXdvcmQ+PGtleXdvcmQ+RXNvcGhhZ2VhbCBQ
ZXJmb3JhdGlvbi9ldGlvbG9neTwva2V5d29yZD48a2V5d29yZD5Fc29waGFnb3Njb3B5L2FkdmVy
c2UgZWZmZWN0czwva2V5d29yZD48a2V5d29yZD5HYXN0cm9zY29weS9hZHZlcnNlIGVmZmVjdHM8
L2tleXdvcmQ+PGtleXdvcmQ+SHVtYW5zPC9rZXl3b3JkPjxrZXl3b3JkPkludGVzdGluYWwgUGVy
Zm9yYXRpb24vZXRpb2xvZ3k8L2tleXdvcmQ+PGtleXdvcmQ+UmV0cm9zcGVjdGl2ZSBTdHVkaWVz
PC9rZXl3b3JkPjxrZXl3b3JkPlJpc2sgRmFjdG9yczwva2V5d29yZD48a2V5d29yZD5TdG9tYWNo
L2luanVyaWVzPC9rZXl3b3JkPjxrZXl3b3JkPlN0b21hY2ggRGlzZWFzZXMvZXRpb2xvZ3k8L2tl
eXdvcmQ+PC9rZXl3b3Jkcz48ZGF0ZXM+PHllYXI+MjAxMDwveWVhcj48cHViLWRhdGVzPjxkYXRl
Pk9jdDwvZGF0ZT48L3B1Yi1kYXRlcz48L2RhdGVzPjxpc2JuPjE1MzItNzM2MSAoRWxlY3Ryb25p
YykmI3hEOzAwMzktNjA2MCAoTGlua2luZyk8L2lzYm4+PGFjY2Vzc2lvbi1udW0+MjA3MDg3NjY8
L2FjY2Vzc2lvbi1udW0+PHVybHM+PHJlbGF0ZWQtdXJscz48dXJsPmh0dHA6Ly93d3cubmNiaS5u
bG0ubmloLmdvdi9wdWJtZWQvMjA3MDg3NjY8L3VybD48L3JlbGF0ZWQtdXJscz48L3VybHM+PGVs
ZWN0cm9uaWMtcmVzb3VyY2UtbnVtPjEwLjEwMTYvai5zdXJnLjIwMTAuMDcuMDEwPC9lbGVjdHJv
bmljLXJl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9" w:tooltip="Merchea, 2010 #332" w:history="1">
        <w:r w:rsidR="0036706B" w:rsidRPr="0093394A">
          <w:rPr>
            <w:rFonts w:ascii="Book Antiqua" w:eastAsia="Times New Roman" w:hAnsi="Book Antiqua" w:cs="Arial"/>
            <w:noProof/>
            <w:color w:val="000000"/>
            <w:shd w:val="clear" w:color="auto" w:fill="FFFFFF"/>
            <w:vertAlign w:val="superscript"/>
          </w:rPr>
          <w:t>9</w:t>
        </w:r>
      </w:hyperlink>
      <w:r w:rsidR="00957787"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Pr="0093394A">
        <w:rPr>
          <w:rFonts w:ascii="Book Antiqua" w:eastAsia="Times New Roman" w:hAnsi="Book Antiqua" w:cs="Arial"/>
          <w:color w:val="000000"/>
          <w:shd w:val="clear" w:color="auto" w:fill="FFFFFF"/>
        </w:rPr>
        <w:t>That same series showed a mortality rate of 17% despite intervention</w:t>
      </w:r>
      <w:r w:rsidR="00CB44F6"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CB44F6" w:rsidRPr="0093394A">
        <w:rPr>
          <w:rFonts w:ascii="Book Antiqua" w:eastAsia="Times New Roman" w:hAnsi="Book Antiqua" w:cs="Arial"/>
          <w:color w:val="000000"/>
          <w:shd w:val="clear" w:color="auto" w:fill="FFFFFF"/>
        </w:rPr>
        <w:t>The CDC reported that the total number of upper endoscopies performed in the US in 2010 (including both diagnostic and therapeutic)</w:t>
      </w:r>
      <w:r w:rsidRPr="0093394A">
        <w:rPr>
          <w:rFonts w:ascii="Book Antiqua" w:eastAsia="Times New Roman" w:hAnsi="Book Antiqua" w:cs="Arial"/>
          <w:color w:val="000000"/>
          <w:shd w:val="clear" w:color="auto" w:fill="FFFFFF"/>
        </w:rPr>
        <w:t xml:space="preserve"> </w:t>
      </w:r>
      <w:r w:rsidR="00CB44F6" w:rsidRPr="0093394A">
        <w:rPr>
          <w:rFonts w:ascii="Book Antiqua" w:eastAsia="Times New Roman" w:hAnsi="Book Antiqua" w:cs="Arial"/>
          <w:color w:val="000000"/>
          <w:shd w:val="clear" w:color="auto" w:fill="FFFFFF"/>
        </w:rPr>
        <w:t>was 1.1 million</w:t>
      </w:r>
      <w:r w:rsidR="00957787" w:rsidRPr="0093394A">
        <w:rPr>
          <w:rFonts w:ascii="Book Antiqua" w:eastAsia="Times New Roman" w:hAnsi="Book Antiqua" w:cs="Arial"/>
          <w:color w:val="000000"/>
          <w:shd w:val="clear" w:color="auto" w:fill="FFFFFF"/>
        </w:rPr>
        <w:fldChar w:fldCharType="begin"/>
      </w:r>
      <w:r w:rsidR="00957787" w:rsidRPr="0093394A">
        <w:rPr>
          <w:rFonts w:ascii="Book Antiqua" w:eastAsia="Times New Roman" w:hAnsi="Book Antiqua" w:cs="Arial"/>
          <w:color w:val="000000"/>
          <w:shd w:val="clear" w:color="auto" w:fill="FFFFFF"/>
        </w:rPr>
        <w:instrText xml:space="preserve"> ADDIN EN.CITE &lt;EndNote&gt;&lt;Cite&gt;&lt;Author&gt;Centers for Disease Control and Prevention&lt;/Author&gt;&lt;RecNum&gt;588&lt;/RecNum&gt;&lt;DisplayText&gt;&lt;style face="superscript"&gt;[1]&lt;/style&gt;&lt;/DisplayText&gt;&lt;record&gt;&lt;rec-number&gt;588&lt;/rec-number&gt;&lt;foreign-keys&gt;&lt;key app="EN" db-id="tvextfxdyxvrehevffz5229bapfrr0x2dv0r"&gt;588&lt;/key&gt;&lt;/foreign-keys&gt;&lt;ref-type name="Web Page"&gt;12&lt;/ref-type&gt;&lt;contributors&gt;&lt;authors&gt;&lt;author&gt;Centers for Disease Control and Prevention,&lt;/author&gt;&lt;/authors&gt;&lt;/contributors&gt;&lt;titles&gt;&lt;title&gt;National Hospital Discharge Survey: 2010 Table, Procedures by selected patient characteristics.&lt;/title&gt;&lt;/titles&gt;&lt;number&gt;1/28/15&lt;/number&gt;&lt;dates&gt;&lt;/dates&gt;&lt;urls&gt;&lt;related-urls&gt;&lt;url&gt;http://www.cdc.gov/nchs/data/nhds/4procedures/2010pro4_numberprocedureage.pdf&lt;/url&gt;&lt;/related-urls&gt;&lt;/urls&gt;&lt;/record&gt;&lt;/Cite&gt;&lt;/EndNote&gt;</w:instrText>
      </w:r>
      <w:r w:rsidR="00957787"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1" w:tooltip="Centers for Disease Control and Prevention,  #588" w:history="1">
        <w:r w:rsidR="0036706B" w:rsidRPr="0093394A">
          <w:rPr>
            <w:rFonts w:ascii="Book Antiqua" w:eastAsia="Times New Roman" w:hAnsi="Book Antiqua" w:cs="Arial"/>
            <w:noProof/>
            <w:color w:val="000000"/>
            <w:shd w:val="clear" w:color="auto" w:fill="FFFFFF"/>
            <w:vertAlign w:val="superscript"/>
          </w:rPr>
          <w:t>1</w:t>
        </w:r>
      </w:hyperlink>
      <w:r w:rsidR="00957787"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CB44F6"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CB44F6" w:rsidRPr="0093394A">
        <w:rPr>
          <w:rFonts w:ascii="Book Antiqua" w:eastAsia="Times New Roman" w:hAnsi="Book Antiqua" w:cs="Arial"/>
          <w:color w:val="000000"/>
          <w:shd w:val="clear" w:color="auto" w:fill="FFFFFF"/>
        </w:rPr>
        <w:t>With an average perforation rat</w:t>
      </w:r>
      <w:r w:rsidR="00E53588" w:rsidRPr="0093394A">
        <w:rPr>
          <w:rFonts w:ascii="Book Antiqua" w:eastAsia="Times New Roman" w:hAnsi="Book Antiqua" w:cs="Arial"/>
          <w:color w:val="000000"/>
          <w:shd w:val="clear" w:color="auto" w:fill="FFFFFF"/>
        </w:rPr>
        <w:t>e of 0.03%, this would equal 33</w:t>
      </w:r>
      <w:r w:rsidR="00CB44F6" w:rsidRPr="0093394A">
        <w:rPr>
          <w:rFonts w:ascii="Book Antiqua" w:eastAsia="Times New Roman" w:hAnsi="Book Antiqua" w:cs="Arial"/>
          <w:color w:val="000000"/>
          <w:shd w:val="clear" w:color="auto" w:fill="FFFFFF"/>
        </w:rPr>
        <w:t xml:space="preserve">000 perforations. </w:t>
      </w:r>
    </w:p>
    <w:p w14:paraId="21036F6C" w14:textId="4E561733" w:rsidR="00775E34" w:rsidRPr="0093394A" w:rsidRDefault="007B3C5C" w:rsidP="0093394A">
      <w:pPr>
        <w:spacing w:line="360" w:lineRule="auto"/>
        <w:ind w:firstLine="720"/>
        <w:contextualSpacing/>
        <w:jc w:val="both"/>
        <w:rPr>
          <w:rFonts w:ascii="Book Antiqua" w:eastAsia="Times New Roman" w:hAnsi="Book Antiqua" w:cs="Arial"/>
          <w:color w:val="000000"/>
          <w:shd w:val="clear" w:color="auto" w:fill="FFFFFF"/>
        </w:rPr>
      </w:pPr>
      <w:r w:rsidRPr="0093394A">
        <w:rPr>
          <w:rFonts w:ascii="Book Antiqua" w:eastAsia="Times New Roman" w:hAnsi="Book Antiqua" w:cs="Arial"/>
          <w:color w:val="000000"/>
          <w:shd w:val="clear" w:color="auto" w:fill="FFFFFF"/>
        </w:rPr>
        <w:t>Anastomotic</w:t>
      </w:r>
      <w:r w:rsidR="00385B0F" w:rsidRPr="0093394A">
        <w:rPr>
          <w:rFonts w:ascii="Book Antiqua" w:eastAsia="Times New Roman" w:hAnsi="Book Antiqua" w:cs="Arial"/>
          <w:color w:val="000000"/>
          <w:shd w:val="clear" w:color="auto" w:fill="FFFFFF"/>
        </w:rPr>
        <w:t xml:space="preserve"> leaks after </w:t>
      </w:r>
      <w:proofErr w:type="spellStart"/>
      <w:r w:rsidRPr="0093394A">
        <w:rPr>
          <w:rFonts w:ascii="Book Antiqua" w:eastAsia="Times New Roman" w:hAnsi="Book Antiqua" w:cs="Arial"/>
          <w:color w:val="000000"/>
          <w:shd w:val="clear" w:color="auto" w:fill="FFFFFF"/>
        </w:rPr>
        <w:t>esophagectomy</w:t>
      </w:r>
      <w:proofErr w:type="spellEnd"/>
      <w:r w:rsidR="00385B0F" w:rsidRPr="0093394A">
        <w:rPr>
          <w:rFonts w:ascii="Book Antiqua" w:eastAsia="Times New Roman" w:hAnsi="Book Antiqua" w:cs="Arial"/>
          <w:color w:val="000000"/>
          <w:shd w:val="clear" w:color="auto" w:fill="FFFFFF"/>
        </w:rPr>
        <w:t xml:space="preserve"> </w:t>
      </w:r>
      <w:r w:rsidR="00416CAF" w:rsidRPr="0093394A">
        <w:rPr>
          <w:rFonts w:ascii="Book Antiqua" w:eastAsia="Times New Roman" w:hAnsi="Book Antiqua" w:cs="Arial"/>
          <w:color w:val="000000"/>
          <w:shd w:val="clear" w:color="auto" w:fill="FFFFFF"/>
        </w:rPr>
        <w:t>ranges from 8</w:t>
      </w:r>
      <w:r w:rsidR="00E53588" w:rsidRPr="0093394A">
        <w:rPr>
          <w:rFonts w:ascii="Book Antiqua" w:eastAsia="宋体" w:hAnsi="Book Antiqua" w:cs="Arial"/>
          <w:color w:val="000000"/>
          <w:shd w:val="clear" w:color="auto" w:fill="FFFFFF"/>
          <w:lang w:eastAsia="zh-CN"/>
        </w:rPr>
        <w:t>%</w:t>
      </w:r>
      <w:r w:rsidR="00416CAF" w:rsidRPr="0093394A">
        <w:rPr>
          <w:rFonts w:ascii="Book Antiqua" w:eastAsia="Times New Roman" w:hAnsi="Book Antiqua" w:cs="Arial"/>
          <w:color w:val="000000"/>
          <w:shd w:val="clear" w:color="auto" w:fill="FFFFFF"/>
        </w:rPr>
        <w:t>-10%</w:t>
      </w:r>
      <w:r w:rsidR="00416CAF" w:rsidRPr="0093394A">
        <w:rPr>
          <w:rFonts w:ascii="Book Antiqua" w:eastAsia="Times New Roman" w:hAnsi="Book Antiqua" w:cs="Arial"/>
          <w:color w:val="000000"/>
          <w:shd w:val="clear" w:color="auto" w:fill="FFFFFF"/>
        </w:rPr>
        <w:fldChar w:fldCharType="begin">
          <w:fldData xml:space="preserve">PEVuZE5vdGU+PENpdGU+PEF1dGhvcj5SdXRlZ2FyZDwvQXV0aG9yPjxZZWFyPjIwMTI8L1llYXI+
PFJlY051bT4zMzM8L1JlY051bT48RGlzcGxheVRleHQ+PHN0eWxlIGZhY2U9InN1cGVyc2NyaXB0
Ij5bMTAsMTFdPC9zdHlsZT48L0Rpc3BsYXlUZXh0PjxyZWNvcmQ+PHJlYy1udW1iZXI+MzMzPC9y
ZWMtbnVtYmVyPjxmb3JlaWduLWtleXM+PGtleSBhcHA9IkVOIiBkYi1pZD0idHZleHRmeGR5eHZy
ZWhldmZmejUyMjliYXBmcnIweDJkdjByIj4zMzM8L2tleT48L2ZvcmVpZ24ta2V5cz48cmVmLXR5
cGUgbmFtZT0iSm91cm5hbCBBcnRpY2xlIj4xNzwvcmVmLXR5cGU+PGNvbnRyaWJ1dG9ycz48YXV0
aG9ycz48YXV0aG9yPlJ1dGVnYXJkLCBNLjwvYXV0aG9yPjxhdXRob3I+TGFnZXJncmVuLCBQLjwv
YXV0aG9yPjxhdXRob3I+Um91dmVsYXMsIEkuPC9hdXRob3I+PGF1dGhvcj5MYWdlcmdyZW4sIEou
PC9hdXRob3I+PC9hdXRob3JzPjwvY29udHJpYnV0b3JzPjxhdXRoLWFkZHJlc3M+VXBwZXIgR2Fz
dHJvaW50ZXN0aW5hbCBSZXNlYXJjaCwgRGVwYXJ0bWVudCBvZiBNb2xlY3VsYXIgTWVkaWNpbmUg
YW5kIFN1cmdlcnksIEthcm9saW5za2EgSW5zdGl0dXRldCwgU3RvY2tob2xtLCBTd2VkZW4sIG1h
cnRpbi5ydXRlZ2FyZEBraS5zZS48L2F1dGgtYWRkcmVzcz48dGl0bGVzPjx0aXRsZT5JbnRyYXRo
b3JhY2ljIGFuYXN0b21vdGljIGxlYWthZ2UgYW5kIG1vcnRhbGl0eSBhZnRlciBlc29waGFnZWFs
IGNhbmNlciByZXNlY3Rpb246IGEgcG9wdWxhdGlvbi1iYXNlZCBzdHVkeT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OTktMTAzPC9w
YWdlcz48dm9sdW1lPjE5PC92b2x1bWU+PG51bWJlcj4xPC9udW1iZXI+PGtleXdvcmRzPjxrZXl3
b3JkPkFkZW5vY2FyY2lub21hL2VwaWRlbWlvbG9neS9wYXRob2xvZ3kvc3VyZ2VyeTwva2V5d29y
ZD48a2V5d29yZD5BbmFzdG9tb3NpcywgU3VyZ2ljYWw8L2tleXdvcmQ+PGtleXdvcmQ+QW5hc3Rv
bW90aWMgTGVhay8qZXBpZGVtaW9sb2d5L2V0aW9sb2d5Lyptb3J0YWxpdHk8L2tleXdvcmQ+PGtl
eXdvcmQ+Q2FyY2lub21hLCBTcXVhbW91cyBDZWxsL2VwaWRlbWlvbG9neS9wYXRob2xvZ3kvc3Vy
Z2VyeTwva2V5d29yZD48a2V5d29yZD5Fc29waGFnZWFsIE5lb3BsYXNtcy8qZXBpZGVtaW9sb2d5
LypzdXJnZXJ5PC9rZXl3b3JkPjxrZXl3b3JkPkVzb3BoYWdlY3RvbXkvKmFkdmVyc2UgZWZmZWN0
czwva2V5d29yZD48a2V5d29yZD5GZW1hbGU8L2tleXdvcmQ+PGtleXdvcmQ+Rm9sbG93LVVwIFN0
dWRpZXM8L2tleXdvcmQ+PGtleXdvcmQ+SHVtYW5zPC9rZXl3b3JkPjxrZXl3b3JkPk1hbGU8L2tl
eXdvcmQ+PGtleXdvcmQ+KlBvc3RvcGVyYXRpdmUgQ29tcGxpY2F0aW9uczwva2V5d29yZD48a2V5
d29yZD5Qcm9nbm9zaXM8L2tleXdvcmQ+PGtleXdvcmQ+UHJvc3BlY3RpdmUgU3R1ZGllczwva2V5
d29yZD48a2V5d29yZD5SaXNrIEZhY3RvcnM8L2tleXdvcmQ+PGtleXdvcmQ+U3dlZGVuL2VwaWRl
bWlvbG9neTwva2V5d29yZD48L2tleXdvcmRzPjxkYXRlcz48eWVhcj4yMDEyPC95ZWFyPjxwdWIt
ZGF0ZXM+PGRhdGU+SmFuPC9kYXRlPjwvcHViLWRhdGVzPjwvZGF0ZXM+PGlzYm4+MTUzNC00Njgx
IChFbGVjdHJvbmljKSYjeEQ7MTA2OC05MjY1IChMaW5raW5nKTwvaXNibj48YWNjZXNzaW9uLW51
bT4yMTc2OTQ2NzwvYWNjZXNzaW9uLW51bT48dXJscz48cmVsYXRlZC11cmxzPjx1cmw+aHR0cDov
L3d3dy5uY2JpLm5sbS5uaWguZ292L3B1Ym1lZC8yMTc2OTQ2NzwvdXJsPjwvcmVsYXRlZC11cmxz
PjwvdXJscz48ZWxlY3Ryb25pYy1yZXNvdXJjZS1udW0+MTAuMTI0NS9zMTA0MzQtMDExLTE5MjYt
NjwvZWxlY3Ryb25pYy1yZXNvdXJjZS1udW0+PC9yZWNvcmQ+PC9DaXRlPjxDaXRlPjxBdXRob3I+
TGVydXQ8L0F1dGhvcj48WWVhcj4yMDA1PC9ZZWFyPjxSZWNOdW0+MzM0PC9SZWNOdW0+PHJlY29y
ZD48cmVjLW51bWJlcj4zMzQ8L3JlYy1udW1iZXI+PGZvcmVpZ24ta2V5cz48a2V5IGFwcD0iRU4i
IGRiLWlkPSJ0dmV4dGZ4ZHl4dnJlaGV2ZmZ6NTIyOWJhcGZycjB4MmR2MHIiPjMzNDwva2V5Pjwv
Zm9yZWlnbi1rZXlzPjxyZWYtdHlwZSBuYW1lPSJKb3VybmFsIEFydGljbGUiPjE3PC9yZWYtdHlw
ZT48Y29udHJpYnV0b3JzPjxhdXRob3JzPjxhdXRob3I+TGVydXQsIFQuPC9hdXRob3I+PGF1dGhv
cj5Db29zZW1hbnMsIFcuPC9hdXRob3I+PGF1dGhvcj5EZWNrZXIsIEcuPC9hdXRob3I+PGF1dGhv
cj5EZSBMZXluLCBQLjwvYXV0aG9yPjxhdXRob3I+TW9vbnMsIEouPC9hdXRob3I+PGF1dGhvcj5O
YWZ0ZXV4LCBQLjwvYXV0aG9yPjxhdXRob3I+VmFuIFJhZW1kb25jaywgRC48L2F1dGhvcj48L2F1
dGhvcnM+PC9jb250cmlidXRvcnM+PGF1dGgtYWRkcmVzcz5EZXBhcnRtZW50IG9mIFRob3JhY2lj
IFN1cmdlcnksIFVuaXZlcnNpdHkgSG9zcGl0YWxzIExldXZlbiwgSGVyZXN0cmFhdCA0OSwgMzAw
MCBMZXV2ZW4sIEJlbGdpdW0uIFRvbmkuTGVydXRAdXoua3VsZXV2ZW4uYWMuYmU8L2F1dGgtYWRk
cmVzcz48dGl0bGVzPjx0aXRsZT5TdXJnaWNhbCB0ZWNobmlxdWVz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yMTgtMjk8L3BhZ2VzPjx2
b2x1bWU+OTI8L3ZvbHVtZT48bnVtYmVyPjM8L251bWJlcj48a2V5d29yZHM+PGtleXdvcmQ+QWRl
bm9jYXJjaW5vbWEvbW9ydGFsaXR5LypzdXJnZXJ5PC9rZXl3b3JkPjxrZXl3b3JkPkFuYXN0b21v
c2lzLCBTdXJnaWNhbDwva2V5d29yZD48a2V5d29yZD5Fc29waGFnZWFsIE5lb3BsYXNtcy9tb3J0
YWxpdHkvKnN1cmdlcnk8L2tleXdvcmQ+PGtleXdvcmQ+RXNvcGhhZ2VjdG9teS8qbWV0aG9kcy9t
b3J0YWxpdHk8L2tleXdvcmQ+PGtleXdvcmQ+KkVzb3BoYWdvZ2FzdHJpYyBKdW5jdGlvbjwva2V5
d29yZD48a2V5d29yZD5HYXN0cmljIEVtcHR5aW5nPC9rZXl3b3JkPjxrZXl3b3JkPkh1bWFuczwv
a2V5d29yZD48a2V5d29yZD5MYXBhcm90b215PC9rZXl3b3JkPjxrZXl3b3JkPkx5bXBoIE5vZGUg
RXhjaXNpb248L2tleXdvcmQ+PGtleXdvcmQ+UG9zdG9wZXJhdGl2ZSBDb21wbGljYXRpb25zPC9r
ZXl3b3JkPjxrZXl3b3JkPlN1cnZpdmFsIFJhdGU8L2tleXdvcmQ+PGtleXdvcmQ+VGhvcmFjb3Rv
bXk8L2tleXdvcmQ+PC9rZXl3b3Jkcz48ZGF0ZXM+PHllYXI+MjAwNTwveWVhcj48cHViLWRhdGVz
PjxkYXRlPkRlYyAxPC9kYXRlPjwvcHViLWRhdGVzPjwvZGF0ZXM+PGlzYm4+MDAyMi00NzkwIChQ
cmludCkmI3hEOzAwMjItNDc5MCAoTGlua2luZyk8L2lzYm4+PGFjY2Vzc2lvbi1udW0+MTYyOTk3
ODM8L2FjY2Vzc2lvbi1udW0+PHVybHM+PHJlbGF0ZWQtdXJscz48dXJsPmh0dHA6Ly93d3cubmNi
aS5ubG0ubmloLmdvdi9wdWJtZWQvMTYyOTk3ODM8L3VybD48L3JlbGF0ZWQtdXJscz48L3VybHM+
PGVsZWN0cm9uaWMtcmVzb3VyY2UtbnVtPjEwLjEwMDIvanNvLjIwMzYzPC9lbGVjdHJvbmljLXJl
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SdXRlZ2FyZDwvQXV0aG9yPjxZZWFyPjIwMTI8L1llYXI+
PFJlY051bT4zMzM8L1JlY051bT48RGlzcGxheVRleHQ+PHN0eWxlIGZhY2U9InN1cGVyc2NyaXB0
Ij5bMTAsMTFdPC9zdHlsZT48L0Rpc3BsYXlUZXh0PjxyZWNvcmQ+PHJlYy1udW1iZXI+MzMzPC9y
ZWMtbnVtYmVyPjxmb3JlaWduLWtleXM+PGtleSBhcHA9IkVOIiBkYi1pZD0idHZleHRmeGR5eHZy
ZWhldmZmejUyMjliYXBmcnIweDJkdjByIj4zMzM8L2tleT48L2ZvcmVpZ24ta2V5cz48cmVmLXR5
cGUgbmFtZT0iSm91cm5hbCBBcnRpY2xlIj4xNzwvcmVmLXR5cGU+PGNvbnRyaWJ1dG9ycz48YXV0
aG9ycz48YXV0aG9yPlJ1dGVnYXJkLCBNLjwvYXV0aG9yPjxhdXRob3I+TGFnZXJncmVuLCBQLjwv
YXV0aG9yPjxhdXRob3I+Um91dmVsYXMsIEkuPC9hdXRob3I+PGF1dGhvcj5MYWdlcmdyZW4sIEou
PC9hdXRob3I+PC9hdXRob3JzPjwvY29udHJpYnV0b3JzPjxhdXRoLWFkZHJlc3M+VXBwZXIgR2Fz
dHJvaW50ZXN0aW5hbCBSZXNlYXJjaCwgRGVwYXJ0bWVudCBvZiBNb2xlY3VsYXIgTWVkaWNpbmUg
YW5kIFN1cmdlcnksIEthcm9saW5za2EgSW5zdGl0dXRldCwgU3RvY2tob2xtLCBTd2VkZW4sIG1h
cnRpbi5ydXRlZ2FyZEBraS5zZS48L2F1dGgtYWRkcmVzcz48dGl0bGVzPjx0aXRsZT5JbnRyYXRo
b3JhY2ljIGFuYXN0b21vdGljIGxlYWthZ2UgYW5kIG1vcnRhbGl0eSBhZnRlciBlc29waGFnZWFs
IGNhbmNlciByZXNlY3Rpb246IGEgcG9wdWxhdGlvbi1iYXNlZCBzdHVkeTwvdGl0bGU+PHNlY29u
ZGFyeS10aXRsZT5Bbm4gU3VyZyBPbmNvbDwvc2Vjb25kYXJ5LXRpdGxlPjxhbHQtdGl0bGU+QW5u
YWxzIG9mIHN1cmdpY2FsIG9uY29sb2d5PC9hbHQtdGl0bGU+PC90aXRsZXM+PHBlcmlvZGljYWw+
PGZ1bGwtdGl0bGU+QW5uIFN1cmcgT25jb2w8L2Z1bGwtdGl0bGU+PGFiYnItMT5Bbm5hbHMgb2Yg
c3VyZ2ljYWwgb25jb2xvZ3k8L2FiYnItMT48L3BlcmlvZGljYWw+PGFsdC1wZXJpb2RpY2FsPjxm
dWxsLXRpdGxlPkFubiBTdXJnIE9uY29sPC9mdWxsLXRpdGxlPjxhYmJyLTE+QW5uYWxzIG9mIHN1
cmdpY2FsIG9uY29sb2d5PC9hYmJyLTE+PC9hbHQtcGVyaW9kaWNhbD48cGFnZXM+OTktMTAzPC9w
YWdlcz48dm9sdW1lPjE5PC92b2x1bWU+PG51bWJlcj4xPC9udW1iZXI+PGtleXdvcmRzPjxrZXl3
b3JkPkFkZW5vY2FyY2lub21hL2VwaWRlbWlvbG9neS9wYXRob2xvZ3kvc3VyZ2VyeTwva2V5d29y
ZD48a2V5d29yZD5BbmFzdG9tb3NpcywgU3VyZ2ljYWw8L2tleXdvcmQ+PGtleXdvcmQ+QW5hc3Rv
bW90aWMgTGVhay8qZXBpZGVtaW9sb2d5L2V0aW9sb2d5Lyptb3J0YWxpdHk8L2tleXdvcmQ+PGtl
eXdvcmQ+Q2FyY2lub21hLCBTcXVhbW91cyBDZWxsL2VwaWRlbWlvbG9neS9wYXRob2xvZ3kvc3Vy
Z2VyeTwva2V5d29yZD48a2V5d29yZD5Fc29waGFnZWFsIE5lb3BsYXNtcy8qZXBpZGVtaW9sb2d5
LypzdXJnZXJ5PC9rZXl3b3JkPjxrZXl3b3JkPkVzb3BoYWdlY3RvbXkvKmFkdmVyc2UgZWZmZWN0
czwva2V5d29yZD48a2V5d29yZD5GZW1hbGU8L2tleXdvcmQ+PGtleXdvcmQ+Rm9sbG93LVVwIFN0
dWRpZXM8L2tleXdvcmQ+PGtleXdvcmQ+SHVtYW5zPC9rZXl3b3JkPjxrZXl3b3JkPk1hbGU8L2tl
eXdvcmQ+PGtleXdvcmQ+KlBvc3RvcGVyYXRpdmUgQ29tcGxpY2F0aW9uczwva2V5d29yZD48a2V5
d29yZD5Qcm9nbm9zaXM8L2tleXdvcmQ+PGtleXdvcmQ+UHJvc3BlY3RpdmUgU3R1ZGllczwva2V5
d29yZD48a2V5d29yZD5SaXNrIEZhY3RvcnM8L2tleXdvcmQ+PGtleXdvcmQ+U3dlZGVuL2VwaWRl
bWlvbG9neTwva2V5d29yZD48L2tleXdvcmRzPjxkYXRlcz48eWVhcj4yMDEyPC95ZWFyPjxwdWIt
ZGF0ZXM+PGRhdGU+SmFuPC9kYXRlPjwvcHViLWRhdGVzPjwvZGF0ZXM+PGlzYm4+MTUzNC00Njgx
IChFbGVjdHJvbmljKSYjeEQ7MTA2OC05MjY1IChMaW5raW5nKTwvaXNibj48YWNjZXNzaW9uLW51
bT4yMTc2OTQ2NzwvYWNjZXNzaW9uLW51bT48dXJscz48cmVsYXRlZC11cmxzPjx1cmw+aHR0cDov
L3d3dy5uY2JpLm5sbS5uaWguZ292L3B1Ym1lZC8yMTc2OTQ2NzwvdXJsPjwvcmVsYXRlZC11cmxz
PjwvdXJscz48ZWxlY3Ryb25pYy1yZXNvdXJjZS1udW0+MTAuMTI0NS9zMTA0MzQtMDExLTE5MjYt
NjwvZWxlY3Ryb25pYy1yZXNvdXJjZS1udW0+PC9yZWNvcmQ+PC9DaXRlPjxDaXRlPjxBdXRob3I+
TGVydXQ8L0F1dGhvcj48WWVhcj4yMDA1PC9ZZWFyPjxSZWNOdW0+MzM0PC9SZWNOdW0+PHJlY29y
ZD48cmVjLW51bWJlcj4zMzQ8L3JlYy1udW1iZXI+PGZvcmVpZ24ta2V5cz48a2V5IGFwcD0iRU4i
IGRiLWlkPSJ0dmV4dGZ4ZHl4dnJlaGV2ZmZ6NTIyOWJhcGZycjB4MmR2MHIiPjMzNDwva2V5Pjwv
Zm9yZWlnbi1rZXlzPjxyZWYtdHlwZSBuYW1lPSJKb3VybmFsIEFydGljbGUiPjE3PC9yZWYtdHlw
ZT48Y29udHJpYnV0b3JzPjxhdXRob3JzPjxhdXRob3I+TGVydXQsIFQuPC9hdXRob3I+PGF1dGhv
cj5Db29zZW1hbnMsIFcuPC9hdXRob3I+PGF1dGhvcj5EZWNrZXIsIEcuPC9hdXRob3I+PGF1dGhv
cj5EZSBMZXluLCBQLjwvYXV0aG9yPjxhdXRob3I+TW9vbnMsIEouPC9hdXRob3I+PGF1dGhvcj5O
YWZ0ZXV4LCBQLjwvYXV0aG9yPjxhdXRob3I+VmFuIFJhZW1kb25jaywgRC48L2F1dGhvcj48L2F1
dGhvcnM+PC9jb250cmlidXRvcnM+PGF1dGgtYWRkcmVzcz5EZXBhcnRtZW50IG9mIFRob3JhY2lj
IFN1cmdlcnksIFVuaXZlcnNpdHkgSG9zcGl0YWxzIExldXZlbiwgSGVyZXN0cmFhdCA0OSwgMzAw
MCBMZXV2ZW4sIEJlbGdpdW0uIFRvbmkuTGVydXRAdXoua3VsZXV2ZW4uYWMuYmU8L2F1dGgtYWRk
cmVzcz48dGl0bGVzPjx0aXRsZT5TdXJnaWNhbCB0ZWNobmlxdWVzPC90aXRsZT48c2Vjb25kYXJ5
LXRpdGxlPkogU3VyZyBPbmNvbDwvc2Vjb25kYXJ5LXRpdGxlPjxhbHQtdGl0bGU+Sm91cm5hbCBv
ZiBzdXJnaWNhbCBvbmNvbG9neTwvYWx0LXRpdGxlPjwvdGl0bGVzPjxwZXJpb2RpY2FsPjxmdWxs
LXRpdGxlPkogU3VyZyBPbmNvbDwvZnVsbC10aXRsZT48YWJici0xPkpvdXJuYWwgb2Ygc3VyZ2lj
YWwgb25jb2xvZ3k8L2FiYnItMT48L3BlcmlvZGljYWw+PGFsdC1wZXJpb2RpY2FsPjxmdWxsLXRp
dGxlPkogU3VyZyBPbmNvbDwvZnVsbC10aXRsZT48YWJici0xPkpvdXJuYWwgb2Ygc3VyZ2ljYWwg
b25jb2xvZ3k8L2FiYnItMT48L2FsdC1wZXJpb2RpY2FsPjxwYWdlcz4yMTgtMjk8L3BhZ2VzPjx2
b2x1bWU+OTI8L3ZvbHVtZT48bnVtYmVyPjM8L251bWJlcj48a2V5d29yZHM+PGtleXdvcmQ+QWRl
bm9jYXJjaW5vbWEvbW9ydGFsaXR5LypzdXJnZXJ5PC9rZXl3b3JkPjxrZXl3b3JkPkFuYXN0b21v
c2lzLCBTdXJnaWNhbDwva2V5d29yZD48a2V5d29yZD5Fc29waGFnZWFsIE5lb3BsYXNtcy9tb3J0
YWxpdHkvKnN1cmdlcnk8L2tleXdvcmQ+PGtleXdvcmQ+RXNvcGhhZ2VjdG9teS8qbWV0aG9kcy9t
b3J0YWxpdHk8L2tleXdvcmQ+PGtleXdvcmQ+KkVzb3BoYWdvZ2FzdHJpYyBKdW5jdGlvbjwva2V5
d29yZD48a2V5d29yZD5HYXN0cmljIEVtcHR5aW5nPC9rZXl3b3JkPjxrZXl3b3JkPkh1bWFuczwv
a2V5d29yZD48a2V5d29yZD5MYXBhcm90b215PC9rZXl3b3JkPjxrZXl3b3JkPkx5bXBoIE5vZGUg
RXhjaXNpb248L2tleXdvcmQ+PGtleXdvcmQ+UG9zdG9wZXJhdGl2ZSBDb21wbGljYXRpb25zPC9r
ZXl3b3JkPjxrZXl3b3JkPlN1cnZpdmFsIFJhdGU8L2tleXdvcmQ+PGtleXdvcmQ+VGhvcmFjb3Rv
bXk8L2tleXdvcmQ+PC9rZXl3b3Jkcz48ZGF0ZXM+PHllYXI+MjAwNTwveWVhcj48cHViLWRhdGVz
PjxkYXRlPkRlYyAxPC9kYXRlPjwvcHViLWRhdGVzPjwvZGF0ZXM+PGlzYm4+MDAyMi00NzkwIChQ
cmludCkmI3hEOzAwMjItNDc5MCAoTGlua2luZyk8L2lzYm4+PGFjY2Vzc2lvbi1udW0+MTYyOTk3
ODM8L2FjY2Vzc2lvbi1udW0+PHVybHM+PHJlbGF0ZWQtdXJscz48dXJsPmh0dHA6Ly93d3cubmNi
aS5ubG0ubmloLmdvdi9wdWJtZWQvMTYyOTk3ODM8L3VybD48L3JlbGF0ZWQtdXJscz48L3VybHM+
PGVsZWN0cm9uaWMtcmVzb3VyY2UtbnVtPjEwLjEwMDIvanNvLjIwMzYzPC9lbGVjdHJvbmljLXJl
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416CAF" w:rsidRPr="0093394A">
        <w:rPr>
          <w:rFonts w:ascii="Book Antiqua" w:eastAsia="Times New Roman" w:hAnsi="Book Antiqua" w:cs="Arial"/>
          <w:color w:val="000000"/>
          <w:shd w:val="clear" w:color="auto" w:fill="FFFFFF"/>
        </w:rPr>
      </w:r>
      <w:r w:rsidR="00416CAF"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10" w:tooltip="Rutegard, 2012 #333" w:history="1">
        <w:r w:rsidR="0036706B" w:rsidRPr="0093394A">
          <w:rPr>
            <w:rFonts w:ascii="Book Antiqua" w:eastAsia="Times New Roman" w:hAnsi="Book Antiqua" w:cs="Arial"/>
            <w:noProof/>
            <w:color w:val="000000"/>
            <w:shd w:val="clear" w:color="auto" w:fill="FFFFFF"/>
            <w:vertAlign w:val="superscript"/>
          </w:rPr>
          <w:t>10</w:t>
        </w:r>
      </w:hyperlink>
      <w:r w:rsidR="00957787" w:rsidRPr="0093394A">
        <w:rPr>
          <w:rFonts w:ascii="Book Antiqua" w:eastAsia="Times New Roman" w:hAnsi="Book Antiqua" w:cs="Arial"/>
          <w:noProof/>
          <w:color w:val="000000"/>
          <w:shd w:val="clear" w:color="auto" w:fill="FFFFFF"/>
          <w:vertAlign w:val="superscript"/>
        </w:rPr>
        <w:t>,</w:t>
      </w:r>
      <w:hyperlink w:anchor="_ENREF_11" w:tooltip="Lerut, 2005 #334" w:history="1">
        <w:r w:rsidR="0036706B" w:rsidRPr="0093394A">
          <w:rPr>
            <w:rFonts w:ascii="Book Antiqua" w:eastAsia="Times New Roman" w:hAnsi="Book Antiqua" w:cs="Arial"/>
            <w:noProof/>
            <w:color w:val="000000"/>
            <w:shd w:val="clear" w:color="auto" w:fill="FFFFFF"/>
            <w:vertAlign w:val="superscript"/>
          </w:rPr>
          <w:t>11</w:t>
        </w:r>
      </w:hyperlink>
      <w:r w:rsidR="00957787" w:rsidRPr="0093394A">
        <w:rPr>
          <w:rFonts w:ascii="Book Antiqua" w:eastAsia="Times New Roman" w:hAnsi="Book Antiqua" w:cs="Arial"/>
          <w:noProof/>
          <w:color w:val="000000"/>
          <w:shd w:val="clear" w:color="auto" w:fill="FFFFFF"/>
          <w:vertAlign w:val="superscript"/>
        </w:rPr>
        <w:t>]</w:t>
      </w:r>
      <w:r w:rsidR="00416CAF" w:rsidRPr="0093394A">
        <w:rPr>
          <w:rFonts w:ascii="Book Antiqua" w:eastAsia="Times New Roman" w:hAnsi="Book Antiqua" w:cs="Arial"/>
          <w:color w:val="000000"/>
          <w:shd w:val="clear" w:color="auto" w:fill="FFFFFF"/>
        </w:rPr>
        <w:fldChar w:fldCharType="end"/>
      </w:r>
      <w:r w:rsidR="00416CAF"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416CAF" w:rsidRPr="0093394A">
        <w:rPr>
          <w:rFonts w:ascii="Book Antiqua" w:eastAsia="Times New Roman" w:hAnsi="Book Antiqua" w:cs="Arial"/>
          <w:color w:val="000000"/>
          <w:shd w:val="clear" w:color="auto" w:fill="FFFFFF"/>
        </w:rPr>
        <w:t>Furthermore, patients with esophageal leaks after surgical resection have an increased mortality rate ranging from 18%-35%</w:t>
      </w:r>
      <w:r w:rsidR="00B24556" w:rsidRPr="0093394A">
        <w:rPr>
          <w:rFonts w:ascii="Book Antiqua" w:eastAsia="Times New Roman" w:hAnsi="Book Antiqua" w:cs="Arial"/>
          <w:color w:val="000000"/>
          <w:shd w:val="clear" w:color="auto" w:fill="FFFFFF"/>
        </w:rPr>
        <w:t xml:space="preserve"> compared to patients undergoing similar procedures without leaks</w:t>
      </w:r>
      <w:r w:rsidR="00416CAF" w:rsidRPr="0093394A">
        <w:rPr>
          <w:rFonts w:ascii="Book Antiqua" w:eastAsia="Times New Roman" w:hAnsi="Book Antiqua" w:cs="Arial"/>
          <w:color w:val="000000"/>
          <w:shd w:val="clear" w:color="auto" w:fill="FFFFFF"/>
        </w:rPr>
        <w:fldChar w:fldCharType="begin">
          <w:fldData xml:space="preserve">PEVuZE5vdGU+PENpdGU+PEF1dGhvcj5SdXRlZ2FyZDwvQXV0aG9yPjxZZWFyPjIwMTI8L1llYXI+
PFJlY051bT4zMzM8L1JlY051bT48RGlzcGxheVRleHQ+PHN0eWxlIGZhY2U9InN1cGVyc2NyaXB0
Ij5bMTAsMTItMTRdPC9zdHlsZT48L0Rpc3BsYXlUZXh0PjxyZWNvcmQ+PHJlYy1udW1iZXI+MzMz
PC9yZWMtbnVtYmVyPjxmb3JlaWduLWtleXM+PGtleSBhcHA9IkVOIiBkYi1pZD0idHZleHRmeGR5
eHZyZWhldmZmejUyMjliYXBmcnIweDJkdjByIj4zMzM8L2tleT48L2ZvcmVpZ24ta2V5cz48cmVm
LXR5cGUgbmFtZT0iSm91cm5hbCBBcnRpY2xlIj4xNzwvcmVmLXR5cGU+PGNvbnRyaWJ1dG9ycz48
YXV0aG9ycz48YXV0aG9yPlJ1dGVnYXJkLCBNLjwvYXV0aG9yPjxhdXRob3I+TGFnZXJncmVuLCBQ
LjwvYXV0aG9yPjxhdXRob3I+Um91dmVsYXMsIEkuPC9hdXRob3I+PGF1dGhvcj5MYWdlcmdyZW4s
IEouPC9hdXRob3I+PC9hdXRob3JzPjwvY29udHJpYnV0b3JzPjxhdXRoLWFkZHJlc3M+VXBwZXIg
R2FzdHJvaW50ZXN0aW5hbCBSZXNlYXJjaCwgRGVwYXJ0bWVudCBvZiBNb2xlY3VsYXIgTWVkaWNp
bmUgYW5kIFN1cmdlcnksIEthcm9saW5za2EgSW5zdGl0dXRldCwgU3RvY2tob2xtLCBTd2VkZW4s
IG1hcnRpbi5ydXRlZ2FyZEBraS5zZS48L2F1dGgtYWRkcmVzcz48dGl0bGVzPjx0aXRsZT5JbnRy
YXRob3JhY2ljIGFuYXN0b21vdGljIGxlYWthZ2UgYW5kIG1vcnRhbGl0eSBhZnRlciBlc29waGFn
ZWFsIGNhbmNlciByZXNlY3Rpb246IGEgcG9wdWxhdGlvbi1iYXNlZCBzdHVk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OTktMTAz
PC9wYWdlcz48dm9sdW1lPjE5PC92b2x1bWU+PG51bWJlcj4xPC9udW1iZXI+PGtleXdvcmRzPjxr
ZXl3b3JkPkFkZW5vY2FyY2lub21hL2VwaWRlbWlvbG9neS9wYXRob2xvZ3kvc3VyZ2VyeTwva2V5
d29yZD48a2V5d29yZD5BbmFzdG9tb3NpcywgU3VyZ2ljYWw8L2tleXdvcmQ+PGtleXdvcmQ+QW5h
c3RvbW90aWMgTGVhay8qZXBpZGVtaW9sb2d5L2V0aW9sb2d5Lyptb3J0YWxpdHk8L2tleXdvcmQ+
PGtleXdvcmQ+Q2FyY2lub21hLCBTcXVhbW91cyBDZWxsL2VwaWRlbWlvbG9neS9wYXRob2xvZ3kv
c3VyZ2VyeTwva2V5d29yZD48a2V5d29yZD5Fc29waGFnZWFsIE5lb3BsYXNtcy8qZXBpZGVtaW9s
b2d5LypzdXJnZXJ5PC9rZXl3b3JkPjxrZXl3b3JkPkVzb3BoYWdlY3RvbXkvKmFkdmVyc2UgZWZm
ZWN0czwva2V5d29yZD48a2V5d29yZD5GZW1hbGU8L2tleXdvcmQ+PGtleXdvcmQ+Rm9sbG93LVVw
IFN0dWRpZXM8L2tleXdvcmQ+PGtleXdvcmQ+SHVtYW5zPC9rZXl3b3JkPjxrZXl3b3JkPk1hbGU8
L2tleXdvcmQ+PGtleXdvcmQ+KlBvc3RvcGVyYXRpdmUgQ29tcGxpY2F0aW9uczwva2V5d29yZD48
a2V5d29yZD5Qcm9nbm9zaXM8L2tleXdvcmQ+PGtleXdvcmQ+UHJvc3BlY3RpdmUgU3R1ZGllczwv
a2V5d29yZD48a2V5d29yZD5SaXNrIEZhY3RvcnM8L2tleXdvcmQ+PGtleXdvcmQ+U3dlZGVuL2Vw
aWRlbWlvbG9neTwva2V5d29yZD48L2tleXdvcmRzPjxkYXRlcz48eWVhcj4yMDEyPC95ZWFyPjxw
dWItZGF0ZXM+PGRhdGU+SmFuPC9kYXRlPjwvcHViLWRhdGVzPjwvZGF0ZXM+PGlzYm4+MTUzNC00
NjgxIChFbGVjdHJvbmljKSYjeEQ7MTA2OC05MjY1IChMaW5raW5nKTwvaXNibj48YWNjZXNzaW9u
LW51bT4yMTc2OTQ2NzwvYWNjZXNzaW9uLW51bT48dXJscz48cmVsYXRlZC11cmxzPjx1cmw+aHR0
cDovL3d3dy5uY2JpLm5sbS5uaWguZ292L3B1Ym1lZC8yMTc2OTQ2NzwvdXJsPjwvcmVsYXRlZC11
cmxzPjwvdXJscz48ZWxlY3Ryb25pYy1yZXNvdXJjZS1udW0+MTAuMTI0NS9zMTA0MzQtMDExLTE5
MjYtNjwvZWxlY3Ryb25pYy1yZXNvdXJjZS1udW0+PC9yZWNvcmQ+PC9DaXRlPjxDaXRlPjxBdXRo
b3I+QWxhbmV6aTwvQXV0aG9yPjxZZWFyPjIwMDQ8L1llYXI+PFJlY051bT4zMzY8L1JlY051bT48
cmVjb3JkPjxyZWMtbnVtYmVyPjMzNjwvcmVjLW51bWJlcj48Zm9yZWlnbi1rZXlzPjxrZXkgYXBw
PSJFTiIgZGItaWQ9InR2ZXh0ZnhkeXh2cmVoZXZmZno1MjI5YmFwZnJyMHgyZHYwciI+MzM2PC9r
ZXk+PC9mb3JlaWduLWtleXM+PHJlZi10eXBlIG5hbWU9IkpvdXJuYWwgQXJ0aWNsZSI+MTc8L3Jl
Zi10eXBlPjxjb250cmlidXRvcnM+PGF1dGhvcnM+PGF1dGhvcj5BbGFuZXppLCBLLjwvYXV0aG9y
PjxhdXRob3I+VXJzY2hlbCwgSi4gRC48L2F1dGhvcj48L2F1dGhvcnM+PC9jb250cmlidXRvcnM+
PGF1dGgtYWRkcmVzcz5EZXBhcnRtZW50IG9mIFN1cmdlcnksIE1jTWFzdGVyIFVuaXZlcnNpdHks
IE9udGFyaW8sIENhbmFkYS48L2F1dGgtYWRkcmVzcz48dGl0bGVzPjx0aXRsZT5Nb3J0YWxpdHkg
c2Vjb25kYXJ5IHRvIGVzb3BoYWdlYWwgYW5hc3RvbW90aWMgbGVhazwvdGl0bGU+PHNlY29uZGFy
eS10aXRsZT5Bbm4gVGhvcmFjIENhcmRpb3Zhc2MgU3VyZzwvc2Vjb25kYXJ5LXRpdGxlPjxhbHQt
dGl0bGU+QW5uYWxzIG9mIHRob3JhY2ljIGFuZCBjYXJkaW92YXNjdWxhciBzdXJnZXJ5IDogb2Zm
aWNpYWwgam91cm5hbCBvZiB0aGUgQXNzb2NpYXRpb24gb2YgVGhvcmFjaWMgYW5kIENhcmRpb3Zh
c2N1bGFyIFN1cmdlb25zIG9mIEFzaWE8L2FsdC10aXRsZT48L3RpdGxlcz48cGVyaW9kaWNhbD48
ZnVsbC10aXRsZT5Bbm4gVGhvcmFjIENhcmRpb3Zhc2MgU3VyZzwvZnVsbC10aXRsZT48YWJici0x
PkFubmFscyBvZiB0aG9yYWNpYyBhbmQgY2FyZGlvdmFzY3VsYXIgc3VyZ2VyeSA6IG9mZmljaWFs
IGpvdXJuYWwgb2YgdGhlIEFzc29jaWF0aW9uIG9mIFRob3JhY2ljIGFuZCBDYXJkaW92YXNjdWxh
ciBTdXJnZW9ucyBvZiBBc2lhPC9hYmJyLTE+PC9wZXJpb2RpY2FsPjxhbHQtcGVyaW9kaWNhbD48
ZnVsbC10aXRsZT5Bbm4gVGhvcmFjIENhcmRpb3Zhc2MgU3VyZzwvZnVsbC10aXRsZT48YWJici0x
PkFubmFscyBvZiB0aG9yYWNpYyBhbmQgY2FyZGlvdmFzY3VsYXIgc3VyZ2VyeSA6IG9mZmljaWFs
IGpvdXJuYWwgb2YgdGhlIEFzc29jaWF0aW9uIG9mIFRob3JhY2ljIGFuZCBDYXJkaW92YXNjdWxh
ciBTdXJnZW9ucyBvZiBBc2lhPC9hYmJyLTE+PC9hbHQtcGVyaW9kaWNhbD48cGFnZXM+NzEtNTwv
cGFnZXM+PHZvbHVtZT4xMDwvdm9sdW1lPjxudW1iZXI+MjwvbnVtYmVyPjxrZXl3b3Jkcz48a2V5
d29yZD5BZ2VkPC9rZXl3b3JkPjxrZXl3b3JkPkFuYXN0b21vc2lzLCBTdXJnaWNhbDwva2V5d29y
ZD48a2V5d29yZD5Fc29waGFnZWFsIERpc2Vhc2VzL3N1cmdlcnk8L2tleXdvcmQ+PGtleXdvcmQ+
RXNvcGhhZ2VjdG9teS8qbW9ydGFsaXR5PC9rZXl3b3JkPjxrZXl3b3JkPkVzb3BoYWd1cy8qc3Vy
Z2VyeTwva2V5d29yZD48a2V5d29yZD5GZW1hbGU8L2tleXdvcmQ+PGtleXdvcmQ+SHVtYW5zPC9r
ZXl3b3JkPjxrZXl3b3JkPk1hbGU8L2tleXdvcmQ+PGtleXdvcmQ+TWlkZGxlIEFnZWQ8L2tleXdv
cmQ+PGtleXdvcmQ+UG9zdG9wZXJhdGl2ZSBDb21wbGljYXRpb25zLyptb3J0YWxpdHk8L2tleXdv
cmQ+PGtleXdvcmQ+U3RvbWFjaC8qc3VyZ2VyeTwva2V5d29yZD48a2V5d29yZD5UcmVhdG1lbnQg
T3V0Y29tZTwva2V5d29yZD48L2tleXdvcmRzPjxkYXRlcz48eWVhcj4yMDA0PC95ZWFyPjxwdWIt
ZGF0ZXM+PGRhdGU+QXByPC9kYXRlPjwvcHViLWRhdGVzPjwvZGF0ZXM+PGlzYm4+MTM0MS0xMDk4
IChQcmludCkmI3hEOzEzNDEtMTA5OCAoTGlua2luZyk8L2lzYm4+PGFjY2Vzc2lvbi1udW0+MTUy
MDk1NDY8L2FjY2Vzc2lvbi1udW0+PHVybHM+PHJlbGF0ZWQtdXJscz48dXJsPmh0dHA6Ly93d3cu
bmNiaS5ubG0ubmloLmdvdi9wdWJtZWQvMTUyMDk1NDY8L3VybD48L3JlbGF0ZWQtdXJscz48L3Vy
bHM+PC9yZWNvcmQ+PC9DaXRlPjxDaXRlPjxBdXRob3I+SnVuZW1hbm4tUmFtaXJlejwvQXV0aG9y
PjxZZWFyPjIwMDU8L1llYXI+PFJlY051bT4zMzc8L1JlY051bT48cmVjb3JkPjxyZWMtbnVtYmVy
PjMzNzwvcmVjLW51bWJlcj48Zm9yZWlnbi1rZXlzPjxrZXkgYXBwPSJFTiIgZGItaWQ9InR2ZXh0
ZnhkeXh2cmVoZXZmZno1MjI5YmFwZnJyMHgyZHYwciI+MzM3PC9rZXk+PC9mb3JlaWduLWtleXM+
PHJlZi10eXBlIG5hbWU9IkpvdXJuYWwgQXJ0aWNsZSI+MTc8L3JlZi10eXBlPjxjb250cmlidXRv
cnM+PGF1dGhvcnM+PGF1dGhvcj5KdW5lbWFubi1SYW1pcmV6LCBNLjwvYXV0aG9yPjxhdXRob3I+
QXdhbiwgTS4gWS48L2F1dGhvcj48YXV0aG9yPktoYW4sIFouIE0uPC9hdXRob3I+PGF1dGhvcj5S
YWhhbWltLCBKLiBTLjwvYXV0aG9yPjwvYXV0aG9ycz48L2NvbnRyaWJ1dG9ycz48YXV0aC1hZGRy
ZXNzPkRlcGFydG1lbnQgb2YgQ2FyZGlvdGhvcmFjaWMgU3VyZ2VyeSwgRGVycmlmb3JkIEhvc3Bp
dGFsLCBTb3V0aHdlc3QgQ2FyZGlvdGhvcmFjaWMgQ2VudGVyLCBQbHltb3V0aCBQTDYgOERILCBV
Sy4gbWFuZnJlZC5qdW5lbWFubkBnbXgubmV0PC9hdXRoLWFkZHJlc3M+PHRpdGxlcz48dGl0bGU+
QW5hc3RvbW90aWMgbGVha2FnZSBwb3N0LWVzb3BoYWdvZ2FzdHJlY3RvbXkgZm9yIGVzb3BoYWdl
YWwgY2FyY2lub21hOiByZXRyb3NwZWN0aXZlIGFuYWx5c2lzIG9mIHByZWRpY3RpdmUgZmFjdG9y
cywgbWFuYWdlbWVudCBhbmQgaW5mbHVlbmNlIG9uIGxvbmd0ZXJtIHN1cnZpdmFsIGluIGEgaGln
aCB2b2x1bWUgY2VudHJlPC90aXRsZT48c2Vjb25kYXJ5LXRpdGxlPkV1ciBKIENhcmRpb3Rob3Jh
YyBTdXJnPC9zZWNvbmRhcnktdGl0bGU+PGFsdC10aXRsZT5FdXJvcGVhbiBqb3VybmFsIG9mIGNh
cmRpby10aG9yYWNpYyBzdXJnZXJ5IDogb2ZmaWNpYWwgam91cm5hbCBvZiB0aGUgRXVyb3BlYW4g
QXNzb2NpYXRpb24gZm9yIENhcmRpby10aG9yYWNpYyBTdXJnZXJ5PC9hbHQtdGl0bGU+PC90aXRs
ZXM+PHBlcmlvZGljYWw+PGZ1bGwtdGl0bGU+RXVyIEogQ2FyZGlvdGhvcmFjIFN1cmc8L2Z1bGwt
dGl0bGU+PGFiYnItMT5FdXJvcGVhbiBqb3VybmFsIG9mIGNhcmRpby10aG9yYWNpYyBzdXJnZXJ5
IDogb2ZmaWNpYWwgam91cm5hbCBvZiB0aGUgRXVyb3BlYW4gQXNzb2NpYXRpb24gZm9yIENhcmRp
by10aG9yYWNpYyBTdXJnZXJ5PC9hYmJyLTE+PC9wZXJpb2RpY2FsPjxhbHQtcGVyaW9kaWNhbD48
ZnVsbC10aXRsZT5FdXIgSiBDYXJkaW90aG9yYWMgU3VyZzwvZnVsbC10aXRsZT48YWJici0xPkV1
cm9wZWFuIGpvdXJuYWwgb2YgY2FyZGlvLXRob3JhY2ljIHN1cmdlcnkgOiBvZmZpY2lhbCBqb3Vy
bmFsIG9mIHRoZSBFdXJvcGVhbiBBc3NvY2lhdGlvbiBmb3IgQ2FyZGlvLXRob3JhY2ljIFN1cmdl
cnk8L2FiYnItMT48L2FsdC1wZXJpb2RpY2FsPjxwYWdlcz4zLTc8L3BhZ2VzPjx2b2x1bWU+Mjc8
L3ZvbHVtZT48bnVtYmVyPjE8L251bWJlcj48a2V5d29yZHM+PGtleXdvcmQ+QWdlZDwva2V5d29y
ZD48a2V5d29yZD5BbmFzdG9tb3NpcywgU3VyZ2ljYWwvbWV0aG9kczwva2V5d29yZD48a2V5d29y
ZD5Fc29waGFnZWFsIE5lb3BsYXNtcy9tb3J0YWxpdHkvKnN1cmdlcnk8L2tleXdvcmQ+PGtleXdv
cmQ+RXNvcGhhZ2VjdG9teS9tZXRob2RzPC9rZXl3b3JkPjxrZXl3b3JkPkZlbWFsZTwva2V5d29y
ZD48a2V5d29yZD5HYXN0cmVjdG9teS9tZXRob2RzPC9rZXl3b3JkPjxrZXl3b3JkPkh1bWFuczwv
a2V5d29yZD48a2V5d29yZD5NYWxlPC9rZXl3b3JkPjxrZXl3b3JkPlBhbGxpYXRpdmUgQ2FyZS9t
ZXRob2RzPC9rZXl3b3JkPjxrZXl3b3JkPlBvc3RvcGVyYXRpdmUgQ2FyZS9tZXRob2RzPC9rZXl3
b3JkPjxrZXl3b3JkPlByb2dub3Npczwva2V5d29yZD48a2V5d29yZD5SZWdyZXNzaW9uIEFuYWx5
c2lzPC9rZXl3b3JkPjxrZXl3b3JkPlJlb3BlcmF0aW9uPC9rZXl3b3JkPjxrZXl3b3JkPlJldHJv
c3BlY3RpdmUgU3R1ZGllczwva2V5d29yZD48a2V5d29yZD5SaXNrIEZhY3RvcnM8L2tleXdvcmQ+
PGtleXdvcmQ+U3VyZ2ljYWwgV291bmQgRGVoaXNjZW5jZS9tb3J0YWxpdHkvc3VyZ2VyeS8qdGhl
cmFweTwva2V5d29yZD48a2V5d29yZD5TdXJ2aXZhbCBBbmFseXNpczwva2V5d29yZD48L2tleXdv
cmRzPjxkYXRlcz48eWVhcj4yMDA1PC95ZWFyPjxwdWItZGF0ZXM+PGRhdGU+SmFuPC9kYXRlPjwv
cHViLWRhdGVzPjwvZGF0ZXM+PGlzYm4+MTAxMC03OTQwIChQcmludCkmI3hEOzEwMTAtNzk0MCAo
TGlua2luZyk8L2lzYm4+PGFjY2Vzc2lvbi1udW0+MTU2MjE0NjM8L2FjY2Vzc2lvbi1udW0+PHVy
bHM+PHJlbGF0ZWQtdXJscz48dXJsPmh0dHA6Ly93d3cubmNiaS5ubG0ubmloLmdvdi9wdWJtZWQv
MTU2MjE0NjM8L3VybD48L3JlbGF0ZWQtdXJscz48L3VybHM+PGVsZWN0cm9uaWMtcmVzb3VyY2Ut
bnVtPjEwLjEwMTYvai5lamN0cy4yMDA0LjA5LjAxODwvZWxlY3Ryb25pYy1yZXNvdXJjZS1udW0+
PC9yZWNvcmQ+PC9DaXRlPjxDaXRlPjxBdXRob3I+U2F1dmFuZXQ8L0F1dGhvcj48WWVhcj4yMDA1
PC9ZZWFyPjxSZWNOdW0+MzM4PC9SZWNOdW0+PHJlY29yZD48cmVjLW51bWJlcj4zMzg8L3JlYy1u
dW1iZXI+PGZvcmVpZ24ta2V5cz48a2V5IGFwcD0iRU4iIGRiLWlkPSJ0dmV4dGZ4ZHl4dnJlaGV2
ZmZ6NTIyOWJhcGZycjB4MmR2MHIiPjMzODwva2V5PjwvZm9yZWlnbi1rZXlzPjxyZWYtdHlwZSBu
YW1lPSJKb3VybmFsIEFydGljbGUiPjE3PC9yZWYtdHlwZT48Y29udHJpYnV0b3JzPjxhdXRob3Jz
PjxhdXRob3I+U2F1dmFuZXQsIEEuPC9hdXRob3I+PGF1dGhvcj5NYXJpZXR0ZSwgQy48L2F1dGhv
cj48YXV0aG9yPlRob21hcywgUC48L2F1dGhvcj48YXV0aG9yPkxvemFjJmFwb3M7aCwgUC48L2F1
dGhvcj48YXV0aG9yPlNlZ29sLCBQLjwvYXV0aG9yPjxhdXRob3I+VGlyZXQsIEUuPC9hdXRob3I+
PGF1dGhvcj5EZWxwZXJvLCBKLiBSLjwvYXV0aG9yPjxhdXRob3I+Q29sbGV0LCBELjwvYXV0aG9y
PjxhdXRob3I+TGVib3JnbmUsIEouPC9hdXRob3I+PGF1dGhvcj5QcmFkZXJlLCBCLjwvYXV0aG9y
PjxhdXRob3I+Qm91cmdlb24sIEEuPC9hdXRob3I+PGF1dGhvcj5Ucmlib3VsZXQsIEouIFAuPC9h
dXRob3I+PC9hdXRob3JzPjwvY29udHJpYnV0b3JzPjxhdXRoLWFkZHJlc3M+RGVwYXJ0bWVudCBv
ZiBEaWdlc3RpdmUgU3VyZ2VyeSwgSG9waXRhbCBCZWF1am9uLCBDbGljaHkuPC9hdXRoLWFkZHJl
c3M+PHRpdGxlcz48dGl0bGU+TW9ydGFsaXR5IGFuZCBtb3JiaWRpdHkgYWZ0ZXIgcmVzZWN0aW9u
IGZvciBhZGVub2NhcmNpbm9tYSBvZiB0aGUgZ2FzdHJvZXNvcGhhZ2VhbCBqdW5jdGlvbjogcHJl
ZGljdGl2ZSBmYWN0b3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yNTMtNjI8L3BhZ2VzPjx2b2x1bWU+MjAxPC92b2x1bWU+PG51bWJlcj4yPC9u
dW1iZXI+PGtleXdvcmRzPjxrZXl3b3JkPkFjdHVhcmlhbCBBbmFseXNpczwva2V5d29yZD48a2V5
d29yZD5BZGVub2NhcmNpbm9tYS9tb3J0YWxpdHkvcGF0aG9sb2d5LypzdXJnZXJ5PC9rZXl3b3Jk
PjxrZXl3b3JkPkFkdWx0PC9rZXl3b3JkPjxrZXl3b3JkPkFnZWQ8L2tleXdvcmQ+PGtleXdvcmQ+
QWdlZCwgODAgYW5kIG92ZXI8L2tleXdvcmQ+PGtleXdvcmQ+RXNvcGhhZ2VhbCBOZW9wbGFzbXMv
bW9ydGFsaXR5L3BhdGhvbG9neS8qc3VyZ2VyeTwva2V5d29yZD48a2V5d29yZD4qRXNvcGhhZ2Vj
dG9teS9hZHZlcnNlIGVmZmVjdHMvbWV0aG9kcy9tb3J0YWxpdHk8L2tleXdvcmQ+PGtleXdvcmQ+
KkVzb3BoYWdvZ2FzdHJpYyBKdW5jdGlvbjwva2V5d29yZD48a2V5d29yZD5GZW1hbGU8L2tleXdv
cmQ+PGtleXdvcmQ+RnJhbmNlL2VwaWRlbWlvbG9neTwva2V5d29yZD48a2V5d29yZD4qR2FzdHJl
Y3RvbXkvYWR2ZXJzZSBlZmZlY3RzL21ldGhvZHMvbW9ydGFsaXR5PC9rZXl3b3JkPjxrZXl3b3Jk
Pkhvc3BpdGFsIE1vcnRhbGl0eTwva2V5d29yZD48a2V5d29yZD5IdW1hbnM8L2tleXdvcmQ+PGtl
eXdvcmQ+TG9naXN0aWMgTW9kZWxzPC9rZXl3b3JkPjxrZXl3b3JkPk1hbGU8L2tleXdvcmQ+PGtl
eXdvcmQ+TWlkZGxlIEFnZWQ8L2tleXdvcmQ+PGtleXdvcmQ+TW9yYmlkaXR5PC9rZXl3b3JkPjxr
ZXl3b3JkPk11bHRpdmFyaWF0ZSBBbmFseXNpczwva2V5d29yZD48a2V5d29yZD5OZW9hZGp1dmFu
dCBUaGVyYXB5PC9rZXl3b3JkPjxrZXl3b3JkPk5lb3BsYXNtIFN0YWdpbmc8L2tleXdvcmQ+PGtl
eXdvcmQ+UXVlc3Rpb25uYWlyZXM8L2tleXdvcmQ+PGtleXdvcmQ+UmV0cm9zcGVjdGl2ZSBTdHVk
aWVzPC9rZXl3b3JkPjxrZXl3b3JkPlJpc2sgRmFjdG9yczwva2V5d29yZD48a2V5d29yZD5TdG9t
YWNoIE5lb3BsYXNtcy9tb3J0YWxpdHkvcGF0aG9sb2d5LypzdXJnZXJ5PC9rZXl3b3JkPjxrZXl3
b3JkPlN1cnZpdmFsIEFuYWx5c2lzPC9rZXl3b3JkPjwva2V5d29yZHM+PGRhdGVzPjx5ZWFyPjIw
MDU8L3llYXI+PHB1Yi1kYXRlcz48ZGF0ZT5BdWc8L2RhdGU+PC9wdWItZGF0ZXM+PC9kYXRlcz48
aXNibj4xMDcyLTc1MTUgKFByaW50KSYjeEQ7MTA3Mi03NTE1IChMaW5raW5nKTwvaXNibj48YWNj
ZXNzaW9uLW51bT4xNjAzODgyNDwvYWNjZXNzaW9uLW51bT48dXJscz48cmVsYXRlZC11cmxzPjx1
cmw+aHR0cDovL3d3dy5uY2JpLm5sbS5uaWguZ292L3B1Ym1lZC8xNjAzODgyNDwvdXJsPjwvcmVs
YXRlZC11cmxzPjwvdXJscz48ZWxlY3Ryb25pYy1yZXNvdXJjZS1udW0+MTAuMTAxNi9qLmphbWNv
bGxzdXJnLjIwMDUuMDIuMDAyPC9lbGVjdHJvbmljLXJlc291cmNlLW51bT48L3JlY29yZD48L0Np
dGU+PC9FbmROb3RlPgB=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SdXRlZ2FyZDwvQXV0aG9yPjxZZWFyPjIwMTI8L1llYXI+
PFJlY051bT4zMzM8L1JlY051bT48RGlzcGxheVRleHQ+PHN0eWxlIGZhY2U9InN1cGVyc2NyaXB0
Ij5bMTAsMTItMTRdPC9zdHlsZT48L0Rpc3BsYXlUZXh0PjxyZWNvcmQ+PHJlYy1udW1iZXI+MzMz
PC9yZWMtbnVtYmVyPjxmb3JlaWduLWtleXM+PGtleSBhcHA9IkVOIiBkYi1pZD0idHZleHRmeGR5
eHZyZWhldmZmejUyMjliYXBmcnIweDJkdjByIj4zMzM8L2tleT48L2ZvcmVpZ24ta2V5cz48cmVm
LXR5cGUgbmFtZT0iSm91cm5hbCBBcnRpY2xlIj4xNzwvcmVmLXR5cGU+PGNvbnRyaWJ1dG9ycz48
YXV0aG9ycz48YXV0aG9yPlJ1dGVnYXJkLCBNLjwvYXV0aG9yPjxhdXRob3I+TGFnZXJncmVuLCBQ
LjwvYXV0aG9yPjxhdXRob3I+Um91dmVsYXMsIEkuPC9hdXRob3I+PGF1dGhvcj5MYWdlcmdyZW4s
IEouPC9hdXRob3I+PC9hdXRob3JzPjwvY29udHJpYnV0b3JzPjxhdXRoLWFkZHJlc3M+VXBwZXIg
R2FzdHJvaW50ZXN0aW5hbCBSZXNlYXJjaCwgRGVwYXJ0bWVudCBvZiBNb2xlY3VsYXIgTWVkaWNp
bmUgYW5kIFN1cmdlcnksIEthcm9saW5za2EgSW5zdGl0dXRldCwgU3RvY2tob2xtLCBTd2VkZW4s
IG1hcnRpbi5ydXRlZ2FyZEBraS5zZS48L2F1dGgtYWRkcmVzcz48dGl0bGVzPjx0aXRsZT5JbnRy
YXRob3JhY2ljIGFuYXN0b21vdGljIGxlYWthZ2UgYW5kIG1vcnRhbGl0eSBhZnRlciBlc29waGFn
ZWFsIGNhbmNlciByZXNlY3Rpb246IGEgcG9wdWxhdGlvbi1iYXNlZCBzdHVkeTwvdGl0bGU+PHNl
Y29uZGFyeS10aXRsZT5Bbm4gU3VyZyBPbmNvbDwvc2Vjb25kYXJ5LXRpdGxlPjxhbHQtdGl0bGU+
QW5uYWxzIG9mIHN1cmdpY2FsIG9uY29sb2d5PC9hbHQtdGl0bGU+PC90aXRsZXM+PHBlcmlvZGlj
YWw+PGZ1bGwtdGl0bGU+QW5uIFN1cmcgT25jb2w8L2Z1bGwtdGl0bGU+PGFiYnItMT5Bbm5hbHMg
b2Ygc3VyZ2ljYWwgb25jb2xvZ3k8L2FiYnItMT48L3BlcmlvZGljYWw+PGFsdC1wZXJpb2RpY2Fs
PjxmdWxsLXRpdGxlPkFubiBTdXJnIE9uY29sPC9mdWxsLXRpdGxlPjxhYmJyLTE+QW5uYWxzIG9m
IHN1cmdpY2FsIG9uY29sb2d5PC9hYmJyLTE+PC9hbHQtcGVyaW9kaWNhbD48cGFnZXM+OTktMTAz
PC9wYWdlcz48dm9sdW1lPjE5PC92b2x1bWU+PG51bWJlcj4xPC9udW1iZXI+PGtleXdvcmRzPjxr
ZXl3b3JkPkFkZW5vY2FyY2lub21hL2VwaWRlbWlvbG9neS9wYXRob2xvZ3kvc3VyZ2VyeTwva2V5
d29yZD48a2V5d29yZD5BbmFzdG9tb3NpcywgU3VyZ2ljYWw8L2tleXdvcmQ+PGtleXdvcmQ+QW5h
c3RvbW90aWMgTGVhay8qZXBpZGVtaW9sb2d5L2V0aW9sb2d5Lyptb3J0YWxpdHk8L2tleXdvcmQ+
PGtleXdvcmQ+Q2FyY2lub21hLCBTcXVhbW91cyBDZWxsL2VwaWRlbWlvbG9neS9wYXRob2xvZ3kv
c3VyZ2VyeTwva2V5d29yZD48a2V5d29yZD5Fc29waGFnZWFsIE5lb3BsYXNtcy8qZXBpZGVtaW9s
b2d5LypzdXJnZXJ5PC9rZXl3b3JkPjxrZXl3b3JkPkVzb3BoYWdlY3RvbXkvKmFkdmVyc2UgZWZm
ZWN0czwva2V5d29yZD48a2V5d29yZD5GZW1hbGU8L2tleXdvcmQ+PGtleXdvcmQ+Rm9sbG93LVVw
IFN0dWRpZXM8L2tleXdvcmQ+PGtleXdvcmQ+SHVtYW5zPC9rZXl3b3JkPjxrZXl3b3JkPk1hbGU8
L2tleXdvcmQ+PGtleXdvcmQ+KlBvc3RvcGVyYXRpdmUgQ29tcGxpY2F0aW9uczwva2V5d29yZD48
a2V5d29yZD5Qcm9nbm9zaXM8L2tleXdvcmQ+PGtleXdvcmQ+UHJvc3BlY3RpdmUgU3R1ZGllczwv
a2V5d29yZD48a2V5d29yZD5SaXNrIEZhY3RvcnM8L2tleXdvcmQ+PGtleXdvcmQ+U3dlZGVuL2Vw
aWRlbWlvbG9neTwva2V5d29yZD48L2tleXdvcmRzPjxkYXRlcz48eWVhcj4yMDEyPC95ZWFyPjxw
dWItZGF0ZXM+PGRhdGU+SmFuPC9kYXRlPjwvcHViLWRhdGVzPjwvZGF0ZXM+PGlzYm4+MTUzNC00
NjgxIChFbGVjdHJvbmljKSYjeEQ7MTA2OC05MjY1IChMaW5raW5nKTwvaXNibj48YWNjZXNzaW9u
LW51bT4yMTc2OTQ2NzwvYWNjZXNzaW9uLW51bT48dXJscz48cmVsYXRlZC11cmxzPjx1cmw+aHR0
cDovL3d3dy5uY2JpLm5sbS5uaWguZ292L3B1Ym1lZC8yMTc2OTQ2NzwvdXJsPjwvcmVsYXRlZC11
cmxzPjwvdXJscz48ZWxlY3Ryb25pYy1yZXNvdXJjZS1udW0+MTAuMTI0NS9zMTA0MzQtMDExLTE5
MjYtNjwvZWxlY3Ryb25pYy1yZXNvdXJjZS1udW0+PC9yZWNvcmQ+PC9DaXRlPjxDaXRlPjxBdXRo
b3I+QWxhbmV6aTwvQXV0aG9yPjxZZWFyPjIwMDQ8L1llYXI+PFJlY051bT4zMzY8L1JlY051bT48
cmVjb3JkPjxyZWMtbnVtYmVyPjMzNjwvcmVjLW51bWJlcj48Zm9yZWlnbi1rZXlzPjxrZXkgYXBw
PSJFTiIgZGItaWQ9InR2ZXh0ZnhkeXh2cmVoZXZmZno1MjI5YmFwZnJyMHgyZHYwciI+MzM2PC9r
ZXk+PC9mb3JlaWduLWtleXM+PHJlZi10eXBlIG5hbWU9IkpvdXJuYWwgQXJ0aWNsZSI+MTc8L3Jl
Zi10eXBlPjxjb250cmlidXRvcnM+PGF1dGhvcnM+PGF1dGhvcj5BbGFuZXppLCBLLjwvYXV0aG9y
PjxhdXRob3I+VXJzY2hlbCwgSi4gRC48L2F1dGhvcj48L2F1dGhvcnM+PC9jb250cmlidXRvcnM+
PGF1dGgtYWRkcmVzcz5EZXBhcnRtZW50IG9mIFN1cmdlcnksIE1jTWFzdGVyIFVuaXZlcnNpdHks
IE9udGFyaW8sIENhbmFkYS48L2F1dGgtYWRkcmVzcz48dGl0bGVzPjx0aXRsZT5Nb3J0YWxpdHkg
c2Vjb25kYXJ5IHRvIGVzb3BoYWdlYWwgYW5hc3RvbW90aWMgbGVhazwvdGl0bGU+PHNlY29uZGFy
eS10aXRsZT5Bbm4gVGhvcmFjIENhcmRpb3Zhc2MgU3VyZzwvc2Vjb25kYXJ5LXRpdGxlPjxhbHQt
dGl0bGU+QW5uYWxzIG9mIHRob3JhY2ljIGFuZCBjYXJkaW92YXNjdWxhciBzdXJnZXJ5IDogb2Zm
aWNpYWwgam91cm5hbCBvZiB0aGUgQXNzb2NpYXRpb24gb2YgVGhvcmFjaWMgYW5kIENhcmRpb3Zh
c2N1bGFyIFN1cmdlb25zIG9mIEFzaWE8L2FsdC10aXRsZT48L3RpdGxlcz48cGVyaW9kaWNhbD48
ZnVsbC10aXRsZT5Bbm4gVGhvcmFjIENhcmRpb3Zhc2MgU3VyZzwvZnVsbC10aXRsZT48YWJici0x
PkFubmFscyBvZiB0aG9yYWNpYyBhbmQgY2FyZGlvdmFzY3VsYXIgc3VyZ2VyeSA6IG9mZmljaWFs
IGpvdXJuYWwgb2YgdGhlIEFzc29jaWF0aW9uIG9mIFRob3JhY2ljIGFuZCBDYXJkaW92YXNjdWxh
ciBTdXJnZW9ucyBvZiBBc2lhPC9hYmJyLTE+PC9wZXJpb2RpY2FsPjxhbHQtcGVyaW9kaWNhbD48
ZnVsbC10aXRsZT5Bbm4gVGhvcmFjIENhcmRpb3Zhc2MgU3VyZzwvZnVsbC10aXRsZT48YWJici0x
PkFubmFscyBvZiB0aG9yYWNpYyBhbmQgY2FyZGlvdmFzY3VsYXIgc3VyZ2VyeSA6IG9mZmljaWFs
IGpvdXJuYWwgb2YgdGhlIEFzc29jaWF0aW9uIG9mIFRob3JhY2ljIGFuZCBDYXJkaW92YXNjdWxh
ciBTdXJnZW9ucyBvZiBBc2lhPC9hYmJyLTE+PC9hbHQtcGVyaW9kaWNhbD48cGFnZXM+NzEtNTwv
cGFnZXM+PHZvbHVtZT4xMDwvdm9sdW1lPjxudW1iZXI+MjwvbnVtYmVyPjxrZXl3b3Jkcz48a2V5
d29yZD5BZ2VkPC9rZXl3b3JkPjxrZXl3b3JkPkFuYXN0b21vc2lzLCBTdXJnaWNhbDwva2V5d29y
ZD48a2V5d29yZD5Fc29waGFnZWFsIERpc2Vhc2VzL3N1cmdlcnk8L2tleXdvcmQ+PGtleXdvcmQ+
RXNvcGhhZ2VjdG9teS8qbW9ydGFsaXR5PC9rZXl3b3JkPjxrZXl3b3JkPkVzb3BoYWd1cy8qc3Vy
Z2VyeTwva2V5d29yZD48a2V5d29yZD5GZW1hbGU8L2tleXdvcmQ+PGtleXdvcmQ+SHVtYW5zPC9r
ZXl3b3JkPjxrZXl3b3JkPk1hbGU8L2tleXdvcmQ+PGtleXdvcmQ+TWlkZGxlIEFnZWQ8L2tleXdv
cmQ+PGtleXdvcmQ+UG9zdG9wZXJhdGl2ZSBDb21wbGljYXRpb25zLyptb3J0YWxpdHk8L2tleXdv
cmQ+PGtleXdvcmQ+U3RvbWFjaC8qc3VyZ2VyeTwva2V5d29yZD48a2V5d29yZD5UcmVhdG1lbnQg
T3V0Y29tZTwva2V5d29yZD48L2tleXdvcmRzPjxkYXRlcz48eWVhcj4yMDA0PC95ZWFyPjxwdWIt
ZGF0ZXM+PGRhdGU+QXByPC9kYXRlPjwvcHViLWRhdGVzPjwvZGF0ZXM+PGlzYm4+MTM0MS0xMDk4
IChQcmludCkmI3hEOzEzNDEtMTA5OCAoTGlua2luZyk8L2lzYm4+PGFjY2Vzc2lvbi1udW0+MTUy
MDk1NDY8L2FjY2Vzc2lvbi1udW0+PHVybHM+PHJlbGF0ZWQtdXJscz48dXJsPmh0dHA6Ly93d3cu
bmNiaS5ubG0ubmloLmdvdi9wdWJtZWQvMTUyMDk1NDY8L3VybD48L3JlbGF0ZWQtdXJscz48L3Vy
bHM+PC9yZWNvcmQ+PC9DaXRlPjxDaXRlPjxBdXRob3I+SnVuZW1hbm4tUmFtaXJlejwvQXV0aG9y
PjxZZWFyPjIwMDU8L1llYXI+PFJlY051bT4zMzc8L1JlY051bT48cmVjb3JkPjxyZWMtbnVtYmVy
PjMzNzwvcmVjLW51bWJlcj48Zm9yZWlnbi1rZXlzPjxrZXkgYXBwPSJFTiIgZGItaWQ9InR2ZXh0
ZnhkeXh2cmVoZXZmZno1MjI5YmFwZnJyMHgyZHYwciI+MzM3PC9rZXk+PC9mb3JlaWduLWtleXM+
PHJlZi10eXBlIG5hbWU9IkpvdXJuYWwgQXJ0aWNsZSI+MTc8L3JlZi10eXBlPjxjb250cmlidXRv
cnM+PGF1dGhvcnM+PGF1dGhvcj5KdW5lbWFubi1SYW1pcmV6LCBNLjwvYXV0aG9yPjxhdXRob3I+
QXdhbiwgTS4gWS48L2F1dGhvcj48YXV0aG9yPktoYW4sIFouIE0uPC9hdXRob3I+PGF1dGhvcj5S
YWhhbWltLCBKLiBTLjwvYXV0aG9yPjwvYXV0aG9ycz48L2NvbnRyaWJ1dG9ycz48YXV0aC1hZGRy
ZXNzPkRlcGFydG1lbnQgb2YgQ2FyZGlvdGhvcmFjaWMgU3VyZ2VyeSwgRGVycmlmb3JkIEhvc3Bp
dGFsLCBTb3V0aHdlc3QgQ2FyZGlvdGhvcmFjaWMgQ2VudGVyLCBQbHltb3V0aCBQTDYgOERILCBV
Sy4gbWFuZnJlZC5qdW5lbWFubkBnbXgubmV0PC9hdXRoLWFkZHJlc3M+PHRpdGxlcz48dGl0bGU+
QW5hc3RvbW90aWMgbGVha2FnZSBwb3N0LWVzb3BoYWdvZ2FzdHJlY3RvbXkgZm9yIGVzb3BoYWdl
YWwgY2FyY2lub21hOiByZXRyb3NwZWN0aXZlIGFuYWx5c2lzIG9mIHByZWRpY3RpdmUgZmFjdG9y
cywgbWFuYWdlbWVudCBhbmQgaW5mbHVlbmNlIG9uIGxvbmd0ZXJtIHN1cnZpdmFsIGluIGEgaGln
aCB2b2x1bWUgY2VudHJlPC90aXRsZT48c2Vjb25kYXJ5LXRpdGxlPkV1ciBKIENhcmRpb3Rob3Jh
YyBTdXJnPC9zZWNvbmRhcnktdGl0bGU+PGFsdC10aXRsZT5FdXJvcGVhbiBqb3VybmFsIG9mIGNh
cmRpby10aG9yYWNpYyBzdXJnZXJ5IDogb2ZmaWNpYWwgam91cm5hbCBvZiB0aGUgRXVyb3BlYW4g
QXNzb2NpYXRpb24gZm9yIENhcmRpby10aG9yYWNpYyBTdXJnZXJ5PC9hbHQtdGl0bGU+PC90aXRs
ZXM+PHBlcmlvZGljYWw+PGZ1bGwtdGl0bGU+RXVyIEogQ2FyZGlvdGhvcmFjIFN1cmc8L2Z1bGwt
dGl0bGU+PGFiYnItMT5FdXJvcGVhbiBqb3VybmFsIG9mIGNhcmRpby10aG9yYWNpYyBzdXJnZXJ5
IDogb2ZmaWNpYWwgam91cm5hbCBvZiB0aGUgRXVyb3BlYW4gQXNzb2NpYXRpb24gZm9yIENhcmRp
by10aG9yYWNpYyBTdXJnZXJ5PC9hYmJyLTE+PC9wZXJpb2RpY2FsPjxhbHQtcGVyaW9kaWNhbD48
ZnVsbC10aXRsZT5FdXIgSiBDYXJkaW90aG9yYWMgU3VyZzwvZnVsbC10aXRsZT48YWJici0xPkV1
cm9wZWFuIGpvdXJuYWwgb2YgY2FyZGlvLXRob3JhY2ljIHN1cmdlcnkgOiBvZmZpY2lhbCBqb3Vy
bmFsIG9mIHRoZSBFdXJvcGVhbiBBc3NvY2lhdGlvbiBmb3IgQ2FyZGlvLXRob3JhY2ljIFN1cmdl
cnk8L2FiYnItMT48L2FsdC1wZXJpb2RpY2FsPjxwYWdlcz4zLTc8L3BhZ2VzPjx2b2x1bWU+Mjc8
L3ZvbHVtZT48bnVtYmVyPjE8L251bWJlcj48a2V5d29yZHM+PGtleXdvcmQ+QWdlZDwva2V5d29y
ZD48a2V5d29yZD5BbmFzdG9tb3NpcywgU3VyZ2ljYWwvbWV0aG9kczwva2V5d29yZD48a2V5d29y
ZD5Fc29waGFnZWFsIE5lb3BsYXNtcy9tb3J0YWxpdHkvKnN1cmdlcnk8L2tleXdvcmQ+PGtleXdv
cmQ+RXNvcGhhZ2VjdG9teS9tZXRob2RzPC9rZXl3b3JkPjxrZXl3b3JkPkZlbWFsZTwva2V5d29y
ZD48a2V5d29yZD5HYXN0cmVjdG9teS9tZXRob2RzPC9rZXl3b3JkPjxrZXl3b3JkPkh1bWFuczwv
a2V5d29yZD48a2V5d29yZD5NYWxlPC9rZXl3b3JkPjxrZXl3b3JkPlBhbGxpYXRpdmUgQ2FyZS9t
ZXRob2RzPC9rZXl3b3JkPjxrZXl3b3JkPlBvc3RvcGVyYXRpdmUgQ2FyZS9tZXRob2RzPC9rZXl3
b3JkPjxrZXl3b3JkPlByb2dub3Npczwva2V5d29yZD48a2V5d29yZD5SZWdyZXNzaW9uIEFuYWx5
c2lzPC9rZXl3b3JkPjxrZXl3b3JkPlJlb3BlcmF0aW9uPC9rZXl3b3JkPjxrZXl3b3JkPlJldHJv
c3BlY3RpdmUgU3R1ZGllczwva2V5d29yZD48a2V5d29yZD5SaXNrIEZhY3RvcnM8L2tleXdvcmQ+
PGtleXdvcmQ+U3VyZ2ljYWwgV291bmQgRGVoaXNjZW5jZS9tb3J0YWxpdHkvc3VyZ2VyeS8qdGhl
cmFweTwva2V5d29yZD48a2V5d29yZD5TdXJ2aXZhbCBBbmFseXNpczwva2V5d29yZD48L2tleXdv
cmRzPjxkYXRlcz48eWVhcj4yMDA1PC95ZWFyPjxwdWItZGF0ZXM+PGRhdGU+SmFuPC9kYXRlPjwv
cHViLWRhdGVzPjwvZGF0ZXM+PGlzYm4+MTAxMC03OTQwIChQcmludCkmI3hEOzEwMTAtNzk0MCAo
TGlua2luZyk8L2lzYm4+PGFjY2Vzc2lvbi1udW0+MTU2MjE0NjM8L2FjY2Vzc2lvbi1udW0+PHVy
bHM+PHJlbGF0ZWQtdXJscz48dXJsPmh0dHA6Ly93d3cubmNiaS5ubG0ubmloLmdvdi9wdWJtZWQv
MTU2MjE0NjM8L3VybD48L3JlbGF0ZWQtdXJscz48L3VybHM+PGVsZWN0cm9uaWMtcmVzb3VyY2Ut
bnVtPjEwLjEwMTYvai5lamN0cy4yMDA0LjA5LjAxODwvZWxlY3Ryb25pYy1yZXNvdXJjZS1udW0+
PC9yZWNvcmQ+PC9DaXRlPjxDaXRlPjxBdXRob3I+U2F1dmFuZXQ8L0F1dGhvcj48WWVhcj4yMDA1
PC9ZZWFyPjxSZWNOdW0+MzM4PC9SZWNOdW0+PHJlY29yZD48cmVjLW51bWJlcj4zMzg8L3JlYy1u
dW1iZXI+PGZvcmVpZ24ta2V5cz48a2V5IGFwcD0iRU4iIGRiLWlkPSJ0dmV4dGZ4ZHl4dnJlaGV2
ZmZ6NTIyOWJhcGZycjB4MmR2MHIiPjMzODwva2V5PjwvZm9yZWlnbi1rZXlzPjxyZWYtdHlwZSBu
YW1lPSJKb3VybmFsIEFydGljbGUiPjE3PC9yZWYtdHlwZT48Y29udHJpYnV0b3JzPjxhdXRob3Jz
PjxhdXRob3I+U2F1dmFuZXQsIEEuPC9hdXRob3I+PGF1dGhvcj5NYXJpZXR0ZSwgQy48L2F1dGhv
cj48YXV0aG9yPlRob21hcywgUC48L2F1dGhvcj48YXV0aG9yPkxvemFjJmFwb3M7aCwgUC48L2F1
dGhvcj48YXV0aG9yPlNlZ29sLCBQLjwvYXV0aG9yPjxhdXRob3I+VGlyZXQsIEUuPC9hdXRob3I+
PGF1dGhvcj5EZWxwZXJvLCBKLiBSLjwvYXV0aG9yPjxhdXRob3I+Q29sbGV0LCBELjwvYXV0aG9y
PjxhdXRob3I+TGVib3JnbmUsIEouPC9hdXRob3I+PGF1dGhvcj5QcmFkZXJlLCBCLjwvYXV0aG9y
PjxhdXRob3I+Qm91cmdlb24sIEEuPC9hdXRob3I+PGF1dGhvcj5Ucmlib3VsZXQsIEouIFAuPC9h
dXRob3I+PC9hdXRob3JzPjwvY29udHJpYnV0b3JzPjxhdXRoLWFkZHJlc3M+RGVwYXJ0bWVudCBv
ZiBEaWdlc3RpdmUgU3VyZ2VyeSwgSG9waXRhbCBCZWF1am9uLCBDbGljaHkuPC9hdXRoLWFkZHJl
c3M+PHRpdGxlcz48dGl0bGU+TW9ydGFsaXR5IGFuZCBtb3JiaWRpdHkgYWZ0ZXIgcmVzZWN0aW9u
IGZvciBhZGVub2NhcmNpbm9tYSBvZiB0aGUgZ2FzdHJvZXNvcGhhZ2VhbCBqdW5jdGlvbjogcHJl
ZGljdGl2ZSBmYWN0b3JzPC90aXRsZT48c2Vjb25kYXJ5LXRpdGxlPkogQW0gQ29sbCBTdXJnPC9z
ZWNvbmRhcnktdGl0bGU+PGFsdC10aXRsZT5Kb3VybmFsIG9mIHRoZSBBbWVyaWNhbiBDb2xsZWdl
IG9mIFN1cmdlb25zPC9hbHQtdGl0bGU+PC90aXRsZXM+PHBlcmlvZGljYWw+PGZ1bGwtdGl0bGU+
SiBBbSBDb2xsIFN1cmc8L2Z1bGwtdGl0bGU+PGFiYnItMT5Kb3VybmFsIG9mIHRoZSBBbWVyaWNh
biBDb2xsZWdlIG9mIFN1cmdlb25zPC9hYmJyLTE+PC9wZXJpb2RpY2FsPjxhbHQtcGVyaW9kaWNh
bD48ZnVsbC10aXRsZT5KIEFtIENvbGwgU3VyZzwvZnVsbC10aXRsZT48YWJici0xPkpvdXJuYWwg
b2YgdGhlIEFtZXJpY2FuIENvbGxlZ2Ugb2YgU3VyZ2VvbnM8L2FiYnItMT48L2FsdC1wZXJpb2Rp
Y2FsPjxwYWdlcz4yNTMtNjI8L3BhZ2VzPjx2b2x1bWU+MjAxPC92b2x1bWU+PG51bWJlcj4yPC9u
dW1iZXI+PGtleXdvcmRzPjxrZXl3b3JkPkFjdHVhcmlhbCBBbmFseXNpczwva2V5d29yZD48a2V5
d29yZD5BZGVub2NhcmNpbm9tYS9tb3J0YWxpdHkvcGF0aG9sb2d5LypzdXJnZXJ5PC9rZXl3b3Jk
PjxrZXl3b3JkPkFkdWx0PC9rZXl3b3JkPjxrZXl3b3JkPkFnZWQ8L2tleXdvcmQ+PGtleXdvcmQ+
QWdlZCwgODAgYW5kIG92ZXI8L2tleXdvcmQ+PGtleXdvcmQ+RXNvcGhhZ2VhbCBOZW9wbGFzbXMv
bW9ydGFsaXR5L3BhdGhvbG9neS8qc3VyZ2VyeTwva2V5d29yZD48a2V5d29yZD4qRXNvcGhhZ2Vj
dG9teS9hZHZlcnNlIGVmZmVjdHMvbWV0aG9kcy9tb3J0YWxpdHk8L2tleXdvcmQ+PGtleXdvcmQ+
KkVzb3BoYWdvZ2FzdHJpYyBKdW5jdGlvbjwva2V5d29yZD48a2V5d29yZD5GZW1hbGU8L2tleXdv
cmQ+PGtleXdvcmQ+RnJhbmNlL2VwaWRlbWlvbG9neTwva2V5d29yZD48a2V5d29yZD4qR2FzdHJl
Y3RvbXkvYWR2ZXJzZSBlZmZlY3RzL21ldGhvZHMvbW9ydGFsaXR5PC9rZXl3b3JkPjxrZXl3b3Jk
Pkhvc3BpdGFsIE1vcnRhbGl0eTwva2V5d29yZD48a2V5d29yZD5IdW1hbnM8L2tleXdvcmQ+PGtl
eXdvcmQ+TG9naXN0aWMgTW9kZWxzPC9rZXl3b3JkPjxrZXl3b3JkPk1hbGU8L2tleXdvcmQ+PGtl
eXdvcmQ+TWlkZGxlIEFnZWQ8L2tleXdvcmQ+PGtleXdvcmQ+TW9yYmlkaXR5PC9rZXl3b3JkPjxr
ZXl3b3JkPk11bHRpdmFyaWF0ZSBBbmFseXNpczwva2V5d29yZD48a2V5d29yZD5OZW9hZGp1dmFu
dCBUaGVyYXB5PC9rZXl3b3JkPjxrZXl3b3JkPk5lb3BsYXNtIFN0YWdpbmc8L2tleXdvcmQ+PGtl
eXdvcmQ+UXVlc3Rpb25uYWlyZXM8L2tleXdvcmQ+PGtleXdvcmQ+UmV0cm9zcGVjdGl2ZSBTdHVk
aWVzPC9rZXl3b3JkPjxrZXl3b3JkPlJpc2sgRmFjdG9yczwva2V5d29yZD48a2V5d29yZD5TdG9t
YWNoIE5lb3BsYXNtcy9tb3J0YWxpdHkvcGF0aG9sb2d5LypzdXJnZXJ5PC9rZXl3b3JkPjxrZXl3
b3JkPlN1cnZpdmFsIEFuYWx5c2lzPC9rZXl3b3JkPjwva2V5d29yZHM+PGRhdGVzPjx5ZWFyPjIw
MDU8L3llYXI+PHB1Yi1kYXRlcz48ZGF0ZT5BdWc8L2RhdGU+PC9wdWItZGF0ZXM+PC9kYXRlcz48
aXNibj4xMDcyLTc1MTUgKFByaW50KSYjeEQ7MTA3Mi03NTE1IChMaW5raW5nKTwvaXNibj48YWNj
ZXNzaW9uLW51bT4xNjAzODgyNDwvYWNjZXNzaW9uLW51bT48dXJscz48cmVsYXRlZC11cmxzPjx1
cmw+aHR0cDovL3d3dy5uY2JpLm5sbS5uaWguZ292L3B1Ym1lZC8xNjAzODgyNDwvdXJsPjwvcmVs
YXRlZC11cmxzPjwvdXJscz48ZWxlY3Ryb25pYy1yZXNvdXJjZS1udW0+MTAuMTAxNi9qLmphbWNv
bGxzdXJnLjIwMDUuMDIuMDAyPC9lbGVjdHJvbmljLXJlc291cmNlLW51bT48L3JlY29yZD48L0Np
dGU+PC9FbmROb3RlPgB=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416CAF" w:rsidRPr="0093394A">
        <w:rPr>
          <w:rFonts w:ascii="Book Antiqua" w:eastAsia="Times New Roman" w:hAnsi="Book Antiqua" w:cs="Arial"/>
          <w:color w:val="000000"/>
          <w:shd w:val="clear" w:color="auto" w:fill="FFFFFF"/>
        </w:rPr>
      </w:r>
      <w:r w:rsidR="00416CAF"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10" w:tooltip="Rutegard, 2012 #333" w:history="1">
        <w:r w:rsidR="0036706B" w:rsidRPr="0093394A">
          <w:rPr>
            <w:rFonts w:ascii="Book Antiqua" w:eastAsia="Times New Roman" w:hAnsi="Book Antiqua" w:cs="Arial"/>
            <w:noProof/>
            <w:color w:val="000000"/>
            <w:shd w:val="clear" w:color="auto" w:fill="FFFFFF"/>
            <w:vertAlign w:val="superscript"/>
          </w:rPr>
          <w:t>10</w:t>
        </w:r>
      </w:hyperlink>
      <w:r w:rsidR="00957787" w:rsidRPr="0093394A">
        <w:rPr>
          <w:rFonts w:ascii="Book Antiqua" w:eastAsia="Times New Roman" w:hAnsi="Book Antiqua" w:cs="Arial"/>
          <w:noProof/>
          <w:color w:val="000000"/>
          <w:shd w:val="clear" w:color="auto" w:fill="FFFFFF"/>
          <w:vertAlign w:val="superscript"/>
        </w:rPr>
        <w:t>,</w:t>
      </w:r>
      <w:hyperlink w:anchor="_ENREF_12" w:tooltip="Alanezi, 2004 #336" w:history="1">
        <w:r w:rsidR="0036706B" w:rsidRPr="0093394A">
          <w:rPr>
            <w:rFonts w:ascii="Book Antiqua" w:eastAsia="Times New Roman" w:hAnsi="Book Antiqua" w:cs="Arial"/>
            <w:noProof/>
            <w:color w:val="000000"/>
            <w:shd w:val="clear" w:color="auto" w:fill="FFFFFF"/>
            <w:vertAlign w:val="superscript"/>
          </w:rPr>
          <w:t>12-14</w:t>
        </w:r>
      </w:hyperlink>
      <w:r w:rsidR="00957787" w:rsidRPr="0093394A">
        <w:rPr>
          <w:rFonts w:ascii="Book Antiqua" w:eastAsia="Times New Roman" w:hAnsi="Book Antiqua" w:cs="Arial"/>
          <w:noProof/>
          <w:color w:val="000000"/>
          <w:shd w:val="clear" w:color="auto" w:fill="FFFFFF"/>
          <w:vertAlign w:val="superscript"/>
        </w:rPr>
        <w:t>]</w:t>
      </w:r>
      <w:r w:rsidR="00416CAF" w:rsidRPr="0093394A">
        <w:rPr>
          <w:rFonts w:ascii="Book Antiqua" w:eastAsia="Times New Roman" w:hAnsi="Book Antiqua" w:cs="Arial"/>
          <w:color w:val="000000"/>
          <w:shd w:val="clear" w:color="auto" w:fill="FFFFFF"/>
        </w:rPr>
        <w:fldChar w:fldCharType="end"/>
      </w:r>
      <w:r w:rsidR="00416CAF"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p>
    <w:p w14:paraId="16BE238C" w14:textId="77777777" w:rsidR="00775E34" w:rsidRPr="0093394A" w:rsidRDefault="00775E34" w:rsidP="0093394A">
      <w:pPr>
        <w:spacing w:line="360" w:lineRule="auto"/>
        <w:contextualSpacing/>
        <w:jc w:val="both"/>
        <w:rPr>
          <w:rFonts w:ascii="Book Antiqua" w:eastAsia="Times New Roman" w:hAnsi="Book Antiqua" w:cs="Arial"/>
          <w:color w:val="000000"/>
          <w:shd w:val="clear" w:color="auto" w:fill="FFFFFF"/>
        </w:rPr>
      </w:pPr>
    </w:p>
    <w:p w14:paraId="176660B1" w14:textId="586938DB" w:rsidR="00775E34" w:rsidRPr="0093394A" w:rsidRDefault="00E14ED3" w:rsidP="0093394A">
      <w:pPr>
        <w:spacing w:line="360" w:lineRule="auto"/>
        <w:contextualSpacing/>
        <w:jc w:val="both"/>
        <w:rPr>
          <w:rFonts w:ascii="Book Antiqua" w:eastAsia="Times New Roman" w:hAnsi="Book Antiqua" w:cs="Arial"/>
          <w:b/>
          <w:i/>
          <w:color w:val="000000"/>
          <w:shd w:val="clear" w:color="auto" w:fill="FFFFFF"/>
        </w:rPr>
      </w:pPr>
      <w:r w:rsidRPr="0093394A">
        <w:rPr>
          <w:rFonts w:ascii="Book Antiqua" w:eastAsia="Times New Roman" w:hAnsi="Book Antiqua" w:cs="Arial"/>
          <w:b/>
          <w:i/>
          <w:color w:val="000000"/>
          <w:shd w:val="clear" w:color="auto" w:fill="FFFFFF"/>
        </w:rPr>
        <w:t>Gastric</w:t>
      </w:r>
    </w:p>
    <w:p w14:paraId="173B7A64" w14:textId="5DC9D3C8" w:rsidR="00E53588" w:rsidRPr="0093394A" w:rsidRDefault="00416CAF" w:rsidP="0093394A">
      <w:pPr>
        <w:spacing w:line="360" w:lineRule="auto"/>
        <w:contextualSpacing/>
        <w:jc w:val="both"/>
        <w:rPr>
          <w:rFonts w:ascii="Book Antiqua" w:eastAsia="宋体" w:hAnsi="Book Antiqua" w:cs="Arial"/>
          <w:color w:val="000000"/>
          <w:shd w:val="clear" w:color="auto" w:fill="FFFFFF"/>
          <w:lang w:eastAsia="zh-CN"/>
        </w:rPr>
      </w:pPr>
      <w:r w:rsidRPr="0093394A">
        <w:rPr>
          <w:rFonts w:ascii="Book Antiqua" w:eastAsia="Times New Roman" w:hAnsi="Book Antiqua" w:cs="Arial"/>
          <w:color w:val="000000"/>
          <w:shd w:val="clear" w:color="auto" w:fill="FFFFFF"/>
        </w:rPr>
        <w:t xml:space="preserve">Postoperative gastric leaks </w:t>
      </w:r>
      <w:r w:rsidR="000077E8" w:rsidRPr="0093394A">
        <w:rPr>
          <w:rFonts w:ascii="Book Antiqua" w:eastAsia="Times New Roman" w:hAnsi="Book Antiqua" w:cs="Arial"/>
          <w:color w:val="000000"/>
          <w:shd w:val="clear" w:color="auto" w:fill="FFFFFF"/>
        </w:rPr>
        <w:t>range from 1.7</w:t>
      </w:r>
      <w:r w:rsidR="00E53588" w:rsidRPr="0093394A">
        <w:rPr>
          <w:rFonts w:ascii="Book Antiqua" w:eastAsia="宋体" w:hAnsi="Book Antiqua" w:cs="Arial"/>
          <w:color w:val="000000"/>
          <w:shd w:val="clear" w:color="auto" w:fill="FFFFFF"/>
          <w:lang w:eastAsia="zh-CN"/>
        </w:rPr>
        <w:t>%</w:t>
      </w:r>
      <w:r w:rsidR="000077E8" w:rsidRPr="0093394A">
        <w:rPr>
          <w:rFonts w:ascii="Book Antiqua" w:eastAsia="Times New Roman" w:hAnsi="Book Antiqua" w:cs="Arial"/>
          <w:color w:val="000000"/>
          <w:shd w:val="clear" w:color="auto" w:fill="FFFFFF"/>
        </w:rPr>
        <w:t>-2.5% after Roux-en-Y gastric bypass (RYGB) and 1.5</w:t>
      </w:r>
      <w:r w:rsidR="00414673">
        <w:rPr>
          <w:rFonts w:ascii="Book Antiqua" w:eastAsia="宋体" w:hAnsi="Book Antiqua" w:cs="Arial" w:hint="eastAsia"/>
          <w:color w:val="000000"/>
          <w:shd w:val="clear" w:color="auto" w:fill="FFFFFF"/>
          <w:lang w:eastAsia="zh-CN"/>
        </w:rPr>
        <w:t>%</w:t>
      </w:r>
      <w:r w:rsidR="000077E8" w:rsidRPr="0093394A">
        <w:rPr>
          <w:rFonts w:ascii="Book Antiqua" w:eastAsia="Times New Roman" w:hAnsi="Book Antiqua" w:cs="Arial"/>
          <w:color w:val="000000"/>
          <w:shd w:val="clear" w:color="auto" w:fill="FFFFFF"/>
        </w:rPr>
        <w:t>-</w:t>
      </w:r>
      <w:r w:rsidR="00634522" w:rsidRPr="0093394A">
        <w:rPr>
          <w:rFonts w:ascii="Book Antiqua" w:eastAsia="Times New Roman" w:hAnsi="Book Antiqua" w:cs="Arial"/>
          <w:color w:val="000000"/>
          <w:shd w:val="clear" w:color="auto" w:fill="FFFFFF"/>
        </w:rPr>
        <w:t>7</w:t>
      </w:r>
      <w:r w:rsidR="000077E8" w:rsidRPr="0093394A">
        <w:rPr>
          <w:rFonts w:ascii="Book Antiqua" w:eastAsia="Times New Roman" w:hAnsi="Book Antiqua" w:cs="Arial"/>
          <w:color w:val="000000"/>
          <w:shd w:val="clear" w:color="auto" w:fill="FFFFFF"/>
        </w:rPr>
        <w:t xml:space="preserve">% after sleeve </w:t>
      </w:r>
      <w:proofErr w:type="spellStart"/>
      <w:r w:rsidR="000077E8" w:rsidRPr="0093394A">
        <w:rPr>
          <w:rFonts w:ascii="Book Antiqua" w:eastAsia="Times New Roman" w:hAnsi="Book Antiqua" w:cs="Arial"/>
          <w:color w:val="000000"/>
          <w:shd w:val="clear" w:color="auto" w:fill="FFFFFF"/>
        </w:rPr>
        <w:t>gastrectomy</w:t>
      </w:r>
      <w:proofErr w:type="spellEnd"/>
      <w:r w:rsidR="000077E8" w:rsidRPr="0093394A">
        <w:rPr>
          <w:rFonts w:ascii="Book Antiqua" w:eastAsia="Times New Roman" w:hAnsi="Book Antiqua" w:cs="Arial"/>
          <w:color w:val="000000"/>
          <w:shd w:val="clear" w:color="auto" w:fill="FFFFFF"/>
        </w:rPr>
        <w:t xml:space="preserve"> (SG)</w:t>
      </w:r>
      <w:r w:rsidR="00634522" w:rsidRPr="0093394A">
        <w:rPr>
          <w:rFonts w:ascii="Book Antiqua" w:eastAsia="Times New Roman" w:hAnsi="Book Antiqua" w:cs="Arial"/>
          <w:color w:val="000000"/>
          <w:shd w:val="clear" w:color="auto" w:fill="FFFFFF"/>
        </w:rPr>
        <w:fldChar w:fldCharType="begin">
          <w:fldData xml:space="preserve">PEVuZE5vdGU+PENpdGU+PEF1dGhvcj5Bcm9yYTwvQXV0aG9yPjxZZWFyPjIwMDk8L1llYXI+PFJl
Y051bT4zMjk8L1JlY051bT48RGlzcGxheVRleHQ+PHN0eWxlIGZhY2U9InN1cGVyc2NyaXB0Ij5b
NSwxNS0xN108L3N0eWxlPjwvRGlzcGxheVRleHQ+PHJlY29yZD48cmVjLW51bWJlcj4zMjk8L3Jl
Yy1udW1iZXI+PGZvcmVpZ24ta2V5cz48a2V5IGFwcD0iRU4iIGRiLWlkPSJ0dmV4dGZ4ZHl4dnJl
aGV2ZmZ6NTIyOWJhcGZycjB4MmR2MHIiPjMyOTwva2V5PjwvZm9yZWlnbi1rZXlzPjxyZWYtdHlw
ZSBuYW1lPSJKb3VybmFsIEFydGljbGUiPjE3PC9yZWYtdHlwZT48Y29udHJpYnV0b3JzPjxhdXRo
b3JzPjxhdXRob3I+QXJvcmEsIEcuPC9hdXRob3I+PGF1dGhvcj5NYW5uYWxpdGhhcmEsIEEuPC9h
dXRob3I+PGF1dGhvcj5TaW5naCwgRy48L2F1dGhvcj48YXV0aG9yPkdlcnNvbiwgTC4gQi48L2F1
dGhvcj48YXV0aG9yPlRyaWFkYWZpbG9wb3Vsb3MsIEcuPC9hdXRob3I+PC9hdXRob3JzPjwvY29u
dHJpYnV0b3JzPjxhdXRoLWFkZHJlc3M+RGl2aXNpb24gb2YgR2FzdHJvZW50ZXJvbG9neSBhbmQg
SGVwYXRvbG9neSwgU3RhbmZvcmQgVW5pdmVyc2l0eSBTY2hvb2wgb2YgTWVkaWNpbmUsIFN0YW5m
b3JkLCBDYWxpZm9ybmlhIDk0MzA1LTUxODcsIFVTQS48L2F1dGgtYWRkcmVzcz48dGl0bGVzPjx0
aXRsZT5SaXNrIG9mIHBlcmZvcmF0aW9uIGZyb20gYSBjb2xvbm9zY29weSBpbiBhZHVsdHM6IGEg
bGFyZ2UgcG9wdWxhdGlvbi1iYXNlZCBzdHVke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U0LTY0PC9wYWdl
cz48dm9sdW1lPjY5PC92b2x1bWU+PG51bWJlcj4zIFB0IDI8L251bWJlcj48a2V5d29yZHM+PGtl
eXdvcmQ+QWRvbGVzY2VudDwva2V5d29yZD48a2V5d29yZD5BZHVsdDwva2V5d29yZD48a2V5d29y
ZD5BZ2VkPC9rZXl3b3JkPjxrZXl3b3JkPkFnZWQsIDgwIGFuZCBvdmVyPC9rZXl3b3JkPjxrZXl3
b3JkPkNvbG9uLyppbmp1cmllczwva2V5d29yZD48a2V5d29yZD5Db2xvbm9zY29weS8qYWR2ZXJz
ZSBlZmZlY3RzPC9rZXl3b3JkPjxrZXl3b3JkPkZlbWFsZTwva2V5d29yZD48a2V5d29yZD5IdW1h
bnM8L2tleXdvcmQ+PGtleXdvcmQ+SW5jaWRlbmNlPC9rZXl3b3JkPjxrZXl3b3JkPkludGVzdGlu
YWwgUGVyZm9yYXRpb24vKmVwaWRlbWlvbG9neS8qZXRpb2xvZ3k8L2tleXdvcmQ+PGtleXdvcmQ+
TWFsZTwva2V5d29yZD48a2V5d29yZD5NaWRkbGUgQWdlZDwva2V5d29yZD48a2V5d29yZD5SZXRy
b3NwZWN0aXZlIFN0dWRpZXM8L2tleXdvcmQ+PGtleXdvcmQ+UmlzayBGYWN0b3JzPC9rZXl3b3Jk
PjxrZXl3b3JkPllvdW5nIEFkdWx0PC9rZXl3b3JkPjwva2V5d29yZHM+PGRhdGVzPjx5ZWFyPjIw
MDk8L3llYXI+PHB1Yi1kYXRlcz48ZGF0ZT5NYXI8L2RhdGU+PC9wdWItZGF0ZXM+PC9kYXRlcz48
aXNibj4xMDk3LTY3NzkgKEVsZWN0cm9uaWMpJiN4RDswMDE2LTUxMDcgKExpbmtpbmcpPC9pc2Ju
PjxhY2Nlc3Npb24tbnVtPjE5MjUxMDA2PC9hY2Nlc3Npb24tbnVtPjx1cmxzPjxyZWxhdGVkLXVy
bHM+PHVybD5odHRwOi8vd3d3Lm5jYmkubmxtLm5paC5nb3YvcHVibWVkLzE5MjUxMDA2PC91cmw+
PC9yZWxhdGVkLXVybHM+PC91cmxzPjxlbGVjdHJvbmljLXJlc291cmNlLW51bT4xMC4xMDE2L2ou
Z2llLjIwMDguMDkuMDA4PC9lbGVjdHJvbmljLXJlc291cmNlLW51bT48L3JlY29yZD48L0NpdGU+
PENpdGU+PEF1dGhvcj5KdXphPC9BdXRob3I+PFllYXI+MjAxNDwvWWVhcj48UmVjTnVtPjQ0OTwv
UmVjTnVtPjxyZWNvcmQ+PHJlYy1udW1iZXI+NDQ5PC9yZWMtbnVtYmVyPjxmb3JlaWduLWtleXM+
PGtleSBhcHA9IkVOIiBkYi1pZD0idHZleHRmeGR5eHZyZWhldmZmejUyMjliYXBmcnIweDJkdjBy
Ij40NDk8L2tleT48L2ZvcmVpZ24ta2V5cz48cmVmLXR5cGUgbmFtZT0iSm91cm5hbCBBcnRpY2xl
Ij4xNzwvcmVmLXR5cGU+PGNvbnRyaWJ1dG9ycz48YXV0aG9ycz48YXV0aG9yPkp1emEsIFIuIE0u
PC9hdXRob3I+PGF1dGhvcj5IYWx1Y2ssIFIuIFMuPC9hdXRob3I+PGF1dGhvcj5QYXVsaSwgRS4g
TS48L2F1dGhvcj48YXV0aG9yPlJvZ2VycywgQS4gTS48L2F1dGhvcj48YXV0aG9yPldvbiwgRS4g
Si48L2F1dGhvcj48YXV0aG9yPkx5blN1ZSwgSi4gUi48L2F1dGhvcj48L2F1dGhvcnM+PC9jb250
cmlidXRvcnM+PGF1dGgtYWRkcmVzcz5EZXBhcnRtZW50IG9mIFN1cmdlcnksIERpdmlzaW9uIG9m
IE1pbmltYWxseSBJbnZhc2l2ZSBTdXJnZXJ5LCBUaGUgUGVubnN5bHZhbmlhIFN0YXRlIFVuaXZl
cnNpdHksIENvbGxlZ2Ugb2YgTWVkaWNpbmUsIEhlcnNoZXksIFBlbm5zeWx2YW5pYS4gRWxlY3Ry
b25pYyBhZGRyZXNzOiByanV6YUBobWMucHN1LmVkdS4mI3hEO0RlcGFydG1lbnQgb2YgU3VyZ2Vy
eSwgRGl2aXNpb24gb2YgTWluaW1hbGx5IEludmFzaXZlIFN1cmdlcnksIFRoZSBQZW5uc3lsdmFu
aWEgU3RhdGUgVW5pdmVyc2l0eSwgQ29sbGVnZSBvZiBNZWRpY2luZSwgSGVyc2hleSwgUGVubnN5
bHZhbmlhLjwvYXV0aC1hZGRyZXNzPjx0aXRsZXM+PHRpdGxlPkdhc3RyaWMgc2xlZXZlIGxlYWs6
IGEgc2luZ2xlIGluc3RpdHV0aW9uJmFwb3M7cyBleHBlcmllbmNlIHdpdGggZWFybHkgY29tYmlu
ZWQgbGFwYXJvZW5kb3Njb3BpYyBtYW5hZ2VtZW50PC90aXRsZT48c2Vjb25kYXJ5LXRpdGxlPlN1
cmcgT2JlcyBSZWxhdCBEaXM8L3NlY29uZGFyeS10aXRsZT48YWx0LXRpdGxlPlN1cmdlcnkgZm9y
IG9iZXNpdHkgYW5kIHJlbGF0ZWQgZGlzZWFzZXMgOiBvZmZpY2lhbCBqb3VybmFsIG9mIHRoZSBB
bWVyaWNhbiBTb2NpZXR5IGZvciBCYXJpYXRyaWMgU3VyZ2VyeTwvYWx0LXRpdGxlPjwvdGl0bGVz
PjxwZXJpb2RpY2FsPjxmdWxsLXRpdGxlPlN1cmcgT2JlcyBSZWxhdCBEaXM8L2Z1bGwtdGl0bGU+
PGFiYnItMT5TdXJnZXJ5IGZvciBvYmVzaXR5IGFuZCByZWxhdGVkIGRpc2Vhc2VzIDogb2ZmaWNp
YWwgam91cm5hbCBvZiB0aGUgQW1lcmljYW4gU29jaWV0eSBmb3IgQmFyaWF0cmljIFN1cmdlcnk8
L2FiYnItMT48L3BlcmlvZGljYWw+PGFsdC1wZXJpb2RpY2FsPjxmdWxsLXRpdGxlPlN1cmcgT2Jl
cyBSZWxhdCBEaXM8L2Z1bGwtdGl0bGU+PGFiYnItMT5TdXJnZXJ5IGZvciBvYmVzaXR5IGFuZCBy
ZWxhdGVkIGRpc2Vhc2VzIDogb2ZmaWNpYWwgam91cm5hbCBvZiB0aGUgQW1lcmljYW4gU29jaWV0
eSBmb3IgQmFyaWF0cmljIFN1cmdlcnk8L2FiYnItMT48L2FsdC1wZXJpb2RpY2FsPjxkYXRlcz48
eWVhcj4yMDE0PC95ZWFyPjxwdWItZGF0ZXM+PGRhdGU+SnVuIDE5PC9kYXRlPjwvcHViLWRhdGVz
PjwvZGF0ZXM+PGlzYm4+MTg3OC03NTMzIChFbGVjdHJvbmljKSYjeEQ7MTU1MC03Mjg5IChMaW5r
aW5nKTwvaXNibj48YWNjZXNzaW9uLW51bT4yNTU0MzMxMjwvYWNjZXNzaW9uLW51bT48dXJscz48
cmVsYXRlZC11cmxzPjx1cmw+aHR0cDovL3d3dy5uY2JpLm5sbS5uaWguZ292L3B1Ym1lZC8yNTU0
MzMxMjwvdXJsPjwvcmVsYXRlZC11cmxzPjwvdXJscz48ZWxlY3Ryb25pYy1yZXNvdXJjZS1udW0+
MTAuMTAxNi9qLnNvYXJkLjIwMTQuMDYuMDExPC9lbGVjdHJvbmljLXJlc291cmNlLW51bT48L3Jl
Y29yZD48L0NpdGU+PENpdGU+PEF1dGhvcj5Nb3JhbGVzPC9BdXRob3I+PFllYXI+MjAxMTwvWWVh
cj48UmVjTnVtPjMzOTwvUmVjTnVtPjxyZWNvcmQ+PHJlYy1udW1iZXI+MzM5PC9yZWMtbnVtYmVy
Pjxmb3JlaWduLWtleXM+PGtleSBhcHA9IkVOIiBkYi1pZD0idHZleHRmeGR5eHZyZWhldmZmejUy
MjliYXBmcnIweDJkdjByIj4zMzk8L2tleT48L2ZvcmVpZ24ta2V5cz48cmVmLXR5cGUgbmFtZT0i
Sm91cm5hbCBBcnRpY2xlIj4xNzwvcmVmLXR5cGU+PGNvbnRyaWJ1dG9ycz48YXV0aG9ycz48YXV0
aG9yPk1vcmFsZXMsIE0uIFAuPC9hdXRob3I+PGF1dGhvcj5NaWVkZW1hLCBCLiBXLjwvYXV0aG9y
PjxhdXRob3I+U2NvdHQsIEouIFMuPC9hdXRob3I+PGF1dGhvcj5kZSBsYSBUb3JyZSwgUi4gQS48
L2F1dGhvcj48L2F1dGhvcnM+PC9jb250cmlidXRvcnM+PGF1dGgtYWRkcmVzcz5TU00gV2VpZ2h0
LUxvc3MgSW5zdGl0dXRlLCBEZVBhdWwgSGVhbHRoIENlbnRlciwgU1NNIEhlYWx0aCBDYXJlLCAx
MjI2NiBEZVBhdWwgRHJpdmUgU3VpdGUgMzEwLCBTdCBMb3VpcywgTU8gNjMwNDQsIFVTQS4gbXBt
b3JhbGVzbWRAeWFob28uY29tPC9hdXRoLWFkZHJlc3M+PHRpdGxlcz48dGl0bGU+TWFuYWdlbWVu
dCBvZiBwb3N0c3VyZ2ljYWwgbGVha3MgaW4gdGhlIGJhcmlhdHJpYyBwYXRpZW50PC90aXRsZT48
c2Vjb25kYXJ5LXRpdGxlPkdhc3Ryb2ludGVzdCBFbmRvc2MgQ2xpbiBOIEFtPC9zZWNvbmRhcnkt
dGl0bGU+PGFsdC10aXRsZT5HYXN0cm9pbnRlc3RpbmFsIGVuZG9zY29weSBjbGluaWNzIG9mIE5v
cnRoIEFtZXJpY2E8L2FsdC10aXRsZT48L3RpdGxlcz48cGVyaW9kaWNhbD48ZnVsbC10aXRsZT5H
YXN0cm9pbnRlc3QgRW5kb3NjIENsaW4gTiBBbTwvZnVsbC10aXRsZT48YWJici0xPkdhc3Ryb2lu
dGVzdGluYWwgZW5kb3Njb3B5IGNsaW5pY3Mgb2YgTm9ydGggQW1lcmljYTwvYWJici0xPjwvcGVy
aW9kaWNhbD48YWx0LXBlcmlvZGljYWw+PGZ1bGwtdGl0bGU+R2FzdHJvaW50ZXN0IEVuZG9zYyBD
bGluIE4gQW08L2Z1bGwtdGl0bGU+PGFiYnItMT5HYXN0cm9pbnRlc3RpbmFsIGVuZG9zY29weSBj
bGluaWNzIG9mIE5vcnRoIEFtZXJpY2E8L2FiYnItMT48L2FsdC1wZXJpb2RpY2FsPjxwYWdlcz4y
OTUtMzA0PC9wYWdlcz48dm9sdW1lPjIxPC92b2x1bWU+PG51bWJlcj4yPC9udW1iZXI+PGtleXdv
cmRzPjxrZXl3b3JkPkFuYXN0b21vdGljIExlYWsvZGlhZ25vc2lzL2V0aW9sb2d5Lyp0aGVyYXB5
PC9rZXl3b3JkPjxrZXl3b3JkPkJhcmlhdHJpYyBTdXJnZXJ5LyphZHZlcnNlIGVmZmVjdHM8L2tl
eXdvcmQ+PGtleXdvcmQ+SHVtYW5zPC9rZXl3b3JkPjxrZXl3b3JkPkluY2lkZW5jZTwva2V5d29y
ZD48a2V5d29yZD5PYmVzaXR5LCBNb3JiaWQvKnN1cmdlcnk8L2tleXdvcmQ+PGtleXdvcmQ+U3Rl
bnRzPC9rZXl3b3JkPjwva2V5d29yZHM+PGRhdGVzPjx5ZWFyPjIwMTE8L3llYXI+PHB1Yi1kYXRl
cz48ZGF0ZT5BcHI8L2RhdGU+PC9wdWItZGF0ZXM+PC9kYXRlcz48aXNibj4xNTU4LTE5NTAgKEVs
ZWN0cm9uaWMpJiN4RDsxMDUyLTUxNTcgKExpbmtpbmcpPC9pc2JuPjxhY2Nlc3Npb24tbnVtPjIx
NTY5OTgxPC9hY2Nlc3Npb24tbnVtPjx1cmxzPjxyZWxhdGVkLXVybHM+PHVybD5odHRwOi8vd3d3
Lm5jYmkubmxtLm5paC5nb3YvcHVibWVkLzIxNTY5OTgxPC91cmw+PC9yZWxhdGVkLXVybHM+PC91
cmxzPjxlbGVjdHJvbmljLXJlc291cmNlLW51bT4xMC4xMDE2L2ouZ2llYy4yMDExLjAyLjAwODwv
ZWxlY3Ryb25pYy1yZXNvdXJjZS1udW0+PC9yZWNvcmQ+PC9DaXRlPjxDaXRlPjxBdXRob3I+U2Fr
cmFuPC9BdXRob3I+PFllYXI+MjAxMzwvWWVhcj48UmVjTnVtPjM0MTwvUmVjTnVtPjxyZWNvcmQ+
PHJlYy1udW1iZXI+MzQxPC9yZWMtbnVtYmVyPjxmb3JlaWduLWtleXM+PGtleSBhcHA9IkVOIiBk
Yi1pZD0idHZleHRmeGR5eHZyZWhldmZmejUyMjliYXBmcnIweDJkdjByIj4zNDE8L2tleT48L2Zv
cmVpZ24ta2V5cz48cmVmLXR5cGUgbmFtZT0iSm91cm5hbCBBcnRpY2xlIj4xNzwvcmVmLXR5cGU+
PGNvbnRyaWJ1dG9ycz48YXV0aG9ycz48YXV0aG9yPlNha3JhbiwgTi48L2F1dGhvcj48YXV0aG9y
PkdvaXRlaW4sIEQuPC9hdXRob3I+PGF1dGhvcj5SYXppZWwsIEEuPC9hdXRob3I+PGF1dGhvcj5L
ZWlkYXIsIEEuPC9hdXRob3I+PGF1dGhvcj5CZWdsYWlidGVyLCBOLjwvYXV0aG9yPjxhdXRob3I+
R3JpbmJhdW0sIFIuPC9hdXRob3I+PGF1dGhvcj5NYXR0ZXIsIEkuPC9hdXRob3I+PGF1dGhvcj5B
bGZpY2ksIFIuPC9hdXRob3I+PGF1dGhvcj5NYWhham5hLCBBLjwvYXV0aG9yPjxhdXRob3I+V2Fr
c21hbiwgSS48L2F1dGhvcj48YXV0aG9yPlNoaW1vbm92LCBNLjwvYXV0aG9yPjxhdXRob3I+QXNz
YWxpYSwgQS48L2F1dGhvcj48L2F1dGhvcnM+PC9jb250cmlidXRvcnM+PGF1dGgtYWRkcmVzcz5E
ZXBhcnRtZW50IG9mIFN1cmdlcnksIEhpbGxlbCBZYWZmZSBNZWRpY2FsIENlbnRlciwgSGFkZXJh
LCBJc3JhZWwuIHNha3JhbmFzQHlhaG9vLmNvbTwvYXV0aC1hZGRyZXNzPjx0aXRsZXM+PHRpdGxl
Pkdhc3RyaWMgbGVha3MgYWZ0ZXIgc2xlZXZlIGdhc3RyZWN0b215OiBhIG11bHRpY2VudGVyIGV4
cGVyaWVuY2Ugd2l0aCAyLDgzNCBwYXRpZW50cz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Qw
LTU8L3BhZ2VzPjx2b2x1bWU+Mjc8L3ZvbHVtZT48bnVtYmVyPjE8L251bWJlcj48a2V5d29yZHM+
PGtleXdvcmQ+QWR1bHQ8L2tleXdvcmQ+PGtleXdvcmQ+Q2FzZS1Db250cm9sIFN0dWRpZXM8L2tl
eXdvcmQ+PGtleXdvcmQ+Q29udmVyc2lvbiB0byBPcGVuIFN1cmdlcnkvc3RhdGlzdGljcyAmYW1w
OyBudW1lcmljYWwgZGF0YTwva2V5d29yZD48a2V5d29yZD5GZW1hbGU8L2tleXdvcmQ+PGtleXdv
cmQ+R2FzdHJlY3RvbXkvKmFkdmVyc2UgZWZmZWN0czwva2V5d29yZD48a2V5d29yZD5HYXN0cm9w
bGFzdHkvKmFkdmVyc2UgZWZmZWN0czwva2V5d29yZD48a2V5d29yZD5IdW1hbnM8L2tleXdvcmQ+
PGtleXdvcmQ+SW50cmFvcGVyYXRpdmUgQ29tcGxpY2F0aW9ucy9ldGlvbG9neTwva2V5d29yZD48
a2V5d29yZD5MYXBhcm9zY29weS8qYWR2ZXJzZSBlZmZlY3RzPC9rZXl3b3JkPjxrZXl3b3JkPk1h
bGU8L2tleXdvcmQ+PGtleXdvcmQ+T2Jlc2l0eSwgTW9yYmlkLypzdXJnZXJ5PC9rZXl3b3JkPjxr
ZXl3b3JkPlJlb3BlcmF0aW9uPC9rZXl3b3JkPjxrZXl3b3JkPlJldHJvc3BlY3RpdmUgU3R1ZGll
czwva2V5d29yZD48a2V5d29yZD5TdXJnaWNhbCBXb3VuZCBEZWhpc2NlbmNlLypldGlvbG9neS9z
dXJnZXJ5PC9rZXl3b3JkPjxrZXl3b3JkPlRyZWF0bWVudCBPdXRjb21lPC9rZXl3b3JkPjwva2V5
d29yZHM+PGRhdGVzPjx5ZWFyPjIwMTM8L3llYXI+PHB1Yi1kYXRlcz48ZGF0ZT5KYW48L2RhdGU+
PC9wdWItZGF0ZXM+PC9kYXRlcz48aXNibj4xNDMyLTIyMTggKEVsZWN0cm9uaWMpJiN4RDswOTMw
LTI3OTQgKExpbmtpbmcpPC9pc2JuPjxhY2Nlc3Npb24tbnVtPjIyNzUyMjgzPC9hY2Nlc3Npb24t
bnVtPjx1cmxzPjxyZWxhdGVkLXVybHM+PHVybD5odHRwOi8vd3d3Lm5jYmkubmxtLm5paC5nb3Yv
cHVibWVkLzIyNzUyMjgzPC91cmw+PC9yZWxhdGVkLXVybHM+PC91cmxzPjxlbGVjdHJvbmljLXJl
c291cmNlLW51bT4xMC4xMDA3L3MwMDQ2NC0wMTItMjQyNi14PC9lbGVjdHJvbmljLXJlc291cmNl
LW51bT48L3JlY29yZD48L0NpdGU+PC9FbmROb3RlPn==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Bcm9yYTwvQXV0aG9yPjxZZWFyPjIwMDk8L1llYXI+PFJl
Y051bT4zMjk8L1JlY051bT48RGlzcGxheVRleHQ+PHN0eWxlIGZhY2U9InN1cGVyc2NyaXB0Ij5b
NSwxNS0xN108L3N0eWxlPjwvRGlzcGxheVRleHQ+PHJlY29yZD48cmVjLW51bWJlcj4zMjk8L3Jl
Yy1udW1iZXI+PGZvcmVpZ24ta2V5cz48a2V5IGFwcD0iRU4iIGRiLWlkPSJ0dmV4dGZ4ZHl4dnJl
aGV2ZmZ6NTIyOWJhcGZycjB4MmR2MHIiPjMyOTwva2V5PjwvZm9yZWlnbi1rZXlzPjxyZWYtdHlw
ZSBuYW1lPSJKb3VybmFsIEFydGljbGUiPjE3PC9yZWYtdHlwZT48Y29udHJpYnV0b3JzPjxhdXRo
b3JzPjxhdXRob3I+QXJvcmEsIEcuPC9hdXRob3I+PGF1dGhvcj5NYW5uYWxpdGhhcmEsIEEuPC9h
dXRob3I+PGF1dGhvcj5TaW5naCwgRy48L2F1dGhvcj48YXV0aG9yPkdlcnNvbiwgTC4gQi48L2F1
dGhvcj48YXV0aG9yPlRyaWFkYWZpbG9wb3Vsb3MsIEcuPC9hdXRob3I+PC9hdXRob3JzPjwvY29u
dHJpYnV0b3JzPjxhdXRoLWFkZHJlc3M+RGl2aXNpb24gb2YgR2FzdHJvZW50ZXJvbG9neSBhbmQg
SGVwYXRvbG9neSwgU3RhbmZvcmQgVW5pdmVyc2l0eSBTY2hvb2wgb2YgTWVkaWNpbmUsIFN0YW5m
b3JkLCBDYWxpZm9ybmlhIDk0MzA1LTUxODcsIFVTQS48L2F1dGgtYWRkcmVzcz48dGl0bGVzPjx0
aXRsZT5SaXNrIG9mIHBlcmZvcmF0aW9uIGZyb20gYSBjb2xvbm9zY29weSBpbiBhZHVsdHM6IGEg
bGFyZ2UgcG9wdWxhdGlvbi1iYXNlZCBzdHVkeTwvdGl0bGU+PHNlY29uZGFyeS10aXRsZT5HYXN0
cm9pbnRlc3QgRW5kb3NjPC9zZWNvbmRhcnktdGl0bGU+PGFsdC10aXRsZT5HYXN0cm9pbnRlc3Rp
bmFsIGVuZG9zY29weTwvYWx0LXRpdGxlPjwvdGl0bGVzPjxwZXJpb2RpY2FsPjxmdWxsLXRpdGxl
Pkdhc3Ryb2ludGVzdCBFbmRvc2M8L2Z1bGwtdGl0bGU+PGFiYnItMT5HYXN0cm9pbnRlc3RpbmFs
IGVuZG9zY29weTwvYWJici0xPjwvcGVyaW9kaWNhbD48YWx0LXBlcmlvZGljYWw+PGZ1bGwtdGl0
bGU+R2FzdHJvaW50ZXN0IEVuZG9zYzwvZnVsbC10aXRsZT48YWJici0xPkdhc3Ryb2ludGVzdGlu
YWwgZW5kb3Njb3B5PC9hYmJyLTE+PC9hbHQtcGVyaW9kaWNhbD48cGFnZXM+NjU0LTY0PC9wYWdl
cz48dm9sdW1lPjY5PC92b2x1bWU+PG51bWJlcj4zIFB0IDI8L251bWJlcj48a2V5d29yZHM+PGtl
eXdvcmQ+QWRvbGVzY2VudDwva2V5d29yZD48a2V5d29yZD5BZHVsdDwva2V5d29yZD48a2V5d29y
ZD5BZ2VkPC9rZXl3b3JkPjxrZXl3b3JkPkFnZWQsIDgwIGFuZCBvdmVyPC9rZXl3b3JkPjxrZXl3
b3JkPkNvbG9uLyppbmp1cmllczwva2V5d29yZD48a2V5d29yZD5Db2xvbm9zY29weS8qYWR2ZXJz
ZSBlZmZlY3RzPC9rZXl3b3JkPjxrZXl3b3JkPkZlbWFsZTwva2V5d29yZD48a2V5d29yZD5IdW1h
bnM8L2tleXdvcmQ+PGtleXdvcmQ+SW5jaWRlbmNlPC9rZXl3b3JkPjxrZXl3b3JkPkludGVzdGlu
YWwgUGVyZm9yYXRpb24vKmVwaWRlbWlvbG9neS8qZXRpb2xvZ3k8L2tleXdvcmQ+PGtleXdvcmQ+
TWFsZTwva2V5d29yZD48a2V5d29yZD5NaWRkbGUgQWdlZDwva2V5d29yZD48a2V5d29yZD5SZXRy
b3NwZWN0aXZlIFN0dWRpZXM8L2tleXdvcmQ+PGtleXdvcmQ+UmlzayBGYWN0b3JzPC9rZXl3b3Jk
PjxrZXl3b3JkPllvdW5nIEFkdWx0PC9rZXl3b3JkPjwva2V5d29yZHM+PGRhdGVzPjx5ZWFyPjIw
MDk8L3llYXI+PHB1Yi1kYXRlcz48ZGF0ZT5NYXI8L2RhdGU+PC9wdWItZGF0ZXM+PC9kYXRlcz48
aXNibj4xMDk3LTY3NzkgKEVsZWN0cm9uaWMpJiN4RDswMDE2LTUxMDcgKExpbmtpbmcpPC9pc2Ju
PjxhY2Nlc3Npb24tbnVtPjE5MjUxMDA2PC9hY2Nlc3Npb24tbnVtPjx1cmxzPjxyZWxhdGVkLXVy
bHM+PHVybD5odHRwOi8vd3d3Lm5jYmkubmxtLm5paC5nb3YvcHVibWVkLzE5MjUxMDA2PC91cmw+
PC9yZWxhdGVkLXVybHM+PC91cmxzPjxlbGVjdHJvbmljLXJlc291cmNlLW51bT4xMC4xMDE2L2ou
Z2llLjIwMDguMDkuMDA4PC9lbGVjdHJvbmljLXJlc291cmNlLW51bT48L3JlY29yZD48L0NpdGU+
PENpdGU+PEF1dGhvcj5KdXphPC9BdXRob3I+PFllYXI+MjAxNDwvWWVhcj48UmVjTnVtPjQ0OTwv
UmVjTnVtPjxyZWNvcmQ+PHJlYy1udW1iZXI+NDQ5PC9yZWMtbnVtYmVyPjxmb3JlaWduLWtleXM+
PGtleSBhcHA9IkVOIiBkYi1pZD0idHZleHRmeGR5eHZyZWhldmZmejUyMjliYXBmcnIweDJkdjBy
Ij40NDk8L2tleT48L2ZvcmVpZ24ta2V5cz48cmVmLXR5cGUgbmFtZT0iSm91cm5hbCBBcnRpY2xl
Ij4xNzwvcmVmLXR5cGU+PGNvbnRyaWJ1dG9ycz48YXV0aG9ycz48YXV0aG9yPkp1emEsIFIuIE0u
PC9hdXRob3I+PGF1dGhvcj5IYWx1Y2ssIFIuIFMuPC9hdXRob3I+PGF1dGhvcj5QYXVsaSwgRS4g
TS48L2F1dGhvcj48YXV0aG9yPlJvZ2VycywgQS4gTS48L2F1dGhvcj48YXV0aG9yPldvbiwgRS4g
Si48L2F1dGhvcj48YXV0aG9yPkx5blN1ZSwgSi4gUi48L2F1dGhvcj48L2F1dGhvcnM+PC9jb250
cmlidXRvcnM+PGF1dGgtYWRkcmVzcz5EZXBhcnRtZW50IG9mIFN1cmdlcnksIERpdmlzaW9uIG9m
IE1pbmltYWxseSBJbnZhc2l2ZSBTdXJnZXJ5LCBUaGUgUGVubnN5bHZhbmlhIFN0YXRlIFVuaXZl
cnNpdHksIENvbGxlZ2Ugb2YgTWVkaWNpbmUsIEhlcnNoZXksIFBlbm5zeWx2YW5pYS4gRWxlY3Ry
b25pYyBhZGRyZXNzOiByanV6YUBobWMucHN1LmVkdS4mI3hEO0RlcGFydG1lbnQgb2YgU3VyZ2Vy
eSwgRGl2aXNpb24gb2YgTWluaW1hbGx5IEludmFzaXZlIFN1cmdlcnksIFRoZSBQZW5uc3lsdmFu
aWEgU3RhdGUgVW5pdmVyc2l0eSwgQ29sbGVnZSBvZiBNZWRpY2luZSwgSGVyc2hleSwgUGVubnN5
bHZhbmlhLjwvYXV0aC1hZGRyZXNzPjx0aXRsZXM+PHRpdGxlPkdhc3RyaWMgc2xlZXZlIGxlYWs6
IGEgc2luZ2xlIGluc3RpdHV0aW9uJmFwb3M7cyBleHBlcmllbmNlIHdpdGggZWFybHkgY29tYmlu
ZWQgbGFwYXJvZW5kb3Njb3BpYyBtYW5hZ2VtZW50PC90aXRsZT48c2Vjb25kYXJ5LXRpdGxlPlN1
cmcgT2JlcyBSZWxhdCBEaXM8L3NlY29uZGFyeS10aXRsZT48YWx0LXRpdGxlPlN1cmdlcnkgZm9y
IG9iZXNpdHkgYW5kIHJlbGF0ZWQgZGlzZWFzZXMgOiBvZmZpY2lhbCBqb3VybmFsIG9mIHRoZSBB
bWVyaWNhbiBTb2NpZXR5IGZvciBCYXJpYXRyaWMgU3VyZ2VyeTwvYWx0LXRpdGxlPjwvdGl0bGVz
PjxwZXJpb2RpY2FsPjxmdWxsLXRpdGxlPlN1cmcgT2JlcyBSZWxhdCBEaXM8L2Z1bGwtdGl0bGU+
PGFiYnItMT5TdXJnZXJ5IGZvciBvYmVzaXR5IGFuZCByZWxhdGVkIGRpc2Vhc2VzIDogb2ZmaWNp
YWwgam91cm5hbCBvZiB0aGUgQW1lcmljYW4gU29jaWV0eSBmb3IgQmFyaWF0cmljIFN1cmdlcnk8
L2FiYnItMT48L3BlcmlvZGljYWw+PGFsdC1wZXJpb2RpY2FsPjxmdWxsLXRpdGxlPlN1cmcgT2Jl
cyBSZWxhdCBEaXM8L2Z1bGwtdGl0bGU+PGFiYnItMT5TdXJnZXJ5IGZvciBvYmVzaXR5IGFuZCBy
ZWxhdGVkIGRpc2Vhc2VzIDogb2ZmaWNpYWwgam91cm5hbCBvZiB0aGUgQW1lcmljYW4gU29jaWV0
eSBmb3IgQmFyaWF0cmljIFN1cmdlcnk8L2FiYnItMT48L2FsdC1wZXJpb2RpY2FsPjxkYXRlcz48
eWVhcj4yMDE0PC95ZWFyPjxwdWItZGF0ZXM+PGRhdGU+SnVuIDE5PC9kYXRlPjwvcHViLWRhdGVz
PjwvZGF0ZXM+PGlzYm4+MTg3OC03NTMzIChFbGVjdHJvbmljKSYjeEQ7MTU1MC03Mjg5IChMaW5r
aW5nKTwvaXNibj48YWNjZXNzaW9uLW51bT4yNTU0MzMxMjwvYWNjZXNzaW9uLW51bT48dXJscz48
cmVsYXRlZC11cmxzPjx1cmw+aHR0cDovL3d3dy5uY2JpLm5sbS5uaWguZ292L3B1Ym1lZC8yNTU0
MzMxMjwvdXJsPjwvcmVsYXRlZC11cmxzPjwvdXJscz48ZWxlY3Ryb25pYy1yZXNvdXJjZS1udW0+
MTAuMTAxNi9qLnNvYXJkLjIwMTQuMDYuMDExPC9lbGVjdHJvbmljLXJlc291cmNlLW51bT48L3Jl
Y29yZD48L0NpdGU+PENpdGU+PEF1dGhvcj5Nb3JhbGVzPC9BdXRob3I+PFllYXI+MjAxMTwvWWVh
cj48UmVjTnVtPjMzOTwvUmVjTnVtPjxyZWNvcmQ+PHJlYy1udW1iZXI+MzM5PC9yZWMtbnVtYmVy
Pjxmb3JlaWduLWtleXM+PGtleSBhcHA9IkVOIiBkYi1pZD0idHZleHRmeGR5eHZyZWhldmZmejUy
MjliYXBmcnIweDJkdjByIj4zMzk8L2tleT48L2ZvcmVpZ24ta2V5cz48cmVmLXR5cGUgbmFtZT0i
Sm91cm5hbCBBcnRpY2xlIj4xNzwvcmVmLXR5cGU+PGNvbnRyaWJ1dG9ycz48YXV0aG9ycz48YXV0
aG9yPk1vcmFsZXMsIE0uIFAuPC9hdXRob3I+PGF1dGhvcj5NaWVkZW1hLCBCLiBXLjwvYXV0aG9y
PjxhdXRob3I+U2NvdHQsIEouIFMuPC9hdXRob3I+PGF1dGhvcj5kZSBsYSBUb3JyZSwgUi4gQS48
L2F1dGhvcj48L2F1dGhvcnM+PC9jb250cmlidXRvcnM+PGF1dGgtYWRkcmVzcz5TU00gV2VpZ2h0
LUxvc3MgSW5zdGl0dXRlLCBEZVBhdWwgSGVhbHRoIENlbnRlciwgU1NNIEhlYWx0aCBDYXJlLCAx
MjI2NiBEZVBhdWwgRHJpdmUgU3VpdGUgMzEwLCBTdCBMb3VpcywgTU8gNjMwNDQsIFVTQS4gbXBt
b3JhbGVzbWRAeWFob28uY29tPC9hdXRoLWFkZHJlc3M+PHRpdGxlcz48dGl0bGU+TWFuYWdlbWVu
dCBvZiBwb3N0c3VyZ2ljYWwgbGVha3MgaW4gdGhlIGJhcmlhdHJpYyBwYXRpZW50PC90aXRsZT48
c2Vjb25kYXJ5LXRpdGxlPkdhc3Ryb2ludGVzdCBFbmRvc2MgQ2xpbiBOIEFtPC9zZWNvbmRhcnkt
dGl0bGU+PGFsdC10aXRsZT5HYXN0cm9pbnRlc3RpbmFsIGVuZG9zY29weSBjbGluaWNzIG9mIE5v
cnRoIEFtZXJpY2E8L2FsdC10aXRsZT48L3RpdGxlcz48cGVyaW9kaWNhbD48ZnVsbC10aXRsZT5H
YXN0cm9pbnRlc3QgRW5kb3NjIENsaW4gTiBBbTwvZnVsbC10aXRsZT48YWJici0xPkdhc3Ryb2lu
dGVzdGluYWwgZW5kb3Njb3B5IGNsaW5pY3Mgb2YgTm9ydGggQW1lcmljYTwvYWJici0xPjwvcGVy
aW9kaWNhbD48YWx0LXBlcmlvZGljYWw+PGZ1bGwtdGl0bGU+R2FzdHJvaW50ZXN0IEVuZG9zYyBD
bGluIE4gQW08L2Z1bGwtdGl0bGU+PGFiYnItMT5HYXN0cm9pbnRlc3RpbmFsIGVuZG9zY29weSBj
bGluaWNzIG9mIE5vcnRoIEFtZXJpY2E8L2FiYnItMT48L2FsdC1wZXJpb2RpY2FsPjxwYWdlcz4y
OTUtMzA0PC9wYWdlcz48dm9sdW1lPjIxPC92b2x1bWU+PG51bWJlcj4yPC9udW1iZXI+PGtleXdv
cmRzPjxrZXl3b3JkPkFuYXN0b21vdGljIExlYWsvZGlhZ25vc2lzL2V0aW9sb2d5Lyp0aGVyYXB5
PC9rZXl3b3JkPjxrZXl3b3JkPkJhcmlhdHJpYyBTdXJnZXJ5LyphZHZlcnNlIGVmZmVjdHM8L2tl
eXdvcmQ+PGtleXdvcmQ+SHVtYW5zPC9rZXl3b3JkPjxrZXl3b3JkPkluY2lkZW5jZTwva2V5d29y
ZD48a2V5d29yZD5PYmVzaXR5LCBNb3JiaWQvKnN1cmdlcnk8L2tleXdvcmQ+PGtleXdvcmQ+U3Rl
bnRzPC9rZXl3b3JkPjwva2V5d29yZHM+PGRhdGVzPjx5ZWFyPjIwMTE8L3llYXI+PHB1Yi1kYXRl
cz48ZGF0ZT5BcHI8L2RhdGU+PC9wdWItZGF0ZXM+PC9kYXRlcz48aXNibj4xNTU4LTE5NTAgKEVs
ZWN0cm9uaWMpJiN4RDsxMDUyLTUxNTcgKExpbmtpbmcpPC9pc2JuPjxhY2Nlc3Npb24tbnVtPjIx
NTY5OTgxPC9hY2Nlc3Npb24tbnVtPjx1cmxzPjxyZWxhdGVkLXVybHM+PHVybD5odHRwOi8vd3d3
Lm5jYmkubmxtLm5paC5nb3YvcHVibWVkLzIxNTY5OTgxPC91cmw+PC9yZWxhdGVkLXVybHM+PC91
cmxzPjxlbGVjdHJvbmljLXJlc291cmNlLW51bT4xMC4xMDE2L2ouZ2llYy4yMDExLjAyLjAwODwv
ZWxlY3Ryb25pYy1yZXNvdXJjZS1udW0+PC9yZWNvcmQ+PC9DaXRlPjxDaXRlPjxBdXRob3I+U2Fr
cmFuPC9BdXRob3I+PFllYXI+MjAxMzwvWWVhcj48UmVjTnVtPjM0MTwvUmVjTnVtPjxyZWNvcmQ+
PHJlYy1udW1iZXI+MzQxPC9yZWMtbnVtYmVyPjxmb3JlaWduLWtleXM+PGtleSBhcHA9IkVOIiBk
Yi1pZD0idHZleHRmeGR5eHZyZWhldmZmejUyMjliYXBmcnIweDJkdjByIj4zNDE8L2tleT48L2Zv
cmVpZ24ta2V5cz48cmVmLXR5cGUgbmFtZT0iSm91cm5hbCBBcnRpY2xlIj4xNzwvcmVmLXR5cGU+
PGNvbnRyaWJ1dG9ycz48YXV0aG9ycz48YXV0aG9yPlNha3JhbiwgTi48L2F1dGhvcj48YXV0aG9y
PkdvaXRlaW4sIEQuPC9hdXRob3I+PGF1dGhvcj5SYXppZWwsIEEuPC9hdXRob3I+PGF1dGhvcj5L
ZWlkYXIsIEEuPC9hdXRob3I+PGF1dGhvcj5CZWdsYWlidGVyLCBOLjwvYXV0aG9yPjxhdXRob3I+
R3JpbmJhdW0sIFIuPC9hdXRob3I+PGF1dGhvcj5NYXR0ZXIsIEkuPC9hdXRob3I+PGF1dGhvcj5B
bGZpY2ksIFIuPC9hdXRob3I+PGF1dGhvcj5NYWhham5hLCBBLjwvYXV0aG9yPjxhdXRob3I+V2Fr
c21hbiwgSS48L2F1dGhvcj48YXV0aG9yPlNoaW1vbm92LCBNLjwvYXV0aG9yPjxhdXRob3I+QXNz
YWxpYSwgQS48L2F1dGhvcj48L2F1dGhvcnM+PC9jb250cmlidXRvcnM+PGF1dGgtYWRkcmVzcz5E
ZXBhcnRtZW50IG9mIFN1cmdlcnksIEhpbGxlbCBZYWZmZSBNZWRpY2FsIENlbnRlciwgSGFkZXJh
LCBJc3JhZWwuIHNha3JhbmFzQHlhaG9vLmNvbTwvYXV0aC1hZGRyZXNzPjx0aXRsZXM+PHRpdGxl
Pkdhc3RyaWMgbGVha3MgYWZ0ZXIgc2xlZXZlIGdhc3RyZWN0b215OiBhIG11bHRpY2VudGVyIGV4
cGVyaWVuY2Ugd2l0aCAyLDgzNCBwYXRpZW50czwvdGl0bGU+PHNlY29uZGFyeS10aXRsZT5TdXJn
IEVuZG9zYzwvc2Vjb25kYXJ5LXRpdGxlPjxhbHQtdGl0bGU+U3VyZ2ljYWwgZW5kb3Njb3B5PC9h
bHQtdGl0bGU+PC90aXRsZXM+PHBlcmlvZGljYWw+PGZ1bGwtdGl0bGU+U3VyZyBFbmRvc2M8L2Z1
bGwtdGl0bGU+PGFiYnItMT5TdXJnaWNhbCBlbmRvc2NvcHk8L2FiYnItMT48L3BlcmlvZGljYWw+
PGFsdC1wZXJpb2RpY2FsPjxmdWxsLXRpdGxlPlN1cmcgRW5kb3NjPC9mdWxsLXRpdGxlPjxhYmJy
LTE+U3VyZ2ljYWwgZW5kb3Njb3B5PC9hYmJyLTE+PC9hbHQtcGVyaW9kaWNhbD48cGFnZXM+MjQw
LTU8L3BhZ2VzPjx2b2x1bWU+Mjc8L3ZvbHVtZT48bnVtYmVyPjE8L251bWJlcj48a2V5d29yZHM+
PGtleXdvcmQ+QWR1bHQ8L2tleXdvcmQ+PGtleXdvcmQ+Q2FzZS1Db250cm9sIFN0dWRpZXM8L2tl
eXdvcmQ+PGtleXdvcmQ+Q29udmVyc2lvbiB0byBPcGVuIFN1cmdlcnkvc3RhdGlzdGljcyAmYW1w
OyBudW1lcmljYWwgZGF0YTwva2V5d29yZD48a2V5d29yZD5GZW1hbGU8L2tleXdvcmQ+PGtleXdv
cmQ+R2FzdHJlY3RvbXkvKmFkdmVyc2UgZWZmZWN0czwva2V5d29yZD48a2V5d29yZD5HYXN0cm9w
bGFzdHkvKmFkdmVyc2UgZWZmZWN0czwva2V5d29yZD48a2V5d29yZD5IdW1hbnM8L2tleXdvcmQ+
PGtleXdvcmQ+SW50cmFvcGVyYXRpdmUgQ29tcGxpY2F0aW9ucy9ldGlvbG9neTwva2V5d29yZD48
a2V5d29yZD5MYXBhcm9zY29weS8qYWR2ZXJzZSBlZmZlY3RzPC9rZXl3b3JkPjxrZXl3b3JkPk1h
bGU8L2tleXdvcmQ+PGtleXdvcmQ+T2Jlc2l0eSwgTW9yYmlkLypzdXJnZXJ5PC9rZXl3b3JkPjxr
ZXl3b3JkPlJlb3BlcmF0aW9uPC9rZXl3b3JkPjxrZXl3b3JkPlJldHJvc3BlY3RpdmUgU3R1ZGll
czwva2V5d29yZD48a2V5d29yZD5TdXJnaWNhbCBXb3VuZCBEZWhpc2NlbmNlLypldGlvbG9neS9z
dXJnZXJ5PC9rZXl3b3JkPjxrZXl3b3JkPlRyZWF0bWVudCBPdXRjb21lPC9rZXl3b3JkPjwva2V5
d29yZHM+PGRhdGVzPjx5ZWFyPjIwMTM8L3llYXI+PHB1Yi1kYXRlcz48ZGF0ZT5KYW48L2RhdGU+
PC9wdWItZGF0ZXM+PC9kYXRlcz48aXNibj4xNDMyLTIyMTggKEVsZWN0cm9uaWMpJiN4RDswOTMw
LTI3OTQgKExpbmtpbmcpPC9pc2JuPjxhY2Nlc3Npb24tbnVtPjIyNzUyMjgzPC9hY2Nlc3Npb24t
bnVtPjx1cmxzPjxyZWxhdGVkLXVybHM+PHVybD5odHRwOi8vd3d3Lm5jYmkubmxtLm5paC5nb3Yv
cHVibWVkLzIyNzUyMjgzPC91cmw+PC9yZWxhdGVkLXVybHM+PC91cmxzPjxlbGVjdHJvbmljLXJl
c291cmNlLW51bT4xMC4xMDA3L3MwMDQ2NC0wMTItMjQyNi14PC9lbGVjdHJvbmljLXJlc291cmNl
LW51bT48L3JlY29yZD48L0NpdGU+PC9FbmROb3RlPn==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634522" w:rsidRPr="0093394A">
        <w:rPr>
          <w:rFonts w:ascii="Book Antiqua" w:eastAsia="Times New Roman" w:hAnsi="Book Antiqua" w:cs="Arial"/>
          <w:color w:val="000000"/>
          <w:shd w:val="clear" w:color="auto" w:fill="FFFFFF"/>
        </w:rPr>
      </w:r>
      <w:r w:rsidR="00634522"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5" w:tooltip="Juza, 2014 #449" w:history="1">
        <w:r w:rsidR="0036706B" w:rsidRPr="0093394A">
          <w:rPr>
            <w:rFonts w:ascii="Book Antiqua" w:eastAsia="Times New Roman" w:hAnsi="Book Antiqua" w:cs="Arial"/>
            <w:noProof/>
            <w:color w:val="000000"/>
            <w:shd w:val="clear" w:color="auto" w:fill="FFFFFF"/>
            <w:vertAlign w:val="superscript"/>
          </w:rPr>
          <w:t>5</w:t>
        </w:r>
      </w:hyperlink>
      <w:r w:rsidR="00957787" w:rsidRPr="0093394A">
        <w:rPr>
          <w:rFonts w:ascii="Book Antiqua" w:eastAsia="Times New Roman" w:hAnsi="Book Antiqua" w:cs="Arial"/>
          <w:noProof/>
          <w:color w:val="000000"/>
          <w:shd w:val="clear" w:color="auto" w:fill="FFFFFF"/>
          <w:vertAlign w:val="superscript"/>
        </w:rPr>
        <w:t>,</w:t>
      </w:r>
      <w:hyperlink w:anchor="_ENREF_15" w:tooltip="Arora, 2009 #329" w:history="1">
        <w:r w:rsidR="0036706B" w:rsidRPr="0093394A">
          <w:rPr>
            <w:rFonts w:ascii="Book Antiqua" w:eastAsia="Times New Roman" w:hAnsi="Book Antiqua" w:cs="Arial"/>
            <w:noProof/>
            <w:color w:val="000000"/>
            <w:shd w:val="clear" w:color="auto" w:fill="FFFFFF"/>
            <w:vertAlign w:val="superscript"/>
          </w:rPr>
          <w:t>15-17</w:t>
        </w:r>
      </w:hyperlink>
      <w:r w:rsidR="00957787" w:rsidRPr="0093394A">
        <w:rPr>
          <w:rFonts w:ascii="Book Antiqua" w:eastAsia="Times New Roman" w:hAnsi="Book Antiqua" w:cs="Arial"/>
          <w:noProof/>
          <w:color w:val="000000"/>
          <w:shd w:val="clear" w:color="auto" w:fill="FFFFFF"/>
          <w:vertAlign w:val="superscript"/>
        </w:rPr>
        <w:t>]</w:t>
      </w:r>
      <w:r w:rsidR="00634522" w:rsidRPr="0093394A">
        <w:rPr>
          <w:rFonts w:ascii="Book Antiqua" w:eastAsia="Times New Roman" w:hAnsi="Book Antiqua" w:cs="Arial"/>
          <w:color w:val="000000"/>
          <w:shd w:val="clear" w:color="auto" w:fill="FFFFFF"/>
        </w:rPr>
        <w:fldChar w:fldCharType="end"/>
      </w:r>
      <w:r w:rsidR="000077E8"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0077E8" w:rsidRPr="0093394A">
        <w:rPr>
          <w:rFonts w:ascii="Book Antiqua" w:eastAsia="Times New Roman" w:hAnsi="Book Antiqua" w:cs="Arial"/>
          <w:color w:val="000000"/>
          <w:shd w:val="clear" w:color="auto" w:fill="FFFFFF"/>
        </w:rPr>
        <w:t xml:space="preserve">The mortality rate for patients who develop leak ranges from </w:t>
      </w:r>
      <w:r w:rsidR="00697C97" w:rsidRPr="0093394A">
        <w:rPr>
          <w:rFonts w:ascii="Book Antiqua" w:eastAsia="Times New Roman" w:hAnsi="Book Antiqua" w:cs="Arial"/>
          <w:color w:val="000000"/>
          <w:shd w:val="clear" w:color="auto" w:fill="FFFFFF"/>
        </w:rPr>
        <w:t>0.</w:t>
      </w:r>
      <w:r w:rsidR="000077E8" w:rsidRPr="0093394A">
        <w:rPr>
          <w:rFonts w:ascii="Book Antiqua" w:eastAsia="Times New Roman" w:hAnsi="Book Antiqua" w:cs="Arial"/>
          <w:color w:val="000000"/>
          <w:shd w:val="clear" w:color="auto" w:fill="FFFFFF"/>
        </w:rPr>
        <w:t>6</w:t>
      </w:r>
      <w:r w:rsidR="00E53588" w:rsidRPr="0093394A">
        <w:rPr>
          <w:rFonts w:ascii="Book Antiqua" w:eastAsia="宋体" w:hAnsi="Book Antiqua" w:cs="Arial"/>
          <w:color w:val="000000"/>
          <w:shd w:val="clear" w:color="auto" w:fill="FFFFFF"/>
          <w:lang w:eastAsia="zh-CN"/>
        </w:rPr>
        <w:t>%</w:t>
      </w:r>
      <w:r w:rsidR="000077E8" w:rsidRPr="0093394A">
        <w:rPr>
          <w:rFonts w:ascii="Book Antiqua" w:eastAsia="Times New Roman" w:hAnsi="Book Antiqua" w:cs="Arial"/>
          <w:color w:val="000000"/>
          <w:shd w:val="clear" w:color="auto" w:fill="FFFFFF"/>
        </w:rPr>
        <w:t>-14%</w:t>
      </w:r>
      <w:r w:rsidR="00697C97" w:rsidRPr="0093394A">
        <w:rPr>
          <w:rFonts w:ascii="Book Antiqua" w:eastAsia="Times New Roman" w:hAnsi="Book Antiqua" w:cs="Arial"/>
          <w:color w:val="000000"/>
          <w:shd w:val="clear" w:color="auto" w:fill="FFFFFF"/>
        </w:rPr>
        <w:fldChar w:fldCharType="begin">
          <w:fldData xml:space="preserve">PEVuZE5vdGU+PENpdGU+PEF1dGhvcj5BbG1haG1lZWQ8L0F1dGhvcj48WWVhcj4yMDA3PC9ZZWFy
PjxSZWNOdW0+MzQyPC9SZWNOdW0+PERpc3BsYXlUZXh0PjxzdHlsZSBmYWNlPSJzdXBlcnNjcmlw
dCI+WzE4LDE5XTwvc3R5bGU+PC9EaXNwbGF5VGV4dD48cmVjb3JkPjxyZWMtbnVtYmVyPjM0Mjwv
cmVjLW51bWJlcj48Zm9yZWlnbi1rZXlzPjxrZXkgYXBwPSJFTiIgZGItaWQ9InR2ZXh0ZnhkeXh2
cmVoZXZmZno1MjI5YmFwZnJyMHgyZHYwciI+MzQyPC9rZXk+PC9mb3JlaWduLWtleXM+PHJlZi10
eXBlIG5hbWU9IkpvdXJuYWwgQXJ0aWNsZSI+MTc8L3JlZi10eXBlPjxjb250cmlidXRvcnM+PGF1
dGhvcnM+PGF1dGhvcj5BbG1haG1lZWQsIFQuPC9hdXRob3I+PGF1dGhvcj5Hb256YWxleiwgUi48
L2F1dGhvcj48YXV0aG9yPk5lbHNvbiwgTC4gRy48L2F1dGhvcj48YXV0aG9yPkhhaW5lcywgSy48
L2F1dGhvcj48YXV0aG9yPkdhbGxhZ2hlciwgUy4gRi48L2F1dGhvcj48YXV0aG9yPk11cnIsIE0u
IE0uPC9hdXRob3I+PC9hdXRob3JzPjwvY29udHJpYnV0b3JzPjxhdXRoLWFkZHJlc3M+VW5pdmVy
c2l0eSBvZiBTb3V0aCBGbG9yaWRhLCBUYW1wYSBHZW5lcmFsIEhvc3BpdGFsLCBQTyBCb3ggMTI4
OSwgVGFtcGEsIEZMIDMzNjAxLCBVU0EuPC9hdXRoLWFkZHJlc3M+PHRpdGxlcz48dGl0bGU+TW9y
YmlkaXR5IG9mIGFuYXN0b21vdGljIGxlYWtzIGluIHBhdGllbnRzIHVuZGVyZ29pbmcgUm91eC1l
bi1ZIGdhc3RyaWMgYnlwYXNzPC90aXRsZT48c2Vjb25kYXJ5LXRpdGxlPkFyY2ggU3VyZzwvc2Vj
b25kYXJ5LXRpdGxlPjxhbHQtdGl0bGU+QXJjaGl2ZXMgb2Ygc3VyZ2VyeTwvYWx0LXRpdGxlPjwv
dGl0bGVzPjxwZXJpb2RpY2FsPjxmdWxsLXRpdGxlPkFyY2ggU3VyZzwvZnVsbC10aXRsZT48YWJi
ci0xPkFyY2hpdmVzIG9mIHN1cmdlcnk8L2FiYnItMT48L3BlcmlvZGljYWw+PGFsdC1wZXJpb2Rp
Y2FsPjxmdWxsLXRpdGxlPkFyY2ggU3VyZzwvZnVsbC10aXRsZT48YWJici0xPkFyY2hpdmVzIG9m
IHN1cmdlcnk8L2FiYnItMT48L2FsdC1wZXJpb2RpY2FsPjxwYWdlcz45NTQtNzwvcGFnZXM+PHZv
bHVtZT4xNDI8L3ZvbHVtZT48bnVtYmVyPjEwPC9udW1iZXI+PGtleXdvcmRzPjxrZXl3b3JkPkFk
dWx0PC9rZXl3b3JkPjxrZXl3b3JkPkFnZWQ8L2tleXdvcmQ+PGtleXdvcmQ+RmVtYWxlPC9rZXl3
b3JkPjxrZXl3b3JkPkZvbGxvdy1VcCBTdHVkaWVzPC9rZXl3b3JkPjxrZXl3b3JkPkdhc3RyaWMg
QnlwYXNzLyphZHZlcnNlIGVmZmVjdHMvKm1vcnRhbGl0eTwva2V5d29yZD48a2V5d29yZD5IdW1h
bnM8L2tleXdvcmQ+PGtleXdvcmQ+TGVuZ3RoIG9mIFN0YXk8L2tleXdvcmQ+PGtleXdvcmQ+TG9n
aXN0aWMgTW9kZWxzPC9rZXl3b3JkPjxrZXl3b3JkPk1hbGU8L2tleXdvcmQ+PGtleXdvcmQ+TWlk
ZGxlIEFnZWQ8L2tleXdvcmQ+PGtleXdvcmQ+T2Jlc2l0eSwgTW9yYmlkL2NvbXBsaWNhdGlvbnMv
bW9ydGFsaXR5LypzdXJnZXJ5PC9rZXl3b3JkPjxrZXl3b3JkPlBvc3RvcGVyYXRpdmUgQ29tcGxp
Y2F0aW9ucy9tb3J0YWxpdHk8L2tleXdvcmQ+PGtleXdvcmQ+UmV0cm9zcGVjdGl2ZSBTdHVkaWVz
PC9rZXl3b3JkPjxrZXl3b3JkPlJpc2sgRmFjdG9yczwva2V5d29yZD48L2tleXdvcmRzPjxkYXRl
cz48eWVhcj4yMDA3PC95ZWFyPjxwdWItZGF0ZXM+PGRhdGU+T2N0PC9kYXRlPjwvcHViLWRhdGVz
PjwvZGF0ZXM+PGlzYm4+MDAwNC0wMDEwIChQcmludCkmI3hEOzAwMDQtMDAxMCAoTGlua2luZyk8
L2lzYm4+PGFjY2Vzc2lvbi1udW0+MTc5MzgzMDg8L2FjY2Vzc2lvbi1udW0+PHVybHM+PHJlbGF0
ZWQtdXJscz48dXJsPmh0dHA6Ly93d3cubmNiaS5ubG0ubmloLmdvdi9wdWJtZWQvMTc5MzgzMDg8
L3VybD48L3JlbGF0ZWQtdXJscz48L3VybHM+PGVsZWN0cm9uaWMtcmVzb3VyY2UtbnVtPjEwLjEw
MDEvYXJjaHN1cmcuMTQyLjEwLjk1NDwvZWxlY3Ryb25pYy1yZXNvdXJjZS1udW0+PC9yZWNvcmQ+
PC9DaXRlPjxDaXRlPjxBdXRob3I+TGVlPC9BdXRob3I+PFllYXI+MjAwNzwvWWVhcj48UmVjTnVt
PjM0MzwvUmVjTnVtPjxyZWNvcmQ+PHJlYy1udW1iZXI+MzQzPC9yZWMtbnVtYmVyPjxmb3JlaWdu
LWtleXM+PGtleSBhcHA9IkVOIiBkYi1pZD0idHZleHRmeGR5eHZyZWhldmZmejUyMjliYXBmcnIw
eDJkdjByIj4zNDM8L2tleT48L2ZvcmVpZ24ta2V5cz48cmVmLXR5cGUgbmFtZT0iSm91cm5hbCBB
cnRpY2xlIj4xNzwvcmVmLXR5cGU+PGNvbnRyaWJ1dG9ycz48YXV0aG9ycz48YXV0aG9yPkxlZSwg
Uy48L2F1dGhvcj48YXV0aG9yPkNhcm1vZHksIEIuPC9hdXRob3I+PGF1dGhvcj5Xb2xmZSwgTC48
L2F1dGhvcj48YXV0aG9yPkRlbWFyaWEsIEUuPC9hdXRob3I+PGF1dGhvcj5LZWxsdW0sIEouIE0u
PC9hdXRob3I+PGF1dGhvcj5TdWdlcm1hbiwgSC48L2F1dGhvcj48YXV0aG9yPk1haGVyLCBKLiBX
LjwvYXV0aG9yPjwvYXV0aG9ycz48L2NvbnRyaWJ1dG9ycz48YXV0aC1hZGRyZXNzPkRlcGFydG1l
bnQgb2YgU3VyZ2VyeSwgVmlyZ2luaWEgQ29tbW9ud2VhbHRoIFVuaXZlcnNpdHksIFJpY2htb25k
LCBWQSwgVVNBLjwvYXV0aC1hZGRyZXNzPjx0aXRsZXM+PHRpdGxlPkVmZmVjdCBvZiBsb2NhdGlv
biBhbmQgc3BlZWQgb2YgZGlhZ25vc2lzIG9uIGFuYXN0b21vdGljIGxlYWsgb3V0Y29tZXMgaW4g
MzgyOCBnYXN0cmljIGJ5cGFzcyBjYXNl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NzA4LTEz
PC9wYWdlcz48dm9sdW1lPjExPC92b2x1bWU+PG51bWJlcj42PC9udW1iZXI+PGtleXdvcmRzPjxr
ZXl3b3JkPkFkdWx0PC9rZXl3b3JkPjxrZXl3b3JkPkFuYXN0b21vc2lzLCBTdXJnaWNhbC9hZHZl
cnNlIGVmZmVjdHM8L2tleXdvcmQ+PGtleXdvcmQ+RGF0YWJhc2VzIGFzIFRvcGljPC9rZXl3b3Jk
PjxrZXl3b3JkPkZlbWFsZTwva2V5d29yZD48a2V5d29yZD5HYXN0cmljIEJ5cGFzcy8qYWR2ZXJz
ZSBlZmZlY3RzL21ldGhvZHMvbW9ydGFsaXR5PC9rZXl3b3JkPjxrZXl3b3JkPkh1bWFuczwva2V5
d29yZD48a2V5d29yZD5KZWp1bnVtLypzdXJnZXJ5PC9rZXl3b3JkPjxrZXl3b3JkPkxhcGFyb3Nj
b3B5PC9rZXl3b3JkPjxrZXl3b3JkPk1hbGU8L2tleXdvcmQ+PGtleXdvcmQ+TWlkZGxlIEFnZWQ8
L2tleXdvcmQ+PGtleXdvcmQ+UmV0cm9zcGVjdGl2ZSBTdHVkaWVzPC9rZXl3b3JkPjxrZXl3b3Jk
PlN0b21hY2gvKnN1cmdlcnk8L2tleXdvcmQ+PGtleXdvcmQ+U3VyZ2ljYWwgV291bmQgRGVoaXNj
ZW5jZS8qZGlhZ25vc2lzL2VwaWRlbWlvbG9neS9ldGlvbG9neTwva2V5d29yZD48a2V5d29yZD5U
aW1lIEZhY3RvcnM8L2tleXdvcmQ+PC9rZXl3b3Jkcz48ZGF0ZXM+PHllYXI+MjAwNzwveWVhcj48
cHViLWRhdGVzPjxkYXRlPkp1bjwvZGF0ZT48L3B1Yi1kYXRlcz48L2RhdGVzPjxpc2JuPjEwOTEt
MjU1WCAoUHJpbnQpJiN4RDsxMDkxLTI1NVggKExpbmtpbmcpPC9pc2JuPjxhY2Nlc3Npb24tbnVt
PjE3NTYyMTE4PC9hY2Nlc3Npb24tbnVtPjx1cmxzPjxyZWxhdGVkLXVybHM+PHVybD5odHRwOi8v
d3d3Lm5jYmkubmxtLm5paC5nb3YvcHVibWVkLzE3NTYyMTE4PC91cmw+PC9yZWxhdGVkLXVybHM+
PC91cmxzPjxlbGVjdHJvbmljLXJlc291cmNlLW51bT4xMC4xMDA3L3MxMTYwNS0wMDctMDA4NS0z
PC9lbGVjdHJvbmljLXJlc291cmNlLW51bT48L3JlY29yZD48L0NpdGU+PC9FbmROb3RlPn==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BbG1haG1lZWQ8L0F1dGhvcj48WWVhcj4yMDA3PC9ZZWFy
PjxSZWNOdW0+MzQyPC9SZWNOdW0+PERpc3BsYXlUZXh0PjxzdHlsZSBmYWNlPSJzdXBlcnNjcmlw
dCI+WzE4LDE5XTwvc3R5bGU+PC9EaXNwbGF5VGV4dD48cmVjb3JkPjxyZWMtbnVtYmVyPjM0Mjwv
cmVjLW51bWJlcj48Zm9yZWlnbi1rZXlzPjxrZXkgYXBwPSJFTiIgZGItaWQ9InR2ZXh0ZnhkeXh2
cmVoZXZmZno1MjI5YmFwZnJyMHgyZHYwciI+MzQyPC9rZXk+PC9mb3JlaWduLWtleXM+PHJlZi10
eXBlIG5hbWU9IkpvdXJuYWwgQXJ0aWNsZSI+MTc8L3JlZi10eXBlPjxjb250cmlidXRvcnM+PGF1
dGhvcnM+PGF1dGhvcj5BbG1haG1lZWQsIFQuPC9hdXRob3I+PGF1dGhvcj5Hb256YWxleiwgUi48
L2F1dGhvcj48YXV0aG9yPk5lbHNvbiwgTC4gRy48L2F1dGhvcj48YXV0aG9yPkhhaW5lcywgSy48
L2F1dGhvcj48YXV0aG9yPkdhbGxhZ2hlciwgUy4gRi48L2F1dGhvcj48YXV0aG9yPk11cnIsIE0u
IE0uPC9hdXRob3I+PC9hdXRob3JzPjwvY29udHJpYnV0b3JzPjxhdXRoLWFkZHJlc3M+VW5pdmVy
c2l0eSBvZiBTb3V0aCBGbG9yaWRhLCBUYW1wYSBHZW5lcmFsIEhvc3BpdGFsLCBQTyBCb3ggMTI4
OSwgVGFtcGEsIEZMIDMzNjAxLCBVU0EuPC9hdXRoLWFkZHJlc3M+PHRpdGxlcz48dGl0bGU+TW9y
YmlkaXR5IG9mIGFuYXN0b21vdGljIGxlYWtzIGluIHBhdGllbnRzIHVuZGVyZ29pbmcgUm91eC1l
bi1ZIGdhc3RyaWMgYnlwYXNzPC90aXRsZT48c2Vjb25kYXJ5LXRpdGxlPkFyY2ggU3VyZzwvc2Vj
b25kYXJ5LXRpdGxlPjxhbHQtdGl0bGU+QXJjaGl2ZXMgb2Ygc3VyZ2VyeTwvYWx0LXRpdGxlPjwv
dGl0bGVzPjxwZXJpb2RpY2FsPjxmdWxsLXRpdGxlPkFyY2ggU3VyZzwvZnVsbC10aXRsZT48YWJi
ci0xPkFyY2hpdmVzIG9mIHN1cmdlcnk8L2FiYnItMT48L3BlcmlvZGljYWw+PGFsdC1wZXJpb2Rp
Y2FsPjxmdWxsLXRpdGxlPkFyY2ggU3VyZzwvZnVsbC10aXRsZT48YWJici0xPkFyY2hpdmVzIG9m
IHN1cmdlcnk8L2FiYnItMT48L2FsdC1wZXJpb2RpY2FsPjxwYWdlcz45NTQtNzwvcGFnZXM+PHZv
bHVtZT4xNDI8L3ZvbHVtZT48bnVtYmVyPjEwPC9udW1iZXI+PGtleXdvcmRzPjxrZXl3b3JkPkFk
dWx0PC9rZXl3b3JkPjxrZXl3b3JkPkFnZWQ8L2tleXdvcmQ+PGtleXdvcmQ+RmVtYWxlPC9rZXl3
b3JkPjxrZXl3b3JkPkZvbGxvdy1VcCBTdHVkaWVzPC9rZXl3b3JkPjxrZXl3b3JkPkdhc3RyaWMg
QnlwYXNzLyphZHZlcnNlIGVmZmVjdHMvKm1vcnRhbGl0eTwva2V5d29yZD48a2V5d29yZD5IdW1h
bnM8L2tleXdvcmQ+PGtleXdvcmQ+TGVuZ3RoIG9mIFN0YXk8L2tleXdvcmQ+PGtleXdvcmQ+TG9n
aXN0aWMgTW9kZWxzPC9rZXl3b3JkPjxrZXl3b3JkPk1hbGU8L2tleXdvcmQ+PGtleXdvcmQ+TWlk
ZGxlIEFnZWQ8L2tleXdvcmQ+PGtleXdvcmQ+T2Jlc2l0eSwgTW9yYmlkL2NvbXBsaWNhdGlvbnMv
bW9ydGFsaXR5LypzdXJnZXJ5PC9rZXl3b3JkPjxrZXl3b3JkPlBvc3RvcGVyYXRpdmUgQ29tcGxp
Y2F0aW9ucy9tb3J0YWxpdHk8L2tleXdvcmQ+PGtleXdvcmQ+UmV0cm9zcGVjdGl2ZSBTdHVkaWVz
PC9rZXl3b3JkPjxrZXl3b3JkPlJpc2sgRmFjdG9yczwva2V5d29yZD48L2tleXdvcmRzPjxkYXRl
cz48eWVhcj4yMDA3PC95ZWFyPjxwdWItZGF0ZXM+PGRhdGU+T2N0PC9kYXRlPjwvcHViLWRhdGVz
PjwvZGF0ZXM+PGlzYm4+MDAwNC0wMDEwIChQcmludCkmI3hEOzAwMDQtMDAxMCAoTGlua2luZyk8
L2lzYm4+PGFjY2Vzc2lvbi1udW0+MTc5MzgzMDg8L2FjY2Vzc2lvbi1udW0+PHVybHM+PHJlbGF0
ZWQtdXJscz48dXJsPmh0dHA6Ly93d3cubmNiaS5ubG0ubmloLmdvdi9wdWJtZWQvMTc5MzgzMDg8
L3VybD48L3JlbGF0ZWQtdXJscz48L3VybHM+PGVsZWN0cm9uaWMtcmVzb3VyY2UtbnVtPjEwLjEw
MDEvYXJjaHN1cmcuMTQyLjEwLjk1NDwvZWxlY3Ryb25pYy1yZXNvdXJjZS1udW0+PC9yZWNvcmQ+
PC9DaXRlPjxDaXRlPjxBdXRob3I+TGVlPC9BdXRob3I+PFllYXI+MjAwNzwvWWVhcj48UmVjTnVt
PjM0MzwvUmVjTnVtPjxyZWNvcmQ+PHJlYy1udW1iZXI+MzQzPC9yZWMtbnVtYmVyPjxmb3JlaWdu
LWtleXM+PGtleSBhcHA9IkVOIiBkYi1pZD0idHZleHRmeGR5eHZyZWhldmZmejUyMjliYXBmcnIw
eDJkdjByIj4zNDM8L2tleT48L2ZvcmVpZ24ta2V5cz48cmVmLXR5cGUgbmFtZT0iSm91cm5hbCBB
cnRpY2xlIj4xNzwvcmVmLXR5cGU+PGNvbnRyaWJ1dG9ycz48YXV0aG9ycz48YXV0aG9yPkxlZSwg
Uy48L2F1dGhvcj48YXV0aG9yPkNhcm1vZHksIEIuPC9hdXRob3I+PGF1dGhvcj5Xb2xmZSwgTC48
L2F1dGhvcj48YXV0aG9yPkRlbWFyaWEsIEUuPC9hdXRob3I+PGF1dGhvcj5LZWxsdW0sIEouIE0u
PC9hdXRob3I+PGF1dGhvcj5TdWdlcm1hbiwgSC48L2F1dGhvcj48YXV0aG9yPk1haGVyLCBKLiBX
LjwvYXV0aG9yPjwvYXV0aG9ycz48L2NvbnRyaWJ1dG9ycz48YXV0aC1hZGRyZXNzPkRlcGFydG1l
bnQgb2YgU3VyZ2VyeSwgVmlyZ2luaWEgQ29tbW9ud2VhbHRoIFVuaXZlcnNpdHksIFJpY2htb25k
LCBWQSwgVVNBLjwvYXV0aC1hZGRyZXNzPjx0aXRsZXM+PHRpdGxlPkVmZmVjdCBvZiBsb2NhdGlv
biBhbmQgc3BlZWQgb2YgZGlhZ25vc2lzIG9uIGFuYXN0b21vdGljIGxlYWsgb3V0Y29tZXMgaW4g
MzgyOCBnYXN0cmljIGJ5cGFzcyBjYXNlczwvdGl0bGU+PHNlY29uZGFyeS10aXRsZT5KIEdhc3Ry
b2ludGVzdCBTdXJnPC9zZWNvbmRhcnktdGl0bGU+PGFsdC10aXRsZT5Kb3VybmFsIG9mIGdhc3Ry
b2ludGVzdGluYWwgc3VyZ2VyeSA6IG9mZmljaWFsIGpvdXJuYWwgb2YgdGhlIFNvY2lldHkgZm9y
IFN1cmdlcnkgb2YgdGhlIEFsaW1lbnRhcnkgVHJhY3Q8L2FsdC10aXRsZT48L3RpdGxlcz48cGVy
aW9kaWNhbD48ZnVsbC10aXRsZT5KIEdhc3Ryb2ludGVzdCBTdXJnPC9mdWxsLXRpdGxlPjxhYmJy
LTE+Sm91cm5hbCBvZiBnYXN0cm9pbnRlc3RpbmFsIHN1cmdlcnkgOiBvZmZpY2lhbCBqb3VybmFs
IG9mIHRoZSBTb2NpZXR5IGZvciBTdXJnZXJ5IG9mIHRoZSBBbGltZW50YXJ5IFRyYWN0PC9hYmJy
LTE+PC9wZXJpb2RpY2FsPjxhbHQtcGVyaW9kaWNhbD48ZnVsbC10aXRsZT5KIEdhc3Ryb2ludGVz
dCBTdXJnPC9mdWxsLXRpdGxlPjxhYmJyLTE+Sm91cm5hbCBvZiBnYXN0cm9pbnRlc3RpbmFsIHN1
cmdlcnkgOiBvZmZpY2lhbCBqb3VybmFsIG9mIHRoZSBTb2NpZXR5IGZvciBTdXJnZXJ5IG9mIHRo
ZSBBbGltZW50YXJ5IFRyYWN0PC9hYmJyLTE+PC9hbHQtcGVyaW9kaWNhbD48cGFnZXM+NzA4LTEz
PC9wYWdlcz48dm9sdW1lPjExPC92b2x1bWU+PG51bWJlcj42PC9udW1iZXI+PGtleXdvcmRzPjxr
ZXl3b3JkPkFkdWx0PC9rZXl3b3JkPjxrZXl3b3JkPkFuYXN0b21vc2lzLCBTdXJnaWNhbC9hZHZl
cnNlIGVmZmVjdHM8L2tleXdvcmQ+PGtleXdvcmQ+RGF0YWJhc2VzIGFzIFRvcGljPC9rZXl3b3Jk
PjxrZXl3b3JkPkZlbWFsZTwva2V5d29yZD48a2V5d29yZD5HYXN0cmljIEJ5cGFzcy8qYWR2ZXJz
ZSBlZmZlY3RzL21ldGhvZHMvbW9ydGFsaXR5PC9rZXl3b3JkPjxrZXl3b3JkPkh1bWFuczwva2V5
d29yZD48a2V5d29yZD5KZWp1bnVtLypzdXJnZXJ5PC9rZXl3b3JkPjxrZXl3b3JkPkxhcGFyb3Nj
b3B5PC9rZXl3b3JkPjxrZXl3b3JkPk1hbGU8L2tleXdvcmQ+PGtleXdvcmQ+TWlkZGxlIEFnZWQ8
L2tleXdvcmQ+PGtleXdvcmQ+UmV0cm9zcGVjdGl2ZSBTdHVkaWVzPC9rZXl3b3JkPjxrZXl3b3Jk
PlN0b21hY2gvKnN1cmdlcnk8L2tleXdvcmQ+PGtleXdvcmQ+U3VyZ2ljYWwgV291bmQgRGVoaXNj
ZW5jZS8qZGlhZ25vc2lzL2VwaWRlbWlvbG9neS9ldGlvbG9neTwva2V5d29yZD48a2V5d29yZD5U
aW1lIEZhY3RvcnM8L2tleXdvcmQ+PC9rZXl3b3Jkcz48ZGF0ZXM+PHllYXI+MjAwNzwveWVhcj48
cHViLWRhdGVzPjxkYXRlPkp1bjwvZGF0ZT48L3B1Yi1kYXRlcz48L2RhdGVzPjxpc2JuPjEwOTEt
MjU1WCAoUHJpbnQpJiN4RDsxMDkxLTI1NVggKExpbmtpbmcpPC9pc2JuPjxhY2Nlc3Npb24tbnVt
PjE3NTYyMTE4PC9hY2Nlc3Npb24tbnVtPjx1cmxzPjxyZWxhdGVkLXVybHM+PHVybD5odHRwOi8v
d3d3Lm5jYmkubmxtLm5paC5nb3YvcHVibWVkLzE3NTYyMTE4PC91cmw+PC9yZWxhdGVkLXVybHM+
PC91cmxzPjxlbGVjdHJvbmljLXJlc291cmNlLW51bT4xMC4xMDA3L3MxMTYwNS0wMDctMDA4NS0z
PC9lbGVjdHJvbmljLXJlc291cmNlLW51bT48L3JlY29yZD48L0NpdGU+PC9FbmROb3RlPn==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697C97" w:rsidRPr="0093394A">
        <w:rPr>
          <w:rFonts w:ascii="Book Antiqua" w:eastAsia="Times New Roman" w:hAnsi="Book Antiqua" w:cs="Arial"/>
          <w:color w:val="000000"/>
          <w:shd w:val="clear" w:color="auto" w:fill="FFFFFF"/>
        </w:rPr>
      </w:r>
      <w:r w:rsidR="00697C97"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18" w:tooltip="Almahmeed, 2007 #342" w:history="1">
        <w:r w:rsidR="0036706B" w:rsidRPr="0093394A">
          <w:rPr>
            <w:rFonts w:ascii="Book Antiqua" w:eastAsia="Times New Roman" w:hAnsi="Book Antiqua" w:cs="Arial"/>
            <w:noProof/>
            <w:color w:val="000000"/>
            <w:shd w:val="clear" w:color="auto" w:fill="FFFFFF"/>
            <w:vertAlign w:val="superscript"/>
          </w:rPr>
          <w:t>18</w:t>
        </w:r>
      </w:hyperlink>
      <w:r w:rsidR="00957787" w:rsidRPr="0093394A">
        <w:rPr>
          <w:rFonts w:ascii="Book Antiqua" w:eastAsia="Times New Roman" w:hAnsi="Book Antiqua" w:cs="Arial"/>
          <w:noProof/>
          <w:color w:val="000000"/>
          <w:shd w:val="clear" w:color="auto" w:fill="FFFFFF"/>
          <w:vertAlign w:val="superscript"/>
        </w:rPr>
        <w:t>,</w:t>
      </w:r>
      <w:hyperlink w:anchor="_ENREF_19" w:tooltip="Lee, 2007 #343" w:history="1">
        <w:r w:rsidR="0036706B" w:rsidRPr="0093394A">
          <w:rPr>
            <w:rFonts w:ascii="Book Antiqua" w:eastAsia="Times New Roman" w:hAnsi="Book Antiqua" w:cs="Arial"/>
            <w:noProof/>
            <w:color w:val="000000"/>
            <w:shd w:val="clear" w:color="auto" w:fill="FFFFFF"/>
            <w:vertAlign w:val="superscript"/>
          </w:rPr>
          <w:t>19</w:t>
        </w:r>
      </w:hyperlink>
      <w:r w:rsidR="00957787" w:rsidRPr="0093394A">
        <w:rPr>
          <w:rFonts w:ascii="Book Antiqua" w:eastAsia="Times New Roman" w:hAnsi="Book Antiqua" w:cs="Arial"/>
          <w:noProof/>
          <w:color w:val="000000"/>
          <w:shd w:val="clear" w:color="auto" w:fill="FFFFFF"/>
          <w:vertAlign w:val="superscript"/>
        </w:rPr>
        <w:t>]</w:t>
      </w:r>
      <w:r w:rsidR="00697C97" w:rsidRPr="0093394A">
        <w:rPr>
          <w:rFonts w:ascii="Book Antiqua" w:eastAsia="Times New Roman" w:hAnsi="Book Antiqua" w:cs="Arial"/>
          <w:color w:val="000000"/>
          <w:shd w:val="clear" w:color="auto" w:fill="FFFFFF"/>
        </w:rPr>
        <w:fldChar w:fldCharType="end"/>
      </w:r>
      <w:r w:rsidR="00697C97"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AD754A" w:rsidRPr="0093394A">
        <w:rPr>
          <w:rFonts w:ascii="Book Antiqua" w:eastAsia="Times New Roman" w:hAnsi="Book Antiqua" w:cs="Arial"/>
          <w:color w:val="000000"/>
          <w:shd w:val="clear" w:color="auto" w:fill="FFFFFF"/>
        </w:rPr>
        <w:t>The American Society for Metabolic and B</w:t>
      </w:r>
      <w:r w:rsidR="00634522" w:rsidRPr="0093394A">
        <w:rPr>
          <w:rFonts w:ascii="Book Antiqua" w:eastAsia="Times New Roman" w:hAnsi="Book Antiqua" w:cs="Arial"/>
          <w:color w:val="000000"/>
          <w:shd w:val="clear" w:color="auto" w:fill="FFFFFF"/>
        </w:rPr>
        <w:t>ariatric Surgery (ASMBS) reported</w:t>
      </w:r>
      <w:r w:rsidR="00AD754A" w:rsidRPr="0093394A">
        <w:rPr>
          <w:rFonts w:ascii="Book Antiqua" w:eastAsia="Times New Roman" w:hAnsi="Book Antiqua" w:cs="Arial"/>
          <w:color w:val="000000"/>
          <w:shd w:val="clear" w:color="auto" w:fill="FFFFFF"/>
        </w:rPr>
        <w:t xml:space="preserve"> that the number of bariatric surgeries performed in the U</w:t>
      </w:r>
      <w:r w:rsidR="00E53588" w:rsidRPr="0093394A">
        <w:rPr>
          <w:rFonts w:ascii="Book Antiqua" w:eastAsia="宋体" w:hAnsi="Book Antiqua" w:cs="Arial"/>
          <w:color w:val="000000"/>
          <w:shd w:val="clear" w:color="auto" w:fill="FFFFFF"/>
          <w:lang w:eastAsia="zh-CN"/>
        </w:rPr>
        <w:t>nited States</w:t>
      </w:r>
      <w:r w:rsidR="00E53588" w:rsidRPr="0093394A">
        <w:rPr>
          <w:rFonts w:ascii="Book Antiqua" w:eastAsia="Times New Roman" w:hAnsi="Book Antiqua" w:cs="Arial"/>
          <w:color w:val="000000"/>
          <w:shd w:val="clear" w:color="auto" w:fill="FFFFFF"/>
        </w:rPr>
        <w:t xml:space="preserve"> is steadily rising with 158</w:t>
      </w:r>
      <w:r w:rsidR="00AD754A" w:rsidRPr="0093394A">
        <w:rPr>
          <w:rFonts w:ascii="Book Antiqua" w:eastAsia="Times New Roman" w:hAnsi="Book Antiqua" w:cs="Arial"/>
          <w:color w:val="000000"/>
          <w:shd w:val="clear" w:color="auto" w:fill="FFFFFF"/>
        </w:rPr>
        <w:t xml:space="preserve">000 cases in 2011 and 179,000 cases in 2013. </w:t>
      </w:r>
    </w:p>
    <w:p w14:paraId="25A1F717" w14:textId="77777777" w:rsidR="00E53588" w:rsidRPr="0093394A" w:rsidRDefault="00EE5B22" w:rsidP="0093394A">
      <w:pPr>
        <w:spacing w:line="360" w:lineRule="auto"/>
        <w:ind w:firstLineChars="200" w:firstLine="480"/>
        <w:contextualSpacing/>
        <w:jc w:val="both"/>
        <w:rPr>
          <w:rFonts w:ascii="Book Antiqua" w:eastAsia="宋体" w:hAnsi="Book Antiqua" w:cs="Arial"/>
          <w:color w:val="000000"/>
          <w:shd w:val="clear" w:color="auto" w:fill="FFFFFF"/>
          <w:lang w:eastAsia="zh-CN"/>
        </w:rPr>
      </w:pPr>
      <w:r w:rsidRPr="0093394A">
        <w:rPr>
          <w:rFonts w:ascii="Book Antiqua" w:eastAsia="Times New Roman" w:hAnsi="Book Antiqua" w:cs="Arial"/>
          <w:color w:val="000000"/>
          <w:shd w:val="clear" w:color="auto" w:fill="FFFFFF"/>
        </w:rPr>
        <w:lastRenderedPageBreak/>
        <w:t>Iatrogenic gastric perforations during upper endoscopy are rare, but it is the site of injury in 3% of all iatrogenic injuries during both diagnostic and therapeutic EGD</w:t>
      </w:r>
      <w:r w:rsidR="00957787" w:rsidRPr="0093394A">
        <w:rPr>
          <w:rFonts w:ascii="Book Antiqua" w:eastAsia="Times New Roman" w:hAnsi="Book Antiqua" w:cs="Arial"/>
          <w:color w:val="000000"/>
          <w:shd w:val="clear" w:color="auto" w:fill="FFFFFF"/>
        </w:rPr>
        <w:fldChar w:fldCharType="begin">
          <w:fldData xml:space="preserve">PEVuZE5vdGU+PENpdGU+PEF1dGhvcj5NZXJjaGVhPC9BdXRob3I+PFllYXI+MjAxMDwvWWVhcj48
UmVjTnVtPjMzMjwvUmVjTnVtPjxEaXNwbGF5VGV4dD48c3R5bGUgZmFjZT0ic3VwZXJzY3JpcHQi
Pls5XTwvc3R5bGU+PC9EaXNwbGF5VGV4dD48cmVjb3JkPjxyZWMtbnVtYmVyPjMzMjwvcmVjLW51
bWJlcj48Zm9yZWlnbi1rZXlzPjxrZXkgYXBwPSJFTiIgZGItaWQ9InR2ZXh0ZnhkeXh2cmVoZXZm
Zno1MjI5YmFwZnJyMHgyZHYwciI+MzMyPC9rZXk+PC9mb3JlaWduLWtleXM+PHJlZi10eXBlIG5h
bWU9IkpvdXJuYWwgQXJ0aWNsZSI+MTc8L3JlZi10eXBlPjxjb250cmlidXRvcnM+PGF1dGhvcnM+
PGF1dGhvcj5NZXJjaGVhLCBBLjwvYXV0aG9yPjxhdXRob3I+Q3VsbGluYW5lLCBELiBDLjwvYXV0
aG9yPjxhdXRob3I+U2F3eWVyLCBNLiBELjwvYXV0aG9yPjxhdXRob3I+SXFiYWwsIEMuIFcuPC9h
dXRob3I+PGF1dGhvcj5CYXJvbiwgVC4gSC48L2F1dGhvcj48YXV0aG9yPldpZ2xlLCBELjwvYXV0
aG9yPjxhdXRob3I+U2FyciwgTS4gRy48L2F1dGhvcj48YXV0aG9yPlppZWxpbnNraSwgTS4gRC48
L2F1dGhvcj48L2F1dGhvcnM+PC9jb250cmlidXRvcnM+PGF1dGgtYWRkcmVzcz5EZXBhcnRtZW50
IG9mIFN1cmdlcnksIE1heW8gQ2xpbmljLCBSb2NoZXN0ZXIsIE1OIDU1OTA1LCBVU0EuPC9hdXRo
LWFkZHJlc3M+PHRpdGxlcz48dGl0bGU+RXNvcGhhZ29nYXN0cm9kdW9kZW5vc2NvcHktYXNzb2Np
YXRlZCBnYXN0cm9pbnRlc3RpbmFsIHBlcmZvcmF0aW9uczogYSBzaW5nbGUtY2VudGVyIGV4cGVy
aWVuY2U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g3Ni04MDsgZGlzY3Vz
c2lvbiA4ODEtMjwvcGFnZXM+PHZvbHVtZT4xNDg8L3ZvbHVtZT48bnVtYmVyPjQ8L251bWJlcj48
a2V5d29yZHM+PGtleXdvcmQ+QmlsZSBEdWN0IERpc2Vhc2VzL2V0aW9sb2d5PC9rZXl3b3JkPjxr
ZXl3b3JkPkNvbW1vbiBCaWxlIER1Y3QvaW5qdXJpZXM8L2tleXdvcmQ+PGtleXdvcmQ+RGlnZXN0
aXZlIFN5c3RlbS8qaW5qdXJpZXM8L2tleXdvcmQ+PGtleXdvcmQ+RGlnZXN0aXZlIFN5c3RlbSBE
aXNlYXNlcy8qZXBpZGVtaW9sb2d5L2V0aW9sb2d5PC9rZXl3b3JkPjxrZXl3b3JkPkR1b2Rlbm9z
Y29weS9hZHZlcnNlIGVmZmVjdHM8L2tleXdvcmQ+PGtleXdvcmQ+RW5kb3Njb3B5LCBEaWdlc3Rp
dmUgU3lzdGVtLyphZHZlcnNlIGVmZmVjdHM8L2tleXdvcmQ+PGtleXdvcmQ+RXNvcGhhZ2VhbCBQ
ZXJmb3JhdGlvbi9ldGlvbG9neTwva2V5d29yZD48a2V5d29yZD5Fc29waGFnb3Njb3B5L2FkdmVy
c2UgZWZmZWN0czwva2V5d29yZD48a2V5d29yZD5HYXN0cm9zY29weS9hZHZlcnNlIGVmZmVjdHM8
L2tleXdvcmQ+PGtleXdvcmQ+SHVtYW5zPC9rZXl3b3JkPjxrZXl3b3JkPkludGVzdGluYWwgUGVy
Zm9yYXRpb24vZXRpb2xvZ3k8L2tleXdvcmQ+PGtleXdvcmQ+UmV0cm9zcGVjdGl2ZSBTdHVkaWVz
PC9rZXl3b3JkPjxrZXl3b3JkPlJpc2sgRmFjdG9yczwva2V5d29yZD48a2V5d29yZD5TdG9tYWNo
L2luanVyaWVzPC9rZXl3b3JkPjxrZXl3b3JkPlN0b21hY2ggRGlzZWFzZXMvZXRpb2xvZ3k8L2tl
eXdvcmQ+PC9rZXl3b3Jkcz48ZGF0ZXM+PHllYXI+MjAxMDwveWVhcj48cHViLWRhdGVzPjxkYXRl
Pk9jdDwvZGF0ZT48L3B1Yi1kYXRlcz48L2RhdGVzPjxpc2JuPjE1MzItNzM2MSAoRWxlY3Ryb25p
YykmI3hEOzAwMzktNjA2MCAoTGlua2luZyk8L2lzYm4+PGFjY2Vzc2lvbi1udW0+MjA3MDg3NjY8
L2FjY2Vzc2lvbi1udW0+PHVybHM+PHJlbGF0ZWQtdXJscz48dXJsPmh0dHA6Ly93d3cubmNiaS5u
bG0ubmloLmdvdi9wdWJtZWQvMjA3MDg3NjY8L3VybD48L3JlbGF0ZWQtdXJscz48L3VybHM+PGVs
ZWN0cm9uaWMtcmVzb3VyY2UtbnVtPjEwLjEwMTYvai5zdXJnLjIwMTAuMDcuMDEwPC9lbGVjdHJv
bmljLXJl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NZXJjaGVhPC9BdXRob3I+PFllYXI+MjAxMDwvWWVhcj48
UmVjTnVtPjMzMjwvUmVjTnVtPjxEaXNwbGF5VGV4dD48c3R5bGUgZmFjZT0ic3VwZXJzY3JpcHQi
Pls5XTwvc3R5bGU+PC9EaXNwbGF5VGV4dD48cmVjb3JkPjxyZWMtbnVtYmVyPjMzMjwvcmVjLW51
bWJlcj48Zm9yZWlnbi1rZXlzPjxrZXkgYXBwPSJFTiIgZGItaWQ9InR2ZXh0ZnhkeXh2cmVoZXZm
Zno1MjI5YmFwZnJyMHgyZHYwciI+MzMyPC9rZXk+PC9mb3JlaWduLWtleXM+PHJlZi10eXBlIG5h
bWU9IkpvdXJuYWwgQXJ0aWNsZSI+MTc8L3JlZi10eXBlPjxjb250cmlidXRvcnM+PGF1dGhvcnM+
PGF1dGhvcj5NZXJjaGVhLCBBLjwvYXV0aG9yPjxhdXRob3I+Q3VsbGluYW5lLCBELiBDLjwvYXV0
aG9yPjxhdXRob3I+U2F3eWVyLCBNLiBELjwvYXV0aG9yPjxhdXRob3I+SXFiYWwsIEMuIFcuPC9h
dXRob3I+PGF1dGhvcj5CYXJvbiwgVC4gSC48L2F1dGhvcj48YXV0aG9yPldpZ2xlLCBELjwvYXV0
aG9yPjxhdXRob3I+U2FyciwgTS4gRy48L2F1dGhvcj48YXV0aG9yPlppZWxpbnNraSwgTS4gRC48
L2F1dGhvcj48L2F1dGhvcnM+PC9jb250cmlidXRvcnM+PGF1dGgtYWRkcmVzcz5EZXBhcnRtZW50
IG9mIFN1cmdlcnksIE1heW8gQ2xpbmljLCBSb2NoZXN0ZXIsIE1OIDU1OTA1LCBVU0EuPC9hdXRo
LWFkZHJlc3M+PHRpdGxlcz48dGl0bGU+RXNvcGhhZ29nYXN0cm9kdW9kZW5vc2NvcHktYXNzb2Np
YXRlZCBnYXN0cm9pbnRlc3RpbmFsIHBlcmZvcmF0aW9uczogYSBzaW5nbGUtY2VudGVyIGV4cGVy
aWVuY2U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g3Ni04MDsgZGlzY3Vz
c2lvbiA4ODEtMjwvcGFnZXM+PHZvbHVtZT4xNDg8L3ZvbHVtZT48bnVtYmVyPjQ8L251bWJlcj48
a2V5d29yZHM+PGtleXdvcmQ+QmlsZSBEdWN0IERpc2Vhc2VzL2V0aW9sb2d5PC9rZXl3b3JkPjxr
ZXl3b3JkPkNvbW1vbiBCaWxlIER1Y3QvaW5qdXJpZXM8L2tleXdvcmQ+PGtleXdvcmQ+RGlnZXN0
aXZlIFN5c3RlbS8qaW5qdXJpZXM8L2tleXdvcmQ+PGtleXdvcmQ+RGlnZXN0aXZlIFN5c3RlbSBE
aXNlYXNlcy8qZXBpZGVtaW9sb2d5L2V0aW9sb2d5PC9rZXl3b3JkPjxrZXl3b3JkPkR1b2Rlbm9z
Y29weS9hZHZlcnNlIGVmZmVjdHM8L2tleXdvcmQ+PGtleXdvcmQ+RW5kb3Njb3B5LCBEaWdlc3Rp
dmUgU3lzdGVtLyphZHZlcnNlIGVmZmVjdHM8L2tleXdvcmQ+PGtleXdvcmQ+RXNvcGhhZ2VhbCBQ
ZXJmb3JhdGlvbi9ldGlvbG9neTwva2V5d29yZD48a2V5d29yZD5Fc29waGFnb3Njb3B5L2FkdmVy
c2UgZWZmZWN0czwva2V5d29yZD48a2V5d29yZD5HYXN0cm9zY29weS9hZHZlcnNlIGVmZmVjdHM8
L2tleXdvcmQ+PGtleXdvcmQ+SHVtYW5zPC9rZXl3b3JkPjxrZXl3b3JkPkludGVzdGluYWwgUGVy
Zm9yYXRpb24vZXRpb2xvZ3k8L2tleXdvcmQ+PGtleXdvcmQ+UmV0cm9zcGVjdGl2ZSBTdHVkaWVz
PC9rZXl3b3JkPjxrZXl3b3JkPlJpc2sgRmFjdG9yczwva2V5d29yZD48a2V5d29yZD5TdG9tYWNo
L2luanVyaWVzPC9rZXl3b3JkPjxrZXl3b3JkPlN0b21hY2ggRGlzZWFzZXMvZXRpb2xvZ3k8L2tl
eXdvcmQ+PC9rZXl3b3Jkcz48ZGF0ZXM+PHllYXI+MjAxMDwveWVhcj48cHViLWRhdGVzPjxkYXRl
Pk9jdDwvZGF0ZT48L3B1Yi1kYXRlcz48L2RhdGVzPjxpc2JuPjE1MzItNzM2MSAoRWxlY3Ryb25p
YykmI3hEOzAwMzktNjA2MCAoTGlua2luZyk8L2lzYm4+PGFjY2Vzc2lvbi1udW0+MjA3MDg3NjY8
L2FjY2Vzc2lvbi1udW0+PHVybHM+PHJlbGF0ZWQtdXJscz48dXJsPmh0dHA6Ly93d3cubmNiaS5u
bG0ubmloLmdvdi9wdWJtZWQvMjA3MDg3NjY8L3VybD48L3JlbGF0ZWQtdXJscz48L3VybHM+PGVs
ZWN0cm9uaWMtcmVzb3VyY2UtbnVtPjEwLjEwMTYvai5zdXJnLjIwMTAuMDcuMDEwPC9lbGVjdHJv
bmljLXJl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9" w:tooltip="Merchea, 2010 #332" w:history="1">
        <w:r w:rsidR="0036706B" w:rsidRPr="0093394A">
          <w:rPr>
            <w:rFonts w:ascii="Book Antiqua" w:eastAsia="Times New Roman" w:hAnsi="Book Antiqua" w:cs="Arial"/>
            <w:noProof/>
            <w:color w:val="000000"/>
            <w:shd w:val="clear" w:color="auto" w:fill="FFFFFF"/>
            <w:vertAlign w:val="superscript"/>
          </w:rPr>
          <w:t>9</w:t>
        </w:r>
      </w:hyperlink>
      <w:r w:rsidR="00957787"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p>
    <w:p w14:paraId="0876C70A" w14:textId="32523959" w:rsidR="00E53588" w:rsidRPr="0093394A" w:rsidRDefault="005D017D" w:rsidP="0093394A">
      <w:pPr>
        <w:spacing w:line="360" w:lineRule="auto"/>
        <w:ind w:firstLineChars="200" w:firstLine="480"/>
        <w:contextualSpacing/>
        <w:jc w:val="both"/>
        <w:rPr>
          <w:rFonts w:ascii="Book Antiqua" w:eastAsia="宋体" w:hAnsi="Book Antiqua" w:cs="Arial"/>
          <w:color w:val="000000"/>
          <w:shd w:val="clear" w:color="auto" w:fill="FFFFFF"/>
          <w:lang w:eastAsia="zh-CN"/>
        </w:rPr>
      </w:pPr>
      <w:proofErr w:type="spellStart"/>
      <w:r w:rsidRPr="0093394A">
        <w:rPr>
          <w:rFonts w:ascii="Book Antiqua" w:eastAsia="Times New Roman" w:hAnsi="Book Antiqua" w:cs="Arial"/>
          <w:color w:val="000000"/>
          <w:shd w:val="clear" w:color="auto" w:fill="FFFFFF"/>
        </w:rPr>
        <w:t>Gastrogastric</w:t>
      </w:r>
      <w:proofErr w:type="spellEnd"/>
      <w:r w:rsidRPr="0093394A">
        <w:rPr>
          <w:rFonts w:ascii="Book Antiqua" w:eastAsia="Times New Roman" w:hAnsi="Book Antiqua" w:cs="Arial"/>
          <w:color w:val="000000"/>
          <w:shd w:val="clear" w:color="auto" w:fill="FFFFFF"/>
        </w:rPr>
        <w:t xml:space="preserve"> fistulae occur in patients who underwent Roux-en-Y gastric bypass and develop a fistulous connection between the gastric pouch and the native bypassed stomach that is left in-situ.</w:t>
      </w:r>
      <w:r w:rsidR="004D492C" w:rsidRPr="0093394A">
        <w:rPr>
          <w:rFonts w:ascii="Book Antiqua" w:eastAsia="Times New Roman" w:hAnsi="Book Antiqua" w:cs="Arial"/>
          <w:color w:val="000000"/>
          <w:shd w:val="clear" w:color="auto" w:fill="FFFFFF"/>
        </w:rPr>
        <w:t xml:space="preserve"> </w:t>
      </w:r>
      <w:r w:rsidR="00E53588" w:rsidRPr="0093394A">
        <w:rPr>
          <w:rFonts w:ascii="Book Antiqua" w:eastAsia="Times New Roman" w:hAnsi="Book Antiqua" w:cs="Arial"/>
          <w:color w:val="000000"/>
          <w:shd w:val="clear" w:color="auto" w:fill="FFFFFF"/>
        </w:rPr>
        <w:t>In one series of 1</w:t>
      </w:r>
      <w:r w:rsidRPr="0093394A">
        <w:rPr>
          <w:rFonts w:ascii="Book Antiqua" w:eastAsia="Times New Roman" w:hAnsi="Book Antiqua" w:cs="Arial"/>
          <w:color w:val="000000"/>
          <w:shd w:val="clear" w:color="auto" w:fill="FFFFFF"/>
        </w:rPr>
        <w:t>292 patients who underwe</w:t>
      </w:r>
      <w:r w:rsidR="00FB6EE9" w:rsidRPr="0093394A">
        <w:rPr>
          <w:rFonts w:ascii="Book Antiqua" w:eastAsia="Times New Roman" w:hAnsi="Book Antiqua" w:cs="Arial"/>
          <w:color w:val="000000"/>
          <w:shd w:val="clear" w:color="auto" w:fill="FFFFFF"/>
        </w:rPr>
        <w:t>nt Roux-en-Y gastric bypass, 1.2</w:t>
      </w:r>
      <w:r w:rsidRPr="0093394A">
        <w:rPr>
          <w:rFonts w:ascii="Book Antiqua" w:eastAsia="Times New Roman" w:hAnsi="Book Antiqua" w:cs="Arial"/>
          <w:color w:val="000000"/>
          <w:shd w:val="clear" w:color="auto" w:fill="FFFFFF"/>
        </w:rPr>
        <w:t xml:space="preserve">% developed </w:t>
      </w:r>
      <w:proofErr w:type="spellStart"/>
      <w:r w:rsidRPr="0093394A">
        <w:rPr>
          <w:rFonts w:ascii="Book Antiqua" w:eastAsia="Times New Roman" w:hAnsi="Book Antiqua" w:cs="Arial"/>
          <w:color w:val="000000"/>
          <w:shd w:val="clear" w:color="auto" w:fill="FFFFFF"/>
        </w:rPr>
        <w:t>gastrogastric</w:t>
      </w:r>
      <w:proofErr w:type="spellEnd"/>
      <w:r w:rsidRPr="0093394A">
        <w:rPr>
          <w:rFonts w:ascii="Book Antiqua" w:eastAsia="Times New Roman" w:hAnsi="Book Antiqua" w:cs="Arial"/>
          <w:color w:val="000000"/>
          <w:shd w:val="clear" w:color="auto" w:fill="FFFFFF"/>
        </w:rPr>
        <w:t xml:space="preserve"> fistulae</w:t>
      </w:r>
      <w:r w:rsidR="00957787" w:rsidRPr="0093394A">
        <w:rPr>
          <w:rFonts w:ascii="Book Antiqua" w:eastAsia="Times New Roman" w:hAnsi="Book Antiqua" w:cs="Arial"/>
          <w:color w:val="000000"/>
          <w:shd w:val="clear" w:color="auto" w:fill="FFFFFF"/>
        </w:rPr>
        <w:fldChar w:fldCharType="begin">
          <w:fldData xml:space="preserve">PEVuZE5vdGU+PENpdGU+PEF1dGhvcj5DYXJyb2RlZ3VhczwvQXV0aG9yPjxZZWFyPjIwMDU8L1ll
YXI+PFJlY051bT40NDY8L1JlY051bT48RGlzcGxheVRleHQ+PHN0eWxlIGZhY2U9InN1cGVyc2Ny
aXB0Ij5bMjBdPC9zdHlsZT48L0Rpc3BsYXlUZXh0PjxyZWNvcmQ+PHJlYy1udW1iZXI+NDQ2PC9y
ZWMtbnVtYmVyPjxmb3JlaWduLWtleXM+PGtleSBhcHA9IkVOIiBkYi1pZD0idHZleHRmeGR5eHZy
ZWhldmZmejUyMjliYXBmcnIweDJkdjByIj40NDY8L2tleT48L2ZvcmVpZ24ta2V5cz48cmVmLXR5
cGUgbmFtZT0iSm91cm5hbCBBcnRpY2xlIj4xNzwvcmVmLXR5cGU+PGNvbnRyaWJ1dG9ycz48YXV0
aG9ycz48YXV0aG9yPkNhcnJvZGVndWFzLCBMLjwvYXV0aG9yPjxhdXRob3I+U3pvbXN0ZWluLCBT
LjwvYXV0aG9yPjxhdXRob3I+U290bywgRi48L2F1dGhvcj48YXV0aG9yPldoaXBwbGUsIE8uPC9h
dXRob3I+PGF1dGhvcj5TaW1wZmVuZG9yZmVyLCBDLjwvYXV0aG9yPjxhdXRob3I+R29uemFsdm8s
IEouIFAuPC9hdXRob3I+PGF1dGhvcj5WaWxsYXJlcywgQS48L2F1dGhvcj48YXV0aG9yPlp1bmRl
bCwgTi48L2F1dGhvcj48YXV0aG9yPlJvc2VudGhhbCwgUi48L2F1dGhvcj48L2F1dGhvcnM+PC9j
b250cmlidXRvcnM+PGF1dGgtYWRkcmVzcz5CYXJpYXRyaWMgSW5zdGl0dXRlIGFuZCBEaXZpc2lv
biBvZiBNaW5pbWFsbHkgSW52YXNpdmUgU3VyZ2VyeSwgQ2xldmVsYW5kIENsaW5pYyBGbG9yaWRh
LCBXZXN0b24sIDMzMzMxLCBVU0EuPC9hdXRoLWFkZHJlc3M+PHRpdGxlcz48dGl0bGU+TWFuYWdl
bWVudCBvZiBnYXN0cm9nYXN0cmljIGZpc3R1bGFzIGFmdGVyIGRpdmlkZWQgUm91eC1lbi1ZIGdh
c3RyaWMgYnlwYXNzIHN1cmdlcnkgZm9yIG1vcmJpZCBvYmVzaXR5OiBhbmFseXNpcyBvZiAxLDI5
MiBjb25zZWN1dGl2ZSBwYXRpZW50cyBhbmQgcmV2aWV3IG9mIGxpdGVyYXR1cmU8L3RpdGxlPjxz
ZWNvbmRhcnktdGl0bGU+U3VyZyBPYmVzIFJlbGF0IERpczwvc2Vjb25kYXJ5LXRpdGxlPjxhbHQt
dGl0bGU+U3VyZ2VyeSBmb3Igb2Jlc2l0eSBhbmQgcmVsYXRlZCBkaXNlYXNlcyA6IG9mZmljaWFs
IGpvdXJuYWwgb2YgdGhlIEFtZXJpY2FuIFNvY2lldHkgZm9yIEJhcmlhdHJpYyBTdXJnZXJ5PC9h
bHQtdGl0bGU+PC90aXRsZXM+PHBlcmlvZGljYWw+PGZ1bGwtdGl0bGU+U3VyZyBPYmVzIFJlbGF0
IERpczwvZnVsbC10aXRsZT48YWJici0xPlN1cmdlcnkgZm9yIG9iZXNpdHkgYW5kIHJlbGF0ZWQg
ZGlzZWFzZXMgOiBvZmZpY2lhbCBqb3VybmFsIG9mIHRoZSBBbWVyaWNhbiBTb2NpZXR5IGZvciBC
YXJpYXRyaWMgU3VyZ2VyeTwvYWJici0xPjwvcGVyaW9kaWNhbD48YWx0LXBlcmlvZGljYWw+PGZ1
bGwtdGl0bGU+U3VyZyBPYmVzIFJlbGF0IERpczwvZnVsbC10aXRsZT48YWJici0xPlN1cmdlcnkg
Zm9yIG9iZXNpdHkgYW5kIHJlbGF0ZWQgZGlzZWFzZXMgOiBvZmZpY2lhbCBqb3VybmFsIG9mIHRo
ZSBBbWVyaWNhbiBTb2NpZXR5IGZvciBCYXJpYXRyaWMgU3VyZ2VyeTwvYWJici0xPjwvYWx0LXBl
cmlvZGljYWw+PHBhZ2VzPjQ2Ny03NDwvcGFnZXM+PHZvbHVtZT4xPC92b2x1bWU+PG51bWJlcj41
PC9udW1iZXI+PGtleXdvcmRzPjxrZXl3b3JkPkFiZG9taW5hbCBQYWluL2V0aW9sb2d5PC9rZXl3
b3JkPjxrZXl3b3JkPkFkdWx0PC9rZXl3b3JkPjxrZXl3b3JkPkFsZ29yaXRobXM8L2tleXdvcmQ+
PGtleXdvcmQ+QW50aS1VbGNlciBBZ2VudHMvdGhlcmFwZXV0aWMgdXNlPC9rZXl3b3JkPjxrZXl3
b3JkPkNvbnRyYXN0IE1lZGlhPC9rZXl3b3JkPjxrZXl3b3JkPkRpYXRyaXpvYXRlIE1lZ2x1bWlu
ZS9kaWFnbm9zdGljIHVzZTwva2V5d29yZD48a2V5d29yZD5EcmFpbmFnZTwva2V5d29yZD48a2V5
d29yZD5Fc29waGFnb3Njb3B5PC9rZXl3b3JkPjxrZXl3b3JkPkZlbWFsZTwva2V5d29yZD48a2V5
d29yZD5Gb2xsb3ctVXAgU3R1ZGllczwva2V5d29yZD48a2V5d29yZD5HYXN0cmljIEJ5cGFzcy8q
YWR2ZXJzZSBlZmZlY3RzPC9rZXl3b3JkPjxrZXl3b3JkPkdhc3RyaWMgRmlzdHVsYS9kaWFnbm9z
aXMvZXRpb2xvZ3kvKnRoZXJhcHk8L2tleXdvcmQ+PGtleXdvcmQ+R2FzdHJvc2NvcHk8L2tleXdv
cmQ+PGtleXdvcmQ+SHVtYW5zPC9rZXl3b3JkPjxrZXl3b3JkPk1hbGU8L2tleXdvcmQ+PGtleXdv
cmQ+TWlkZGxlIEFnZWQ8L2tleXdvcmQ+PGtleXdvcmQ+TmF1c2VhL2V0aW9sb2d5PC9rZXl3b3Jk
PjxrZXl3b3JkPk9iZXNpdHksIE1vcmJpZC8qc3VyZ2VyeTwva2V5d29yZD48a2V5d29yZD5QYXJl
bnRlcmFsIE51dHJpdGlvbjwva2V5d29yZD48a2V5d29yZD5Qcm90b24gUHVtcCBJbmhpYml0b3Jz
PC9rZXl3b3JkPjxrZXl3b3JkPlJlb3BlcmF0aW9uPC9rZXl3b3JkPjxrZXl3b3JkPlJlc3Q8L2tl
eXdvcmQ+PGtleXdvcmQ+UmV0cm9zcGVjdGl2ZSBTdHVkaWVzPC9rZXl3b3JkPjxrZXl3b3JkPlN0
b21hY2ggVWxjZXIvZGlhZ25vc2lzL2RydWcgdGhlcmFweTwva2V5d29yZD48a2V5d29yZD5TdWNy
YWxmYXRlL3RoZXJhcGV1dGljIHVzZTwva2V5d29yZD48a2V5d29yZD5Ub21vZ3JhcGh5LCBYLVJh
eSBDb21wdXRlZDwva2V5d29yZD48a2V5d29yZD5UcmVhdG1lbnQgT3V0Y29tZTwva2V5d29yZD48
a2V5d29yZD5Wb21pdGluZy9ldGlvbG9neTwva2V5d29yZD48L2tleXdvcmRzPjxkYXRlcz48eWVh
cj4yMDA1PC95ZWFyPjxwdWItZGF0ZXM+PGRhdGU+U2VwLU9jdDwvZGF0ZT48L3B1Yi1kYXRlcz48
L2RhdGVzPjxpc2JuPjE1NTAtNzI4OSAoUHJpbnQpJiN4RDsxNTUwLTcyODkgKExpbmtpbmcpPC9p
c2JuPjxhY2Nlc3Npb24tbnVtPjE2OTI1MjcyPC9hY2Nlc3Npb24tbnVtPjx1cmxzPjxyZWxhdGVk
LXVybHM+PHVybD5odHRwOi8vd3d3Lm5jYmkubmxtLm5paC5nb3YvcHVibWVkLzE2OTI1MjcyPC91
cmw+PC9yZWxhdGVkLXVybHM+PC91cmxzPjxlbGVjdHJvbmljLXJlc291cmNlLW51bT4xMC4xMDE2
L2ouc29hcmQuMjAwNS4wNy4wMDM8L2VsZWN0cm9uaWMtcmVzb3VyY2UtbnVtPjwvcmVjb3JkPjwv
Q2l0ZT48L0VuZE5vdGU+
</w:fldData>
        </w:fldChar>
      </w:r>
      <w:r w:rsidR="00796C75" w:rsidRPr="0093394A">
        <w:rPr>
          <w:rFonts w:ascii="Book Antiqua" w:eastAsia="Times New Roman" w:hAnsi="Book Antiqua" w:cs="Arial"/>
          <w:color w:val="000000"/>
          <w:shd w:val="clear" w:color="auto" w:fill="FFFFFF"/>
        </w:rPr>
        <w:instrText xml:space="preserve"> ADDIN EN.CITE </w:instrText>
      </w:r>
      <w:r w:rsidR="00796C75" w:rsidRPr="0093394A">
        <w:rPr>
          <w:rFonts w:ascii="Book Antiqua" w:eastAsia="Times New Roman" w:hAnsi="Book Antiqua" w:cs="Arial"/>
          <w:color w:val="000000"/>
          <w:shd w:val="clear" w:color="auto" w:fill="FFFFFF"/>
        </w:rPr>
        <w:fldChar w:fldCharType="begin">
          <w:fldData xml:space="preserve">PEVuZE5vdGU+PENpdGU+PEF1dGhvcj5DYXJyb2RlZ3VhczwvQXV0aG9yPjxZZWFyPjIwMDU8L1ll
YXI+PFJlY051bT40NDY8L1JlY051bT48RGlzcGxheVRleHQ+PHN0eWxlIGZhY2U9InN1cGVyc2Ny
aXB0Ij5bMjBdPC9zdHlsZT48L0Rpc3BsYXlUZXh0PjxyZWNvcmQ+PHJlYy1udW1iZXI+NDQ2PC9y
ZWMtbnVtYmVyPjxmb3JlaWduLWtleXM+PGtleSBhcHA9IkVOIiBkYi1pZD0idHZleHRmeGR5eHZy
ZWhldmZmejUyMjliYXBmcnIweDJkdjByIj40NDY8L2tleT48L2ZvcmVpZ24ta2V5cz48cmVmLXR5
cGUgbmFtZT0iSm91cm5hbCBBcnRpY2xlIj4xNzwvcmVmLXR5cGU+PGNvbnRyaWJ1dG9ycz48YXV0
aG9ycz48YXV0aG9yPkNhcnJvZGVndWFzLCBMLjwvYXV0aG9yPjxhdXRob3I+U3pvbXN0ZWluLCBT
LjwvYXV0aG9yPjxhdXRob3I+U290bywgRi48L2F1dGhvcj48YXV0aG9yPldoaXBwbGUsIE8uPC9h
dXRob3I+PGF1dGhvcj5TaW1wZmVuZG9yZmVyLCBDLjwvYXV0aG9yPjxhdXRob3I+R29uemFsdm8s
IEouIFAuPC9hdXRob3I+PGF1dGhvcj5WaWxsYXJlcywgQS48L2F1dGhvcj48YXV0aG9yPlp1bmRl
bCwgTi48L2F1dGhvcj48YXV0aG9yPlJvc2VudGhhbCwgUi48L2F1dGhvcj48L2F1dGhvcnM+PC9j
b250cmlidXRvcnM+PGF1dGgtYWRkcmVzcz5CYXJpYXRyaWMgSW5zdGl0dXRlIGFuZCBEaXZpc2lv
biBvZiBNaW5pbWFsbHkgSW52YXNpdmUgU3VyZ2VyeSwgQ2xldmVsYW5kIENsaW5pYyBGbG9yaWRh
LCBXZXN0b24sIDMzMzMxLCBVU0EuPC9hdXRoLWFkZHJlc3M+PHRpdGxlcz48dGl0bGU+TWFuYWdl
bWVudCBvZiBnYXN0cm9nYXN0cmljIGZpc3R1bGFzIGFmdGVyIGRpdmlkZWQgUm91eC1lbi1ZIGdh
c3RyaWMgYnlwYXNzIHN1cmdlcnkgZm9yIG1vcmJpZCBvYmVzaXR5OiBhbmFseXNpcyBvZiAxLDI5
MiBjb25zZWN1dGl2ZSBwYXRpZW50cyBhbmQgcmV2aWV3IG9mIGxpdGVyYXR1cmU8L3RpdGxlPjxz
ZWNvbmRhcnktdGl0bGU+U3VyZyBPYmVzIFJlbGF0IERpczwvc2Vjb25kYXJ5LXRpdGxlPjxhbHQt
dGl0bGU+U3VyZ2VyeSBmb3Igb2Jlc2l0eSBhbmQgcmVsYXRlZCBkaXNlYXNlcyA6IG9mZmljaWFs
IGpvdXJuYWwgb2YgdGhlIEFtZXJpY2FuIFNvY2lldHkgZm9yIEJhcmlhdHJpYyBTdXJnZXJ5PC9h
bHQtdGl0bGU+PC90aXRsZXM+PHBlcmlvZGljYWw+PGZ1bGwtdGl0bGU+U3VyZyBPYmVzIFJlbGF0
IERpczwvZnVsbC10aXRsZT48YWJici0xPlN1cmdlcnkgZm9yIG9iZXNpdHkgYW5kIHJlbGF0ZWQg
ZGlzZWFzZXMgOiBvZmZpY2lhbCBqb3VybmFsIG9mIHRoZSBBbWVyaWNhbiBTb2NpZXR5IGZvciBC
YXJpYXRyaWMgU3VyZ2VyeTwvYWJici0xPjwvcGVyaW9kaWNhbD48YWx0LXBlcmlvZGljYWw+PGZ1
bGwtdGl0bGU+U3VyZyBPYmVzIFJlbGF0IERpczwvZnVsbC10aXRsZT48YWJici0xPlN1cmdlcnkg
Zm9yIG9iZXNpdHkgYW5kIHJlbGF0ZWQgZGlzZWFzZXMgOiBvZmZpY2lhbCBqb3VybmFsIG9mIHRo
ZSBBbWVyaWNhbiBTb2NpZXR5IGZvciBCYXJpYXRyaWMgU3VyZ2VyeTwvYWJici0xPjwvYWx0LXBl
cmlvZGljYWw+PHBhZ2VzPjQ2Ny03NDwvcGFnZXM+PHZvbHVtZT4xPC92b2x1bWU+PG51bWJlcj41
PC9udW1iZXI+PGtleXdvcmRzPjxrZXl3b3JkPkFiZG9taW5hbCBQYWluL2V0aW9sb2d5PC9rZXl3
b3JkPjxrZXl3b3JkPkFkdWx0PC9rZXl3b3JkPjxrZXl3b3JkPkFsZ29yaXRobXM8L2tleXdvcmQ+
PGtleXdvcmQ+QW50aS1VbGNlciBBZ2VudHMvdGhlcmFwZXV0aWMgdXNlPC9rZXl3b3JkPjxrZXl3
b3JkPkNvbnRyYXN0IE1lZGlhPC9rZXl3b3JkPjxrZXl3b3JkPkRpYXRyaXpvYXRlIE1lZ2x1bWlu
ZS9kaWFnbm9zdGljIHVzZTwva2V5d29yZD48a2V5d29yZD5EcmFpbmFnZTwva2V5d29yZD48a2V5
d29yZD5Fc29waGFnb3Njb3B5PC9rZXl3b3JkPjxrZXl3b3JkPkZlbWFsZTwva2V5d29yZD48a2V5
d29yZD5Gb2xsb3ctVXAgU3R1ZGllczwva2V5d29yZD48a2V5d29yZD5HYXN0cmljIEJ5cGFzcy8q
YWR2ZXJzZSBlZmZlY3RzPC9rZXl3b3JkPjxrZXl3b3JkPkdhc3RyaWMgRmlzdHVsYS9kaWFnbm9z
aXMvZXRpb2xvZ3kvKnRoZXJhcHk8L2tleXdvcmQ+PGtleXdvcmQ+R2FzdHJvc2NvcHk8L2tleXdv
cmQ+PGtleXdvcmQ+SHVtYW5zPC9rZXl3b3JkPjxrZXl3b3JkPk1hbGU8L2tleXdvcmQ+PGtleXdv
cmQ+TWlkZGxlIEFnZWQ8L2tleXdvcmQ+PGtleXdvcmQ+TmF1c2VhL2V0aW9sb2d5PC9rZXl3b3Jk
PjxrZXl3b3JkPk9iZXNpdHksIE1vcmJpZC8qc3VyZ2VyeTwva2V5d29yZD48a2V5d29yZD5QYXJl
bnRlcmFsIE51dHJpdGlvbjwva2V5d29yZD48a2V5d29yZD5Qcm90b24gUHVtcCBJbmhpYml0b3Jz
PC9rZXl3b3JkPjxrZXl3b3JkPlJlb3BlcmF0aW9uPC9rZXl3b3JkPjxrZXl3b3JkPlJlc3Q8L2tl
eXdvcmQ+PGtleXdvcmQ+UmV0cm9zcGVjdGl2ZSBTdHVkaWVzPC9rZXl3b3JkPjxrZXl3b3JkPlN0
b21hY2ggVWxjZXIvZGlhZ25vc2lzL2RydWcgdGhlcmFweTwva2V5d29yZD48a2V5d29yZD5TdWNy
YWxmYXRlL3RoZXJhcGV1dGljIHVzZTwva2V5d29yZD48a2V5d29yZD5Ub21vZ3JhcGh5LCBYLVJh
eSBDb21wdXRlZDwva2V5d29yZD48a2V5d29yZD5UcmVhdG1lbnQgT3V0Y29tZTwva2V5d29yZD48
a2V5d29yZD5Wb21pdGluZy9ldGlvbG9neTwva2V5d29yZD48L2tleXdvcmRzPjxkYXRlcz48eWVh
cj4yMDA1PC95ZWFyPjxwdWItZGF0ZXM+PGRhdGU+U2VwLU9jdDwvZGF0ZT48L3B1Yi1kYXRlcz48
L2RhdGVzPjxpc2JuPjE1NTAtNzI4OSAoUHJpbnQpJiN4RDsxNTUwLTcyODkgKExpbmtpbmcpPC9p
c2JuPjxhY2Nlc3Npb24tbnVtPjE2OTI1MjcyPC9hY2Nlc3Npb24tbnVtPjx1cmxzPjxyZWxhdGVk
LXVybHM+PHVybD5odHRwOi8vd3d3Lm5jYmkubmxtLm5paC5nb3YvcHVibWVkLzE2OTI1MjcyPC91
cmw+PC9yZWxhdGVkLXVybHM+PC91cmxzPjxlbGVjdHJvbmljLXJlc291cmNlLW51bT4xMC4xMDE2
L2ouc29hcmQuMjAwNS4wNy4wMDM8L2VsZWN0cm9uaWMtcmVzb3VyY2UtbnVtPjwvcmVjb3JkPjwv
Q2l0ZT48L0VuZE5vdGU+
</w:fldData>
        </w:fldChar>
      </w:r>
      <w:r w:rsidR="00796C75" w:rsidRPr="0093394A">
        <w:rPr>
          <w:rFonts w:ascii="Book Antiqua" w:eastAsia="Times New Roman" w:hAnsi="Book Antiqua" w:cs="Arial"/>
          <w:color w:val="000000"/>
          <w:shd w:val="clear" w:color="auto" w:fill="FFFFFF"/>
        </w:rPr>
        <w:instrText xml:space="preserve"> ADDIN EN.CITE.DATA </w:instrText>
      </w:r>
      <w:r w:rsidR="00796C75" w:rsidRPr="0093394A">
        <w:rPr>
          <w:rFonts w:ascii="Book Antiqua" w:eastAsia="Times New Roman" w:hAnsi="Book Antiqua" w:cs="Arial"/>
          <w:color w:val="000000"/>
          <w:shd w:val="clear" w:color="auto" w:fill="FFFFFF"/>
        </w:rPr>
      </w:r>
      <w:r w:rsidR="00796C75" w:rsidRPr="0093394A">
        <w:rPr>
          <w:rFonts w:ascii="Book Antiqua" w:eastAsia="Times New Roman" w:hAnsi="Book Antiqua" w:cs="Arial"/>
          <w:color w:val="000000"/>
          <w:shd w:val="clear" w:color="auto" w:fill="FFFFFF"/>
        </w:rPr>
        <w:fldChar w:fldCharType="end"/>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separate"/>
      </w:r>
      <w:r w:rsidR="00796C75" w:rsidRPr="0093394A">
        <w:rPr>
          <w:rFonts w:ascii="Book Antiqua" w:eastAsia="Times New Roman" w:hAnsi="Book Antiqua" w:cs="Arial"/>
          <w:noProof/>
          <w:color w:val="000000"/>
          <w:shd w:val="clear" w:color="auto" w:fill="FFFFFF"/>
          <w:vertAlign w:val="superscript"/>
        </w:rPr>
        <w:t>[</w:t>
      </w:r>
      <w:hyperlink w:anchor="_ENREF_20" w:tooltip="Carrodeguas, 2005 #446" w:history="1">
        <w:r w:rsidR="0036706B" w:rsidRPr="0093394A">
          <w:rPr>
            <w:rFonts w:ascii="Book Antiqua" w:eastAsia="Times New Roman" w:hAnsi="Book Antiqua" w:cs="Arial"/>
            <w:noProof/>
            <w:color w:val="000000"/>
            <w:shd w:val="clear" w:color="auto" w:fill="FFFFFF"/>
            <w:vertAlign w:val="superscript"/>
          </w:rPr>
          <w:t>20</w:t>
        </w:r>
      </w:hyperlink>
      <w:r w:rsidR="00796C75"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Pr="0093394A">
        <w:rPr>
          <w:rFonts w:ascii="Book Antiqua" w:eastAsia="Times New Roman" w:hAnsi="Book Antiqua" w:cs="Arial"/>
          <w:color w:val="000000"/>
          <w:shd w:val="clear" w:color="auto" w:fill="FFFFFF"/>
        </w:rPr>
        <w:t>.</w:t>
      </w:r>
    </w:p>
    <w:p w14:paraId="5C4E145F" w14:textId="1CC5F240" w:rsidR="005D017D" w:rsidRPr="0093394A" w:rsidRDefault="00796C75" w:rsidP="0093394A">
      <w:pPr>
        <w:spacing w:line="360" w:lineRule="auto"/>
        <w:ind w:firstLineChars="200" w:firstLine="480"/>
        <w:contextualSpacing/>
        <w:jc w:val="both"/>
        <w:rPr>
          <w:rFonts w:ascii="Book Antiqua" w:eastAsia="Times New Roman" w:hAnsi="Book Antiqua" w:cs="Arial"/>
          <w:color w:val="000000"/>
          <w:shd w:val="clear" w:color="auto" w:fill="FFFFFF"/>
        </w:rPr>
      </w:pPr>
      <w:proofErr w:type="spellStart"/>
      <w:proofErr w:type="gramStart"/>
      <w:r w:rsidRPr="0093394A">
        <w:rPr>
          <w:rFonts w:ascii="Book Antiqua" w:eastAsia="Times New Roman" w:hAnsi="Book Antiqua" w:cs="Arial"/>
          <w:color w:val="000000"/>
          <w:shd w:val="clear" w:color="auto" w:fill="FFFFFF"/>
        </w:rPr>
        <w:t>Gastrocutaneous</w:t>
      </w:r>
      <w:proofErr w:type="spellEnd"/>
      <w:r w:rsidR="00DE3FE7" w:rsidRPr="0093394A">
        <w:rPr>
          <w:rFonts w:ascii="Book Antiqua" w:eastAsia="Times New Roman" w:hAnsi="Book Antiqua" w:cs="Arial"/>
          <w:color w:val="000000"/>
          <w:shd w:val="clear" w:color="auto" w:fill="FFFFFF"/>
        </w:rPr>
        <w:t>(</w:t>
      </w:r>
      <w:proofErr w:type="gramEnd"/>
      <w:r w:rsidR="00DE3FE7" w:rsidRPr="0093394A">
        <w:rPr>
          <w:rFonts w:ascii="Book Antiqua" w:eastAsia="Times New Roman" w:hAnsi="Book Antiqua" w:cs="Arial"/>
          <w:color w:val="000000"/>
          <w:shd w:val="clear" w:color="auto" w:fill="FFFFFF"/>
        </w:rPr>
        <w:t xml:space="preserve">GC) </w:t>
      </w:r>
      <w:r w:rsidR="00FB6EE9" w:rsidRPr="0093394A">
        <w:rPr>
          <w:rFonts w:ascii="Book Antiqua" w:eastAsia="Times New Roman" w:hAnsi="Book Antiqua" w:cs="Arial"/>
          <w:color w:val="000000"/>
          <w:shd w:val="clear" w:color="auto" w:fill="FFFFFF"/>
        </w:rPr>
        <w:t>fistulae represent a</w:t>
      </w:r>
      <w:r w:rsidR="00DE3FE7" w:rsidRPr="0093394A">
        <w:rPr>
          <w:rFonts w:ascii="Book Antiqua" w:eastAsia="Times New Roman" w:hAnsi="Book Antiqua" w:cs="Arial"/>
          <w:color w:val="000000"/>
          <w:shd w:val="clear" w:color="auto" w:fill="FFFFFF"/>
        </w:rPr>
        <w:t xml:space="preserve">n </w:t>
      </w:r>
      <w:r w:rsidRPr="0093394A">
        <w:rPr>
          <w:rFonts w:ascii="Book Antiqua" w:eastAsia="Times New Roman" w:hAnsi="Book Antiqua" w:cs="Arial"/>
          <w:color w:val="000000"/>
          <w:shd w:val="clear" w:color="auto" w:fill="FFFFFF"/>
        </w:rPr>
        <w:t>abnormal</w:t>
      </w:r>
      <w:r w:rsidR="00FB6EE9" w:rsidRPr="0093394A">
        <w:rPr>
          <w:rFonts w:ascii="Book Antiqua" w:eastAsia="Times New Roman" w:hAnsi="Book Antiqua" w:cs="Arial"/>
          <w:color w:val="000000"/>
          <w:shd w:val="clear" w:color="auto" w:fill="FFFFFF"/>
        </w:rPr>
        <w:t xml:space="preserve"> connection between the stomach and the skin.</w:t>
      </w:r>
      <w:r w:rsidR="004D492C" w:rsidRPr="0093394A">
        <w:rPr>
          <w:rFonts w:ascii="Book Antiqua" w:eastAsia="Times New Roman" w:hAnsi="Book Antiqua" w:cs="Arial"/>
          <w:color w:val="000000"/>
          <w:shd w:val="clear" w:color="auto" w:fill="FFFFFF"/>
        </w:rPr>
        <w:t xml:space="preserve"> </w:t>
      </w:r>
      <w:r w:rsidR="00DE3FE7" w:rsidRPr="0093394A">
        <w:rPr>
          <w:rFonts w:ascii="Book Antiqua" w:eastAsia="Times New Roman" w:hAnsi="Book Antiqua" w:cs="Arial"/>
          <w:color w:val="000000"/>
          <w:shd w:val="clear" w:color="auto" w:fill="FFFFFF"/>
        </w:rPr>
        <w:t>GC</w:t>
      </w:r>
      <w:r w:rsidR="00FB6EE9" w:rsidRPr="0093394A">
        <w:rPr>
          <w:rFonts w:ascii="Book Antiqua" w:eastAsia="Times New Roman" w:hAnsi="Book Antiqua" w:cs="Arial"/>
          <w:color w:val="000000"/>
          <w:shd w:val="clear" w:color="auto" w:fill="FFFFFF"/>
        </w:rPr>
        <w:t xml:space="preserve"> fistulae </w:t>
      </w:r>
      <w:r w:rsidR="00DE3FE7" w:rsidRPr="0093394A">
        <w:rPr>
          <w:rFonts w:ascii="Book Antiqua" w:eastAsia="Times New Roman" w:hAnsi="Book Antiqua" w:cs="Arial"/>
          <w:color w:val="000000"/>
          <w:shd w:val="clear" w:color="auto" w:fill="FFFFFF"/>
        </w:rPr>
        <w:t xml:space="preserve">can </w:t>
      </w:r>
      <w:r w:rsidR="00FB6EE9" w:rsidRPr="0093394A">
        <w:rPr>
          <w:rFonts w:ascii="Book Antiqua" w:eastAsia="Times New Roman" w:hAnsi="Book Antiqua" w:cs="Arial"/>
          <w:color w:val="000000"/>
          <w:shd w:val="clear" w:color="auto" w:fill="FFFFFF"/>
        </w:rPr>
        <w:t>occur at the site of percutaneous endoscopic gastrostomy (PEG) tubes</w:t>
      </w:r>
      <w:r w:rsidR="000B30A1" w:rsidRPr="0093394A">
        <w:rPr>
          <w:rFonts w:ascii="Book Antiqua" w:eastAsia="Times New Roman" w:hAnsi="Book Antiqua" w:cs="Arial"/>
          <w:color w:val="000000"/>
          <w:shd w:val="clear" w:color="auto" w:fill="FFFFFF"/>
        </w:rPr>
        <w:t>,</w:t>
      </w:r>
      <w:r w:rsidR="00FB6EE9" w:rsidRPr="0093394A">
        <w:rPr>
          <w:rFonts w:ascii="Book Antiqua" w:eastAsia="Times New Roman" w:hAnsi="Book Antiqua" w:cs="Arial"/>
          <w:color w:val="000000"/>
          <w:shd w:val="clear" w:color="auto" w:fill="FFFFFF"/>
        </w:rPr>
        <w:t xml:space="preserve"> which are subsequently removed.</w:t>
      </w:r>
      <w:r w:rsidR="004D492C" w:rsidRPr="0093394A">
        <w:rPr>
          <w:rFonts w:ascii="Book Antiqua" w:eastAsia="Times New Roman" w:hAnsi="Book Antiqua" w:cs="Arial"/>
          <w:color w:val="000000"/>
          <w:shd w:val="clear" w:color="auto" w:fill="FFFFFF"/>
        </w:rPr>
        <w:t xml:space="preserve"> </w:t>
      </w:r>
      <w:r w:rsidR="00FB6EE9" w:rsidRPr="0093394A">
        <w:rPr>
          <w:rFonts w:ascii="Book Antiqua" w:eastAsia="Times New Roman" w:hAnsi="Book Antiqua" w:cs="Arial"/>
          <w:color w:val="000000"/>
          <w:shd w:val="clear" w:color="auto" w:fill="FFFFFF"/>
        </w:rPr>
        <w:t>In the vast majority of cases, these fistulous tracts close spontaneously after the PEG tube is removed.</w:t>
      </w:r>
      <w:r w:rsidR="004D492C" w:rsidRPr="0093394A">
        <w:rPr>
          <w:rFonts w:ascii="Book Antiqua" w:eastAsia="Times New Roman" w:hAnsi="Book Antiqua" w:cs="Arial"/>
          <w:color w:val="000000"/>
          <w:shd w:val="clear" w:color="auto" w:fill="FFFFFF"/>
        </w:rPr>
        <w:t xml:space="preserve"> </w:t>
      </w:r>
      <w:r w:rsidR="00FB6EE9" w:rsidRPr="0093394A">
        <w:rPr>
          <w:rFonts w:ascii="Book Antiqua" w:eastAsia="Times New Roman" w:hAnsi="Book Antiqua" w:cs="Arial"/>
          <w:color w:val="000000"/>
          <w:shd w:val="clear" w:color="auto" w:fill="FFFFFF"/>
        </w:rPr>
        <w:t>However, in 1.1% of cases these fistulae persist</w:t>
      </w:r>
      <w:r w:rsidR="00DE3FE7" w:rsidRPr="0093394A">
        <w:rPr>
          <w:rFonts w:ascii="Book Antiqua" w:eastAsia="Times New Roman" w:hAnsi="Book Antiqua" w:cs="Arial"/>
          <w:color w:val="000000"/>
          <w:shd w:val="clear" w:color="auto" w:fill="FFFFFF"/>
        </w:rPr>
        <w:fldChar w:fldCharType="begin">
          <w:fldData xml:space="preserve">PEVuZE5vdGU+PENpdGU+PEF1dGhvcj5NY0VscmF0aDwvQXV0aG9yPjxZZWFyPjIwMTI8L1llYXI+
PFJlY051bT41OTA8L1JlY051bT48RGlzcGxheVRleHQ+PHN0eWxlIGZhY2U9InN1cGVyc2NyaXB0
Ij5bMjEsMjJdPC9zdHlsZT48L0Rpc3BsYXlUZXh0PjxyZWNvcmQ+PHJlYy1udW1iZXI+NTkwPC9y
ZWMtbnVtYmVyPjxmb3JlaWduLWtleXM+PGtleSBhcHA9IkVOIiBkYi1pZD0idHZleHRmeGR5eHZy
ZWhldmZmejUyMjliYXBmcnIweDJkdjByIj41OTA8L2tleT48L2ZvcmVpZ24ta2V5cz48cmVmLXR5
cGUgbmFtZT0iSm91cm5hbCBBcnRpY2xlIj4xNzwvcmVmLXR5cGU+PGNvbnRyaWJ1dG9ycz48YXV0
aG9ycz48YXV0aG9yPk1jRWxyYXRoLCBMLjwvYXV0aG9yPjxhdXRob3I+UGF1bGksIEUuIE0uPC9h
dXRob3I+PGF1dGhvcj5NYXJrcywgSi4gTS48L2F1dGhvcj48L2F1dGhvcnM+PC9jb250cmlidXRv
cnM+PGF1dGgtYWRkcmVzcz5EZXBhcnRtZW50IG9mIFN1cmdlcnksIFVuaXZlcnNpdHkgSG9zcGl0
YWxzIENhc2UgTWVkaWNhbCBDZW50ZXIsIENsZXZlbGFuZCwgT2hpbywgVVNBLjwvYXV0aC1hZGRy
ZXNzPjx0aXRsZXM+PHRpdGxlPkhlcm5pYSBmb3JtYXRpb24gYW5kIHBlcnNpc3RlbnQgZmlzdHVs
YSBhZnRlciBwZXJjdXRhbmVvdXMgZW5kb3Njb3B5IGdhc3Ryb3N0b215OiB1bnVzdWFsIGNvbXBs
aWNhdGlvbnMgb2YgYSBjb21tb24gcHJvY2VkdXJlPC90aXRsZT48c2Vjb25kYXJ5LXRpdGxlPkFt
IFN1cmc8L3NlY29uZGFyeS10aXRsZT48YWx0LXRpdGxlPlRoZSBBbWVyaWNhbiBzdXJnZW9uPC9h
bHQtdGl0bGU+PC90aXRsZXM+PHBlcmlvZGljYWw+PGZ1bGwtdGl0bGU+QW0gU3VyZzwvZnVsbC10
aXRsZT48YWJici0xPlRoZSBBbWVyaWNhbiBzdXJnZW9uPC9hYmJyLTE+PC9wZXJpb2RpY2FsPjxh
bHQtcGVyaW9kaWNhbD48ZnVsbC10aXRsZT5BbSBTdXJnPC9mdWxsLXRpdGxlPjxhYmJyLTE+VGhl
IEFtZXJpY2FuIHN1cmdlb248L2FiYnItMT48L2FsdC1wZXJpb2RpY2FsPjxwYWdlcz5FMjAwLTE8
L3BhZ2VzPjx2b2x1bWU+Nzg8L3ZvbHVtZT48bnVtYmVyPjQ8L251bWJlcj48a2V5d29yZHM+PGtl
eXdvcmQ+QWdlZDwva2V5d29yZD48a2V5d29yZD5HYXN0cmljIEZpc3R1bGEvZGlhZ25vc2lzLypl
dGlvbG9neS9zdXJnZXJ5PC9rZXl3b3JkPjxrZXl3b3JkPipHYXN0cm9zY29weTwva2V5d29yZD48
a2V5d29yZD4qR2FzdHJvc3RvbXkvbWV0aG9kczwva2V5d29yZD48a2V5d29yZD5IZXJuaWEsIFZl
bnRyYWwvZGlhZ25vc2lzLypldGlvbG9neS9zdXJnZXJ5PC9rZXl3b3JkPjxrZXl3b3JkPkh1bWFu
czwva2V5d29yZD48a2V5d29yZD5MYXBhcm9zY29weTwva2V5d29yZD48a2V5d29yZD5NYWxlPC9r
ZXl3b3JkPjxrZXl3b3JkPipQb3N0b3BlcmF0aXZlIENvbXBsaWNhdGlvbnMvZGlhZ25vc2lzL3N1
cmdlcnk8L2tleXdvcmQ+PC9rZXl3b3Jkcz48ZGF0ZXM+PHllYXI+MjAxMjwveWVhcj48cHViLWRh
dGVzPjxkYXRlPkFwcjwvZGF0ZT48L3B1Yi1kYXRlcz48L2RhdGVzPjxpc2JuPjE1NTUtOTgyMyAo
RWxlY3Ryb25pYykmI3hEOzAwMDMtMTM0OCAoTGlua2luZyk8L2lzYm4+PGFjY2Vzc2lvbi1udW0+
MjI0NzIzNzE8L2FjY2Vzc2lvbi1udW0+PHVybHM+PHJlbGF0ZWQtdXJscz48dXJsPmh0dHA6Ly93
d3cubmNiaS5ubG0ubmloLmdvdi9wdWJtZWQvMjI0NzIzNzE8L3VybD48L3JlbGF0ZWQtdXJscz48
L3VybHM+PC9yZWNvcmQ+PC9DaXRlPjxDaXRlPjxBdXRob3I+U2hlbGxpdG88L0F1dGhvcj48WWVh
cj4xOTg1PC9ZZWFyPjxSZWNOdW0+NDQ3PC9SZWNOdW0+PHJlY29yZD48cmVjLW51bWJlcj40NDc8
L3JlYy1udW1iZXI+PGZvcmVpZ24ta2V5cz48a2V5IGFwcD0iRU4iIGRiLWlkPSJ0dmV4dGZ4ZHl4
dnJlaGV2ZmZ6NTIyOWJhcGZycjB4MmR2MHIiPjQ0Nzwva2V5PjwvZm9yZWlnbi1rZXlzPjxyZWYt
dHlwZSBuYW1lPSJKb3VybmFsIEFydGljbGUiPjE3PC9yZWYtdHlwZT48Y29udHJpYnV0b3JzPjxh
dXRob3JzPjxhdXRob3I+U2hlbGxpdG8sIFAuIEMuPC9hdXRob3I+PGF1dGhvcj5NYWx0LCBSLiBB
LjwvYXV0aG9yPjwvYXV0aG9ycz48L2NvbnRyaWJ1dG9ycz48dGl0bGVzPjx0aXRsZT5UdWJlIGdh
c3Ryb3N0b215LiBUZWNobmlxdWVzIGFuZCBjb21wbGljYXRpb25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ODAt
NTwvcGFnZXM+PHZvbHVtZT4yMDE8L3ZvbHVtZT48bnVtYmVyPjI8L251bWJlcj48a2V5d29yZHM+
PGtleXdvcmQ+QWRvbGVzY2VudDwva2V5d29yZD48a2V5d29yZD5BZHVsdDwva2V5d29yZD48a2V5
d29yZD5BZ2VkPC9rZXl3b3JkPjxrZXl3b3JkPkNoaWxkPC9rZXl3b3JkPjxrZXl3b3JkPkNoaWxk
LCBQcmVzY2hvb2w8L2tleXdvcmQ+PGtleXdvcmQ+RW50ZXJhbCBOdXRyaXRpb248L2tleXdvcmQ+
PGtleXdvcmQ+RmVtYWxlPC9rZXl3b3JkPjxrZXl3b3JkPkdhc3Ryb2ludGVzdGluYWwgSGVtb3Jy
aGFnZS9ldGlvbG9neTwva2V5d29yZD48a2V5d29yZD5HYXN0cm9zdG9teS9hZHZlcnNlIGVmZmVj
dHMvKm1ldGhvZHM8L2tleXdvcmQ+PGtleXdvcmQ+SHVtYW5zPC9rZXl3b3JkPjxrZXl3b3JkPklu
ZmFudDwva2V5d29yZD48a2V5d29yZD5JbmZhbnQsIE5ld2Jvcm48L2tleXdvcmQ+PGtleXdvcmQ+
SW50dWJhdGlvbiwgR2FzdHJvaW50ZXN0aW5hbDwva2V5d29yZD48a2V5d29yZD5NYWxlPC9rZXl3
b3JkPjxrZXl3b3JkPk1pZGRsZSBBZ2VkPC9rZXl3b3JkPjxrZXl3b3JkPlBuZXVtb25pYSwgQXNw
aXJhdGlvbi9ldGlvbG9neTwva2V5d29yZD48a2V5d29yZD5TdXJnaWNhbCBXb3VuZCBJbmZlY3Rp
b24vZXRpb2xvZ3k8L2tleXdvcmQ+PC9rZXl3b3Jkcz48ZGF0ZXM+PHllYXI+MTk4NTwveWVhcj48
cHViLWRhdGVzPjxkYXRlPkZlYjwvZGF0ZT48L3B1Yi1kYXRlcz48L2RhdGVzPjxpc2JuPjAwMDMt
NDkzMiAoUHJpbnQpJiN4RDswMDAzLTQ5MzIgKExpbmtpbmcpPC9pc2JuPjxhY2Nlc3Npb24tbnVt
PjM5MTg1MTU8L2FjY2Vzc2lvbi1udW0+PHVybHM+PHJlbGF0ZWQtdXJscz48dXJsPmh0dHA6Ly93
d3cubmNiaS5ubG0ubmloLmdvdi9wdWJtZWQvMzkxODUxNTwvdXJsPjwvcmVsYXRlZC11cmxzPjwv
dXJscz48Y3VzdG9tMj4xMjUwNjM4PC9jdXN0b20yPjwvcmVjb3JkPjwvQ2l0ZT48L0VuZE5vdGU+
</w:fldData>
        </w:fldChar>
      </w:r>
      <w:r w:rsidRPr="0093394A">
        <w:rPr>
          <w:rFonts w:ascii="Book Antiqua" w:eastAsia="Times New Roman" w:hAnsi="Book Antiqua" w:cs="Arial"/>
          <w:color w:val="000000"/>
          <w:shd w:val="clear" w:color="auto" w:fill="FFFFFF"/>
        </w:rPr>
        <w:instrText xml:space="preserve"> ADDIN EN.CITE </w:instrText>
      </w:r>
      <w:r w:rsidRPr="0093394A">
        <w:rPr>
          <w:rFonts w:ascii="Book Antiqua" w:eastAsia="Times New Roman" w:hAnsi="Book Antiqua" w:cs="Arial"/>
          <w:color w:val="000000"/>
          <w:shd w:val="clear" w:color="auto" w:fill="FFFFFF"/>
        </w:rPr>
        <w:fldChar w:fldCharType="begin">
          <w:fldData xml:space="preserve">PEVuZE5vdGU+PENpdGU+PEF1dGhvcj5NY0VscmF0aDwvQXV0aG9yPjxZZWFyPjIwMTI8L1llYXI+
PFJlY051bT41OTA8L1JlY051bT48RGlzcGxheVRleHQ+PHN0eWxlIGZhY2U9InN1cGVyc2NyaXB0
Ij5bMjEsMjJdPC9zdHlsZT48L0Rpc3BsYXlUZXh0PjxyZWNvcmQ+PHJlYy1udW1iZXI+NTkwPC9y
ZWMtbnVtYmVyPjxmb3JlaWduLWtleXM+PGtleSBhcHA9IkVOIiBkYi1pZD0idHZleHRmeGR5eHZy
ZWhldmZmejUyMjliYXBmcnIweDJkdjByIj41OTA8L2tleT48L2ZvcmVpZ24ta2V5cz48cmVmLXR5
cGUgbmFtZT0iSm91cm5hbCBBcnRpY2xlIj4xNzwvcmVmLXR5cGU+PGNvbnRyaWJ1dG9ycz48YXV0
aG9ycz48YXV0aG9yPk1jRWxyYXRoLCBMLjwvYXV0aG9yPjxhdXRob3I+UGF1bGksIEUuIE0uPC9h
dXRob3I+PGF1dGhvcj5NYXJrcywgSi4gTS48L2F1dGhvcj48L2F1dGhvcnM+PC9jb250cmlidXRv
cnM+PGF1dGgtYWRkcmVzcz5EZXBhcnRtZW50IG9mIFN1cmdlcnksIFVuaXZlcnNpdHkgSG9zcGl0
YWxzIENhc2UgTWVkaWNhbCBDZW50ZXIsIENsZXZlbGFuZCwgT2hpbywgVVNBLjwvYXV0aC1hZGRy
ZXNzPjx0aXRsZXM+PHRpdGxlPkhlcm5pYSBmb3JtYXRpb24gYW5kIHBlcnNpc3RlbnQgZmlzdHVs
YSBhZnRlciBwZXJjdXRhbmVvdXMgZW5kb3Njb3B5IGdhc3Ryb3N0b215OiB1bnVzdWFsIGNvbXBs
aWNhdGlvbnMgb2YgYSBjb21tb24gcHJvY2VkdXJlPC90aXRsZT48c2Vjb25kYXJ5LXRpdGxlPkFt
IFN1cmc8L3NlY29uZGFyeS10aXRsZT48YWx0LXRpdGxlPlRoZSBBbWVyaWNhbiBzdXJnZW9uPC9h
bHQtdGl0bGU+PC90aXRsZXM+PHBlcmlvZGljYWw+PGZ1bGwtdGl0bGU+QW0gU3VyZzwvZnVsbC10
aXRsZT48YWJici0xPlRoZSBBbWVyaWNhbiBzdXJnZW9uPC9hYmJyLTE+PC9wZXJpb2RpY2FsPjxh
bHQtcGVyaW9kaWNhbD48ZnVsbC10aXRsZT5BbSBTdXJnPC9mdWxsLXRpdGxlPjxhYmJyLTE+VGhl
IEFtZXJpY2FuIHN1cmdlb248L2FiYnItMT48L2FsdC1wZXJpb2RpY2FsPjxwYWdlcz5FMjAwLTE8
L3BhZ2VzPjx2b2x1bWU+Nzg8L3ZvbHVtZT48bnVtYmVyPjQ8L251bWJlcj48a2V5d29yZHM+PGtl
eXdvcmQ+QWdlZDwva2V5d29yZD48a2V5d29yZD5HYXN0cmljIEZpc3R1bGEvZGlhZ25vc2lzLypl
dGlvbG9neS9zdXJnZXJ5PC9rZXl3b3JkPjxrZXl3b3JkPipHYXN0cm9zY29weTwva2V5d29yZD48
a2V5d29yZD4qR2FzdHJvc3RvbXkvbWV0aG9kczwva2V5d29yZD48a2V5d29yZD5IZXJuaWEsIFZl
bnRyYWwvZGlhZ25vc2lzLypldGlvbG9neS9zdXJnZXJ5PC9rZXl3b3JkPjxrZXl3b3JkPkh1bWFu
czwva2V5d29yZD48a2V5d29yZD5MYXBhcm9zY29weTwva2V5d29yZD48a2V5d29yZD5NYWxlPC9r
ZXl3b3JkPjxrZXl3b3JkPipQb3N0b3BlcmF0aXZlIENvbXBsaWNhdGlvbnMvZGlhZ25vc2lzL3N1
cmdlcnk8L2tleXdvcmQ+PC9rZXl3b3Jkcz48ZGF0ZXM+PHllYXI+MjAxMjwveWVhcj48cHViLWRh
dGVzPjxkYXRlPkFwcjwvZGF0ZT48L3B1Yi1kYXRlcz48L2RhdGVzPjxpc2JuPjE1NTUtOTgyMyAo
RWxlY3Ryb25pYykmI3hEOzAwMDMtMTM0OCAoTGlua2luZyk8L2lzYm4+PGFjY2Vzc2lvbi1udW0+
MjI0NzIzNzE8L2FjY2Vzc2lvbi1udW0+PHVybHM+PHJlbGF0ZWQtdXJscz48dXJsPmh0dHA6Ly93
d3cubmNiaS5ubG0ubmloLmdvdi9wdWJtZWQvMjI0NzIzNzE8L3VybD48L3JlbGF0ZWQtdXJscz48
L3VybHM+PC9yZWNvcmQ+PC9DaXRlPjxDaXRlPjxBdXRob3I+U2hlbGxpdG88L0F1dGhvcj48WWVh
cj4xOTg1PC9ZZWFyPjxSZWNOdW0+NDQ3PC9SZWNOdW0+PHJlY29yZD48cmVjLW51bWJlcj40NDc8
L3JlYy1udW1iZXI+PGZvcmVpZ24ta2V5cz48a2V5IGFwcD0iRU4iIGRiLWlkPSJ0dmV4dGZ4ZHl4
dnJlaGV2ZmZ6NTIyOWJhcGZycjB4MmR2MHIiPjQ0Nzwva2V5PjwvZm9yZWlnbi1rZXlzPjxyZWYt
dHlwZSBuYW1lPSJKb3VybmFsIEFydGljbGUiPjE3PC9yZWYtdHlwZT48Y29udHJpYnV0b3JzPjxh
dXRob3JzPjxhdXRob3I+U2hlbGxpdG8sIFAuIEMuPC9hdXRob3I+PGF1dGhvcj5NYWx0LCBSLiBB
LjwvYXV0aG9yPjwvYXV0aG9ycz48L2NvbnRyaWJ1dG9ycz48dGl0bGVzPjx0aXRsZT5UdWJlIGdh
c3Ryb3N0b215LiBUZWNobmlxdWVzIGFuZCBjb21wbGljYXRpb25zPC90aXRsZT48c2Vjb25kYXJ5
LXRpdGxlPkFubiBTdXJnPC9zZWNvbmRhcnktdGl0bGU+PGFsdC10aXRsZT5Bbm5hbHMgb2Ygc3Vy
Z2VyeTwvYWx0LXRpdGxlPjwvdGl0bGVzPjxwZXJpb2RpY2FsPjxmdWxsLXRpdGxlPkFubiBTdXJn
PC9mdWxsLXRpdGxlPjxhYmJyLTE+QW5uYWxzIG9mIHN1cmdlcnk8L2FiYnItMT48L3BlcmlvZGlj
YWw+PGFsdC1wZXJpb2RpY2FsPjxmdWxsLXRpdGxlPkFubiBTdXJnPC9mdWxsLXRpdGxlPjxhYmJy
LTE+QW5uYWxzIG9mIHN1cmdlcnk8L2FiYnItMT48L2FsdC1wZXJpb2RpY2FsPjxwYWdlcz4xODAt
NTwvcGFnZXM+PHZvbHVtZT4yMDE8L3ZvbHVtZT48bnVtYmVyPjI8L251bWJlcj48a2V5d29yZHM+
PGtleXdvcmQ+QWRvbGVzY2VudDwva2V5d29yZD48a2V5d29yZD5BZHVsdDwva2V5d29yZD48a2V5
d29yZD5BZ2VkPC9rZXl3b3JkPjxrZXl3b3JkPkNoaWxkPC9rZXl3b3JkPjxrZXl3b3JkPkNoaWxk
LCBQcmVzY2hvb2w8L2tleXdvcmQ+PGtleXdvcmQ+RW50ZXJhbCBOdXRyaXRpb248L2tleXdvcmQ+
PGtleXdvcmQ+RmVtYWxlPC9rZXl3b3JkPjxrZXl3b3JkPkdhc3Ryb2ludGVzdGluYWwgSGVtb3Jy
aGFnZS9ldGlvbG9neTwva2V5d29yZD48a2V5d29yZD5HYXN0cm9zdG9teS9hZHZlcnNlIGVmZmVj
dHMvKm1ldGhvZHM8L2tleXdvcmQ+PGtleXdvcmQ+SHVtYW5zPC9rZXl3b3JkPjxrZXl3b3JkPklu
ZmFudDwva2V5d29yZD48a2V5d29yZD5JbmZhbnQsIE5ld2Jvcm48L2tleXdvcmQ+PGtleXdvcmQ+
SW50dWJhdGlvbiwgR2FzdHJvaW50ZXN0aW5hbDwva2V5d29yZD48a2V5d29yZD5NYWxlPC9rZXl3
b3JkPjxrZXl3b3JkPk1pZGRsZSBBZ2VkPC9rZXl3b3JkPjxrZXl3b3JkPlBuZXVtb25pYSwgQXNw
aXJhdGlvbi9ldGlvbG9neTwva2V5d29yZD48a2V5d29yZD5TdXJnaWNhbCBXb3VuZCBJbmZlY3Rp
b24vZXRpb2xvZ3k8L2tleXdvcmQ+PC9rZXl3b3Jkcz48ZGF0ZXM+PHllYXI+MTk4NTwveWVhcj48
cHViLWRhdGVzPjxkYXRlPkZlYjwvZGF0ZT48L3B1Yi1kYXRlcz48L2RhdGVzPjxpc2JuPjAwMDMt
NDkzMiAoUHJpbnQpJiN4RDswMDAzLTQ5MzIgKExpbmtpbmcpPC9pc2JuPjxhY2Nlc3Npb24tbnVt
PjM5MTg1MTU8L2FjY2Vzc2lvbi1udW0+PHVybHM+PHJlbGF0ZWQtdXJscz48dXJsPmh0dHA6Ly93
d3cubmNiaS5ubG0ubmloLmdvdi9wdWJtZWQvMzkxODUxNTwvdXJsPjwvcmVsYXRlZC11cmxzPjwv
dXJscz48Y3VzdG9tMj4xMjUwNjM4PC9jdXN0b20yPjwvcmVjb3JkPjwvQ2l0ZT48L0VuZE5vdGU+
</w:fldData>
        </w:fldChar>
      </w:r>
      <w:r w:rsidRPr="0093394A">
        <w:rPr>
          <w:rFonts w:ascii="Book Antiqua" w:eastAsia="Times New Roman" w:hAnsi="Book Antiqua" w:cs="Arial"/>
          <w:color w:val="000000"/>
          <w:shd w:val="clear" w:color="auto" w:fill="FFFFFF"/>
        </w:rPr>
        <w:instrText xml:space="preserve"> ADDIN EN.CITE.DATA </w:instrText>
      </w:r>
      <w:r w:rsidRPr="0093394A">
        <w:rPr>
          <w:rFonts w:ascii="Book Antiqua" w:eastAsia="Times New Roman" w:hAnsi="Book Antiqua" w:cs="Arial"/>
          <w:color w:val="000000"/>
          <w:shd w:val="clear" w:color="auto" w:fill="FFFFFF"/>
        </w:rPr>
      </w:r>
      <w:r w:rsidRPr="0093394A">
        <w:rPr>
          <w:rFonts w:ascii="Book Antiqua" w:eastAsia="Times New Roman" w:hAnsi="Book Antiqua" w:cs="Arial"/>
          <w:color w:val="000000"/>
          <w:shd w:val="clear" w:color="auto" w:fill="FFFFFF"/>
        </w:rPr>
        <w:fldChar w:fldCharType="end"/>
      </w:r>
      <w:r w:rsidR="00DE3FE7" w:rsidRPr="0093394A">
        <w:rPr>
          <w:rFonts w:ascii="Book Antiqua" w:eastAsia="Times New Roman" w:hAnsi="Book Antiqua" w:cs="Arial"/>
          <w:color w:val="000000"/>
          <w:shd w:val="clear" w:color="auto" w:fill="FFFFFF"/>
        </w:rPr>
      </w:r>
      <w:r w:rsidR="00DE3FE7" w:rsidRPr="0093394A">
        <w:rPr>
          <w:rFonts w:ascii="Book Antiqua" w:eastAsia="Times New Roman" w:hAnsi="Book Antiqua" w:cs="Arial"/>
          <w:color w:val="000000"/>
          <w:shd w:val="clear" w:color="auto" w:fill="FFFFFF"/>
        </w:rPr>
        <w:fldChar w:fldCharType="separate"/>
      </w:r>
      <w:r w:rsidRPr="0093394A">
        <w:rPr>
          <w:rFonts w:ascii="Book Antiqua" w:eastAsia="Times New Roman" w:hAnsi="Book Antiqua" w:cs="Arial"/>
          <w:noProof/>
          <w:color w:val="000000"/>
          <w:shd w:val="clear" w:color="auto" w:fill="FFFFFF"/>
          <w:vertAlign w:val="superscript"/>
        </w:rPr>
        <w:t>[</w:t>
      </w:r>
      <w:hyperlink w:anchor="_ENREF_21" w:tooltip="McElrath, 2012 #448" w:history="1">
        <w:r w:rsidR="0036706B" w:rsidRPr="0093394A">
          <w:rPr>
            <w:rFonts w:ascii="Book Antiqua" w:eastAsia="Times New Roman" w:hAnsi="Book Antiqua" w:cs="Arial"/>
            <w:noProof/>
            <w:color w:val="000000"/>
            <w:shd w:val="clear" w:color="auto" w:fill="FFFFFF"/>
            <w:vertAlign w:val="superscript"/>
          </w:rPr>
          <w:t>21</w:t>
        </w:r>
      </w:hyperlink>
      <w:r w:rsidRPr="0093394A">
        <w:rPr>
          <w:rFonts w:ascii="Book Antiqua" w:eastAsia="Times New Roman" w:hAnsi="Book Antiqua" w:cs="Arial"/>
          <w:noProof/>
          <w:color w:val="000000"/>
          <w:shd w:val="clear" w:color="auto" w:fill="FFFFFF"/>
          <w:vertAlign w:val="superscript"/>
        </w:rPr>
        <w:t>,</w:t>
      </w:r>
      <w:hyperlink w:anchor="_ENREF_22" w:tooltip="Shellito, 1985 #447" w:history="1">
        <w:r w:rsidR="0036706B" w:rsidRPr="0093394A">
          <w:rPr>
            <w:rFonts w:ascii="Book Antiqua" w:eastAsia="Times New Roman" w:hAnsi="Book Antiqua" w:cs="Arial"/>
            <w:noProof/>
            <w:color w:val="000000"/>
            <w:shd w:val="clear" w:color="auto" w:fill="FFFFFF"/>
            <w:vertAlign w:val="superscript"/>
          </w:rPr>
          <w:t>22</w:t>
        </w:r>
      </w:hyperlink>
      <w:r w:rsidRPr="0093394A">
        <w:rPr>
          <w:rFonts w:ascii="Book Antiqua" w:eastAsia="Times New Roman" w:hAnsi="Book Antiqua" w:cs="Arial"/>
          <w:noProof/>
          <w:color w:val="000000"/>
          <w:shd w:val="clear" w:color="auto" w:fill="FFFFFF"/>
          <w:vertAlign w:val="superscript"/>
        </w:rPr>
        <w:t>]</w:t>
      </w:r>
      <w:r w:rsidR="00DE3FE7" w:rsidRPr="0093394A">
        <w:rPr>
          <w:rFonts w:ascii="Book Antiqua" w:eastAsia="Times New Roman" w:hAnsi="Book Antiqua" w:cs="Arial"/>
          <w:color w:val="000000"/>
          <w:shd w:val="clear" w:color="auto" w:fill="FFFFFF"/>
        </w:rPr>
        <w:fldChar w:fldCharType="end"/>
      </w:r>
      <w:r w:rsidR="00DE3FE7"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E53588" w:rsidRPr="0093394A">
        <w:rPr>
          <w:rFonts w:ascii="Book Antiqua" w:eastAsia="Times New Roman" w:hAnsi="Book Antiqua" w:cs="Arial"/>
          <w:color w:val="000000"/>
          <w:shd w:val="clear" w:color="auto" w:fill="FFFFFF"/>
        </w:rPr>
        <w:t>Approximately 216</w:t>
      </w:r>
      <w:r w:rsidR="00FB6EE9" w:rsidRPr="0093394A">
        <w:rPr>
          <w:rFonts w:ascii="Book Antiqua" w:eastAsia="Times New Roman" w:hAnsi="Book Antiqua" w:cs="Arial"/>
          <w:color w:val="000000"/>
          <w:shd w:val="clear" w:color="auto" w:fill="FFFFFF"/>
        </w:rPr>
        <w:t>000 PEG tubes are placed each year</w:t>
      </w:r>
      <w:r w:rsidR="00957787" w:rsidRPr="0093394A">
        <w:rPr>
          <w:rFonts w:ascii="Book Antiqua" w:eastAsia="Times New Roman" w:hAnsi="Book Antiqua" w:cs="Arial"/>
          <w:color w:val="000000"/>
          <w:shd w:val="clear" w:color="auto" w:fill="FFFFFF"/>
        </w:rPr>
        <w:fldChar w:fldCharType="begin"/>
      </w:r>
      <w:r w:rsidRPr="0093394A">
        <w:rPr>
          <w:rFonts w:ascii="Book Antiqua" w:eastAsia="Times New Roman" w:hAnsi="Book Antiqua" w:cs="Arial"/>
          <w:color w:val="000000"/>
          <w:shd w:val="clear" w:color="auto" w:fill="FFFFFF"/>
        </w:rPr>
        <w:instrText xml:space="preserve"> ADDIN EN.CITE &lt;EndNote&gt;&lt;Cite&gt;&lt;Author&gt;McElrath&lt;/Author&gt;&lt;Year&gt;2012&lt;/Year&gt;&lt;RecNum&gt;448&lt;/RecNum&gt;&lt;DisplayText&gt;&lt;style face="superscript"&gt;[21]&lt;/style&gt;&lt;/DisplayText&gt;&lt;record&gt;&lt;rec-number&gt;448&lt;/rec-number&gt;&lt;foreign-keys&gt;&lt;key app="EN" db-id="tvextfxdyxvrehevffz5229bapfrr0x2dv0r"&gt;448&lt;/key&gt;&lt;/foreign-keys&gt;&lt;ref-type name="Journal Article"&gt;17&lt;/ref-type&gt;&lt;contributors&gt;&lt;authors&gt;&lt;author&gt;McElrath, L.&lt;/author&gt;&lt;author&gt;Pauli, E. M.&lt;/author&gt;&lt;author&gt;Marks, J. M.&lt;/author&gt;&lt;/authors&gt;&lt;/contributors&gt;&lt;auth-address&gt;Department of Surgery, University Hospitals Case Medical Center, Cleveland, Ohio, USA.&lt;/auth-address&gt;&lt;titles&gt;&lt;title&gt;Hernia formation and persistent fistula after percutaneous endoscopy gastrostomy: unusual complications of a common procedure&lt;/title&gt;&lt;secondary-title&gt;Am Surg&lt;/secondary-title&gt;&lt;alt-title&gt;The American surgeon&lt;/alt-title&gt;&lt;/titles&gt;&lt;periodical&gt;&lt;full-title&gt;Am Surg&lt;/full-title&gt;&lt;abbr-1&gt;The American surgeon&lt;/abbr-1&gt;&lt;/periodical&gt;&lt;alt-periodical&gt;&lt;full-title&gt;Am Surg&lt;/full-title&gt;&lt;abbr-1&gt;The American surgeon&lt;/abbr-1&gt;&lt;/alt-periodical&gt;&lt;pages&gt;E200-1&lt;/pages&gt;&lt;volume&gt;78&lt;/volume&gt;&lt;number&gt;4&lt;/number&gt;&lt;keywords&gt;&lt;keyword&gt;Aged&lt;/keyword&gt;&lt;keyword&gt;Gastric Fistula/diagnosis/*etiology/surgery&lt;/keyword&gt;&lt;keyword&gt;*Gastroscopy&lt;/keyword&gt;&lt;keyword&gt;*Gastrostomy/methods&lt;/keyword&gt;&lt;keyword&gt;Hernia, Ventral/diagnosis/*etiology/surgery&lt;/keyword&gt;&lt;keyword&gt;Humans&lt;/keyword&gt;&lt;keyword&gt;Laparoscopy&lt;/keyword&gt;&lt;keyword&gt;Male&lt;/keyword&gt;&lt;keyword&gt;*Postoperative Complications/diagnosis/surgery&lt;/keyword&gt;&lt;/keywords&gt;&lt;dates&gt;&lt;year&gt;2012&lt;/year&gt;&lt;pub-dates&gt;&lt;date&gt;Apr&lt;/date&gt;&lt;/pub-dates&gt;&lt;/dates&gt;&lt;isbn&gt;1555-9823 (Electronic)&amp;#xD;0003-1348 (Linking)&lt;/isbn&gt;&lt;accession-num&gt;22472371&lt;/accession-num&gt;&lt;urls&gt;&lt;related-urls&gt;&lt;url&gt;http://www.ncbi.nlm.nih.gov/pubmed/22472371&lt;/url&gt;&lt;/related-urls&gt;&lt;/urls&gt;&lt;/record&gt;&lt;/Cite&gt;&lt;/EndNote&gt;</w:instrText>
      </w:r>
      <w:r w:rsidR="00957787" w:rsidRPr="0093394A">
        <w:rPr>
          <w:rFonts w:ascii="Book Antiqua" w:eastAsia="Times New Roman" w:hAnsi="Book Antiqua" w:cs="Arial"/>
          <w:color w:val="000000"/>
          <w:shd w:val="clear" w:color="auto" w:fill="FFFFFF"/>
        </w:rPr>
        <w:fldChar w:fldCharType="separate"/>
      </w:r>
      <w:r w:rsidRPr="0093394A">
        <w:rPr>
          <w:rFonts w:ascii="Book Antiqua" w:eastAsia="Times New Roman" w:hAnsi="Book Antiqua" w:cs="Arial"/>
          <w:noProof/>
          <w:color w:val="000000"/>
          <w:shd w:val="clear" w:color="auto" w:fill="FFFFFF"/>
          <w:vertAlign w:val="superscript"/>
        </w:rPr>
        <w:t>[</w:t>
      </w:r>
      <w:hyperlink w:anchor="_ENREF_21" w:tooltip="McElrath, 2012 #448" w:history="1">
        <w:r w:rsidR="0036706B" w:rsidRPr="0093394A">
          <w:rPr>
            <w:rFonts w:ascii="Book Antiqua" w:eastAsia="Times New Roman" w:hAnsi="Book Antiqua" w:cs="Arial"/>
            <w:noProof/>
            <w:color w:val="000000"/>
            <w:shd w:val="clear" w:color="auto" w:fill="FFFFFF"/>
            <w:vertAlign w:val="superscript"/>
          </w:rPr>
          <w:t>21</w:t>
        </w:r>
      </w:hyperlink>
      <w:r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FB6EE9" w:rsidRPr="0093394A">
        <w:rPr>
          <w:rFonts w:ascii="Book Antiqua" w:eastAsia="Times New Roman" w:hAnsi="Book Antiqua" w:cs="Arial"/>
          <w:color w:val="000000"/>
          <w:shd w:val="clear" w:color="auto" w:fill="FFFFFF"/>
        </w:rPr>
        <w:t>.</w:t>
      </w:r>
    </w:p>
    <w:p w14:paraId="57F1B8A7" w14:textId="77777777" w:rsidR="00CB44F6" w:rsidRPr="0093394A" w:rsidRDefault="00CB44F6" w:rsidP="0093394A">
      <w:pPr>
        <w:spacing w:line="360" w:lineRule="auto"/>
        <w:contextualSpacing/>
        <w:jc w:val="both"/>
        <w:rPr>
          <w:rFonts w:ascii="Book Antiqua" w:eastAsia="Times New Roman" w:hAnsi="Book Antiqua" w:cs="Arial"/>
          <w:color w:val="000000"/>
          <w:shd w:val="clear" w:color="auto" w:fill="FFFFFF"/>
        </w:rPr>
      </w:pPr>
    </w:p>
    <w:p w14:paraId="6742B96C" w14:textId="285B7E02" w:rsidR="00775E34" w:rsidRPr="0093394A" w:rsidRDefault="00775E34" w:rsidP="0093394A">
      <w:pPr>
        <w:spacing w:line="360" w:lineRule="auto"/>
        <w:contextualSpacing/>
        <w:jc w:val="both"/>
        <w:rPr>
          <w:rFonts w:ascii="Book Antiqua" w:eastAsia="Times New Roman" w:hAnsi="Book Antiqua" w:cs="Arial"/>
          <w:b/>
          <w:i/>
          <w:color w:val="000000"/>
          <w:shd w:val="clear" w:color="auto" w:fill="FFFFFF"/>
        </w:rPr>
      </w:pPr>
      <w:r w:rsidRPr="0093394A">
        <w:rPr>
          <w:rFonts w:ascii="Book Antiqua" w:eastAsia="Times New Roman" w:hAnsi="Book Antiqua" w:cs="Arial"/>
          <w:b/>
          <w:i/>
          <w:color w:val="000000"/>
          <w:shd w:val="clear" w:color="auto" w:fill="FFFFFF"/>
        </w:rPr>
        <w:t>Duodenal</w:t>
      </w:r>
      <w:r w:rsidR="00472290" w:rsidRPr="0093394A">
        <w:rPr>
          <w:rFonts w:ascii="Book Antiqua" w:eastAsia="Times New Roman" w:hAnsi="Book Antiqua" w:cs="Arial"/>
          <w:b/>
          <w:i/>
          <w:color w:val="000000"/>
          <w:shd w:val="clear" w:color="auto" w:fill="FFFFFF"/>
        </w:rPr>
        <w:t xml:space="preserve"> and</w:t>
      </w:r>
      <w:r w:rsidR="00E53588" w:rsidRPr="0093394A">
        <w:rPr>
          <w:rFonts w:ascii="Book Antiqua" w:eastAsia="Times New Roman" w:hAnsi="Book Antiqua" w:cs="Arial"/>
          <w:b/>
          <w:i/>
          <w:color w:val="000000"/>
          <w:shd w:val="clear" w:color="auto" w:fill="FFFFFF"/>
        </w:rPr>
        <w:t xml:space="preserve"> small bowel </w:t>
      </w:r>
    </w:p>
    <w:p w14:paraId="00E03487" w14:textId="77777777" w:rsidR="00E53588" w:rsidRPr="0093394A" w:rsidRDefault="00622837" w:rsidP="0093394A">
      <w:pPr>
        <w:spacing w:line="360" w:lineRule="auto"/>
        <w:contextualSpacing/>
        <w:jc w:val="both"/>
        <w:rPr>
          <w:rFonts w:ascii="Book Antiqua" w:eastAsia="宋体" w:hAnsi="Book Antiqua" w:cs="Arial"/>
          <w:color w:val="000000"/>
          <w:shd w:val="clear" w:color="auto" w:fill="FFFFFF"/>
          <w:lang w:eastAsia="zh-CN"/>
        </w:rPr>
      </w:pPr>
      <w:r w:rsidRPr="0093394A">
        <w:rPr>
          <w:rFonts w:ascii="Book Antiqua" w:eastAsia="Times New Roman" w:hAnsi="Book Antiqua" w:cs="Arial"/>
          <w:color w:val="000000"/>
          <w:shd w:val="clear" w:color="auto" w:fill="FFFFFF"/>
        </w:rPr>
        <w:t>Worldwide, peptic ulcer disease affects 4 million people annually</w:t>
      </w:r>
      <w:r w:rsidR="00957787" w:rsidRPr="0093394A">
        <w:rPr>
          <w:rFonts w:ascii="Book Antiqua" w:eastAsia="Times New Roman" w:hAnsi="Book Antiqua" w:cs="Arial"/>
          <w:color w:val="000000"/>
          <w:shd w:val="clear" w:color="auto" w:fill="FFFFFF"/>
        </w:rPr>
        <w:fldChar w:fldCharType="begin">
          <w:fldData xml:space="preserve">PEVuZE5vdGU+PENpdGU+PEF1dGhvcj5aZWxpY2tzb248L0F1dGhvcj48WWVhcj4yMDExPC9ZZWFy
PjxSZWNOdW0+NDUwPC9SZWNOdW0+PERpc3BsYXlUZXh0PjxzdHlsZSBmYWNlPSJzdXBlcnNjcmlw
dCI+WzIzXTwvc3R5bGU+PC9EaXNwbGF5VGV4dD48cmVjb3JkPjxyZWMtbnVtYmVyPjQ1MDwvcmVj
LW51bWJlcj48Zm9yZWlnbi1rZXlzPjxrZXkgYXBwPSJFTiIgZGItaWQ9InR2ZXh0ZnhkeXh2cmVo
ZXZmZno1MjI5YmFwZnJyMHgyZHYwciI+NDUwPC9rZXk+PC9mb3JlaWduLWtleXM+PHJlZi10eXBl
IG5hbWU9IkpvdXJuYWwgQXJ0aWNsZSI+MTc8L3JlZi10eXBlPjxjb250cmlidXRvcnM+PGF1dGhv
cnM+PGF1dGhvcj5aZWxpY2tzb24sIE0uIFMuPC9hdXRob3I+PGF1dGhvcj5Ccm9uZGVyLCBDLiBN
LjwvYXV0aG9yPjxhdXRob3I+Sm9obnNvbiwgQi4gTC48L2F1dGhvcj48YXV0aG9yPkNhbXVuYXMs
IEouIEEuPC9hdXRob3I+PGF1dGhvcj5TbWl0aCwgRC4gRS48L2F1dGhvcj48YXV0aG9yPlJhd2xp
bnNvbiwgRC48L2F1dGhvcj48YXV0aG9yPlZvbiwgUy48L2F1dGhvcj48YXV0aG9yPlN0b25lLCBI
LiBILjwvYXV0aG9yPjxhdXRob3I+VGF5bG9yLCBTLiBNLjwvYXV0aG9yPjwvYXV0aG9ycz48L2Nv
bnRyaWJ1dG9ycz48YXV0aC1hZGRyZXNzPkdyZWVudmlsbGUgSG9zcGl0YWwgU3lzdGVtIFVuaXZl
cnNpdHkgTWVkaWNhbCBDZW50ZXIsIFVuaXZlcnNpdHkgb2YgU291dGggQ2Fyb2xpbmEsIFNjaG9v
bCBvZiBNZWRpY2luZS1HcmVlbnZpbGxlLCBHcmVlbnZpbGxlLCBTb3V0aCBDYXJvbGluYSwgVVNB
LjwvYXV0aC1hZGRyZXNzPjx0aXRsZXM+PHRpdGxlPkhlbGljb2JhY3RlciBweWxvcmkgaXMgbm90
IHRoZSBwcmVkb21pbmFudCBldGlvbG9neSBmb3IgcGVwdGljIHVsY2VycyByZXF1aXJpbmcgb3Bl
cmF0aW9uPC90aXRsZT48c2Vjb25kYXJ5LXRpdGxlPkFtIFN1cmc8L3NlY29uZGFyeS10aXRsZT48
YWx0LXRpdGxlPlRoZSBBbWVyaWNhbiBzdXJnZW9uPC9hbHQtdGl0bGU+PC90aXRsZXM+PHBlcmlv
ZGljYWw+PGZ1bGwtdGl0bGU+QW0gU3VyZzwvZnVsbC10aXRsZT48YWJici0xPlRoZSBBbWVyaWNh
biBzdXJnZW9uPC9hYmJyLTE+PC9wZXJpb2RpY2FsPjxhbHQtcGVyaW9kaWNhbD48ZnVsbC10aXRs
ZT5BbSBTdXJnPC9mdWxsLXRpdGxlPjxhYmJyLTE+VGhlIEFtZXJpY2FuIHN1cmdlb248L2FiYnIt
MT48L2FsdC1wZXJpb2RpY2FsPjxwYWdlcz4xMDU0LTYwPC9wYWdlcz48dm9sdW1lPjc3PC92b2x1
bWU+PG51bWJlcj44PC9udW1iZXI+PGtleXdvcmRzPjxrZXl3b3JkPkFkdWx0PC9rZXl3b3JkPjxr
ZXl3b3JkPkFnZWQ8L2tleXdvcmQ+PGtleXdvcmQ+RGlnZXN0aXZlIFN5c3RlbSBTdXJnaWNhbCBQ
cm9jZWR1cmVzLyptZXRob2RzL21vcnRhbGl0eTwva2V5d29yZD48a2V5d29yZD5EdW9kZW5hbCBV
bGNlci9ldGlvbG9neS9tb3J0YWxpdHkvc3VyZ2VyeTwva2V5d29yZD48a2V5d29yZD5GZW1hbGU8
L2tleXdvcmQ+PGtleXdvcmQ+Rm9sbG93LVVwIFN0dWRpZXM8L2tleXdvcmQ+PGtleXdvcmQ+R2Fz
dHJlY3RvbXkvbWV0aG9kczwva2V5d29yZD48a2V5d29yZD5IZWxpY29iYWN0ZXIgSW5mZWN0aW9u
cy8qY29tcGxpY2F0aW9ucy9kaWFnbm9zaXM8L2tleXdvcmQ+PGtleXdvcmQ+SGVsaWNvYmFjdGVy
IHB5bG9yaS8qaXNvbGF0aW9uICZhbXA7IHB1cmlmaWNhdGlvbjwva2V5d29yZD48a2V5d29yZD5I
dW1hbnM8L2tleXdvcmQ+PGtleXdvcmQ+TWFsZTwva2V5d29yZD48a2V5d29yZD5NaWRkbGUgQWdl
ZDwva2V5d29yZD48a2V5d29yZD5QZXB0aWMgVWxjZXIvKmV0aW9sb2d5L21vcnRhbGl0eS8qc3Vy
Z2VyeTwva2V5d29yZD48a2V5d29yZD5QZXB0aWMgVWxjZXIgUGVyZm9yYXRpb24vZXRpb2xvZ3kv
bW9ydGFsaXR5L3N1cmdlcnk8L2tleXdvcmQ+PGtleXdvcmQ+UG9zdG9wZXJhdGl2ZSBDb21wbGlj
YXRpb25zL3BoeXNpb3BhdGhvbG9neTwva2V5d29yZD48a2V5d29yZD5SaXNrIEFzc2Vzc21lbnQ8
L2tleXdvcmQ+PGtleXdvcmQ+U3RhdGlzdGljcywgTm9ucGFyYW1ldHJpYzwva2V5d29yZD48a2V5
d29yZD5TdXJ2aXZhbCBSYXRlPC9rZXl3b3JkPjxrZXl3b3JkPlRyZWF0bWVudCBPdXRjb21lPC9r
ZXl3b3JkPjwva2V5d29yZHM+PGRhdGVzPjx5ZWFyPjIwMTE8L3llYXI+PHB1Yi1kYXRlcz48ZGF0
ZT5BdWc8L2RhdGU+PC9wdWItZGF0ZXM+PC9kYXRlcz48aXNibj4xNTU1LTk4MjMgKEVsZWN0cm9u
aWMpJiN4RDswMDAzLTEzNDggKExpbmtpbmcpPC9pc2JuPjxhY2Nlc3Npb24tbnVtPjIxOTQ0NTIz
PC9hY2Nlc3Npb24tbnVtPjx1cmxzPjxyZWxhdGVkLXVybHM+PHVybD5odHRwOi8vd3d3Lm5jYmku
bmxtLm5paC5nb3YvcHVibWVkLzIxOTQ0NTIzPC91cmw+PC9yZWxhdGVkLXVybHM+PC91cmxzPjwv
cmVjb3JkPjwvQ2l0ZT48L0VuZE5vdGU+
</w:fldData>
        </w:fldChar>
      </w:r>
      <w:r w:rsidR="00796C75" w:rsidRPr="0093394A">
        <w:rPr>
          <w:rFonts w:ascii="Book Antiqua" w:eastAsia="Times New Roman" w:hAnsi="Book Antiqua" w:cs="Arial"/>
          <w:color w:val="000000"/>
          <w:shd w:val="clear" w:color="auto" w:fill="FFFFFF"/>
        </w:rPr>
        <w:instrText xml:space="preserve"> ADDIN EN.CITE </w:instrText>
      </w:r>
      <w:r w:rsidR="00796C75" w:rsidRPr="0093394A">
        <w:rPr>
          <w:rFonts w:ascii="Book Antiqua" w:eastAsia="Times New Roman" w:hAnsi="Book Antiqua" w:cs="Arial"/>
          <w:color w:val="000000"/>
          <w:shd w:val="clear" w:color="auto" w:fill="FFFFFF"/>
        </w:rPr>
        <w:fldChar w:fldCharType="begin">
          <w:fldData xml:space="preserve">PEVuZE5vdGU+PENpdGU+PEF1dGhvcj5aZWxpY2tzb248L0F1dGhvcj48WWVhcj4yMDExPC9ZZWFy
PjxSZWNOdW0+NDUwPC9SZWNOdW0+PERpc3BsYXlUZXh0PjxzdHlsZSBmYWNlPSJzdXBlcnNjcmlw
dCI+WzIzXTwvc3R5bGU+PC9EaXNwbGF5VGV4dD48cmVjb3JkPjxyZWMtbnVtYmVyPjQ1MDwvcmVj
LW51bWJlcj48Zm9yZWlnbi1rZXlzPjxrZXkgYXBwPSJFTiIgZGItaWQ9InR2ZXh0ZnhkeXh2cmVo
ZXZmZno1MjI5YmFwZnJyMHgyZHYwciI+NDUwPC9rZXk+PC9mb3JlaWduLWtleXM+PHJlZi10eXBl
IG5hbWU9IkpvdXJuYWwgQXJ0aWNsZSI+MTc8L3JlZi10eXBlPjxjb250cmlidXRvcnM+PGF1dGhv
cnM+PGF1dGhvcj5aZWxpY2tzb24sIE0uIFMuPC9hdXRob3I+PGF1dGhvcj5Ccm9uZGVyLCBDLiBN
LjwvYXV0aG9yPjxhdXRob3I+Sm9obnNvbiwgQi4gTC48L2F1dGhvcj48YXV0aG9yPkNhbXVuYXMs
IEouIEEuPC9hdXRob3I+PGF1dGhvcj5TbWl0aCwgRC4gRS48L2F1dGhvcj48YXV0aG9yPlJhd2xp
bnNvbiwgRC48L2F1dGhvcj48YXV0aG9yPlZvbiwgUy48L2F1dGhvcj48YXV0aG9yPlN0b25lLCBI
LiBILjwvYXV0aG9yPjxhdXRob3I+VGF5bG9yLCBTLiBNLjwvYXV0aG9yPjwvYXV0aG9ycz48L2Nv
bnRyaWJ1dG9ycz48YXV0aC1hZGRyZXNzPkdyZWVudmlsbGUgSG9zcGl0YWwgU3lzdGVtIFVuaXZl
cnNpdHkgTWVkaWNhbCBDZW50ZXIsIFVuaXZlcnNpdHkgb2YgU291dGggQ2Fyb2xpbmEsIFNjaG9v
bCBvZiBNZWRpY2luZS1HcmVlbnZpbGxlLCBHcmVlbnZpbGxlLCBTb3V0aCBDYXJvbGluYSwgVVNB
LjwvYXV0aC1hZGRyZXNzPjx0aXRsZXM+PHRpdGxlPkhlbGljb2JhY3RlciBweWxvcmkgaXMgbm90
IHRoZSBwcmVkb21pbmFudCBldGlvbG9neSBmb3IgcGVwdGljIHVsY2VycyByZXF1aXJpbmcgb3Bl
cmF0aW9uPC90aXRsZT48c2Vjb25kYXJ5LXRpdGxlPkFtIFN1cmc8L3NlY29uZGFyeS10aXRsZT48
YWx0LXRpdGxlPlRoZSBBbWVyaWNhbiBzdXJnZW9uPC9hbHQtdGl0bGU+PC90aXRsZXM+PHBlcmlv
ZGljYWw+PGZ1bGwtdGl0bGU+QW0gU3VyZzwvZnVsbC10aXRsZT48YWJici0xPlRoZSBBbWVyaWNh
biBzdXJnZW9uPC9hYmJyLTE+PC9wZXJpb2RpY2FsPjxhbHQtcGVyaW9kaWNhbD48ZnVsbC10aXRs
ZT5BbSBTdXJnPC9mdWxsLXRpdGxlPjxhYmJyLTE+VGhlIEFtZXJpY2FuIHN1cmdlb248L2FiYnIt
MT48L2FsdC1wZXJpb2RpY2FsPjxwYWdlcz4xMDU0LTYwPC9wYWdlcz48dm9sdW1lPjc3PC92b2x1
bWU+PG51bWJlcj44PC9udW1iZXI+PGtleXdvcmRzPjxrZXl3b3JkPkFkdWx0PC9rZXl3b3JkPjxr
ZXl3b3JkPkFnZWQ8L2tleXdvcmQ+PGtleXdvcmQ+RGlnZXN0aXZlIFN5c3RlbSBTdXJnaWNhbCBQ
cm9jZWR1cmVzLyptZXRob2RzL21vcnRhbGl0eTwva2V5d29yZD48a2V5d29yZD5EdW9kZW5hbCBV
bGNlci9ldGlvbG9neS9tb3J0YWxpdHkvc3VyZ2VyeTwva2V5d29yZD48a2V5d29yZD5GZW1hbGU8
L2tleXdvcmQ+PGtleXdvcmQ+Rm9sbG93LVVwIFN0dWRpZXM8L2tleXdvcmQ+PGtleXdvcmQ+R2Fz
dHJlY3RvbXkvbWV0aG9kczwva2V5d29yZD48a2V5d29yZD5IZWxpY29iYWN0ZXIgSW5mZWN0aW9u
cy8qY29tcGxpY2F0aW9ucy9kaWFnbm9zaXM8L2tleXdvcmQ+PGtleXdvcmQ+SGVsaWNvYmFjdGVy
IHB5bG9yaS8qaXNvbGF0aW9uICZhbXA7IHB1cmlmaWNhdGlvbjwva2V5d29yZD48a2V5d29yZD5I
dW1hbnM8L2tleXdvcmQ+PGtleXdvcmQ+TWFsZTwva2V5d29yZD48a2V5d29yZD5NaWRkbGUgQWdl
ZDwva2V5d29yZD48a2V5d29yZD5QZXB0aWMgVWxjZXIvKmV0aW9sb2d5L21vcnRhbGl0eS8qc3Vy
Z2VyeTwva2V5d29yZD48a2V5d29yZD5QZXB0aWMgVWxjZXIgUGVyZm9yYXRpb24vZXRpb2xvZ3kv
bW9ydGFsaXR5L3N1cmdlcnk8L2tleXdvcmQ+PGtleXdvcmQ+UG9zdG9wZXJhdGl2ZSBDb21wbGlj
YXRpb25zL3BoeXNpb3BhdGhvbG9neTwva2V5d29yZD48a2V5d29yZD5SaXNrIEFzc2Vzc21lbnQ8
L2tleXdvcmQ+PGtleXdvcmQ+U3RhdGlzdGljcywgTm9ucGFyYW1ldHJpYzwva2V5d29yZD48a2V5
d29yZD5TdXJ2aXZhbCBSYXRlPC9rZXl3b3JkPjxrZXl3b3JkPlRyZWF0bWVudCBPdXRjb21lPC9r
ZXl3b3JkPjwva2V5d29yZHM+PGRhdGVzPjx5ZWFyPjIwMTE8L3llYXI+PHB1Yi1kYXRlcz48ZGF0
ZT5BdWc8L2RhdGU+PC9wdWItZGF0ZXM+PC9kYXRlcz48aXNibj4xNTU1LTk4MjMgKEVsZWN0cm9u
aWMpJiN4RDswMDAzLTEzNDggKExpbmtpbmcpPC9pc2JuPjxhY2Nlc3Npb24tbnVtPjIxOTQ0NTIz
PC9hY2Nlc3Npb24tbnVtPjx1cmxzPjxyZWxhdGVkLXVybHM+PHVybD5odHRwOi8vd3d3Lm5jYmku
bmxtLm5paC5nb3YvcHVibWVkLzIxOTQ0NTIzPC91cmw+PC9yZWxhdGVkLXVybHM+PC91cmxzPjwv
cmVjb3JkPjwvQ2l0ZT48L0VuZE5vdGU+
</w:fldData>
        </w:fldChar>
      </w:r>
      <w:r w:rsidR="00796C75" w:rsidRPr="0093394A">
        <w:rPr>
          <w:rFonts w:ascii="Book Antiqua" w:eastAsia="Times New Roman" w:hAnsi="Book Antiqua" w:cs="Arial"/>
          <w:color w:val="000000"/>
          <w:shd w:val="clear" w:color="auto" w:fill="FFFFFF"/>
        </w:rPr>
        <w:instrText xml:space="preserve"> ADDIN EN.CITE.DATA </w:instrText>
      </w:r>
      <w:r w:rsidR="00796C75" w:rsidRPr="0093394A">
        <w:rPr>
          <w:rFonts w:ascii="Book Antiqua" w:eastAsia="Times New Roman" w:hAnsi="Book Antiqua" w:cs="Arial"/>
          <w:color w:val="000000"/>
          <w:shd w:val="clear" w:color="auto" w:fill="FFFFFF"/>
        </w:rPr>
      </w:r>
      <w:r w:rsidR="00796C75" w:rsidRPr="0093394A">
        <w:rPr>
          <w:rFonts w:ascii="Book Antiqua" w:eastAsia="Times New Roman" w:hAnsi="Book Antiqua" w:cs="Arial"/>
          <w:color w:val="000000"/>
          <w:shd w:val="clear" w:color="auto" w:fill="FFFFFF"/>
        </w:rPr>
        <w:fldChar w:fldCharType="end"/>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separate"/>
      </w:r>
      <w:r w:rsidR="00796C75" w:rsidRPr="0093394A">
        <w:rPr>
          <w:rFonts w:ascii="Book Antiqua" w:eastAsia="Times New Roman" w:hAnsi="Book Antiqua" w:cs="Arial"/>
          <w:noProof/>
          <w:color w:val="000000"/>
          <w:shd w:val="clear" w:color="auto" w:fill="FFFFFF"/>
          <w:vertAlign w:val="superscript"/>
        </w:rPr>
        <w:t>[</w:t>
      </w:r>
      <w:hyperlink w:anchor="_ENREF_23" w:tooltip="Zelickson, 2011 #450" w:history="1">
        <w:r w:rsidR="0036706B" w:rsidRPr="0093394A">
          <w:rPr>
            <w:rFonts w:ascii="Book Antiqua" w:eastAsia="Times New Roman" w:hAnsi="Book Antiqua" w:cs="Arial"/>
            <w:noProof/>
            <w:color w:val="000000"/>
            <w:shd w:val="clear" w:color="auto" w:fill="FFFFFF"/>
            <w:vertAlign w:val="superscript"/>
          </w:rPr>
          <w:t>23</w:t>
        </w:r>
      </w:hyperlink>
      <w:r w:rsidR="00796C75"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Pr="0093394A">
        <w:rPr>
          <w:rFonts w:ascii="Book Antiqua" w:eastAsia="Times New Roman" w:hAnsi="Book Antiqua" w:cs="Arial"/>
          <w:color w:val="000000"/>
          <w:shd w:val="clear" w:color="auto" w:fill="FFFFFF"/>
        </w:rPr>
        <w:t>. Between 2-14% of those ulcers will perforate with mortality ranging from 10</w:t>
      </w:r>
      <w:r w:rsidR="00E53588" w:rsidRPr="0093394A">
        <w:rPr>
          <w:rFonts w:ascii="Book Antiqua" w:eastAsia="宋体" w:hAnsi="Book Antiqua" w:cs="Arial"/>
          <w:color w:val="000000"/>
          <w:shd w:val="clear" w:color="auto" w:fill="FFFFFF"/>
          <w:lang w:eastAsia="zh-CN"/>
        </w:rPr>
        <w:t>%</w:t>
      </w:r>
      <w:r w:rsidRPr="0093394A">
        <w:rPr>
          <w:rFonts w:ascii="Book Antiqua" w:eastAsia="Times New Roman" w:hAnsi="Book Antiqua" w:cs="Arial"/>
          <w:color w:val="000000"/>
          <w:shd w:val="clear" w:color="auto" w:fill="FFFFFF"/>
        </w:rPr>
        <w:t>-40%</w:t>
      </w:r>
      <w:r w:rsidR="003835A5" w:rsidRPr="0093394A">
        <w:rPr>
          <w:rFonts w:ascii="Book Antiqua" w:eastAsia="Times New Roman" w:hAnsi="Book Antiqua" w:cs="Arial"/>
          <w:color w:val="000000"/>
          <w:shd w:val="clear" w:color="auto" w:fill="FFFFFF"/>
        </w:rPr>
        <w:fldChar w:fldCharType="begin">
          <w:fldData xml:space="preserve">PEVuZE5vdGU+PENpdGU+PEF1dGhvcj5CZXJ0bGVmZjwvQXV0aG9yPjxZZWFyPjIwMTA8L1llYXI+
PFJlY051bT40NTI8L1JlY051bT48RGlzcGxheVRleHQ+PHN0eWxlIGZhY2U9InN1cGVyc2NyaXB0
Ij5bMjQsMjVdPC9zdHlsZT48L0Rpc3BsYXlUZXh0PjxyZWNvcmQ+PHJlYy1udW1iZXI+NDUyPC9y
ZWMtbnVtYmVyPjxmb3JlaWduLWtleXM+PGtleSBhcHA9IkVOIiBkYi1pZD0idHZleHRmeGR5eHZy
ZWhldmZmejUyMjliYXBmcnIweDJkdjByIj40NTI8L2tleT48L2ZvcmVpZ24ta2V5cz48cmVmLXR5
cGUgbmFtZT0iSm91cm5hbCBBcnRpY2xlIj4xNzwvcmVmLXR5cGU+PGNvbnRyaWJ1dG9ycz48YXV0
aG9ycz48YXV0aG9yPkJlcnRsZWZmLCBNLiBKLjwvYXV0aG9yPjxhdXRob3I+TGFuZ2UsIEouIEYu
PC9hdXRob3I+PC9hdXRob3JzPjwvY29udHJpYnV0b3JzPjxhdXRoLWFkZHJlc3M+RGVwYXJ0bWVu
dCBvZiBQbGFzdGljIGFuZCBSZWNvbnN0cnVjdGl2ZSBTdXJnZXJ5LCBBY2FkZW1pYyBIb3NwaXRh
bCBNYWFzdHJpY2h0LCBNYWFzdHJpY2h0LCBUaGUgTmV0aGVybGFuZHMuIGRvYy5iZXJ0QG9ubGlu
ZS5ubDwvYXV0aC1hZGRyZXNzPjx0aXRsZXM+PHRpdGxlPlBlcmZvcmF0ZWQgcGVwdGljIHVsY2Vy
IGRpc2Vhc2U6IGEgcmV2aWV3IG9mIGhpc3RvcnkgYW5kIHRyZWF0bWVudD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MTYxLTk8L3BhZ2VzPjx2b2x1bWU+Mjc8L3ZvbHVtZT48bnVtYmVyPjM8L251bWJlcj48a2V5d29y
ZHM+PGtleXdvcmQ+QWdlZCwgODAgYW5kIG92ZXI8L2tleXdvcmQ+PGtleXdvcmQ+SGVsaWNvYmFj
dGVyIEluZmVjdGlvbnMvY29tcGxpY2F0aW9uczwva2V5d29yZD48a2V5d29yZD5IZWxpY29iYWN0
ZXIgcHlsb3JpPC9rZXl3b3JkPjxrZXl3b3JkPkhpc3RvcnksIDE5dGggQ2VudHVyeTwva2V5d29y
ZD48a2V5d29yZD5IaXN0b3J5LCAyMHRoIENlbnR1cnk8L2tleXdvcmQ+PGtleXdvcmQ+SHVtYW5z
PC9rZXl3b3JkPjxrZXl3b3JkPlBlcHRpYyBVbGNlciBQZXJmb3JhdGlvbi9ldGlvbG9neS9oaXN0
b3J5Lyp0aGVyYXB5PC9rZXl3b3JkPjwva2V5d29yZHM+PGRhdGVzPjx5ZWFyPjIwMTA8L3llYXI+
PHB1Yi1kYXRlcz48ZGF0ZT5BdWc8L2RhdGU+PC9wdWItZGF0ZXM+PC9kYXRlcz48aXNibj4xNDIx
LTk4ODMgKEVsZWN0cm9uaWMpJiN4RDswMjUzLTQ4ODYgKExpbmtpbmcpPC9pc2JuPjxhY2Nlc3Np
b24tbnVtPjIwNTcxMjYwPC9hY2Nlc3Npb24tbnVtPjx1cmxzPjxyZWxhdGVkLXVybHM+PHVybD5o
dHRwOi8vd3d3Lm5jYmkubmxtLm5paC5nb3YvcHVibWVkLzIwNTcxMjYwPC91cmw+PC9yZWxhdGVk
LXVybHM+PC91cmxzPjxlbGVjdHJvbmljLXJlc291cmNlLW51bT4xMC4xMTU5LzAwMDI2NDY1Mzwv
ZWxlY3Ryb25pYy1yZXNvdXJjZS1udW0+PC9yZWNvcmQ+PC9DaXRlPjxDaXRlPjxBdXRob3I+TGF1
PC9BdXRob3I+PFllYXI+MjAxMTwvWWVhcj48UmVjTnVtPjQ1MzwvUmVjTnVtPjxyZWNvcmQ+PHJl
Yy1udW1iZXI+NDUzPC9yZWMtbnVtYmVyPjxmb3JlaWduLWtleXM+PGtleSBhcHA9IkVOIiBkYi1p
ZD0idHZleHRmeGR5eHZyZWhldmZmejUyMjliYXBmcnIweDJkdjByIj40NTM8L2tleT48L2ZvcmVp
Z24ta2V5cz48cmVmLXR5cGUgbmFtZT0iSm91cm5hbCBBcnRpY2xlIj4xNzwvcmVmLXR5cGU+PGNv
bnRyaWJ1dG9ycz48YXV0aG9ycz48YXV0aG9yPkxhdSwgSi4gWS48L2F1dGhvcj48YXV0aG9yPlN1
bmcsIEouPC9hdXRob3I+PGF1dGhvcj5IaWxsLCBDLjwvYXV0aG9yPjxhdXRob3I+SGVuZGVyc29u
LCBDLjwvYXV0aG9yPjxhdXRob3I+SG93ZGVuLCBDLiBXLjwvYXV0aG9yPjxhdXRob3I+TWV0eiwg
RC4gQy48L2F1dGhvcj48L2F1dGhvcnM+PC9jb250cmlidXRvcnM+PGF1dGgtYWRkcmVzcz5EZXBh
cnRtZW50IG9mIFN1cmdlcnksIENoaW5lc2UgVW5pdmVyc2l0eSBvZiBIb25nIEtvbmcsIEhvbmcg
S29uZywgU0FSLCBDaGluYS4gbGF1anl3QHN1cmdlcnkuY3Voay5lZHUuaGs8L2F1dGgtYWRkcmVz
cz48dGl0bGVzPjx0aXRsZT5TeXN0ZW1hdGljIHJldmlldyBvZiB0aGUgZXBpZGVtaW9sb2d5IG9m
IGNvbXBsaWNhdGVkIHBlcHRpYyB1bGNlciBkaXNlYXNlOiBpbmNpZGVuY2UsIHJlY3VycmVuY2Us
IHJpc2sgZmFjdG9ycyBhbmQgbW9ydGFsaXR5PC90aXRsZT48c2Vjb25kYXJ5LXRpdGxlPkRpZ2Vz
dGlvbjwvc2Vjb25kYXJ5LXRpdGxlPjxhbHQtdGl0bGU+RGlnZXN0aW9uPC9hbHQtdGl0bGU+PC90
aXRsZXM+PHBlcmlvZGljYWw+PGZ1bGwtdGl0bGU+RGlnZXN0aW9uPC9mdWxsLXRpdGxlPjxhYmJy
LTE+RGlnZXN0aW9uPC9hYmJyLTE+PC9wZXJpb2RpY2FsPjxhbHQtcGVyaW9kaWNhbD48ZnVsbC10
aXRsZT5EaWdlc3Rpb248L2Z1bGwtdGl0bGU+PGFiYnItMT5EaWdlc3Rpb248L2FiYnItMT48L2Fs
dC1wZXJpb2RpY2FsPjxwYWdlcz4xMDItMTM8L3BhZ2VzPjx2b2x1bWU+ODQ8L3ZvbHVtZT48bnVt
YmVyPjI8L251bWJlcj48a2V5d29yZHM+PGtleXdvcmQ+SHVtYW5zPC9rZXl3b3JkPjxrZXl3b3Jk
PkluY2lkZW5jZTwva2V5d29yZD48a2V5d29yZD5QZXB0aWMgVWxjZXIgSGVtb3JyaGFnZS8qZXBp
ZGVtaW9sb2d5L21vcnRhbGl0eTwva2V5d29yZD48a2V5d29yZD5QZXB0aWMgVWxjZXIgUGVyZm9y
YXRpb24vKmVwaWRlbWlvbG9neS9tb3J0YWxpdHk8L2tleXdvcmQ+PGtleXdvcmQ+UmVjdXJyZW5j
ZTwva2V5d29yZD48a2V5d29yZD5SaXNrIEZhY3RvcnM8L2tleXdvcmQ+PC9rZXl3b3Jkcz48ZGF0
ZXM+PHllYXI+MjAxMTwveWVhcj48L2RhdGVzPjxpc2JuPjE0MjEtOTg2NyAoRWxlY3Ryb25pYykm
I3hEOzAwMTItMjgyMyAoTGlua2luZyk8L2lzYm4+PGFjY2Vzc2lvbi1udW0+MjE0OTQwNDE8L2Fj
Y2Vzc2lvbi1udW0+PHVybHM+PHJlbGF0ZWQtdXJscz48dXJsPmh0dHA6Ly93d3cubmNiaS5ubG0u
bmloLmdvdi9wdWJtZWQvMjE0OTQwNDE8L3VybD48L3JlbGF0ZWQtdXJscz48L3VybHM+PGVsZWN0
cm9uaWMtcmVzb3VyY2UtbnVtPjEwLjExNTkvMDAwMzIzOTU4PC9lbGVjdHJvbmljLXJlc291cmNl
LW51bT48L3JlY29yZD48L0NpdGU+PC9FbmROb3RlPgB=
</w:fldData>
        </w:fldChar>
      </w:r>
      <w:r w:rsidR="00796C75" w:rsidRPr="0093394A">
        <w:rPr>
          <w:rFonts w:ascii="Book Antiqua" w:eastAsia="Times New Roman" w:hAnsi="Book Antiqua" w:cs="Arial"/>
          <w:color w:val="000000"/>
          <w:shd w:val="clear" w:color="auto" w:fill="FFFFFF"/>
        </w:rPr>
        <w:instrText xml:space="preserve"> ADDIN EN.CITE </w:instrText>
      </w:r>
      <w:r w:rsidR="00796C75" w:rsidRPr="0093394A">
        <w:rPr>
          <w:rFonts w:ascii="Book Antiqua" w:eastAsia="Times New Roman" w:hAnsi="Book Antiqua" w:cs="Arial"/>
          <w:color w:val="000000"/>
          <w:shd w:val="clear" w:color="auto" w:fill="FFFFFF"/>
        </w:rPr>
        <w:fldChar w:fldCharType="begin">
          <w:fldData xml:space="preserve">PEVuZE5vdGU+PENpdGU+PEF1dGhvcj5CZXJ0bGVmZjwvQXV0aG9yPjxZZWFyPjIwMTA8L1llYXI+
PFJlY051bT40NTI8L1JlY051bT48RGlzcGxheVRleHQ+PHN0eWxlIGZhY2U9InN1cGVyc2NyaXB0
Ij5bMjQsMjVdPC9zdHlsZT48L0Rpc3BsYXlUZXh0PjxyZWNvcmQ+PHJlYy1udW1iZXI+NDUyPC9y
ZWMtbnVtYmVyPjxmb3JlaWduLWtleXM+PGtleSBhcHA9IkVOIiBkYi1pZD0idHZleHRmeGR5eHZy
ZWhldmZmejUyMjliYXBmcnIweDJkdjByIj40NTI8L2tleT48L2ZvcmVpZ24ta2V5cz48cmVmLXR5
cGUgbmFtZT0iSm91cm5hbCBBcnRpY2xlIj4xNzwvcmVmLXR5cGU+PGNvbnRyaWJ1dG9ycz48YXV0
aG9ycz48YXV0aG9yPkJlcnRsZWZmLCBNLiBKLjwvYXV0aG9yPjxhdXRob3I+TGFuZ2UsIEouIEYu
PC9hdXRob3I+PC9hdXRob3JzPjwvY29udHJpYnV0b3JzPjxhdXRoLWFkZHJlc3M+RGVwYXJ0bWVu
dCBvZiBQbGFzdGljIGFuZCBSZWNvbnN0cnVjdGl2ZSBTdXJnZXJ5LCBBY2FkZW1pYyBIb3NwaXRh
bCBNYWFzdHJpY2h0LCBNYWFzdHJpY2h0LCBUaGUgTmV0aGVybGFuZHMuIGRvYy5iZXJ0QG9ubGlu
ZS5ubDwvYXV0aC1hZGRyZXNzPjx0aXRsZXM+PHRpdGxlPlBlcmZvcmF0ZWQgcGVwdGljIHVsY2Vy
IGRpc2Vhc2U6IGEgcmV2aWV3IG9mIGhpc3RvcnkgYW5kIHRyZWF0bWVudDwvdGl0bGU+PHNlY29u
ZGFyeS10aXRsZT5EaWcgU3VyZzwvc2Vjb25kYXJ5LXRpdGxlPjxhbHQtdGl0bGU+RGlnZXN0aXZl
IHN1cmdlcnk8L2FsdC10aXRsZT48L3RpdGxlcz48cGVyaW9kaWNhbD48ZnVsbC10aXRsZT5EaWcg
U3VyZzwvZnVsbC10aXRsZT48YWJici0xPkRpZ2VzdGl2ZSBzdXJnZXJ5PC9hYmJyLTE+PC9wZXJp
b2RpY2FsPjxhbHQtcGVyaW9kaWNhbD48ZnVsbC10aXRsZT5EaWcgU3VyZzwvZnVsbC10aXRsZT48
YWJici0xPkRpZ2VzdGl2ZSBzdXJnZXJ5PC9hYmJyLTE+PC9hbHQtcGVyaW9kaWNhbD48cGFnZXM+
MTYxLTk8L3BhZ2VzPjx2b2x1bWU+Mjc8L3ZvbHVtZT48bnVtYmVyPjM8L251bWJlcj48a2V5d29y
ZHM+PGtleXdvcmQ+QWdlZCwgODAgYW5kIG92ZXI8L2tleXdvcmQ+PGtleXdvcmQ+SGVsaWNvYmFj
dGVyIEluZmVjdGlvbnMvY29tcGxpY2F0aW9uczwva2V5d29yZD48a2V5d29yZD5IZWxpY29iYWN0
ZXIgcHlsb3JpPC9rZXl3b3JkPjxrZXl3b3JkPkhpc3RvcnksIDE5dGggQ2VudHVyeTwva2V5d29y
ZD48a2V5d29yZD5IaXN0b3J5LCAyMHRoIENlbnR1cnk8L2tleXdvcmQ+PGtleXdvcmQ+SHVtYW5z
PC9rZXl3b3JkPjxrZXl3b3JkPlBlcHRpYyBVbGNlciBQZXJmb3JhdGlvbi9ldGlvbG9neS9oaXN0
b3J5Lyp0aGVyYXB5PC9rZXl3b3JkPjwva2V5d29yZHM+PGRhdGVzPjx5ZWFyPjIwMTA8L3llYXI+
PHB1Yi1kYXRlcz48ZGF0ZT5BdWc8L2RhdGU+PC9wdWItZGF0ZXM+PC9kYXRlcz48aXNibj4xNDIx
LTk4ODMgKEVsZWN0cm9uaWMpJiN4RDswMjUzLTQ4ODYgKExpbmtpbmcpPC9pc2JuPjxhY2Nlc3Np
b24tbnVtPjIwNTcxMjYwPC9hY2Nlc3Npb24tbnVtPjx1cmxzPjxyZWxhdGVkLXVybHM+PHVybD5o
dHRwOi8vd3d3Lm5jYmkubmxtLm5paC5nb3YvcHVibWVkLzIwNTcxMjYwPC91cmw+PC9yZWxhdGVk
LXVybHM+PC91cmxzPjxlbGVjdHJvbmljLXJlc291cmNlLW51bT4xMC4xMTU5LzAwMDI2NDY1Mzwv
ZWxlY3Ryb25pYy1yZXNvdXJjZS1udW0+PC9yZWNvcmQ+PC9DaXRlPjxDaXRlPjxBdXRob3I+TGF1
PC9BdXRob3I+PFllYXI+MjAxMTwvWWVhcj48UmVjTnVtPjQ1MzwvUmVjTnVtPjxyZWNvcmQ+PHJl
Yy1udW1iZXI+NDUzPC9yZWMtbnVtYmVyPjxmb3JlaWduLWtleXM+PGtleSBhcHA9IkVOIiBkYi1p
ZD0idHZleHRmeGR5eHZyZWhldmZmejUyMjliYXBmcnIweDJkdjByIj40NTM8L2tleT48L2ZvcmVp
Z24ta2V5cz48cmVmLXR5cGUgbmFtZT0iSm91cm5hbCBBcnRpY2xlIj4xNzwvcmVmLXR5cGU+PGNv
bnRyaWJ1dG9ycz48YXV0aG9ycz48YXV0aG9yPkxhdSwgSi4gWS48L2F1dGhvcj48YXV0aG9yPlN1
bmcsIEouPC9hdXRob3I+PGF1dGhvcj5IaWxsLCBDLjwvYXV0aG9yPjxhdXRob3I+SGVuZGVyc29u
LCBDLjwvYXV0aG9yPjxhdXRob3I+SG93ZGVuLCBDLiBXLjwvYXV0aG9yPjxhdXRob3I+TWV0eiwg
RC4gQy48L2F1dGhvcj48L2F1dGhvcnM+PC9jb250cmlidXRvcnM+PGF1dGgtYWRkcmVzcz5EZXBh
cnRtZW50IG9mIFN1cmdlcnksIENoaW5lc2UgVW5pdmVyc2l0eSBvZiBIb25nIEtvbmcsIEhvbmcg
S29uZywgU0FSLCBDaGluYS4gbGF1anl3QHN1cmdlcnkuY3Voay5lZHUuaGs8L2F1dGgtYWRkcmVz
cz48dGl0bGVzPjx0aXRsZT5TeXN0ZW1hdGljIHJldmlldyBvZiB0aGUgZXBpZGVtaW9sb2d5IG9m
IGNvbXBsaWNhdGVkIHBlcHRpYyB1bGNlciBkaXNlYXNlOiBpbmNpZGVuY2UsIHJlY3VycmVuY2Us
IHJpc2sgZmFjdG9ycyBhbmQgbW9ydGFsaXR5PC90aXRsZT48c2Vjb25kYXJ5LXRpdGxlPkRpZ2Vz
dGlvbjwvc2Vjb25kYXJ5LXRpdGxlPjxhbHQtdGl0bGU+RGlnZXN0aW9uPC9hbHQtdGl0bGU+PC90
aXRsZXM+PHBlcmlvZGljYWw+PGZ1bGwtdGl0bGU+RGlnZXN0aW9uPC9mdWxsLXRpdGxlPjxhYmJy
LTE+RGlnZXN0aW9uPC9hYmJyLTE+PC9wZXJpb2RpY2FsPjxhbHQtcGVyaW9kaWNhbD48ZnVsbC10
aXRsZT5EaWdlc3Rpb248L2Z1bGwtdGl0bGU+PGFiYnItMT5EaWdlc3Rpb248L2FiYnItMT48L2Fs
dC1wZXJpb2RpY2FsPjxwYWdlcz4xMDItMTM8L3BhZ2VzPjx2b2x1bWU+ODQ8L3ZvbHVtZT48bnVt
YmVyPjI8L251bWJlcj48a2V5d29yZHM+PGtleXdvcmQ+SHVtYW5zPC9rZXl3b3JkPjxrZXl3b3Jk
PkluY2lkZW5jZTwva2V5d29yZD48a2V5d29yZD5QZXB0aWMgVWxjZXIgSGVtb3JyaGFnZS8qZXBp
ZGVtaW9sb2d5L21vcnRhbGl0eTwva2V5d29yZD48a2V5d29yZD5QZXB0aWMgVWxjZXIgUGVyZm9y
YXRpb24vKmVwaWRlbWlvbG9neS9tb3J0YWxpdHk8L2tleXdvcmQ+PGtleXdvcmQ+UmVjdXJyZW5j
ZTwva2V5d29yZD48a2V5d29yZD5SaXNrIEZhY3RvcnM8L2tleXdvcmQ+PC9rZXl3b3Jkcz48ZGF0
ZXM+PHllYXI+MjAxMTwveWVhcj48L2RhdGVzPjxpc2JuPjE0MjEtOTg2NyAoRWxlY3Ryb25pYykm
I3hEOzAwMTItMjgyMyAoTGlua2luZyk8L2lzYm4+PGFjY2Vzc2lvbi1udW0+MjE0OTQwNDE8L2Fj
Y2Vzc2lvbi1udW0+PHVybHM+PHJlbGF0ZWQtdXJscz48dXJsPmh0dHA6Ly93d3cubmNiaS5ubG0u
bmloLmdvdi9wdWJtZWQvMjE0OTQwNDE8L3VybD48L3JlbGF0ZWQtdXJscz48L3VybHM+PGVsZWN0
cm9uaWMtcmVzb3VyY2UtbnVtPjEwLjExNTkvMDAwMzIzOTU4PC9lbGVjdHJvbmljLXJlc291cmNl
LW51bT48L3JlY29yZD48L0NpdGU+PC9FbmROb3RlPgB=
</w:fldData>
        </w:fldChar>
      </w:r>
      <w:r w:rsidR="00796C75" w:rsidRPr="0093394A">
        <w:rPr>
          <w:rFonts w:ascii="Book Antiqua" w:eastAsia="Times New Roman" w:hAnsi="Book Antiqua" w:cs="Arial"/>
          <w:color w:val="000000"/>
          <w:shd w:val="clear" w:color="auto" w:fill="FFFFFF"/>
        </w:rPr>
        <w:instrText xml:space="preserve"> ADDIN EN.CITE.DATA </w:instrText>
      </w:r>
      <w:r w:rsidR="00796C75" w:rsidRPr="0093394A">
        <w:rPr>
          <w:rFonts w:ascii="Book Antiqua" w:eastAsia="Times New Roman" w:hAnsi="Book Antiqua" w:cs="Arial"/>
          <w:color w:val="000000"/>
          <w:shd w:val="clear" w:color="auto" w:fill="FFFFFF"/>
        </w:rPr>
      </w:r>
      <w:r w:rsidR="00796C75" w:rsidRPr="0093394A">
        <w:rPr>
          <w:rFonts w:ascii="Book Antiqua" w:eastAsia="Times New Roman" w:hAnsi="Book Antiqua" w:cs="Arial"/>
          <w:color w:val="000000"/>
          <w:shd w:val="clear" w:color="auto" w:fill="FFFFFF"/>
        </w:rPr>
        <w:fldChar w:fldCharType="end"/>
      </w:r>
      <w:r w:rsidR="003835A5" w:rsidRPr="0093394A">
        <w:rPr>
          <w:rFonts w:ascii="Book Antiqua" w:eastAsia="Times New Roman" w:hAnsi="Book Antiqua" w:cs="Arial"/>
          <w:color w:val="000000"/>
          <w:shd w:val="clear" w:color="auto" w:fill="FFFFFF"/>
        </w:rPr>
      </w:r>
      <w:r w:rsidR="003835A5" w:rsidRPr="0093394A">
        <w:rPr>
          <w:rFonts w:ascii="Book Antiqua" w:eastAsia="Times New Roman" w:hAnsi="Book Antiqua" w:cs="Arial"/>
          <w:color w:val="000000"/>
          <w:shd w:val="clear" w:color="auto" w:fill="FFFFFF"/>
        </w:rPr>
        <w:fldChar w:fldCharType="separate"/>
      </w:r>
      <w:r w:rsidR="00796C75" w:rsidRPr="0093394A">
        <w:rPr>
          <w:rFonts w:ascii="Book Antiqua" w:eastAsia="Times New Roman" w:hAnsi="Book Antiqua" w:cs="Arial"/>
          <w:noProof/>
          <w:color w:val="000000"/>
          <w:shd w:val="clear" w:color="auto" w:fill="FFFFFF"/>
          <w:vertAlign w:val="superscript"/>
        </w:rPr>
        <w:t>[</w:t>
      </w:r>
      <w:hyperlink w:anchor="_ENREF_24" w:tooltip="Bertleff, 2010 #452" w:history="1">
        <w:r w:rsidR="0036706B" w:rsidRPr="0093394A">
          <w:rPr>
            <w:rFonts w:ascii="Book Antiqua" w:eastAsia="Times New Roman" w:hAnsi="Book Antiqua" w:cs="Arial"/>
            <w:noProof/>
            <w:color w:val="000000"/>
            <w:shd w:val="clear" w:color="auto" w:fill="FFFFFF"/>
            <w:vertAlign w:val="superscript"/>
          </w:rPr>
          <w:t>24</w:t>
        </w:r>
      </w:hyperlink>
      <w:r w:rsidR="00796C75" w:rsidRPr="0093394A">
        <w:rPr>
          <w:rFonts w:ascii="Book Antiqua" w:eastAsia="Times New Roman" w:hAnsi="Book Antiqua" w:cs="Arial"/>
          <w:noProof/>
          <w:color w:val="000000"/>
          <w:shd w:val="clear" w:color="auto" w:fill="FFFFFF"/>
          <w:vertAlign w:val="superscript"/>
        </w:rPr>
        <w:t>,</w:t>
      </w:r>
      <w:hyperlink w:anchor="_ENREF_25" w:tooltip="Lau, 2011 #453" w:history="1">
        <w:r w:rsidR="0036706B" w:rsidRPr="0093394A">
          <w:rPr>
            <w:rFonts w:ascii="Book Antiqua" w:eastAsia="Times New Roman" w:hAnsi="Book Antiqua" w:cs="Arial"/>
            <w:noProof/>
            <w:color w:val="000000"/>
            <w:shd w:val="clear" w:color="auto" w:fill="FFFFFF"/>
            <w:vertAlign w:val="superscript"/>
          </w:rPr>
          <w:t>25</w:t>
        </w:r>
      </w:hyperlink>
      <w:r w:rsidR="00796C75" w:rsidRPr="0093394A">
        <w:rPr>
          <w:rFonts w:ascii="Book Antiqua" w:eastAsia="Times New Roman" w:hAnsi="Book Antiqua" w:cs="Arial"/>
          <w:noProof/>
          <w:color w:val="000000"/>
          <w:shd w:val="clear" w:color="auto" w:fill="FFFFFF"/>
          <w:vertAlign w:val="superscript"/>
        </w:rPr>
        <w:t>]</w:t>
      </w:r>
      <w:r w:rsidR="003835A5" w:rsidRPr="0093394A">
        <w:rPr>
          <w:rFonts w:ascii="Book Antiqua" w:eastAsia="Times New Roman" w:hAnsi="Book Antiqua" w:cs="Arial"/>
          <w:color w:val="000000"/>
          <w:shd w:val="clear" w:color="auto" w:fill="FFFFFF"/>
        </w:rPr>
        <w:fldChar w:fldCharType="end"/>
      </w:r>
      <w:r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3835A5" w:rsidRPr="0093394A">
        <w:rPr>
          <w:rFonts w:ascii="Book Antiqua" w:eastAsia="Times New Roman" w:hAnsi="Book Antiqua" w:cs="Arial"/>
          <w:color w:val="000000"/>
          <w:shd w:val="clear" w:color="auto" w:fill="FFFFFF"/>
        </w:rPr>
        <w:t>In the setting of acute perforation during upper endoscopy, the duodenum is the location of perforation in 32% of cases</w:t>
      </w:r>
      <w:r w:rsidR="00957787" w:rsidRPr="0093394A">
        <w:rPr>
          <w:rFonts w:ascii="Book Antiqua" w:eastAsia="Times New Roman" w:hAnsi="Book Antiqua" w:cs="Arial"/>
          <w:color w:val="000000"/>
          <w:shd w:val="clear" w:color="auto" w:fill="FFFFFF"/>
        </w:rPr>
        <w:fldChar w:fldCharType="begin">
          <w:fldData xml:space="preserve">PEVuZE5vdGU+PENpdGU+PEF1dGhvcj5NZXJjaGVhPC9BdXRob3I+PFllYXI+MjAxMDwvWWVhcj48
UmVjTnVtPjMzMjwvUmVjTnVtPjxEaXNwbGF5VGV4dD48c3R5bGUgZmFjZT0ic3VwZXJzY3JpcHQi
Pls5XTwvc3R5bGU+PC9EaXNwbGF5VGV4dD48cmVjb3JkPjxyZWMtbnVtYmVyPjMzMjwvcmVjLW51
bWJlcj48Zm9yZWlnbi1rZXlzPjxrZXkgYXBwPSJFTiIgZGItaWQ9InR2ZXh0ZnhkeXh2cmVoZXZm
Zno1MjI5YmFwZnJyMHgyZHYwciI+MzMyPC9rZXk+PC9mb3JlaWduLWtleXM+PHJlZi10eXBlIG5h
bWU9IkpvdXJuYWwgQXJ0aWNsZSI+MTc8L3JlZi10eXBlPjxjb250cmlidXRvcnM+PGF1dGhvcnM+
PGF1dGhvcj5NZXJjaGVhLCBBLjwvYXV0aG9yPjxhdXRob3I+Q3VsbGluYW5lLCBELiBDLjwvYXV0
aG9yPjxhdXRob3I+U2F3eWVyLCBNLiBELjwvYXV0aG9yPjxhdXRob3I+SXFiYWwsIEMuIFcuPC9h
dXRob3I+PGF1dGhvcj5CYXJvbiwgVC4gSC48L2F1dGhvcj48YXV0aG9yPldpZ2xlLCBELjwvYXV0
aG9yPjxhdXRob3I+U2FyciwgTS4gRy48L2F1dGhvcj48YXV0aG9yPlppZWxpbnNraSwgTS4gRC48
L2F1dGhvcj48L2F1dGhvcnM+PC9jb250cmlidXRvcnM+PGF1dGgtYWRkcmVzcz5EZXBhcnRtZW50
IG9mIFN1cmdlcnksIE1heW8gQ2xpbmljLCBSb2NoZXN0ZXIsIE1OIDU1OTA1LCBVU0EuPC9hdXRo
LWFkZHJlc3M+PHRpdGxlcz48dGl0bGU+RXNvcGhhZ29nYXN0cm9kdW9kZW5vc2NvcHktYXNzb2Np
YXRlZCBnYXN0cm9pbnRlc3RpbmFsIHBlcmZvcmF0aW9uczogYSBzaW5nbGUtY2VudGVyIGV4cGVy
aWVuY2U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g3Ni04MDsgZGlzY3Vz
c2lvbiA4ODEtMjwvcGFnZXM+PHZvbHVtZT4xNDg8L3ZvbHVtZT48bnVtYmVyPjQ8L251bWJlcj48
a2V5d29yZHM+PGtleXdvcmQ+QmlsZSBEdWN0IERpc2Vhc2VzL2V0aW9sb2d5PC9rZXl3b3JkPjxr
ZXl3b3JkPkNvbW1vbiBCaWxlIER1Y3QvaW5qdXJpZXM8L2tleXdvcmQ+PGtleXdvcmQ+RGlnZXN0
aXZlIFN5c3RlbS8qaW5qdXJpZXM8L2tleXdvcmQ+PGtleXdvcmQ+RGlnZXN0aXZlIFN5c3RlbSBE
aXNlYXNlcy8qZXBpZGVtaW9sb2d5L2V0aW9sb2d5PC9rZXl3b3JkPjxrZXl3b3JkPkR1b2Rlbm9z
Y29weS9hZHZlcnNlIGVmZmVjdHM8L2tleXdvcmQ+PGtleXdvcmQ+RW5kb3Njb3B5LCBEaWdlc3Rp
dmUgU3lzdGVtLyphZHZlcnNlIGVmZmVjdHM8L2tleXdvcmQ+PGtleXdvcmQ+RXNvcGhhZ2VhbCBQ
ZXJmb3JhdGlvbi9ldGlvbG9neTwva2V5d29yZD48a2V5d29yZD5Fc29waGFnb3Njb3B5L2FkdmVy
c2UgZWZmZWN0czwva2V5d29yZD48a2V5d29yZD5HYXN0cm9zY29weS9hZHZlcnNlIGVmZmVjdHM8
L2tleXdvcmQ+PGtleXdvcmQ+SHVtYW5zPC9rZXl3b3JkPjxrZXl3b3JkPkludGVzdGluYWwgUGVy
Zm9yYXRpb24vZXRpb2xvZ3k8L2tleXdvcmQ+PGtleXdvcmQ+UmV0cm9zcGVjdGl2ZSBTdHVkaWVz
PC9rZXl3b3JkPjxrZXl3b3JkPlJpc2sgRmFjdG9yczwva2V5d29yZD48a2V5d29yZD5TdG9tYWNo
L2luanVyaWVzPC9rZXl3b3JkPjxrZXl3b3JkPlN0b21hY2ggRGlzZWFzZXMvZXRpb2xvZ3k8L2tl
eXdvcmQ+PC9rZXl3b3Jkcz48ZGF0ZXM+PHllYXI+MjAxMDwveWVhcj48cHViLWRhdGVzPjxkYXRl
Pk9jdDwvZGF0ZT48L3B1Yi1kYXRlcz48L2RhdGVzPjxpc2JuPjE1MzItNzM2MSAoRWxlY3Ryb25p
YykmI3hEOzAwMzktNjA2MCAoTGlua2luZyk8L2lzYm4+PGFjY2Vzc2lvbi1udW0+MjA3MDg3NjY8
L2FjY2Vzc2lvbi1udW0+PHVybHM+PHJlbGF0ZWQtdXJscz48dXJsPmh0dHA6Ly93d3cubmNiaS5u
bG0ubmloLmdvdi9wdWJtZWQvMjA3MDg3NjY8L3VybD48L3JlbGF0ZWQtdXJscz48L3VybHM+PGVs
ZWN0cm9uaWMtcmVzb3VyY2UtbnVtPjEwLjEwMTYvai5zdXJnLjIwMTAuMDcuMDEwPC9lbGVjdHJv
bmljLXJl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 </w:instrText>
      </w:r>
      <w:r w:rsidR="00957787" w:rsidRPr="0093394A">
        <w:rPr>
          <w:rFonts w:ascii="Book Antiqua" w:eastAsia="Times New Roman" w:hAnsi="Book Antiqua" w:cs="Arial"/>
          <w:color w:val="000000"/>
          <w:shd w:val="clear" w:color="auto" w:fill="FFFFFF"/>
        </w:rPr>
        <w:fldChar w:fldCharType="begin">
          <w:fldData xml:space="preserve">PEVuZE5vdGU+PENpdGU+PEF1dGhvcj5NZXJjaGVhPC9BdXRob3I+PFllYXI+MjAxMDwvWWVhcj48
UmVjTnVtPjMzMjwvUmVjTnVtPjxEaXNwbGF5VGV4dD48c3R5bGUgZmFjZT0ic3VwZXJzY3JpcHQi
Pls5XTwvc3R5bGU+PC9EaXNwbGF5VGV4dD48cmVjb3JkPjxyZWMtbnVtYmVyPjMzMjwvcmVjLW51
bWJlcj48Zm9yZWlnbi1rZXlzPjxrZXkgYXBwPSJFTiIgZGItaWQ9InR2ZXh0ZnhkeXh2cmVoZXZm
Zno1MjI5YmFwZnJyMHgyZHYwciI+MzMyPC9rZXk+PC9mb3JlaWduLWtleXM+PHJlZi10eXBlIG5h
bWU9IkpvdXJuYWwgQXJ0aWNsZSI+MTc8L3JlZi10eXBlPjxjb250cmlidXRvcnM+PGF1dGhvcnM+
PGF1dGhvcj5NZXJjaGVhLCBBLjwvYXV0aG9yPjxhdXRob3I+Q3VsbGluYW5lLCBELiBDLjwvYXV0
aG9yPjxhdXRob3I+U2F3eWVyLCBNLiBELjwvYXV0aG9yPjxhdXRob3I+SXFiYWwsIEMuIFcuPC9h
dXRob3I+PGF1dGhvcj5CYXJvbiwgVC4gSC48L2F1dGhvcj48YXV0aG9yPldpZ2xlLCBELjwvYXV0
aG9yPjxhdXRob3I+U2FyciwgTS4gRy48L2F1dGhvcj48YXV0aG9yPlppZWxpbnNraSwgTS4gRC48
L2F1dGhvcj48L2F1dGhvcnM+PC9jb250cmlidXRvcnM+PGF1dGgtYWRkcmVzcz5EZXBhcnRtZW50
IG9mIFN1cmdlcnksIE1heW8gQ2xpbmljLCBSb2NoZXN0ZXIsIE1OIDU1OTA1LCBVU0EuPC9hdXRo
LWFkZHJlc3M+PHRpdGxlcz48dGl0bGU+RXNvcGhhZ29nYXN0cm9kdW9kZW5vc2NvcHktYXNzb2Np
YXRlZCBnYXN0cm9pbnRlc3RpbmFsIHBlcmZvcmF0aW9uczogYSBzaW5nbGUtY2VudGVyIGV4cGVy
aWVuY2U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g3Ni04MDsgZGlzY3Vz
c2lvbiA4ODEtMjwvcGFnZXM+PHZvbHVtZT4xNDg8L3ZvbHVtZT48bnVtYmVyPjQ8L251bWJlcj48
a2V5d29yZHM+PGtleXdvcmQ+QmlsZSBEdWN0IERpc2Vhc2VzL2V0aW9sb2d5PC9rZXl3b3JkPjxr
ZXl3b3JkPkNvbW1vbiBCaWxlIER1Y3QvaW5qdXJpZXM8L2tleXdvcmQ+PGtleXdvcmQ+RGlnZXN0
aXZlIFN5c3RlbS8qaW5qdXJpZXM8L2tleXdvcmQ+PGtleXdvcmQ+RGlnZXN0aXZlIFN5c3RlbSBE
aXNlYXNlcy8qZXBpZGVtaW9sb2d5L2V0aW9sb2d5PC9rZXl3b3JkPjxrZXl3b3JkPkR1b2Rlbm9z
Y29weS9hZHZlcnNlIGVmZmVjdHM8L2tleXdvcmQ+PGtleXdvcmQ+RW5kb3Njb3B5LCBEaWdlc3Rp
dmUgU3lzdGVtLyphZHZlcnNlIGVmZmVjdHM8L2tleXdvcmQ+PGtleXdvcmQ+RXNvcGhhZ2VhbCBQ
ZXJmb3JhdGlvbi9ldGlvbG9neTwva2V5d29yZD48a2V5d29yZD5Fc29waGFnb3Njb3B5L2FkdmVy
c2UgZWZmZWN0czwva2V5d29yZD48a2V5d29yZD5HYXN0cm9zY29weS9hZHZlcnNlIGVmZmVjdHM8
L2tleXdvcmQ+PGtleXdvcmQ+SHVtYW5zPC9rZXl3b3JkPjxrZXl3b3JkPkludGVzdGluYWwgUGVy
Zm9yYXRpb24vZXRpb2xvZ3k8L2tleXdvcmQ+PGtleXdvcmQ+UmV0cm9zcGVjdGl2ZSBTdHVkaWVz
PC9rZXl3b3JkPjxrZXl3b3JkPlJpc2sgRmFjdG9yczwva2V5d29yZD48a2V5d29yZD5TdG9tYWNo
L2luanVyaWVzPC9rZXl3b3JkPjxrZXl3b3JkPlN0b21hY2ggRGlzZWFzZXMvZXRpb2xvZ3k8L2tl
eXdvcmQ+PC9rZXl3b3Jkcz48ZGF0ZXM+PHllYXI+MjAxMDwveWVhcj48cHViLWRhdGVzPjxkYXRl
Pk9jdDwvZGF0ZT48L3B1Yi1kYXRlcz48L2RhdGVzPjxpc2JuPjE1MzItNzM2MSAoRWxlY3Ryb25p
YykmI3hEOzAwMzktNjA2MCAoTGlua2luZyk8L2lzYm4+PGFjY2Vzc2lvbi1udW0+MjA3MDg3NjY8
L2FjY2Vzc2lvbi1udW0+PHVybHM+PHJlbGF0ZWQtdXJscz48dXJsPmh0dHA6Ly93d3cubmNiaS5u
bG0ubmloLmdvdi9wdWJtZWQvMjA3MDg3NjY8L3VybD48L3JlbGF0ZWQtdXJscz48L3VybHM+PGVs
ZWN0cm9uaWMtcmVzb3VyY2UtbnVtPjEwLjEwMTYvai5zdXJnLjIwMTAuMDcuMDEwPC9lbGVjdHJv
bmljLXJlc291cmNlLW51bT48L3JlY29yZD48L0NpdGU+PC9FbmROb3RlPgB=
</w:fldData>
        </w:fldChar>
      </w:r>
      <w:r w:rsidR="00957787" w:rsidRPr="0093394A">
        <w:rPr>
          <w:rFonts w:ascii="Book Antiqua" w:eastAsia="Times New Roman" w:hAnsi="Book Antiqua" w:cs="Arial"/>
          <w:color w:val="000000"/>
          <w:shd w:val="clear" w:color="auto" w:fill="FFFFFF"/>
        </w:rPr>
        <w:instrText xml:space="preserve"> ADDIN EN.CITE.DATA </w:instrText>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end"/>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separate"/>
      </w:r>
      <w:r w:rsidR="00957787" w:rsidRPr="0093394A">
        <w:rPr>
          <w:rFonts w:ascii="Book Antiqua" w:eastAsia="Times New Roman" w:hAnsi="Book Antiqua" w:cs="Arial"/>
          <w:noProof/>
          <w:color w:val="000000"/>
          <w:shd w:val="clear" w:color="auto" w:fill="FFFFFF"/>
          <w:vertAlign w:val="superscript"/>
        </w:rPr>
        <w:t>[</w:t>
      </w:r>
      <w:hyperlink w:anchor="_ENREF_9" w:tooltip="Merchea, 2010 #332" w:history="1">
        <w:r w:rsidR="0036706B" w:rsidRPr="0093394A">
          <w:rPr>
            <w:rFonts w:ascii="Book Antiqua" w:eastAsia="Times New Roman" w:hAnsi="Book Antiqua" w:cs="Arial"/>
            <w:noProof/>
            <w:color w:val="000000"/>
            <w:shd w:val="clear" w:color="auto" w:fill="FFFFFF"/>
            <w:vertAlign w:val="superscript"/>
          </w:rPr>
          <w:t>9</w:t>
        </w:r>
      </w:hyperlink>
      <w:r w:rsidR="00957787"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3835A5"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p>
    <w:p w14:paraId="5268D1FC" w14:textId="344BC58F" w:rsidR="00775E34" w:rsidRPr="0093394A" w:rsidRDefault="000B30A1" w:rsidP="0093394A">
      <w:pPr>
        <w:spacing w:line="360" w:lineRule="auto"/>
        <w:ind w:firstLineChars="200" w:firstLine="480"/>
        <w:contextualSpacing/>
        <w:jc w:val="both"/>
        <w:rPr>
          <w:rFonts w:ascii="Book Antiqua" w:eastAsia="Times New Roman" w:hAnsi="Book Antiqua" w:cs="Arial"/>
          <w:color w:val="000000"/>
          <w:shd w:val="clear" w:color="auto" w:fill="FFFFFF"/>
        </w:rPr>
      </w:pPr>
      <w:proofErr w:type="spellStart"/>
      <w:r w:rsidRPr="0093394A">
        <w:rPr>
          <w:rFonts w:ascii="Book Antiqua" w:eastAsia="Times New Roman" w:hAnsi="Book Antiqua" w:cs="Arial"/>
          <w:color w:val="000000"/>
          <w:shd w:val="clear" w:color="auto" w:fill="FFFFFF"/>
        </w:rPr>
        <w:t>Enterocutaneous</w:t>
      </w:r>
      <w:proofErr w:type="spellEnd"/>
      <w:r w:rsidR="0070438C" w:rsidRPr="0093394A">
        <w:rPr>
          <w:rFonts w:ascii="Book Antiqua" w:eastAsia="Times New Roman" w:hAnsi="Book Antiqua" w:cs="Arial"/>
          <w:color w:val="000000"/>
          <w:shd w:val="clear" w:color="auto" w:fill="FFFFFF"/>
        </w:rPr>
        <w:t xml:space="preserve">(EC) </w:t>
      </w:r>
      <w:r w:rsidR="00E27B0D" w:rsidRPr="0093394A">
        <w:rPr>
          <w:rFonts w:ascii="Book Antiqua" w:eastAsia="Times New Roman" w:hAnsi="Book Antiqua" w:cs="Arial"/>
          <w:color w:val="000000"/>
          <w:shd w:val="clear" w:color="auto" w:fill="FFFFFF"/>
        </w:rPr>
        <w:t>fistulae, or tracts from the sm</w:t>
      </w:r>
      <w:r w:rsidR="00F0104E" w:rsidRPr="0093394A">
        <w:rPr>
          <w:rFonts w:ascii="Book Antiqua" w:eastAsia="Times New Roman" w:hAnsi="Book Antiqua" w:cs="Arial"/>
          <w:color w:val="000000"/>
          <w:shd w:val="clear" w:color="auto" w:fill="FFFFFF"/>
        </w:rPr>
        <w:t>all bowel to the skin, are</w:t>
      </w:r>
      <w:r w:rsidR="0070438C" w:rsidRPr="0093394A">
        <w:rPr>
          <w:rFonts w:ascii="Book Antiqua" w:eastAsia="Times New Roman" w:hAnsi="Book Antiqua" w:cs="Arial"/>
          <w:color w:val="000000"/>
          <w:shd w:val="clear" w:color="auto" w:fill="FFFFFF"/>
        </w:rPr>
        <w:t xml:space="preserve"> a devastating complication of abdominal surgery with mortality rates approaching 20%</w:t>
      </w:r>
      <w:r w:rsidR="00957787" w:rsidRPr="0093394A">
        <w:rPr>
          <w:rFonts w:ascii="Book Antiqua" w:eastAsia="Times New Roman" w:hAnsi="Book Antiqua" w:cs="Arial"/>
          <w:color w:val="000000"/>
          <w:shd w:val="clear" w:color="auto" w:fill="FFFFFF"/>
        </w:rPr>
        <w:fldChar w:fldCharType="begin"/>
      </w:r>
      <w:r w:rsidR="00796C75" w:rsidRPr="0093394A">
        <w:rPr>
          <w:rFonts w:ascii="Book Antiqua" w:eastAsia="Times New Roman" w:hAnsi="Book Antiqua" w:cs="Arial"/>
          <w:color w:val="000000"/>
          <w:shd w:val="clear" w:color="auto" w:fill="FFFFFF"/>
        </w:rPr>
        <w:instrText xml:space="preserve"> ADDIN EN.CITE &lt;EndNote&gt;&lt;Cite&gt;&lt;Author&gt;Fischer&lt;/Author&gt;&lt;Year&gt;1983&lt;/Year&gt;&lt;RecNum&gt;459&lt;/RecNum&gt;&lt;DisplayText&gt;&lt;style face="superscript"&gt;[26]&lt;/style&gt;&lt;/DisplayText&gt;&lt;record&gt;&lt;rec-number&gt;459&lt;/rec-number&gt;&lt;foreign-keys&gt;&lt;key app="EN" db-id="tvextfxdyxvrehevffz5229bapfrr0x2dv0r"&gt;459&lt;/key&gt;&lt;/foreign-keys&gt;&lt;ref-type name="Journal Article"&gt;17&lt;/ref-type&gt;&lt;contributors&gt;&lt;authors&gt;&lt;author&gt;Fischer, J. E.&lt;/author&gt;&lt;/authors&gt;&lt;/contributors&gt;&lt;titles&gt;&lt;title&gt;The pathophysiology of enterocutaneous fistulas&lt;/title&gt;&lt;secondary-title&gt;World J Surg&lt;/secondary-title&gt;&lt;alt-title&gt;World journal of surgery&lt;/alt-title&gt;&lt;/titles&gt;&lt;periodical&gt;&lt;full-title&gt;World J Surg&lt;/full-title&gt;&lt;abbr-1&gt;World journal of surgery&lt;/abbr-1&gt;&lt;/periodical&gt;&lt;alt-periodical&gt;&lt;full-title&gt;World J Surg&lt;/full-title&gt;&lt;abbr-1&gt;World journal of surgery&lt;/abbr-1&gt;&lt;/alt-periodical&gt;&lt;pages&gt;446-50&lt;/pages&gt;&lt;volume&gt;7&lt;/volume&gt;&lt;number&gt;4&lt;/number&gt;&lt;keywords&gt;&lt;keyword&gt;Humans&lt;/keyword&gt;&lt;keyword&gt;Intestinal Fistula/physiopathology/surgery/*therapy&lt;/keyword&gt;&lt;keyword&gt;Parenteral Nutrition, Total&lt;/keyword&gt;&lt;keyword&gt;Skin Diseases/surgery/*therapy&lt;/keyword&gt;&lt;/keywords&gt;&lt;dates&gt;&lt;year&gt;1983&lt;/year&gt;&lt;pub-dates&gt;&lt;date&gt;Jul&lt;/date&gt;&lt;/pub-dates&gt;&lt;/dates&gt;&lt;isbn&gt;0364-2313 (Print)&amp;#xD;0364-2313 (Linking)&lt;/isbn&gt;&lt;accession-num&gt;6414189&lt;/accession-num&gt;&lt;urls&gt;&lt;related-urls&gt;&lt;url&gt;http://www.ncbi.nlm.nih.gov/pubmed/6414189&lt;/url&gt;&lt;/related-urls&gt;&lt;/urls&gt;&lt;/record&gt;&lt;/Cite&gt;&lt;/EndNote&gt;</w:instrText>
      </w:r>
      <w:r w:rsidR="00957787" w:rsidRPr="0093394A">
        <w:rPr>
          <w:rFonts w:ascii="Book Antiqua" w:eastAsia="Times New Roman" w:hAnsi="Book Antiqua" w:cs="Arial"/>
          <w:color w:val="000000"/>
          <w:shd w:val="clear" w:color="auto" w:fill="FFFFFF"/>
        </w:rPr>
        <w:fldChar w:fldCharType="separate"/>
      </w:r>
      <w:r w:rsidR="00796C75" w:rsidRPr="0093394A">
        <w:rPr>
          <w:rFonts w:ascii="Book Antiqua" w:eastAsia="Times New Roman" w:hAnsi="Book Antiqua" w:cs="Arial"/>
          <w:noProof/>
          <w:color w:val="000000"/>
          <w:shd w:val="clear" w:color="auto" w:fill="FFFFFF"/>
          <w:vertAlign w:val="superscript"/>
        </w:rPr>
        <w:t>[</w:t>
      </w:r>
      <w:hyperlink w:anchor="_ENREF_26" w:tooltip="Fischer, 1983 #459" w:history="1">
        <w:r w:rsidR="0036706B" w:rsidRPr="0093394A">
          <w:rPr>
            <w:rFonts w:ascii="Book Antiqua" w:eastAsia="Times New Roman" w:hAnsi="Book Antiqua" w:cs="Arial"/>
            <w:noProof/>
            <w:color w:val="000000"/>
            <w:shd w:val="clear" w:color="auto" w:fill="FFFFFF"/>
            <w:vertAlign w:val="superscript"/>
          </w:rPr>
          <w:t>26</w:t>
        </w:r>
      </w:hyperlink>
      <w:r w:rsidR="00796C75"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70438C"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70438C" w:rsidRPr="0093394A">
        <w:rPr>
          <w:rFonts w:ascii="Book Antiqua" w:eastAsia="Times New Roman" w:hAnsi="Book Antiqua" w:cs="Arial"/>
          <w:color w:val="000000"/>
          <w:shd w:val="clear" w:color="auto" w:fill="FFFFFF"/>
        </w:rPr>
        <w:t>Patients with EC fistulae suffer from malnutrition, dehydration, skin excoriation, infection and sepsis.</w:t>
      </w:r>
      <w:r w:rsidR="004D492C" w:rsidRPr="0093394A">
        <w:rPr>
          <w:rFonts w:ascii="Book Antiqua" w:eastAsia="Times New Roman" w:hAnsi="Book Antiqua" w:cs="Arial"/>
          <w:color w:val="000000"/>
          <w:shd w:val="clear" w:color="auto" w:fill="FFFFFF"/>
        </w:rPr>
        <w:t xml:space="preserve"> </w:t>
      </w:r>
      <w:r w:rsidR="0070438C" w:rsidRPr="0093394A">
        <w:rPr>
          <w:rFonts w:ascii="Book Antiqua" w:eastAsia="Times New Roman" w:hAnsi="Book Antiqua" w:cs="Arial"/>
          <w:color w:val="000000"/>
          <w:shd w:val="clear" w:color="auto" w:fill="FFFFFF"/>
        </w:rPr>
        <w:t>Although the largest percentage of EC fistulae are in patients with Crohn’s disease, other inflammatory processes, malignancy, abdominal surgery, trauma, and radiation are all well-known causes</w:t>
      </w:r>
      <w:r w:rsidR="00957787" w:rsidRPr="0093394A">
        <w:rPr>
          <w:rFonts w:ascii="Book Antiqua" w:eastAsia="Times New Roman" w:hAnsi="Book Antiqua" w:cs="Arial"/>
          <w:color w:val="000000"/>
          <w:shd w:val="clear" w:color="auto" w:fill="FFFFFF"/>
        </w:rPr>
        <w:fldChar w:fldCharType="begin"/>
      </w:r>
      <w:r w:rsidR="00796C75" w:rsidRPr="0093394A">
        <w:rPr>
          <w:rFonts w:ascii="Book Antiqua" w:eastAsia="Times New Roman" w:hAnsi="Book Antiqua" w:cs="Arial"/>
          <w:color w:val="000000"/>
          <w:shd w:val="clear" w:color="auto" w:fill="FFFFFF"/>
        </w:rPr>
        <w:instrText xml:space="preserve"> ADDIN EN.CITE &lt;EndNote&gt;&lt;Cite&gt;&lt;Author&gt;Lundy&lt;/Author&gt;&lt;Year&gt;2010&lt;/Year&gt;&lt;RecNum&gt;460&lt;/RecNum&gt;&lt;DisplayText&gt;&lt;style face="superscript"&gt;[27]&lt;/style&gt;&lt;/DisplayText&gt;&lt;record&gt;&lt;rec-number&gt;460&lt;/rec-number&gt;&lt;foreign-keys&gt;&lt;key app="EN" db-id="tvextfxdyxvrehevffz5229bapfrr0x2dv0r"&gt;460&lt;/key&gt;&lt;/foreign-keys&gt;&lt;ref-type name="Journal Article"&gt;17&lt;/ref-type&gt;&lt;contributors&gt;&lt;authors&gt;&lt;author&gt;Lundy, J. B.&lt;/author&gt;&lt;author&gt;Fischer, J. E.&lt;/author&gt;&lt;/authors&gt;&lt;/contributors&gt;&lt;auth-address&gt;United States Army Institute of Surgical Research, Fort Sam Houston, Texas.&lt;/auth-address&gt;&lt;titles&gt;&lt;title&gt;Historical perspectives in the care of patients with enterocutaneous fistula&lt;/title&gt;&lt;secondary-title&gt;Clin Colon Rectal Surg&lt;/secondary-title&gt;&lt;alt-title&gt;Clinics in colon and rectal surgery&lt;/alt-title&gt;&lt;/titles&gt;&lt;periodical&gt;&lt;full-title&gt;Clin Colon Rectal Surg&lt;/full-title&gt;&lt;abbr-1&gt;Clinics in colon and rectal surgery&lt;/abbr-1&gt;&lt;/periodical&gt;&lt;alt-periodical&gt;&lt;full-title&gt;Clin Colon Rectal Surg&lt;/full-title&gt;&lt;abbr-1&gt;Clinics in colon and rectal surgery&lt;/abbr-1&gt;&lt;/alt-periodical&gt;&lt;pages&gt;133-41&lt;/pages&gt;&lt;volume&gt;23&lt;/volume&gt;&lt;number&gt;3&lt;/number&gt;&lt;dates&gt;&lt;year&gt;2010&lt;/year&gt;&lt;pub-dates&gt;&lt;date&gt;Sep&lt;/date&gt;&lt;/pub-dates&gt;&lt;/dates&gt;&lt;isbn&gt;1530-9681 (Electronic)&amp;#xD;1530-9681 (Linking)&lt;/isbn&gt;&lt;accession-num&gt;21886462&lt;/accession-num&gt;&lt;urls&gt;&lt;related-urls&gt;&lt;url&gt;http://www.ncbi.nlm.nih.gov/pubmed/21886462&lt;/url&gt;&lt;/related-urls&gt;&lt;/urls&gt;&lt;custom2&gt;2967312&lt;/custom2&gt;&lt;electronic-resource-num&gt;10.1055/s-0030-1262980&lt;/electronic-resource-num&gt;&lt;/record&gt;&lt;/Cite&gt;&lt;/EndNote&gt;</w:instrText>
      </w:r>
      <w:r w:rsidR="00957787" w:rsidRPr="0093394A">
        <w:rPr>
          <w:rFonts w:ascii="Book Antiqua" w:eastAsia="Times New Roman" w:hAnsi="Book Antiqua" w:cs="Arial"/>
          <w:color w:val="000000"/>
          <w:shd w:val="clear" w:color="auto" w:fill="FFFFFF"/>
        </w:rPr>
        <w:fldChar w:fldCharType="separate"/>
      </w:r>
      <w:r w:rsidR="00796C75" w:rsidRPr="0093394A">
        <w:rPr>
          <w:rFonts w:ascii="Book Antiqua" w:eastAsia="Times New Roman" w:hAnsi="Book Antiqua" w:cs="Arial"/>
          <w:noProof/>
          <w:color w:val="000000"/>
          <w:shd w:val="clear" w:color="auto" w:fill="FFFFFF"/>
          <w:vertAlign w:val="superscript"/>
        </w:rPr>
        <w:t>[</w:t>
      </w:r>
      <w:hyperlink w:anchor="_ENREF_27" w:tooltip="Lundy, 2010 #460" w:history="1">
        <w:r w:rsidR="0036706B" w:rsidRPr="0093394A">
          <w:rPr>
            <w:rFonts w:ascii="Book Antiqua" w:eastAsia="Times New Roman" w:hAnsi="Book Antiqua" w:cs="Arial"/>
            <w:noProof/>
            <w:color w:val="000000"/>
            <w:shd w:val="clear" w:color="auto" w:fill="FFFFFF"/>
            <w:vertAlign w:val="superscript"/>
          </w:rPr>
          <w:t>27</w:t>
        </w:r>
      </w:hyperlink>
      <w:r w:rsidR="00796C75"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70438C" w:rsidRPr="0093394A">
        <w:rPr>
          <w:rFonts w:ascii="Book Antiqua" w:eastAsia="Times New Roman" w:hAnsi="Book Antiqua" w:cs="Arial"/>
          <w:color w:val="000000"/>
          <w:shd w:val="clear" w:color="auto" w:fill="FFFFFF"/>
        </w:rPr>
        <w:t>.</w:t>
      </w:r>
    </w:p>
    <w:p w14:paraId="6794B632" w14:textId="4904A633" w:rsidR="00E5272D" w:rsidRPr="0093394A" w:rsidRDefault="00697C97" w:rsidP="0093394A">
      <w:pPr>
        <w:spacing w:line="360" w:lineRule="auto"/>
        <w:contextualSpacing/>
        <w:jc w:val="both"/>
        <w:rPr>
          <w:rFonts w:ascii="Book Antiqua" w:eastAsia="Times New Roman" w:hAnsi="Book Antiqua" w:cs="Arial"/>
          <w:color w:val="000000"/>
          <w:shd w:val="clear" w:color="auto" w:fill="FFFFFF"/>
        </w:rPr>
      </w:pPr>
      <w:r w:rsidRPr="0093394A">
        <w:rPr>
          <w:rFonts w:ascii="Book Antiqua" w:eastAsia="Times New Roman" w:hAnsi="Book Antiqua" w:cs="Arial"/>
          <w:color w:val="000000"/>
          <w:shd w:val="clear" w:color="auto" w:fill="FFFFFF"/>
        </w:rPr>
        <w:t xml:space="preserve"> </w:t>
      </w:r>
    </w:p>
    <w:p w14:paraId="4617DFC5" w14:textId="21EFC277" w:rsidR="00E5272D" w:rsidRPr="0093394A" w:rsidRDefault="00E14ED3" w:rsidP="0093394A">
      <w:pPr>
        <w:spacing w:line="360" w:lineRule="auto"/>
        <w:contextualSpacing/>
        <w:jc w:val="both"/>
        <w:rPr>
          <w:rFonts w:ascii="Book Antiqua" w:eastAsia="Times New Roman" w:hAnsi="Book Antiqua" w:cs="Arial"/>
          <w:b/>
          <w:i/>
          <w:color w:val="000000"/>
          <w:shd w:val="clear" w:color="auto" w:fill="FFFFFF"/>
        </w:rPr>
      </w:pPr>
      <w:r w:rsidRPr="0093394A">
        <w:rPr>
          <w:rFonts w:ascii="Book Antiqua" w:eastAsia="Times New Roman" w:hAnsi="Book Antiqua" w:cs="Arial"/>
          <w:b/>
          <w:i/>
          <w:color w:val="000000"/>
          <w:shd w:val="clear" w:color="auto" w:fill="FFFFFF"/>
        </w:rPr>
        <w:t>Colon</w:t>
      </w:r>
    </w:p>
    <w:p w14:paraId="0C817926" w14:textId="77777777" w:rsidR="00E53588" w:rsidRPr="0093394A" w:rsidRDefault="00E5272D"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The incidence of acute colonic perforations during screening colonoscopies ranges from 0.07% to 0.082%</w:t>
      </w:r>
      <w:r w:rsidRPr="0093394A">
        <w:rPr>
          <w:rFonts w:ascii="Book Antiqua" w:hAnsi="Book Antiqua" w:cs="Helvetica"/>
        </w:rPr>
        <w:fldChar w:fldCharType="begin">
          <w:fldData xml:space="preserve">PEVuZE5vdGU+PENpdGU+PEF1dGhvcj5Bcm9yYTwvQXV0aG9yPjxZZWFyPjIwMDk8L1llYXI+PFJl
Y051bT4zMjk8L1JlY051bT48RGlzcGxheVRleHQ+PHN0eWxlIGZhY2U9InN1cGVyc2NyaXB0Ij5b
MTUsMjhdPC9zdHlsZT48L0Rpc3BsYXlUZXh0PjxyZWNvcmQ+PHJlYy1udW1iZXI+MzI5PC9yZWMt
bnVtYmVyPjxmb3JlaWduLWtleXM+PGtleSBhcHA9IkVOIiBkYi1pZD0idHZleHRmeGR5eHZyZWhl
dmZmejUyMjliYXBmcnIweDJkdjByIj4zMjk8L2tleT48L2ZvcmVpZ24ta2V5cz48cmVmLXR5cGUg
bmFtZT0iSm91cm5hbCBBcnRpY2xlIj4xNzwvcmVmLXR5cGU+PGNvbnRyaWJ1dG9ycz48YXV0aG9y
cz48YXV0aG9yPkFyb3JhLCBHLjwvYXV0aG9yPjxhdXRob3I+TWFubmFsaXRoYXJhLCBBLjwvYXV0
aG9yPjxhdXRob3I+U2luZ2gsIEcuPC9hdXRob3I+PGF1dGhvcj5HZXJzb24sIEwuIEIuPC9hdXRo
b3I+PGF1dGhvcj5UcmlhZGFmaWxvcG91bG9zLCBHLjwvYXV0aG9yPjwvYXV0aG9ycz48L2NvbnRy
aWJ1dG9ycz48YXV0aC1hZGRyZXNzPkRpdmlzaW9uIG9mIEdhc3Ryb2VudGVyb2xvZ3kgYW5kIEhl
cGF0b2xvZ3ksIFN0YW5mb3JkIFVuaXZlcnNpdHkgU2Nob29sIG9mIE1lZGljaW5lLCBTdGFuZm9y
ZCwgQ2FsaWZvcm5pYSA5NDMwNS01MTg3LCBVU0EuPC9hdXRoLWFkZHJlc3M+PHRpdGxlcz48dGl0
bGU+UmlzayBvZiBwZXJmb3JhdGlvbiBmcm9tIGEgY29sb25vc2NvcHkgaW4gYWR1bHRzOiBhIGxh
cmdlIHBvcHVsYXRpb24tYmFzZW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Y1NC02NDwvcGFnZXM+
PHZvbHVtZT42OTwvdm9sdW1lPjxudW1iZXI+MyBQdCAyPC9udW1iZXI+PGtleXdvcmRzPjxrZXl3
b3JkPkFkb2xlc2NlbnQ8L2tleXdvcmQ+PGtleXdvcmQ+QWR1bHQ8L2tleXdvcmQ+PGtleXdvcmQ+
QWdlZDwva2V5d29yZD48a2V5d29yZD5BZ2VkLCA4MCBhbmQgb3Zlcjwva2V5d29yZD48a2V5d29y
ZD5Db2xvbi8qaW5qdXJpZXM8L2tleXdvcmQ+PGtleXdvcmQ+Q29sb25vc2NvcHkvKmFkdmVyc2Ug
ZWZmZWN0czwva2V5d29yZD48a2V5d29yZD5GZW1hbGU8L2tleXdvcmQ+PGtleXdvcmQ+SHVtYW5z
PC9rZXl3b3JkPjxrZXl3b3JkPkluY2lkZW5jZTwva2V5d29yZD48a2V5d29yZD5JbnRlc3RpbmFs
IFBlcmZvcmF0aW9uLyplcGlkZW1pb2xvZ3kvKmV0aW9sb2d5PC9rZXl3b3JkPjxrZXl3b3JkPk1h
bGU8L2tleXdvcmQ+PGtleXdvcmQ+TWlkZGxlIEFnZWQ8L2tleXdvcmQ+PGtleXdvcmQ+UmV0cm9z
cGVjdGl2ZSBTdHVkaWVzPC9rZXl3b3JkPjxrZXl3b3JkPlJpc2sgRmFjdG9yczwva2V5d29yZD48
a2V5d29yZD5Zb3VuZyBBZHVsdDwva2V5d29yZD48L2tleXdvcmRzPjxkYXRlcz48eWVhcj4yMDA5
PC95ZWFyPjxwdWItZGF0ZXM+PGRhdGU+TWFyPC9kYXRlPjwvcHViLWRhdGVzPjwvZGF0ZXM+PGlz
Ym4+MTA5Ny02Nzc5IChFbGVjdHJvbmljKSYjeEQ7MDAxNi01MTA3IChMaW5raW5nKTwvaXNibj48
YWNjZXNzaW9uLW51bT4xOTI1MTAwNjwvYWNjZXNzaW9uLW51bT48dXJscz48cmVsYXRlZC11cmxz
Pjx1cmw+aHR0cDovL3d3dy5uY2JpLm5sbS5uaWguZ292L3B1Ym1lZC8xOTI1MTAwNjwvdXJsPjwv
cmVsYXRlZC11cmxzPjwvdXJscz48ZWxlY3Ryb25pYy1yZXNvdXJjZS1udW0+MTAuMTAxNi9qLmdp
ZS4yMDA4LjA5LjAwODwvZWxlY3Ryb25pYy1yZXNvdXJjZS1udW0+PC9yZWNvcmQ+PC9DaXRlPjxD
aXRlPjxBdXRob3I+V2FycmVuPC9BdXRob3I+PFllYXI+MjAwOTwvWWVhcj48UmVjTnVtPjMzMDwv
UmVjTnVtPjxyZWNvcmQ+PHJlYy1udW1iZXI+MzMwPC9yZWMtbnVtYmVyPjxmb3JlaWduLWtleXM+
PGtleSBhcHA9IkVOIiBkYi1pZD0idHZleHRmeGR5eHZyZWhldmZmejUyMjliYXBmcnIweDJkdjBy
Ij4zMzA8L2tleT48L2ZvcmVpZ24ta2V5cz48cmVmLXR5cGUgbmFtZT0iSm91cm5hbCBBcnRpY2xl
Ij4xNzwvcmVmLXR5cGU+PGNvbnRyaWJ1dG9ycz48YXV0aG9ycz48YXV0aG9yPldhcnJlbiwgSi4g
TC48L2F1dGhvcj48YXV0aG9yPktsYWJ1bmRlLCBDLiBOLjwvYXV0aG9yPjxhdXRob3I+TWFyaW90
dG8sIEEuIEIuPC9hdXRob3I+PGF1dGhvcj5NZWVraW5zLCBBLjwvYXV0aG9yPjxhdXRob3I+VG9w
b3IsIE0uPC9hdXRob3I+PGF1dGhvcj5Ccm93biwgTS4gTC48L2F1dGhvcj48YXV0aG9yPlJhbnNv
aG9mZiwgRC4gRi48L2F1dGhvcj48L2F1dGhvcnM+PC9jb250cmlidXRvcnM+PGF1dGgtYWRkcmVz
cz5OYXRpb25hbCBDYW5jZXIgSW5zdGl0dXRlLCBCZXRoZXNkYSwgTWFyeWxhbmQgMjA4OTItNzM0
NCwgVVNBLiBqb2FuX3dhcnJlbkBuaWguZ292PC9hdXRoLWFkZHJlc3M+PHRpdGxlcz48dGl0bGU+
QWR2ZXJzZSBldmVudHMgYWZ0ZXIgb3V0cGF0aWVudCBjb2xvbm9zY29weSBpbiB0aGUgTWVkaWNh
cmUgcG9wdWxhdGlvbj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DQ5LTU3LCBXMTUyPC9wYWdlcz48dm9sdW1lPjE1MDwvdm9sdW1l
PjxudW1iZXI+MTI8L251bWJlcj48a2V5d29yZHM+PGtleXdvcmQ+QWdlIEZhY3RvcnM8L2tleXdv
cmQ+PGtleXdvcmQ+QWdlZDwva2V5d29yZD48a2V5d29yZD5BZ2VkLCA4MCBhbmQgb3Zlcjwva2V5
d29yZD48a2V5d29yZD5DYXJkaW92YXNjdWxhciBEaXNlYXNlcy9ldGlvbG9neTwva2V5d29yZD48
a2V5d29yZD5Db2hvcnQgU3R1ZGllczwva2V5d29yZD48a2V5d29yZD5Db2xvbm9zY29weS8qYWR2
ZXJzZSBlZmZlY3RzPC9rZXl3b3JkPjxrZXl3b3JkPkNvbW9yYmlkaXR5PC9rZXl3b3JkPjxrZXl3
b3JkPkZlbWFsZTwva2V5d29yZD48a2V5d29yZD5HYXN0cm9pbnRlc3RpbmFsIERpc2Vhc2VzL2V0
aW9sb2d5PC9rZXl3b3JkPjxrZXl3b3JkPkh1bWFuczwva2V5d29yZD48a2V5d29yZD5NYWxlPC9r
ZXl3b3JkPjxrZXl3b3JkPk1lZGljYXJlPC9rZXl3b3JkPjxrZXl3b3JkPk91dHBhdGllbnRzPC9r
ZXl3b3JkPjxrZXl3b3JkPlJlZ3Jlc3Npb24gQW5hbHlzaXM8L2tleXdvcmQ+PGtleXdvcmQ+Umlz
ayBGYWN0b3JzPC9rZXl3b3JkPjxrZXl3b3JkPlVuaXRlZCBTdGF0ZXM8L2tleXdvcmQ+PC9rZXl3
b3Jkcz48ZGF0ZXM+PHllYXI+MjAwOTwveWVhcj48cHViLWRhdGVzPjxkYXRlPkp1biAxNjwvZGF0
ZT48L3B1Yi1kYXRlcz48L2RhdGVzPjxpc2JuPjE1MzktMzcwNCAoRWxlY3Ryb25pYykmI3hEOzAw
MDMtNDgxOSAoTGlua2luZyk8L2lzYm4+PGFjY2Vzc2lvbi1udW0+MTk1Mjg1NjM8L2FjY2Vzc2lv
bi1udW0+PHVybHM+PHJlbGF0ZWQtdXJscz48dXJsPmh0dHA6Ly93d3cubmNiaS5ubG0ubmloLmdv
di9wdWJtZWQvMTk1Mjg1NjM8L3VybD48L3JlbGF0ZWQtdXJscz48L3VybHM+PC9yZWNvcmQ+PC9D
aXRlPjwvRW5kTm90ZT5=
</w:fldData>
        </w:fldChar>
      </w:r>
      <w:r w:rsidR="00796C75" w:rsidRPr="0093394A">
        <w:rPr>
          <w:rFonts w:ascii="Book Antiqua" w:hAnsi="Book Antiqua" w:cs="Helvetica"/>
        </w:rPr>
        <w:instrText xml:space="preserve"> ADDIN EN.CITE </w:instrText>
      </w:r>
      <w:r w:rsidR="00796C75" w:rsidRPr="0093394A">
        <w:rPr>
          <w:rFonts w:ascii="Book Antiqua" w:hAnsi="Book Antiqua" w:cs="Helvetica"/>
        </w:rPr>
        <w:fldChar w:fldCharType="begin">
          <w:fldData xml:space="preserve">PEVuZE5vdGU+PENpdGU+PEF1dGhvcj5Bcm9yYTwvQXV0aG9yPjxZZWFyPjIwMDk8L1llYXI+PFJl
Y051bT4zMjk8L1JlY051bT48RGlzcGxheVRleHQ+PHN0eWxlIGZhY2U9InN1cGVyc2NyaXB0Ij5b
MTUsMjhdPC9zdHlsZT48L0Rpc3BsYXlUZXh0PjxyZWNvcmQ+PHJlYy1udW1iZXI+MzI5PC9yZWMt
bnVtYmVyPjxmb3JlaWduLWtleXM+PGtleSBhcHA9IkVOIiBkYi1pZD0idHZleHRmeGR5eHZyZWhl
dmZmejUyMjliYXBmcnIweDJkdjByIj4zMjk8L2tleT48L2ZvcmVpZ24ta2V5cz48cmVmLXR5cGUg
bmFtZT0iSm91cm5hbCBBcnRpY2xlIj4xNzwvcmVmLXR5cGU+PGNvbnRyaWJ1dG9ycz48YXV0aG9y
cz48YXV0aG9yPkFyb3JhLCBHLjwvYXV0aG9yPjxhdXRob3I+TWFubmFsaXRoYXJhLCBBLjwvYXV0
aG9yPjxhdXRob3I+U2luZ2gsIEcuPC9hdXRob3I+PGF1dGhvcj5HZXJzb24sIEwuIEIuPC9hdXRo
b3I+PGF1dGhvcj5UcmlhZGFmaWxvcG91bG9zLCBHLjwvYXV0aG9yPjwvYXV0aG9ycz48L2NvbnRy
aWJ1dG9ycz48YXV0aC1hZGRyZXNzPkRpdmlzaW9uIG9mIEdhc3Ryb2VudGVyb2xvZ3kgYW5kIEhl
cGF0b2xvZ3ksIFN0YW5mb3JkIFVuaXZlcnNpdHkgU2Nob29sIG9mIE1lZGljaW5lLCBTdGFuZm9y
ZCwgQ2FsaWZvcm5pYSA5NDMwNS01MTg3LCBVU0EuPC9hdXRoLWFkZHJlc3M+PHRpdGxlcz48dGl0
bGU+UmlzayBvZiBwZXJmb3JhdGlvbiBmcm9tIGEgY29sb25vc2NvcHkgaW4gYWR1bHRzOiBhIGxh
cmdlIHBvcHVsYXRpb24tYmFzZWQgc3R1ZH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Y1NC02NDwvcGFnZXM+
PHZvbHVtZT42OTwvdm9sdW1lPjxudW1iZXI+MyBQdCAyPC9udW1iZXI+PGtleXdvcmRzPjxrZXl3
b3JkPkFkb2xlc2NlbnQ8L2tleXdvcmQ+PGtleXdvcmQ+QWR1bHQ8L2tleXdvcmQ+PGtleXdvcmQ+
QWdlZDwva2V5d29yZD48a2V5d29yZD5BZ2VkLCA4MCBhbmQgb3Zlcjwva2V5d29yZD48a2V5d29y
ZD5Db2xvbi8qaW5qdXJpZXM8L2tleXdvcmQ+PGtleXdvcmQ+Q29sb25vc2NvcHkvKmFkdmVyc2Ug
ZWZmZWN0czwva2V5d29yZD48a2V5d29yZD5GZW1hbGU8L2tleXdvcmQ+PGtleXdvcmQ+SHVtYW5z
PC9rZXl3b3JkPjxrZXl3b3JkPkluY2lkZW5jZTwva2V5d29yZD48a2V5d29yZD5JbnRlc3RpbmFs
IFBlcmZvcmF0aW9uLyplcGlkZW1pb2xvZ3kvKmV0aW9sb2d5PC9rZXl3b3JkPjxrZXl3b3JkPk1h
bGU8L2tleXdvcmQ+PGtleXdvcmQ+TWlkZGxlIEFnZWQ8L2tleXdvcmQ+PGtleXdvcmQ+UmV0cm9z
cGVjdGl2ZSBTdHVkaWVzPC9rZXl3b3JkPjxrZXl3b3JkPlJpc2sgRmFjdG9yczwva2V5d29yZD48
a2V5d29yZD5Zb3VuZyBBZHVsdDwva2V5d29yZD48L2tleXdvcmRzPjxkYXRlcz48eWVhcj4yMDA5
PC95ZWFyPjxwdWItZGF0ZXM+PGRhdGU+TWFyPC9kYXRlPjwvcHViLWRhdGVzPjwvZGF0ZXM+PGlz
Ym4+MTA5Ny02Nzc5IChFbGVjdHJvbmljKSYjeEQ7MDAxNi01MTA3IChMaW5raW5nKTwvaXNibj48
YWNjZXNzaW9uLW51bT4xOTI1MTAwNjwvYWNjZXNzaW9uLW51bT48dXJscz48cmVsYXRlZC11cmxz
Pjx1cmw+aHR0cDovL3d3dy5uY2JpLm5sbS5uaWguZ292L3B1Ym1lZC8xOTI1MTAwNjwvdXJsPjwv
cmVsYXRlZC11cmxzPjwvdXJscz48ZWxlY3Ryb25pYy1yZXNvdXJjZS1udW0+MTAuMTAxNi9qLmdp
ZS4yMDA4LjA5LjAwODwvZWxlY3Ryb25pYy1yZXNvdXJjZS1udW0+PC9yZWNvcmQ+PC9DaXRlPjxD
aXRlPjxBdXRob3I+V2FycmVuPC9BdXRob3I+PFllYXI+MjAwOTwvWWVhcj48UmVjTnVtPjMzMDwv
UmVjTnVtPjxyZWNvcmQ+PHJlYy1udW1iZXI+MzMwPC9yZWMtbnVtYmVyPjxmb3JlaWduLWtleXM+
PGtleSBhcHA9IkVOIiBkYi1pZD0idHZleHRmeGR5eHZyZWhldmZmejUyMjliYXBmcnIweDJkdjBy
Ij4zMzA8L2tleT48L2ZvcmVpZ24ta2V5cz48cmVmLXR5cGUgbmFtZT0iSm91cm5hbCBBcnRpY2xl
Ij4xNzwvcmVmLXR5cGU+PGNvbnRyaWJ1dG9ycz48YXV0aG9ycz48YXV0aG9yPldhcnJlbiwgSi4g
TC48L2F1dGhvcj48YXV0aG9yPktsYWJ1bmRlLCBDLiBOLjwvYXV0aG9yPjxhdXRob3I+TWFyaW90
dG8sIEEuIEIuPC9hdXRob3I+PGF1dGhvcj5NZWVraW5zLCBBLjwvYXV0aG9yPjxhdXRob3I+VG9w
b3IsIE0uPC9hdXRob3I+PGF1dGhvcj5Ccm93biwgTS4gTC48L2F1dGhvcj48YXV0aG9yPlJhbnNv
aG9mZiwgRC4gRi48L2F1dGhvcj48L2F1dGhvcnM+PC9jb250cmlidXRvcnM+PGF1dGgtYWRkcmVz
cz5OYXRpb25hbCBDYW5jZXIgSW5zdGl0dXRlLCBCZXRoZXNkYSwgTWFyeWxhbmQgMjA4OTItNzM0
NCwgVVNBLiBqb2FuX3dhcnJlbkBuaWguZ292PC9hdXRoLWFkZHJlc3M+PHRpdGxlcz48dGl0bGU+
QWR2ZXJzZSBldmVudHMgYWZ0ZXIgb3V0cGF0aWVudCBjb2xvbm9zY29weSBpbiB0aGUgTWVkaWNh
cmUgcG9wdWxhdGlvbj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ODQ5LTU3LCBXMTUyPC9wYWdlcz48dm9sdW1lPjE1MDwvdm9sdW1l
PjxudW1iZXI+MTI8L251bWJlcj48a2V5d29yZHM+PGtleXdvcmQ+QWdlIEZhY3RvcnM8L2tleXdv
cmQ+PGtleXdvcmQ+QWdlZDwva2V5d29yZD48a2V5d29yZD5BZ2VkLCA4MCBhbmQgb3Zlcjwva2V5
d29yZD48a2V5d29yZD5DYXJkaW92YXNjdWxhciBEaXNlYXNlcy9ldGlvbG9neTwva2V5d29yZD48
a2V5d29yZD5Db2hvcnQgU3R1ZGllczwva2V5d29yZD48a2V5d29yZD5Db2xvbm9zY29weS8qYWR2
ZXJzZSBlZmZlY3RzPC9rZXl3b3JkPjxrZXl3b3JkPkNvbW9yYmlkaXR5PC9rZXl3b3JkPjxrZXl3
b3JkPkZlbWFsZTwva2V5d29yZD48a2V5d29yZD5HYXN0cm9pbnRlc3RpbmFsIERpc2Vhc2VzL2V0
aW9sb2d5PC9rZXl3b3JkPjxrZXl3b3JkPkh1bWFuczwva2V5d29yZD48a2V5d29yZD5NYWxlPC9r
ZXl3b3JkPjxrZXl3b3JkPk1lZGljYXJlPC9rZXl3b3JkPjxrZXl3b3JkPk91dHBhdGllbnRzPC9r
ZXl3b3JkPjxrZXl3b3JkPlJlZ3Jlc3Npb24gQW5hbHlzaXM8L2tleXdvcmQ+PGtleXdvcmQ+Umlz
ayBGYWN0b3JzPC9rZXl3b3JkPjxrZXl3b3JkPlVuaXRlZCBTdGF0ZXM8L2tleXdvcmQ+PC9rZXl3
b3Jkcz48ZGF0ZXM+PHllYXI+MjAwOTwveWVhcj48cHViLWRhdGVzPjxkYXRlPkp1biAxNjwvZGF0
ZT48L3B1Yi1kYXRlcz48L2RhdGVzPjxpc2JuPjE1MzktMzcwNCAoRWxlY3Ryb25pYykmI3hEOzAw
MDMtNDgxOSAoTGlua2luZyk8L2lzYm4+PGFjY2Vzc2lvbi1udW0+MTk1Mjg1NjM8L2FjY2Vzc2lv
bi1udW0+PHVybHM+PHJlbGF0ZWQtdXJscz48dXJsPmh0dHA6Ly93d3cubmNiaS5ubG0ubmloLmdv
di9wdWJtZWQvMTk1Mjg1NjM8L3VybD48L3JlbGF0ZWQtdXJscz48L3VybHM+PC9yZWNvcmQ+PC9D
aXRlPjwvRW5kTm90ZT5=
</w:fldData>
        </w:fldChar>
      </w:r>
      <w:r w:rsidR="00796C75" w:rsidRPr="0093394A">
        <w:rPr>
          <w:rFonts w:ascii="Book Antiqua" w:hAnsi="Book Antiqua" w:cs="Helvetica"/>
        </w:rPr>
        <w:instrText xml:space="preserve"> ADDIN EN.CITE.DATA </w:instrText>
      </w:r>
      <w:r w:rsidR="00796C75" w:rsidRPr="0093394A">
        <w:rPr>
          <w:rFonts w:ascii="Book Antiqua" w:hAnsi="Book Antiqua" w:cs="Helvetica"/>
        </w:rPr>
      </w:r>
      <w:r w:rsidR="00796C75" w:rsidRPr="0093394A">
        <w:rPr>
          <w:rFonts w:ascii="Book Antiqua" w:hAnsi="Book Antiqua" w:cs="Helvetica"/>
        </w:rPr>
        <w:fldChar w:fldCharType="end"/>
      </w:r>
      <w:r w:rsidRPr="0093394A">
        <w:rPr>
          <w:rFonts w:ascii="Book Antiqua" w:hAnsi="Book Antiqua" w:cs="Helvetica"/>
        </w:rPr>
      </w:r>
      <w:r w:rsidRPr="0093394A">
        <w:rPr>
          <w:rFonts w:ascii="Book Antiqua" w:hAnsi="Book Antiqua" w:cs="Helvetica"/>
        </w:rPr>
        <w:fldChar w:fldCharType="separate"/>
      </w:r>
      <w:r w:rsidR="00796C75" w:rsidRPr="0093394A">
        <w:rPr>
          <w:rFonts w:ascii="Book Antiqua" w:hAnsi="Book Antiqua" w:cs="Helvetica"/>
          <w:noProof/>
          <w:vertAlign w:val="superscript"/>
        </w:rPr>
        <w:t>[</w:t>
      </w:r>
      <w:hyperlink w:anchor="_ENREF_15" w:tooltip="Arora, 2009 #329" w:history="1">
        <w:r w:rsidR="0036706B" w:rsidRPr="0093394A">
          <w:rPr>
            <w:rFonts w:ascii="Book Antiqua" w:hAnsi="Book Antiqua" w:cs="Helvetica"/>
            <w:noProof/>
            <w:vertAlign w:val="superscript"/>
          </w:rPr>
          <w:t>15</w:t>
        </w:r>
      </w:hyperlink>
      <w:r w:rsidR="00796C75" w:rsidRPr="0093394A">
        <w:rPr>
          <w:rFonts w:ascii="Book Antiqua" w:hAnsi="Book Antiqua" w:cs="Helvetica"/>
          <w:noProof/>
          <w:vertAlign w:val="superscript"/>
        </w:rPr>
        <w:t>,</w:t>
      </w:r>
      <w:hyperlink w:anchor="_ENREF_28" w:tooltip="Warren, 2009 #330" w:history="1">
        <w:r w:rsidR="0036706B" w:rsidRPr="0093394A">
          <w:rPr>
            <w:rFonts w:ascii="Book Antiqua" w:hAnsi="Book Antiqua" w:cs="Helvetica"/>
            <w:noProof/>
            <w:vertAlign w:val="superscript"/>
          </w:rPr>
          <w:t>28</w:t>
        </w:r>
      </w:hyperlink>
      <w:r w:rsidR="00796C75" w:rsidRPr="0093394A">
        <w:rPr>
          <w:rFonts w:ascii="Book Antiqua" w:hAnsi="Book Antiqua" w:cs="Helvetica"/>
          <w:noProof/>
          <w:vertAlign w:val="superscript"/>
        </w:rPr>
        <w:t>]</w:t>
      </w:r>
      <w:r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 xml:space="preserve">These numbers are similar for both screening </w:t>
      </w:r>
      <w:r w:rsidRPr="0093394A">
        <w:rPr>
          <w:rFonts w:ascii="Book Antiqua" w:hAnsi="Book Antiqua" w:cs="Helvetica"/>
        </w:rPr>
        <w:lastRenderedPageBreak/>
        <w:t>and therapeutic colonoscopies.</w:t>
      </w:r>
      <w:r w:rsidR="004D492C" w:rsidRPr="0093394A">
        <w:rPr>
          <w:rFonts w:ascii="Book Antiqua" w:hAnsi="Book Antiqua" w:cs="Helvetica"/>
        </w:rPr>
        <w:t xml:space="preserve"> </w:t>
      </w:r>
      <w:r w:rsidR="00E53588" w:rsidRPr="0093394A">
        <w:rPr>
          <w:rFonts w:ascii="Book Antiqua" w:hAnsi="Book Antiqua" w:cs="Helvetica"/>
        </w:rPr>
        <w:t>In 2010 there were roughly 500</w:t>
      </w:r>
      <w:r w:rsidR="00EE5B22" w:rsidRPr="0093394A">
        <w:rPr>
          <w:rFonts w:ascii="Book Antiqua" w:hAnsi="Book Antiqua" w:cs="Helvetica"/>
        </w:rPr>
        <w:t>000 colonoscopies performed in the U</w:t>
      </w:r>
      <w:r w:rsidR="00E53588" w:rsidRPr="0093394A">
        <w:rPr>
          <w:rFonts w:ascii="Book Antiqua" w:eastAsia="宋体" w:hAnsi="Book Antiqua" w:cs="Helvetica"/>
          <w:lang w:eastAsia="zh-CN"/>
        </w:rPr>
        <w:t>nited States</w:t>
      </w:r>
      <w:r w:rsidR="00EE5B22" w:rsidRPr="0093394A">
        <w:rPr>
          <w:rFonts w:ascii="Book Antiqua" w:hAnsi="Book Antiqua" w:cs="Helvetica"/>
        </w:rPr>
        <w:t xml:space="preserve"> which would mean t</w:t>
      </w:r>
      <w:r w:rsidR="00E53588" w:rsidRPr="0093394A">
        <w:rPr>
          <w:rFonts w:ascii="Book Antiqua" w:hAnsi="Book Antiqua" w:cs="Helvetica"/>
        </w:rPr>
        <w:t>hat there were approximately 35</w:t>
      </w:r>
      <w:r w:rsidR="00EE5B22" w:rsidRPr="0093394A">
        <w:rPr>
          <w:rFonts w:ascii="Book Antiqua" w:hAnsi="Book Antiqua" w:cs="Helvetica"/>
        </w:rPr>
        <w:t>000 perforations</w:t>
      </w:r>
      <w:r w:rsidR="00957787" w:rsidRPr="0093394A">
        <w:rPr>
          <w:rFonts w:ascii="Book Antiqua" w:hAnsi="Book Antiqua" w:cs="Helvetica"/>
        </w:rPr>
        <w:fldChar w:fldCharType="begin"/>
      </w:r>
      <w:r w:rsidR="00957787" w:rsidRPr="0093394A">
        <w:rPr>
          <w:rFonts w:ascii="Book Antiqua" w:hAnsi="Book Antiqua" w:cs="Helvetica"/>
        </w:rPr>
        <w:instrText xml:space="preserve"> ADDIN EN.CITE &lt;EndNote&gt;&lt;Cite&gt;&lt;Author&gt;Centers for Disease Control and Prevention&lt;/Author&gt;&lt;RecNum&gt;588&lt;/RecNum&gt;&lt;DisplayText&gt;&lt;style face="superscript"&gt;[1]&lt;/style&gt;&lt;/DisplayText&gt;&lt;record&gt;&lt;rec-number&gt;588&lt;/rec-number&gt;&lt;foreign-keys&gt;&lt;key app="EN" db-id="tvextfxdyxvrehevffz5229bapfrr0x2dv0r"&gt;588&lt;/key&gt;&lt;/foreign-keys&gt;&lt;ref-type name="Web Page"&gt;12&lt;/ref-type&gt;&lt;contributors&gt;&lt;authors&gt;&lt;author&gt;Centers for Disease Control and Prevention,&lt;/author&gt;&lt;/authors&gt;&lt;/contributors&gt;&lt;titles&gt;&lt;title&gt;National Hospital Discharge Survey: 2010 Table, Procedures by selected patient characteristics.&lt;/title&gt;&lt;/titles&gt;&lt;number&gt;1/28/15&lt;/number&gt;&lt;dates&gt;&lt;/dates&gt;&lt;urls&gt;&lt;related-urls&gt;&lt;url&gt;http://www.cdc.gov/nchs/data/nhds/4procedures/2010pro4_numberprocedureage.pdf&lt;/url&gt;&lt;/related-urls&gt;&lt;/urls&gt;&lt;/record&gt;&lt;/Cite&gt;&lt;/EndNote&gt;</w:instrText>
      </w:r>
      <w:r w:rsidR="00957787" w:rsidRPr="0093394A">
        <w:rPr>
          <w:rFonts w:ascii="Book Antiqua" w:hAnsi="Book Antiqua" w:cs="Helvetica"/>
        </w:rPr>
        <w:fldChar w:fldCharType="separate"/>
      </w:r>
      <w:r w:rsidR="00957787" w:rsidRPr="0093394A">
        <w:rPr>
          <w:rFonts w:ascii="Book Antiqua" w:hAnsi="Book Antiqua" w:cs="Helvetica"/>
          <w:noProof/>
          <w:vertAlign w:val="superscript"/>
        </w:rPr>
        <w:t>[</w:t>
      </w:r>
      <w:hyperlink w:anchor="_ENREF_1" w:tooltip="Centers for Disease Control and Prevention,  #588" w:history="1">
        <w:r w:rsidR="0036706B" w:rsidRPr="0093394A">
          <w:rPr>
            <w:rFonts w:ascii="Book Antiqua" w:hAnsi="Book Antiqua" w:cs="Helvetica"/>
            <w:noProof/>
            <w:vertAlign w:val="superscript"/>
          </w:rPr>
          <w:t>1</w:t>
        </w:r>
      </w:hyperlink>
      <w:r w:rsidR="00957787" w:rsidRPr="0093394A">
        <w:rPr>
          <w:rFonts w:ascii="Book Antiqua" w:hAnsi="Book Antiqua" w:cs="Helvetica"/>
          <w:noProof/>
          <w:vertAlign w:val="superscript"/>
        </w:rPr>
        <w:t>]</w:t>
      </w:r>
      <w:r w:rsidR="00957787" w:rsidRPr="0093394A">
        <w:rPr>
          <w:rFonts w:ascii="Book Antiqua" w:hAnsi="Book Antiqua" w:cs="Helvetica"/>
        </w:rPr>
        <w:fldChar w:fldCharType="end"/>
      </w:r>
      <w:r w:rsidR="00EE5B22" w:rsidRPr="0093394A">
        <w:rPr>
          <w:rFonts w:ascii="Book Antiqua" w:hAnsi="Book Antiqua" w:cs="Helvetica"/>
        </w:rPr>
        <w:t>.</w:t>
      </w:r>
    </w:p>
    <w:p w14:paraId="7BE73DCB" w14:textId="77777777" w:rsidR="00E53588" w:rsidRPr="0093394A" w:rsidRDefault="00DB6664" w:rsidP="0093394A">
      <w:pPr>
        <w:spacing w:line="360" w:lineRule="auto"/>
        <w:ind w:firstLineChars="200" w:firstLine="480"/>
        <w:contextualSpacing/>
        <w:jc w:val="both"/>
        <w:rPr>
          <w:rFonts w:ascii="Book Antiqua" w:eastAsia="宋体" w:hAnsi="Book Antiqua" w:cs="Helvetica"/>
          <w:lang w:eastAsia="zh-CN"/>
        </w:rPr>
      </w:pPr>
      <w:r w:rsidRPr="0093394A">
        <w:rPr>
          <w:rFonts w:ascii="Book Antiqua" w:hAnsi="Book Antiqua" w:cs="Helvetica"/>
        </w:rPr>
        <w:t>Fistula formation from the colon to other structures or to the skin is most commonly due to diverticular disease, but may also occur in patients after surgical intervention.</w:t>
      </w:r>
      <w:r w:rsidR="004D492C" w:rsidRPr="0093394A">
        <w:rPr>
          <w:rFonts w:ascii="Book Antiqua" w:hAnsi="Book Antiqua" w:cs="Helvetica"/>
        </w:rPr>
        <w:t xml:space="preserve"> </w:t>
      </w:r>
      <w:r w:rsidRPr="0093394A">
        <w:rPr>
          <w:rFonts w:ascii="Book Antiqua" w:hAnsi="Book Antiqua" w:cs="Helvetica"/>
        </w:rPr>
        <w:t xml:space="preserve">In one review from the Cleveland Clinic of all patients treated for diverticular disease from 1960 to 1986, 20.4% had internal fistulae with </w:t>
      </w:r>
      <w:proofErr w:type="spellStart"/>
      <w:r w:rsidRPr="0093394A">
        <w:rPr>
          <w:rFonts w:ascii="Book Antiqua" w:hAnsi="Book Antiqua" w:cs="Helvetica"/>
        </w:rPr>
        <w:t>colovesicular</w:t>
      </w:r>
      <w:proofErr w:type="spellEnd"/>
      <w:r w:rsidRPr="0093394A">
        <w:rPr>
          <w:rFonts w:ascii="Book Antiqua" w:hAnsi="Book Antiqua" w:cs="Helvetica"/>
        </w:rPr>
        <w:t xml:space="preserve"> fistulae being the most common (65%)</w:t>
      </w:r>
      <w:r w:rsidR="00957787" w:rsidRPr="0093394A">
        <w:rPr>
          <w:rFonts w:ascii="Book Antiqua" w:hAnsi="Book Antiqua" w:cs="Helvetica"/>
        </w:rPr>
        <w:fldChar w:fldCharType="begin"/>
      </w:r>
      <w:r w:rsidR="00796C75" w:rsidRPr="0093394A">
        <w:rPr>
          <w:rFonts w:ascii="Book Antiqua" w:hAnsi="Book Antiqua" w:cs="Helvetica"/>
        </w:rPr>
        <w:instrText xml:space="preserve"> ADDIN EN.CITE &lt;EndNote&gt;&lt;Cite&gt;&lt;Author&gt;Woods&lt;/Author&gt;&lt;Year&gt;1988&lt;/Year&gt;&lt;RecNum&gt;454&lt;/RecNum&gt;&lt;DisplayText&gt;&lt;style face="superscript"&gt;[29]&lt;/style&gt;&lt;/DisplayText&gt;&lt;record&gt;&lt;rec-number&gt;454&lt;/rec-number&gt;&lt;foreign-keys&gt;&lt;key app="EN" db-id="tvextfxdyxvrehevffz5229bapfrr0x2dv0r"&gt;454&lt;/key&gt;&lt;/foreign-keys&gt;&lt;ref-type name="Journal Article"&gt;17&lt;/ref-type&gt;&lt;contributors&gt;&lt;authors&gt;&lt;author&gt;Woods, R. J.&lt;/author&gt;&lt;author&gt;Lavery, I. C.&lt;/author&gt;&lt;author&gt;Fazio, V. W.&lt;/author&gt;&lt;author&gt;Jagelman, D. G.&lt;/author&gt;&lt;author&gt;Weakley, F. L.&lt;/author&gt;&lt;/authors&gt;&lt;/contributors&gt;&lt;auth-address&gt;Department of Colorectal Surgery, Cleveland Clinic Foundation, Ohio 44106.&lt;/auth-address&gt;&lt;titles&gt;&lt;title&gt;Internal fistulas in diverticular disease&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591-6&lt;/pages&gt;&lt;volume&gt;31&lt;/volume&gt;&lt;number&gt;8&lt;/number&gt;&lt;keywords&gt;&lt;keyword&gt;Colonic Diseases/*etiology/surgery&lt;/keyword&gt;&lt;keyword&gt;Diverticulitis, Colonic/*complications&lt;/keyword&gt;&lt;keyword&gt;Female&lt;/keyword&gt;&lt;keyword&gt;Fistula/*etiology/surgery&lt;/keyword&gt;&lt;keyword&gt;Humans&lt;/keyword&gt;&lt;keyword&gt;Intestinal Fistula/*etiology/surgery&lt;/keyword&gt;&lt;keyword&gt;Male&lt;/keyword&gt;&lt;keyword&gt;Middle Aged&lt;/keyword&gt;&lt;keyword&gt;Urinary Bladder Fistula/*etiology/surgery&lt;/keyword&gt;&lt;keyword&gt;Uterine Diseases/*etiology/surgery&lt;/keyword&gt;&lt;keyword&gt;Vaginal Fistula/*etiology/surgery&lt;/keyword&gt;&lt;/keywords&gt;&lt;dates&gt;&lt;year&gt;1988&lt;/year&gt;&lt;pub-dates&gt;&lt;date&gt;Aug&lt;/date&gt;&lt;/pub-dates&gt;&lt;/dates&gt;&lt;isbn&gt;0012-3706 (Print)&amp;#xD;0012-3706 (Linking)&lt;/isbn&gt;&lt;accession-num&gt;3402284&lt;/accession-num&gt;&lt;urls&gt;&lt;related-urls&gt;&lt;url&gt;http://www.ncbi.nlm.nih.gov/pubmed/3402284&lt;/url&gt;&lt;/related-urls&gt;&lt;/urls&gt;&lt;/record&gt;&lt;/Cite&gt;&lt;/EndNote&gt;</w:instrText>
      </w:r>
      <w:r w:rsidR="00957787" w:rsidRPr="0093394A">
        <w:rPr>
          <w:rFonts w:ascii="Book Antiqua" w:hAnsi="Book Antiqua" w:cs="Helvetica"/>
        </w:rPr>
        <w:fldChar w:fldCharType="separate"/>
      </w:r>
      <w:r w:rsidR="00796C75" w:rsidRPr="0093394A">
        <w:rPr>
          <w:rFonts w:ascii="Book Antiqua" w:hAnsi="Book Antiqua" w:cs="Helvetica"/>
          <w:noProof/>
          <w:vertAlign w:val="superscript"/>
        </w:rPr>
        <w:t>[</w:t>
      </w:r>
      <w:hyperlink w:anchor="_ENREF_29" w:tooltip="Woods, 1988 #454" w:history="1">
        <w:r w:rsidR="0036706B" w:rsidRPr="0093394A">
          <w:rPr>
            <w:rFonts w:ascii="Book Antiqua" w:hAnsi="Book Antiqua" w:cs="Helvetica"/>
            <w:noProof/>
            <w:vertAlign w:val="superscript"/>
          </w:rPr>
          <w:t>29</w:t>
        </w:r>
      </w:hyperlink>
      <w:r w:rsidR="00796C75" w:rsidRPr="0093394A">
        <w:rPr>
          <w:rFonts w:ascii="Book Antiqua" w:hAnsi="Book Antiqua" w:cs="Helvetica"/>
          <w:noProof/>
          <w:vertAlign w:val="superscript"/>
        </w:rPr>
        <w:t>]</w:t>
      </w:r>
      <w:r w:rsidR="00957787"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 xml:space="preserve">In one series examining </w:t>
      </w:r>
      <w:proofErr w:type="spellStart"/>
      <w:r w:rsidRPr="0093394A">
        <w:rPr>
          <w:rFonts w:ascii="Book Antiqua" w:hAnsi="Book Antiqua" w:cs="Helvetica"/>
        </w:rPr>
        <w:t>colocutaneous</w:t>
      </w:r>
      <w:proofErr w:type="spellEnd"/>
      <w:r w:rsidRPr="0093394A">
        <w:rPr>
          <w:rFonts w:ascii="Book Antiqua" w:hAnsi="Book Antiqua" w:cs="Helvetica"/>
        </w:rPr>
        <w:t xml:space="preserve"> fistulae, 88 of 93 patients (94.6%) were following surgery</w:t>
      </w:r>
      <w:r w:rsidR="00957787" w:rsidRPr="0093394A">
        <w:rPr>
          <w:rFonts w:ascii="Book Antiqua" w:hAnsi="Book Antiqua" w:cs="Helvetica"/>
        </w:rPr>
        <w:fldChar w:fldCharType="begin"/>
      </w:r>
      <w:r w:rsidR="00796C75" w:rsidRPr="0093394A">
        <w:rPr>
          <w:rFonts w:ascii="Book Antiqua" w:hAnsi="Book Antiqua" w:cs="Helvetica"/>
        </w:rPr>
        <w:instrText xml:space="preserve"> ADDIN EN.CITE &lt;EndNote&gt;&lt;Cite&gt;&lt;Author&gt;Steele&lt;/Author&gt;&lt;Year&gt;1979&lt;/Year&gt;&lt;RecNum&gt;455&lt;/RecNum&gt;&lt;DisplayText&gt;&lt;style face="superscript"&gt;[30]&lt;/style&gt;&lt;/DisplayText&gt;&lt;record&gt;&lt;rec-number&gt;455&lt;/rec-number&gt;&lt;foreign-keys&gt;&lt;key app="EN" db-id="tvextfxdyxvrehevffz5229bapfrr0x2dv0r"&gt;455&lt;/key&gt;&lt;/foreign-keys&gt;&lt;ref-type name="Journal Article"&gt;17&lt;/ref-type&gt;&lt;contributors&gt;&lt;authors&gt;&lt;author&gt;Steele, M.&lt;/author&gt;&lt;author&gt;Deveney, C.&lt;/author&gt;&lt;author&gt;Burchell, M.&lt;/author&gt;&lt;/authors&gt;&lt;/contributors&gt;&lt;titles&gt;&lt;title&gt;Diagnosis and management of colovesical fistulas&lt;/title&gt;&lt;secondary-title&gt;Dis Colon Rectum&lt;/secondary-title&gt;&lt;alt-title&gt;Diseases of the colon and rectum&lt;/alt-title&gt;&lt;/titles&gt;&lt;periodical&gt;&lt;full-title&gt;Dis Colon Rectum&lt;/full-title&gt;&lt;abbr-1&gt;Diseases of the colon and rectum&lt;/abbr-1&gt;&lt;/periodical&gt;&lt;alt-periodical&gt;&lt;full-title&gt;Dis Colon Rectum&lt;/full-title&gt;&lt;abbr-1&gt;Diseases of the colon and rectum&lt;/abbr-1&gt;&lt;/alt-periodical&gt;&lt;pages&gt;27-30&lt;/pages&gt;&lt;volume&gt;22&lt;/volume&gt;&lt;number&gt;1&lt;/number&gt;&lt;keywords&gt;&lt;keyword&gt;Adult&lt;/keyword&gt;&lt;keyword&gt;Aged&lt;/keyword&gt;&lt;keyword&gt;Colonic Diseases/diagnosis/*surgery&lt;/keyword&gt;&lt;keyword&gt;Female&lt;/keyword&gt;&lt;keyword&gt;Humans&lt;/keyword&gt;&lt;keyword&gt;Intestinal Fistula/diagnosis/*surgery&lt;/keyword&gt;&lt;keyword&gt;Male&lt;/keyword&gt;&lt;keyword&gt;Middle Aged&lt;/keyword&gt;&lt;keyword&gt;Postoperative Complications&lt;/keyword&gt;&lt;keyword&gt;Urinary Bladder Fistula/diagnosis/*surgery&lt;/keyword&gt;&lt;/keywords&gt;&lt;dates&gt;&lt;year&gt;1979&lt;/year&gt;&lt;pub-dates&gt;&lt;date&gt;Jan-Feb&lt;/date&gt;&lt;/pub-dates&gt;&lt;/dates&gt;&lt;isbn&gt;0012-3706 (Print)&amp;#xD;0012-3706 (Linking)&lt;/isbn&gt;&lt;accession-num&gt;421642&lt;/accession-num&gt;&lt;urls&gt;&lt;related-urls&gt;&lt;url&gt;http://www.ncbi.nlm.nih.gov/pubmed/421642&lt;/url&gt;&lt;/related-urls&gt;&lt;/urls&gt;&lt;/record&gt;&lt;/Cite&gt;&lt;/EndNote&gt;</w:instrText>
      </w:r>
      <w:r w:rsidR="00957787" w:rsidRPr="0093394A">
        <w:rPr>
          <w:rFonts w:ascii="Book Antiqua" w:hAnsi="Book Antiqua" w:cs="Helvetica"/>
        </w:rPr>
        <w:fldChar w:fldCharType="separate"/>
      </w:r>
      <w:r w:rsidR="00796C75" w:rsidRPr="0093394A">
        <w:rPr>
          <w:rFonts w:ascii="Book Antiqua" w:hAnsi="Book Antiqua" w:cs="Helvetica"/>
          <w:noProof/>
          <w:vertAlign w:val="superscript"/>
        </w:rPr>
        <w:t>[</w:t>
      </w:r>
      <w:hyperlink w:anchor="_ENREF_30" w:tooltip="Steele, 1979 #455" w:history="1">
        <w:r w:rsidR="0036706B" w:rsidRPr="0093394A">
          <w:rPr>
            <w:rFonts w:ascii="Book Antiqua" w:hAnsi="Book Antiqua" w:cs="Helvetica"/>
            <w:noProof/>
            <w:vertAlign w:val="superscript"/>
          </w:rPr>
          <w:t>30</w:t>
        </w:r>
      </w:hyperlink>
      <w:r w:rsidR="00796C75" w:rsidRPr="0093394A">
        <w:rPr>
          <w:rFonts w:ascii="Book Antiqua" w:hAnsi="Book Antiqua" w:cs="Helvetica"/>
          <w:noProof/>
          <w:vertAlign w:val="superscript"/>
        </w:rPr>
        <w:t>]</w:t>
      </w:r>
      <w:r w:rsidR="00957787" w:rsidRPr="0093394A">
        <w:rPr>
          <w:rFonts w:ascii="Book Antiqua" w:hAnsi="Book Antiqua" w:cs="Helvetica"/>
        </w:rPr>
        <w:fldChar w:fldCharType="end"/>
      </w:r>
      <w:r w:rsidRPr="0093394A">
        <w:rPr>
          <w:rFonts w:ascii="Book Antiqua" w:hAnsi="Book Antiqua" w:cs="Helvetica"/>
        </w:rPr>
        <w:t>.</w:t>
      </w:r>
    </w:p>
    <w:p w14:paraId="44DA8E4F" w14:textId="6F8DBEBA" w:rsidR="00261C94" w:rsidRPr="0093394A" w:rsidRDefault="00697C97" w:rsidP="0093394A">
      <w:pPr>
        <w:spacing w:line="360" w:lineRule="auto"/>
        <w:ind w:firstLineChars="200" w:firstLine="480"/>
        <w:contextualSpacing/>
        <w:jc w:val="both"/>
        <w:rPr>
          <w:rFonts w:ascii="Book Antiqua" w:hAnsi="Book Antiqua" w:cs="Helvetica"/>
        </w:rPr>
      </w:pPr>
      <w:r w:rsidRPr="0093394A">
        <w:rPr>
          <w:rFonts w:ascii="Book Antiqua" w:eastAsia="Times New Roman" w:hAnsi="Book Antiqua" w:cs="Arial"/>
          <w:color w:val="000000"/>
          <w:shd w:val="clear" w:color="auto" w:fill="FFFFFF"/>
        </w:rPr>
        <w:t>The incidence of leaks after colorecta</w:t>
      </w:r>
      <w:r w:rsidR="000B30A1" w:rsidRPr="0093394A">
        <w:rPr>
          <w:rFonts w:ascii="Book Antiqua" w:eastAsia="Times New Roman" w:hAnsi="Book Antiqua" w:cs="Arial"/>
          <w:color w:val="000000"/>
          <w:shd w:val="clear" w:color="auto" w:fill="FFFFFF"/>
        </w:rPr>
        <w:t xml:space="preserve">l resection and anastomosis </w:t>
      </w:r>
      <w:r w:rsidR="0036706B" w:rsidRPr="0093394A">
        <w:rPr>
          <w:rFonts w:ascii="Book Antiqua" w:eastAsia="Times New Roman" w:hAnsi="Book Antiqua" w:cs="Arial"/>
          <w:color w:val="000000"/>
          <w:shd w:val="clear" w:color="auto" w:fill="FFFFFF"/>
        </w:rPr>
        <w:t>ranges from 2.6</w:t>
      </w:r>
      <w:r w:rsidR="00E53588" w:rsidRPr="0093394A">
        <w:rPr>
          <w:rFonts w:ascii="Book Antiqua" w:eastAsia="宋体" w:hAnsi="Book Antiqua" w:cs="Arial"/>
          <w:color w:val="000000"/>
          <w:shd w:val="clear" w:color="auto" w:fill="FFFFFF"/>
          <w:lang w:eastAsia="zh-CN"/>
        </w:rPr>
        <w:t>%</w:t>
      </w:r>
      <w:r w:rsidR="0036706B" w:rsidRPr="0093394A">
        <w:rPr>
          <w:rFonts w:ascii="Book Antiqua" w:eastAsia="Times New Roman" w:hAnsi="Book Antiqua" w:cs="Arial"/>
          <w:color w:val="000000"/>
          <w:shd w:val="clear" w:color="auto" w:fill="FFFFFF"/>
        </w:rPr>
        <w:t>-26.2%</w:t>
      </w:r>
      <w:r w:rsidR="0036706B" w:rsidRPr="0093394A">
        <w:rPr>
          <w:rFonts w:ascii="Book Antiqua" w:eastAsia="Times New Roman" w:hAnsi="Book Antiqua" w:cs="Arial"/>
          <w:color w:val="000000"/>
          <w:shd w:val="clear" w:color="auto" w:fill="FFFFFF"/>
        </w:rPr>
        <w:fldChar w:fldCharType="begin"/>
      </w:r>
      <w:r w:rsidR="0036706B" w:rsidRPr="0093394A">
        <w:rPr>
          <w:rFonts w:ascii="Book Antiqua" w:eastAsia="Times New Roman" w:hAnsi="Book Antiqua" w:cs="Arial"/>
          <w:color w:val="000000"/>
          <w:shd w:val="clear" w:color="auto" w:fill="FFFFFF"/>
        </w:rPr>
        <w:instrText xml:space="preserve"> ADDIN EN.CITE &lt;EndNote&gt;&lt;Cite&gt;&lt;Author&gt;Tan&lt;/Author&gt;&lt;Year&gt;2009&lt;/Year&gt;&lt;RecNum&gt;653&lt;/RecNum&gt;&lt;DisplayText&gt;&lt;style face="superscript"&gt;[31]&lt;/style&gt;&lt;/DisplayText&gt;&lt;record&gt;&lt;rec-number&gt;653&lt;/rec-number&gt;&lt;foreign-keys&gt;&lt;key app="EN" db-id="tvextfxdyxvrehevffz5229bapfrr0x2dv0r"&gt;653&lt;/key&gt;&lt;/foreign-keys&gt;&lt;ref-type name="Journal Article"&gt;17&lt;/ref-type&gt;&lt;contributors&gt;&lt;authors&gt;&lt;author&gt;Tan, W. S.&lt;/author&gt;&lt;author&gt;Tang, C. L.&lt;/author&gt;&lt;author&gt;Shi, L.&lt;/author&gt;&lt;author&gt;Eu, K. W.&lt;/author&gt;&lt;/authors&gt;&lt;/contributors&gt;&lt;auth-address&gt;Department of Colorectal Surgery, Singapore General Hospital, Singapore.&lt;/auth-address&gt;&lt;titles&gt;&lt;title&gt;Meta-analysis of defunctioning stomas in low anterior resection for rectal cancer&lt;/title&gt;&lt;secondary-title&gt;Br J Surg&lt;/secondary-title&gt;&lt;alt-title&gt;The British journal of surgery&lt;/alt-title&gt;&lt;/titles&gt;&lt;periodical&gt;&lt;full-title&gt;Br J Surg&lt;/full-title&gt;&lt;abbr-1&gt;The British journal of surgery&lt;/abbr-1&gt;&lt;/periodical&gt;&lt;alt-periodical&gt;&lt;full-title&gt;Br J Surg&lt;/full-title&gt;&lt;abbr-1&gt;The British journal of surgery&lt;/abbr-1&gt;&lt;/alt-periodical&gt;&lt;pages&gt;462-72&lt;/pages&gt;&lt;volume&gt;96&lt;/volume&gt;&lt;number&gt;5&lt;/number&gt;&lt;keywords&gt;&lt;keyword&gt;Anastomosis, Surgical/mortality&lt;/keyword&gt;&lt;keyword&gt;Humans&lt;/keyword&gt;&lt;keyword&gt;Randomized Controlled Trials as Topic&lt;/keyword&gt;&lt;keyword&gt;Rectal Neoplasms/mortality/physiopathology/*surgery&lt;/keyword&gt;&lt;keyword&gt;Reoperation&lt;/keyword&gt;&lt;keyword&gt;Surgical Stomas/*physiology&lt;/keyword&gt;&lt;keyword&gt;Surgical Wound Dehiscence/surgery&lt;/keyword&gt;&lt;keyword&gt;Treatment Outcome&lt;/keyword&gt;&lt;/keywords&gt;&lt;dates&gt;&lt;year&gt;2009&lt;/year&gt;&lt;pub-dates&gt;&lt;date&gt;May&lt;/date&gt;&lt;/pub-dates&gt;&lt;/dates&gt;&lt;isbn&gt;1365-2168 (Electronic)&amp;#xD;0007-1323 (Linking)&lt;/isbn&gt;&lt;accession-num&gt;19358171&lt;/accession-num&gt;&lt;urls&gt;&lt;related-urls&gt;&lt;url&gt;http://www.ncbi.nlm.nih.gov/pubmed/19358171&lt;/url&gt;&lt;/related-urls&gt;&lt;/urls&gt;&lt;electronic-resource-num&gt;10.1002/bjs.6594&lt;/electronic-resource-num&gt;&lt;/record&gt;&lt;/Cite&gt;&lt;/EndNote&gt;</w:instrText>
      </w:r>
      <w:r w:rsidR="0036706B" w:rsidRPr="0093394A">
        <w:rPr>
          <w:rFonts w:ascii="Book Antiqua" w:eastAsia="Times New Roman" w:hAnsi="Book Antiqua" w:cs="Arial"/>
          <w:color w:val="000000"/>
          <w:shd w:val="clear" w:color="auto" w:fill="FFFFFF"/>
        </w:rPr>
        <w:fldChar w:fldCharType="separate"/>
      </w:r>
      <w:r w:rsidR="0036706B" w:rsidRPr="0093394A">
        <w:rPr>
          <w:rFonts w:ascii="Book Antiqua" w:eastAsia="Times New Roman" w:hAnsi="Book Antiqua" w:cs="Arial"/>
          <w:noProof/>
          <w:color w:val="000000"/>
          <w:shd w:val="clear" w:color="auto" w:fill="FFFFFF"/>
          <w:vertAlign w:val="superscript"/>
        </w:rPr>
        <w:t>[</w:t>
      </w:r>
      <w:hyperlink w:anchor="_ENREF_31" w:tooltip="Tan, 2009 #653" w:history="1">
        <w:r w:rsidR="0036706B" w:rsidRPr="0093394A">
          <w:rPr>
            <w:rFonts w:ascii="Book Antiqua" w:eastAsia="Times New Roman" w:hAnsi="Book Antiqua" w:cs="Arial"/>
            <w:noProof/>
            <w:color w:val="000000"/>
            <w:shd w:val="clear" w:color="auto" w:fill="FFFFFF"/>
            <w:vertAlign w:val="superscript"/>
          </w:rPr>
          <w:t>31</w:t>
        </w:r>
      </w:hyperlink>
      <w:r w:rsidR="0036706B" w:rsidRPr="0093394A">
        <w:rPr>
          <w:rFonts w:ascii="Book Antiqua" w:eastAsia="Times New Roman" w:hAnsi="Book Antiqua" w:cs="Arial"/>
          <w:noProof/>
          <w:color w:val="000000"/>
          <w:shd w:val="clear" w:color="auto" w:fill="FFFFFF"/>
          <w:vertAlign w:val="superscript"/>
        </w:rPr>
        <w:t>]</w:t>
      </w:r>
      <w:r w:rsidR="0036706B" w:rsidRPr="0093394A">
        <w:rPr>
          <w:rFonts w:ascii="Book Antiqua" w:eastAsia="Times New Roman" w:hAnsi="Book Antiqua" w:cs="Arial"/>
          <w:color w:val="000000"/>
          <w:shd w:val="clear" w:color="auto" w:fill="FFFFFF"/>
        </w:rPr>
        <w:fldChar w:fldCharType="end"/>
      </w:r>
      <w:r w:rsidR="0036706B"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Pr="0093394A">
        <w:rPr>
          <w:rFonts w:ascii="Book Antiqua" w:eastAsia="Times New Roman" w:hAnsi="Book Antiqua" w:cs="Arial"/>
          <w:color w:val="000000"/>
          <w:shd w:val="clear" w:color="auto" w:fill="FFFFFF"/>
        </w:rPr>
        <w:t xml:space="preserve">Many patients who develop </w:t>
      </w:r>
      <w:r w:rsidR="00B24556" w:rsidRPr="0093394A">
        <w:rPr>
          <w:rFonts w:ascii="Book Antiqua" w:eastAsia="Times New Roman" w:hAnsi="Book Antiqua" w:cs="Arial"/>
          <w:color w:val="000000"/>
          <w:shd w:val="clear" w:color="auto" w:fill="FFFFFF"/>
        </w:rPr>
        <w:t>an anastomotic leak and require reoperation ultimately receive a permanent stoma</w:t>
      </w:r>
      <w:r w:rsidR="00B24556" w:rsidRPr="0093394A">
        <w:rPr>
          <w:rFonts w:ascii="Book Antiqua" w:eastAsia="Times New Roman" w:hAnsi="Book Antiqua" w:cs="Arial"/>
          <w:color w:val="000000"/>
          <w:shd w:val="clear" w:color="auto" w:fill="FFFFFF"/>
        </w:rPr>
        <w:fldChar w:fldCharType="begin">
          <w:fldData xml:space="preserve">PEVuZE5vdGU+PENpdGU+PEF1dGhvcj5GcmFuY29uZTwvQXV0aG9yPjxZZWFyPjIwMTA8L1llYXI+
PFJlY051bT4zNDU8L1JlY051bT48RGlzcGxheVRleHQ+PHN0eWxlIGZhY2U9InN1cGVyc2NyaXB0
Ij5bMzIsMzNdPC9zdHlsZT48L0Rpc3BsYXlUZXh0PjxyZWNvcmQ+PHJlYy1udW1iZXI+MzQ1PC9y
ZWMtbnVtYmVyPjxmb3JlaWduLWtleXM+PGtleSBhcHA9IkVOIiBkYi1pZD0idHZleHRmeGR5eHZy
ZWhldmZmejUyMjliYXBmcnIweDJkdjByIj4zNDU8L2tleT48L2ZvcmVpZ24ta2V5cz48cmVmLXR5
cGUgbmFtZT0iSm91cm5hbCBBcnRpY2xlIj4xNzwvcmVmLXR5cGU+PGNvbnRyaWJ1dG9ycz48YXV0
aG9ycz48YXV0aG9yPkZyYW5jb25lLCBULiBELjwvYXV0aG9yPjxhdXRob3I+U2FsZWVtLCBBLjwv
YXV0aG9yPjxhdXRob3I+UmVhZCwgVC4gQS48L2F1dGhvcj48YXV0aG9yPlJvYmVydHMsIFAuIEwu
PC9hdXRob3I+PGF1dGhvcj5NYXJjZWxsbywgUC4gVy48L2F1dGhvcj48YXV0aG9yPlNjaG9ldHos
IEQuIEouPC9hdXRob3I+PGF1dGhvcj5SaWNjaWFyZGksIFIuPC9hdXRob3I+PC9hdXRob3JzPjwv
Y29udHJpYnV0b3JzPjxhdXRoLWFkZHJlc3M+VW5pdmVyc2l0eSBvZiBSb2NoZXN0ZXIsIDYwMSBF
bG13b29kIEF2ZSBCb3ggU3VyZywgUm9jaGVzdGVyLCBOWSAxNDYyNywgVVNBLjwvYXV0aC1hZGRy
ZXNzPjx0aXRsZXM+PHRpdGxlPlVsdGltYXRlIGZhdGUgb2YgdGhlIGxlYWtpbmcgaW50ZXN0aW5h
bCBhbmFzdG9tb3NpczogZG9lcyBsZWFrIG1lYW4gcGVybWFuZW50IHN0b21hP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OTg3LTkyPC9wYWdlcz48dm9sdW1lPjE0PC92b2x1bWU+PG51bWJlcj42
PC9udW1iZXI+PGtleXdvcmRzPjxrZXl3b3JkPkFuYXN0b21vc2lzLCBTdXJnaWNhbC8qYWR2ZXJz
ZSBlZmZlY3RzPC9rZXl3b3JkPjxrZXl3b3JkPkRyYWluYWdlPC9rZXl3b3JkPjxrZXl3b3JkPkZl
bWFsZTwva2V5d29yZD48a2V5d29yZD5IdW1hbnM8L2tleXdvcmQ+PGtleXdvcmQ+SW50ZXN0aW5l
cy8qc3VyZ2VyeTwva2V5d29yZD48a2V5d29yZD5NYWxlPC9rZXl3b3JkPjxrZXl3b3JkPk1pZGRs
ZSBBZ2VkPC9rZXl3b3JkPjxrZXl3b3JkPipPc3RvbXk8L2tleXdvcmQ+PGtleXdvcmQ+UG9zdG9w
ZXJhdGl2ZSBDb21wbGljYXRpb25zL3N1cmdlcnk8L2tleXdvcmQ+PGtleXdvcmQ+UmVjdXJyZW5j
ZTwva2V5d29yZD48a2V5d29yZD5SZW9wZXJhdGlvbjwva2V5d29yZD48a2V5d29yZD5SZXRyb3Nw
ZWN0aXZlIFN0dWRpZXM8L2tleXdvcmQ+PGtleXdvcmQ+KlN1cmdpY2FsIFN0b21hczwva2V5d29y
ZD48L2tleXdvcmRzPjxkYXRlcz48eWVhcj4yMDEwPC95ZWFyPjxwdWItZGF0ZXM+PGRhdGU+SnVu
PC9kYXRlPjwvcHViLWRhdGVzPjwvZGF0ZXM+PGlzYm4+MTg3My00NjI2IChFbGVjdHJvbmljKSYj
eEQ7MTA5MS0yNTVYIChMaW5raW5nKTwvaXNibj48YWNjZXNzaW9uLW51bT4yMDM3MzA0NjwvYWNj
ZXNzaW9uLW51bT48dXJscz48cmVsYXRlZC11cmxzPjx1cmw+aHR0cDovL3d3dy5uY2JpLm5sbS5u
aWguZ292L3B1Ym1lZC8yMDM3MzA0NjwvdXJsPjwvcmVsYXRlZC11cmxzPjwvdXJscz48ZWxlY3Ry
b25pYy1yZXNvdXJjZS1udW0+MTAuMTAwNy9zMTE2MDUtMDEwLTExOTAtMjwvZWxlY3Ryb25pYy1y
ZXNvdXJjZS1udW0+PC9yZWNvcmQ+PC9DaXRlPjxDaXRlPjxBdXRob3I+S2hhbjwvQXV0aG9yPjxZ
ZWFyPjIwMDg8L1llYXI+PFJlY051bT4zNDQ8L1JlY051bT48cmVjb3JkPjxyZWMtbnVtYmVyPjM0
NDwvcmVjLW51bWJlcj48Zm9yZWlnbi1rZXlzPjxrZXkgYXBwPSJFTiIgZGItaWQ9InR2ZXh0Znhk
eXh2cmVoZXZmZno1MjI5YmFwZnJyMHgyZHYwciI+MzQ0PC9rZXk+PC9mb3JlaWduLWtleXM+PHJl
Zi10eXBlIG5hbWU9IkpvdXJuYWwgQXJ0aWNsZSI+MTc8L3JlZi10eXBlPjxjb250cmlidXRvcnM+
PGF1dGhvcnM+PGF1dGhvcj5LaGFuLCBBLiBBLjwvYXV0aG9yPjxhdXRob3I+V2hlZWxlciwgSi4g
TS48L2F1dGhvcj48YXV0aG9yPkN1bm5pbmdoYW0sIEMuPC9hdXRob3I+PGF1dGhvcj5HZW9yZ2Us
IEIuPC9hdXRob3I+PGF1dGhvcj5LZXR0bGV3ZWxsLCBNLjwvYXV0aG9yPjxhdXRob3I+TW9ydGVu
c2VuLCBOLiBKLjwvYXV0aG9yPjwvYXV0aG9ycz48L2NvbnRyaWJ1dG9ycz48YXV0aC1hZGRyZXNz
PlN0IFRob21hcyZhcG9zOyBIb3NwaXRhbCwgTG9uZG9uLCBVSy4gYWFkaWxha2hhbkBnbWFpbC5j
b208L2F1dGgtYWRkcmVzcz48dGl0bGVzPjx0aXRsZT5UaGUgbWFuYWdlbWVudCBhbmQgb3V0Y29t
ZSBvZiBhbmFzdG9tb3RpYyBsZWFrcyBpbiBjb2xvcmVjdGFsIHN1cmdlcnk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GFiYnItMT5Db2xvcmVjdGFsIGRpc2Vhc2UgOiB0aGUgb2ZmaWNpYWwgam91cm5hbCBv
ZiB0aGUgQXNzb2NpYXRpb24gb2YgQ29sb3Byb2N0b2xvZ3kgb2YgR3JlYXQgQnJpdGFpbiBhbmQg
SXJlbGFuZDwvYWJici0xPjwvcGVyaW9kaWNhbD48YWx0LXBlcmlvZGljYWw+PGZ1bGwtdGl0bGU+
Q29sb3JlY3RhbCBEaXM8L2Z1bGwtdGl0bGU+PGFiYnItMT5Db2xvcmVjdGFsIGRpc2Vhc2UgOiB0
aGUgb2ZmaWNpYWwgam91cm5hbCBvZiB0aGUgQXNzb2NpYXRpb24gb2YgQ29sb3Byb2N0b2xvZ3kg
b2YgR3JlYXQgQnJpdGFpbiBhbmQgSXJlbGFuZDwvYWJici0xPjwvYWx0LXBlcmlvZGljYWw+PHBh
Z2VzPjU4Ny05MjwvcGFnZXM+PHZvbHVtZT4xMDwvdm9sdW1lPjxudW1iZXI+NjwvbnVtYmVyPjxr
ZXl3b3Jkcz48a2V5d29yZD5BZG9sZXNjZW50PC9rZXl3b3JkPjxrZXl3b3JkPkFkdWx0PC9rZXl3
b3JkPjxrZXl3b3JkPkFnZWQ8L2tleXdvcmQ+PGtleXdvcmQ+QWdlZCwgODAgYW5kIG92ZXI8L2tl
eXdvcmQ+PGtleXdvcmQ+KkFuYXN0b21vc2lzLCBTdXJnaWNhbDwva2V5d29yZD48a2V5d29yZD5D
aGlsZDwva2V5d29yZD48a2V5d29yZD5Db2xvbi8qc3VyZ2VyeTwva2V5d29yZD48a2V5d29yZD5D
b2xvcmVjdGFsIE5lb3BsYXNtcy9zdXJnZXJ5PC9rZXl3b3JkPjxrZXl3b3JkPkZlbWFsZTwva2V5
d29yZD48a2V5d29yZD5IdW1hbnM8L2tleXdvcmQ+PGtleXdvcmQ+TWFsZTwva2V5d29yZD48a2V5
d29yZD5NaWRkbGUgQWdlZDwva2V5d29yZD48a2V5d29yZD5Qb3N0b3BlcmF0aXZlIENvbXBsaWNh
dGlvbnMvdGhlcmFweTwva2V5d29yZD48a2V5d29yZD5SZWN0dW0vKnN1cmdlcnk8L2tleXdvcmQ+
PGtleXdvcmQ+UmV0cm9zcGVjdGl2ZSBTdHVkaWVzPC9rZXl3b3JkPjxrZXl3b3JkPlRyZWF0bWVu
dCBPdXRjb21lPC9rZXl3b3JkPjwva2V5d29yZHM+PGRhdGVzPjx5ZWFyPjIwMDg8L3llYXI+PHB1
Yi1kYXRlcz48ZGF0ZT5KdWw8L2RhdGU+PC9wdWItZGF0ZXM+PC9kYXRlcz48aXNibj4xNDYzLTEz
MTggKEVsZWN0cm9uaWMpJiN4RDsxNDYyLTg5MTAgKExpbmtpbmcpPC9pc2JuPjxhY2Nlc3Npb24t
bnVtPjE4MDcwMTg1PC9hY2Nlc3Npb24tbnVtPjx1cmxzPjxyZWxhdGVkLXVybHM+PHVybD5odHRw
Oi8vd3d3Lm5jYmkubmxtLm5paC5nb3YvcHVibWVkLzE4MDcwMTg1PC91cmw+PC9yZWxhdGVkLXVy
bHM+PC91cmxzPjxlbGVjdHJvbmljLXJlc291cmNlLW51bT4xMC4xMTExL2ouMTQ2My0xMzE4LjIw
MDcuMDE0MTcueDwvZWxlY3Ryb25pYy1yZXNvdXJjZS1udW0+PC9yZWNvcmQ+PC9DaXRlPjwvRW5k
Tm90ZT4A
</w:fldData>
        </w:fldChar>
      </w:r>
      <w:r w:rsidR="0036706B" w:rsidRPr="0093394A">
        <w:rPr>
          <w:rFonts w:ascii="Book Antiqua" w:eastAsia="Times New Roman" w:hAnsi="Book Antiqua" w:cs="Arial"/>
          <w:color w:val="000000"/>
          <w:shd w:val="clear" w:color="auto" w:fill="FFFFFF"/>
        </w:rPr>
        <w:instrText xml:space="preserve"> ADDIN EN.CITE </w:instrText>
      </w:r>
      <w:r w:rsidR="0036706B" w:rsidRPr="0093394A">
        <w:rPr>
          <w:rFonts w:ascii="Book Antiqua" w:eastAsia="Times New Roman" w:hAnsi="Book Antiqua" w:cs="Arial"/>
          <w:color w:val="000000"/>
          <w:shd w:val="clear" w:color="auto" w:fill="FFFFFF"/>
        </w:rPr>
        <w:fldChar w:fldCharType="begin">
          <w:fldData xml:space="preserve">PEVuZE5vdGU+PENpdGU+PEF1dGhvcj5GcmFuY29uZTwvQXV0aG9yPjxZZWFyPjIwMTA8L1llYXI+
PFJlY051bT4zNDU8L1JlY051bT48RGlzcGxheVRleHQ+PHN0eWxlIGZhY2U9InN1cGVyc2NyaXB0
Ij5bMzIsMzNdPC9zdHlsZT48L0Rpc3BsYXlUZXh0PjxyZWNvcmQ+PHJlYy1udW1iZXI+MzQ1PC9y
ZWMtbnVtYmVyPjxmb3JlaWduLWtleXM+PGtleSBhcHA9IkVOIiBkYi1pZD0idHZleHRmeGR5eHZy
ZWhldmZmejUyMjliYXBmcnIweDJkdjByIj4zNDU8L2tleT48L2ZvcmVpZ24ta2V5cz48cmVmLXR5
cGUgbmFtZT0iSm91cm5hbCBBcnRpY2xlIj4xNzwvcmVmLXR5cGU+PGNvbnRyaWJ1dG9ycz48YXV0
aG9ycz48YXV0aG9yPkZyYW5jb25lLCBULiBELjwvYXV0aG9yPjxhdXRob3I+U2FsZWVtLCBBLjwv
YXV0aG9yPjxhdXRob3I+UmVhZCwgVC4gQS48L2F1dGhvcj48YXV0aG9yPlJvYmVydHMsIFAuIEwu
PC9hdXRob3I+PGF1dGhvcj5NYXJjZWxsbywgUC4gVy48L2F1dGhvcj48YXV0aG9yPlNjaG9ldHos
IEQuIEouPC9hdXRob3I+PGF1dGhvcj5SaWNjaWFyZGksIFIuPC9hdXRob3I+PC9hdXRob3JzPjwv
Y29udHJpYnV0b3JzPjxhdXRoLWFkZHJlc3M+VW5pdmVyc2l0eSBvZiBSb2NoZXN0ZXIsIDYwMSBF
bG13b29kIEF2ZSBCb3ggU3VyZywgUm9jaGVzdGVyLCBOWSAxNDYyNywgVVNBLjwvYXV0aC1hZGRy
ZXNzPjx0aXRsZXM+PHRpdGxlPlVsdGltYXRlIGZhdGUgb2YgdGhlIGxlYWtpbmcgaW50ZXN0aW5h
bCBhbmFzdG9tb3NpczogZG9lcyBsZWFrIG1lYW4gcGVybWFuZW50IHN0b21hPzwvdGl0bGU+PHNl
Y29uZGFyeS10aXRsZT5KIEdhc3Ryb2ludGVzdCBTdXJnPC9zZWNvbmRhcnktdGl0bGU+PGFsdC10
aXRsZT5Kb3VybmFsIG9mIGdhc3Ryb2ludGVzdGluYWwgc3VyZ2VyeSA6IG9mZmljaWFsIGpvdXJu
YWwgb2YgdGhlIFNvY2lldHkgZm9yIFN1cmdlcnkgb2YgdGhlIEFsaW1lbnRhcnkgVHJhY3Q8L2Fs
dC10aXRsZT48L3RpdGxlcz48cGVyaW9kaWNhbD48ZnVsbC10aXRsZT5KIEdhc3Ryb2ludGVzdCBT
dXJnPC9mdWxsLXRpdGxlPjxhYmJyLTE+Sm91cm5hbCBvZiBnYXN0cm9pbnRlc3RpbmFsIHN1cmdl
cnkgOiBvZmZpY2lhbCBqb3VybmFsIG9mIHRoZSBTb2NpZXR5IGZvciBTdXJnZXJ5IG9mIHRoZSBB
bGltZW50YXJ5IFRyYWN0PC9hYmJyLTE+PC9wZXJpb2RpY2FsPjxhbHQtcGVyaW9kaWNhbD48ZnVs
bC10aXRsZT5KIEdhc3Ryb2ludGVzdCBTdXJnPC9mdWxsLXRpdGxlPjxhYmJyLTE+Sm91cm5hbCBv
ZiBnYXN0cm9pbnRlc3RpbmFsIHN1cmdlcnkgOiBvZmZpY2lhbCBqb3VybmFsIG9mIHRoZSBTb2Np
ZXR5IGZvciBTdXJnZXJ5IG9mIHRoZSBBbGltZW50YXJ5IFRyYWN0PC9hYmJyLTE+PC9hbHQtcGVy
aW9kaWNhbD48cGFnZXM+OTg3LTkyPC9wYWdlcz48dm9sdW1lPjE0PC92b2x1bWU+PG51bWJlcj42
PC9udW1iZXI+PGtleXdvcmRzPjxrZXl3b3JkPkFuYXN0b21vc2lzLCBTdXJnaWNhbC8qYWR2ZXJz
ZSBlZmZlY3RzPC9rZXl3b3JkPjxrZXl3b3JkPkRyYWluYWdlPC9rZXl3b3JkPjxrZXl3b3JkPkZl
bWFsZTwva2V5d29yZD48a2V5d29yZD5IdW1hbnM8L2tleXdvcmQ+PGtleXdvcmQ+SW50ZXN0aW5l
cy8qc3VyZ2VyeTwva2V5d29yZD48a2V5d29yZD5NYWxlPC9rZXl3b3JkPjxrZXl3b3JkPk1pZGRs
ZSBBZ2VkPC9rZXl3b3JkPjxrZXl3b3JkPipPc3RvbXk8L2tleXdvcmQ+PGtleXdvcmQ+UG9zdG9w
ZXJhdGl2ZSBDb21wbGljYXRpb25zL3N1cmdlcnk8L2tleXdvcmQ+PGtleXdvcmQ+UmVjdXJyZW5j
ZTwva2V5d29yZD48a2V5d29yZD5SZW9wZXJhdGlvbjwva2V5d29yZD48a2V5d29yZD5SZXRyb3Nw
ZWN0aXZlIFN0dWRpZXM8L2tleXdvcmQ+PGtleXdvcmQ+KlN1cmdpY2FsIFN0b21hczwva2V5d29y
ZD48L2tleXdvcmRzPjxkYXRlcz48eWVhcj4yMDEwPC95ZWFyPjxwdWItZGF0ZXM+PGRhdGU+SnVu
PC9kYXRlPjwvcHViLWRhdGVzPjwvZGF0ZXM+PGlzYm4+MTg3My00NjI2IChFbGVjdHJvbmljKSYj
eEQ7MTA5MS0yNTVYIChMaW5raW5nKTwvaXNibj48YWNjZXNzaW9uLW51bT4yMDM3MzA0NjwvYWNj
ZXNzaW9uLW51bT48dXJscz48cmVsYXRlZC11cmxzPjx1cmw+aHR0cDovL3d3dy5uY2JpLm5sbS5u
aWguZ292L3B1Ym1lZC8yMDM3MzA0NjwvdXJsPjwvcmVsYXRlZC11cmxzPjwvdXJscz48ZWxlY3Ry
b25pYy1yZXNvdXJjZS1udW0+MTAuMTAwNy9zMTE2MDUtMDEwLTExOTAtMjwvZWxlY3Ryb25pYy1y
ZXNvdXJjZS1udW0+PC9yZWNvcmQ+PC9DaXRlPjxDaXRlPjxBdXRob3I+S2hhbjwvQXV0aG9yPjxZ
ZWFyPjIwMDg8L1llYXI+PFJlY051bT4zNDQ8L1JlY051bT48cmVjb3JkPjxyZWMtbnVtYmVyPjM0
NDwvcmVjLW51bWJlcj48Zm9yZWlnbi1rZXlzPjxrZXkgYXBwPSJFTiIgZGItaWQ9InR2ZXh0Znhk
eXh2cmVoZXZmZno1MjI5YmFwZnJyMHgyZHYwciI+MzQ0PC9rZXk+PC9mb3JlaWduLWtleXM+PHJl
Zi10eXBlIG5hbWU9IkpvdXJuYWwgQXJ0aWNsZSI+MTc8L3JlZi10eXBlPjxjb250cmlidXRvcnM+
PGF1dGhvcnM+PGF1dGhvcj5LaGFuLCBBLiBBLjwvYXV0aG9yPjxhdXRob3I+V2hlZWxlciwgSi4g
TS48L2F1dGhvcj48YXV0aG9yPkN1bm5pbmdoYW0sIEMuPC9hdXRob3I+PGF1dGhvcj5HZW9yZ2Us
IEIuPC9hdXRob3I+PGF1dGhvcj5LZXR0bGV3ZWxsLCBNLjwvYXV0aG9yPjxhdXRob3I+TW9ydGVu
c2VuLCBOLiBKLjwvYXV0aG9yPjwvYXV0aG9ycz48L2NvbnRyaWJ1dG9ycz48YXV0aC1hZGRyZXNz
PlN0IFRob21hcyZhcG9zOyBIb3NwaXRhbCwgTG9uZG9uLCBVSy4gYWFkaWxha2hhbkBnbWFpbC5j
b208L2F1dGgtYWRkcmVzcz48dGl0bGVzPjx0aXRsZT5UaGUgbWFuYWdlbWVudCBhbmQgb3V0Y29t
ZSBvZiBhbmFzdG9tb3RpYyBsZWFrcyBpbiBjb2xvcmVjdGFsIHN1cmdlcnk8L3RpdGxlPjxzZWNv
bmRhcnktdGl0bGU+Q29sb3JlY3RhbCBEaXM8L3NlY29uZGFyeS10aXRsZT48YWx0LXRpdGxlPkNv
bG9yZWN0YWwgZGlzZWFzZSA6IHRoZSBvZmZpY2lhbCBqb3VybmFsIG9mIHRoZSBBc3NvY2lhdGlv
biBvZiBDb2xvcHJvY3RvbG9neSBvZiBHcmVhdCBCcml0YWluIGFuZCBJcmVsYW5kPC9hbHQtdGl0
bGU+PC90aXRsZXM+PHBlcmlvZGljYWw+PGZ1bGwtdGl0bGU+Q29sb3JlY3RhbCBEaXM8L2Z1bGwt
dGl0bGU+PGFiYnItMT5Db2xvcmVjdGFsIGRpc2Vhc2UgOiB0aGUgb2ZmaWNpYWwgam91cm5hbCBv
ZiB0aGUgQXNzb2NpYXRpb24gb2YgQ29sb3Byb2N0b2xvZ3kgb2YgR3JlYXQgQnJpdGFpbiBhbmQg
SXJlbGFuZDwvYWJici0xPjwvcGVyaW9kaWNhbD48YWx0LXBlcmlvZGljYWw+PGZ1bGwtdGl0bGU+
Q29sb3JlY3RhbCBEaXM8L2Z1bGwtdGl0bGU+PGFiYnItMT5Db2xvcmVjdGFsIGRpc2Vhc2UgOiB0
aGUgb2ZmaWNpYWwgam91cm5hbCBvZiB0aGUgQXNzb2NpYXRpb24gb2YgQ29sb3Byb2N0b2xvZ3kg
b2YgR3JlYXQgQnJpdGFpbiBhbmQgSXJlbGFuZDwvYWJici0xPjwvYWx0LXBlcmlvZGljYWw+PHBh
Z2VzPjU4Ny05MjwvcGFnZXM+PHZvbHVtZT4xMDwvdm9sdW1lPjxudW1iZXI+NjwvbnVtYmVyPjxr
ZXl3b3Jkcz48a2V5d29yZD5BZG9sZXNjZW50PC9rZXl3b3JkPjxrZXl3b3JkPkFkdWx0PC9rZXl3
b3JkPjxrZXl3b3JkPkFnZWQ8L2tleXdvcmQ+PGtleXdvcmQ+QWdlZCwgODAgYW5kIG92ZXI8L2tl
eXdvcmQ+PGtleXdvcmQ+KkFuYXN0b21vc2lzLCBTdXJnaWNhbDwva2V5d29yZD48a2V5d29yZD5D
aGlsZDwva2V5d29yZD48a2V5d29yZD5Db2xvbi8qc3VyZ2VyeTwva2V5d29yZD48a2V5d29yZD5D
b2xvcmVjdGFsIE5lb3BsYXNtcy9zdXJnZXJ5PC9rZXl3b3JkPjxrZXl3b3JkPkZlbWFsZTwva2V5
d29yZD48a2V5d29yZD5IdW1hbnM8L2tleXdvcmQ+PGtleXdvcmQ+TWFsZTwva2V5d29yZD48a2V5
d29yZD5NaWRkbGUgQWdlZDwva2V5d29yZD48a2V5d29yZD5Qb3N0b3BlcmF0aXZlIENvbXBsaWNh
dGlvbnMvdGhlcmFweTwva2V5d29yZD48a2V5d29yZD5SZWN0dW0vKnN1cmdlcnk8L2tleXdvcmQ+
PGtleXdvcmQ+UmV0cm9zcGVjdGl2ZSBTdHVkaWVzPC9rZXl3b3JkPjxrZXl3b3JkPlRyZWF0bWVu
dCBPdXRjb21lPC9rZXl3b3JkPjwva2V5d29yZHM+PGRhdGVzPjx5ZWFyPjIwMDg8L3llYXI+PHB1
Yi1kYXRlcz48ZGF0ZT5KdWw8L2RhdGU+PC9wdWItZGF0ZXM+PC9kYXRlcz48aXNibj4xNDYzLTEz
MTggKEVsZWN0cm9uaWMpJiN4RDsxNDYyLTg5MTAgKExpbmtpbmcpPC9pc2JuPjxhY2Nlc3Npb24t
bnVtPjE4MDcwMTg1PC9hY2Nlc3Npb24tbnVtPjx1cmxzPjxyZWxhdGVkLXVybHM+PHVybD5odHRw
Oi8vd3d3Lm5jYmkubmxtLm5paC5nb3YvcHVibWVkLzE4MDcwMTg1PC91cmw+PC9yZWxhdGVkLXVy
bHM+PC91cmxzPjxlbGVjdHJvbmljLXJlc291cmNlLW51bT4xMC4xMTExL2ouMTQ2My0xMzE4LjIw
MDcuMDE0MTcueDwvZWxlY3Ryb25pYy1yZXNvdXJjZS1udW0+PC9yZWNvcmQ+PC9DaXRlPjwvRW5k
Tm90ZT4A
</w:fldData>
        </w:fldChar>
      </w:r>
      <w:r w:rsidR="0036706B" w:rsidRPr="0093394A">
        <w:rPr>
          <w:rFonts w:ascii="Book Antiqua" w:eastAsia="Times New Roman" w:hAnsi="Book Antiqua" w:cs="Arial"/>
          <w:color w:val="000000"/>
          <w:shd w:val="clear" w:color="auto" w:fill="FFFFFF"/>
        </w:rPr>
        <w:instrText xml:space="preserve"> ADDIN EN.CITE.DATA </w:instrText>
      </w:r>
      <w:r w:rsidR="0036706B" w:rsidRPr="0093394A">
        <w:rPr>
          <w:rFonts w:ascii="Book Antiqua" w:eastAsia="Times New Roman" w:hAnsi="Book Antiqua" w:cs="Arial"/>
          <w:color w:val="000000"/>
          <w:shd w:val="clear" w:color="auto" w:fill="FFFFFF"/>
        </w:rPr>
      </w:r>
      <w:r w:rsidR="0036706B" w:rsidRPr="0093394A">
        <w:rPr>
          <w:rFonts w:ascii="Book Antiqua" w:eastAsia="Times New Roman" w:hAnsi="Book Antiqua" w:cs="Arial"/>
          <w:color w:val="000000"/>
          <w:shd w:val="clear" w:color="auto" w:fill="FFFFFF"/>
        </w:rPr>
        <w:fldChar w:fldCharType="end"/>
      </w:r>
      <w:r w:rsidR="00B24556" w:rsidRPr="0093394A">
        <w:rPr>
          <w:rFonts w:ascii="Book Antiqua" w:eastAsia="Times New Roman" w:hAnsi="Book Antiqua" w:cs="Arial"/>
          <w:color w:val="000000"/>
          <w:shd w:val="clear" w:color="auto" w:fill="FFFFFF"/>
        </w:rPr>
      </w:r>
      <w:r w:rsidR="00B24556" w:rsidRPr="0093394A">
        <w:rPr>
          <w:rFonts w:ascii="Book Antiqua" w:eastAsia="Times New Roman" w:hAnsi="Book Antiqua" w:cs="Arial"/>
          <w:color w:val="000000"/>
          <w:shd w:val="clear" w:color="auto" w:fill="FFFFFF"/>
        </w:rPr>
        <w:fldChar w:fldCharType="separate"/>
      </w:r>
      <w:r w:rsidR="0036706B" w:rsidRPr="0093394A">
        <w:rPr>
          <w:rFonts w:ascii="Book Antiqua" w:eastAsia="Times New Roman" w:hAnsi="Book Antiqua" w:cs="Arial"/>
          <w:noProof/>
          <w:color w:val="000000"/>
          <w:shd w:val="clear" w:color="auto" w:fill="FFFFFF"/>
          <w:vertAlign w:val="superscript"/>
        </w:rPr>
        <w:t>[</w:t>
      </w:r>
      <w:hyperlink w:anchor="_ENREF_32" w:tooltip="Francone, 2010 #345" w:history="1">
        <w:r w:rsidR="0036706B" w:rsidRPr="0093394A">
          <w:rPr>
            <w:rFonts w:ascii="Book Antiqua" w:eastAsia="Times New Roman" w:hAnsi="Book Antiqua" w:cs="Arial"/>
            <w:noProof/>
            <w:color w:val="000000"/>
            <w:shd w:val="clear" w:color="auto" w:fill="FFFFFF"/>
            <w:vertAlign w:val="superscript"/>
          </w:rPr>
          <w:t>32</w:t>
        </w:r>
      </w:hyperlink>
      <w:r w:rsidR="0036706B" w:rsidRPr="0093394A">
        <w:rPr>
          <w:rFonts w:ascii="Book Antiqua" w:eastAsia="Times New Roman" w:hAnsi="Book Antiqua" w:cs="Arial"/>
          <w:noProof/>
          <w:color w:val="000000"/>
          <w:shd w:val="clear" w:color="auto" w:fill="FFFFFF"/>
          <w:vertAlign w:val="superscript"/>
        </w:rPr>
        <w:t>,</w:t>
      </w:r>
      <w:hyperlink w:anchor="_ENREF_33" w:tooltip="Khan, 2008 #344" w:history="1">
        <w:r w:rsidR="0036706B" w:rsidRPr="0093394A">
          <w:rPr>
            <w:rFonts w:ascii="Book Antiqua" w:eastAsia="Times New Roman" w:hAnsi="Book Antiqua" w:cs="Arial"/>
            <w:noProof/>
            <w:color w:val="000000"/>
            <w:shd w:val="clear" w:color="auto" w:fill="FFFFFF"/>
            <w:vertAlign w:val="superscript"/>
          </w:rPr>
          <w:t>33</w:t>
        </w:r>
      </w:hyperlink>
      <w:r w:rsidR="0036706B" w:rsidRPr="0093394A">
        <w:rPr>
          <w:rFonts w:ascii="Book Antiqua" w:eastAsia="Times New Roman" w:hAnsi="Book Antiqua" w:cs="Arial"/>
          <w:noProof/>
          <w:color w:val="000000"/>
          <w:shd w:val="clear" w:color="auto" w:fill="FFFFFF"/>
          <w:vertAlign w:val="superscript"/>
        </w:rPr>
        <w:t>]</w:t>
      </w:r>
      <w:r w:rsidR="00B24556" w:rsidRPr="0093394A">
        <w:rPr>
          <w:rFonts w:ascii="Book Antiqua" w:eastAsia="Times New Roman" w:hAnsi="Book Antiqua" w:cs="Arial"/>
          <w:color w:val="000000"/>
          <w:shd w:val="clear" w:color="auto" w:fill="FFFFFF"/>
        </w:rPr>
        <w:fldChar w:fldCharType="end"/>
      </w:r>
      <w:r w:rsidR="00B24556"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625C26" w:rsidRPr="0093394A">
        <w:rPr>
          <w:rFonts w:ascii="Book Antiqua" w:eastAsia="Times New Roman" w:hAnsi="Book Antiqua" w:cs="Arial"/>
          <w:color w:val="000000"/>
          <w:shd w:val="clear" w:color="auto" w:fill="FFFFFF"/>
        </w:rPr>
        <w:t>Historically, the majority of these cases were treated surgically with the associated morbidity and difficulty of caring for these patients who are often in extremis.</w:t>
      </w:r>
      <w:r w:rsidR="004D492C" w:rsidRPr="0093394A">
        <w:rPr>
          <w:rFonts w:ascii="Book Antiqua" w:eastAsia="Times New Roman" w:hAnsi="Book Antiqua" w:cs="Arial"/>
          <w:color w:val="000000"/>
          <w:shd w:val="clear" w:color="auto" w:fill="FFFFFF"/>
        </w:rPr>
        <w:t xml:space="preserve"> </w:t>
      </w:r>
      <w:r w:rsidR="00625C26" w:rsidRPr="0093394A">
        <w:rPr>
          <w:rFonts w:ascii="Book Antiqua" w:eastAsia="Times New Roman" w:hAnsi="Book Antiqua" w:cs="Arial"/>
          <w:color w:val="000000"/>
          <w:shd w:val="clear" w:color="auto" w:fill="FFFFFF"/>
        </w:rPr>
        <w:t>The advent of multiple endoscopic techniques and modalities has provided a safe and effective alternative to open surgical management of these complex problems</w:t>
      </w:r>
      <w:r w:rsidR="00957787" w:rsidRPr="0093394A">
        <w:rPr>
          <w:rFonts w:ascii="Book Antiqua" w:eastAsia="Times New Roman" w:hAnsi="Book Antiqua" w:cs="Arial"/>
          <w:color w:val="000000"/>
          <w:shd w:val="clear" w:color="auto" w:fill="FFFFFF"/>
        </w:rPr>
        <w:fldChar w:fldCharType="begin"/>
      </w:r>
      <w:r w:rsidR="0036706B" w:rsidRPr="0093394A">
        <w:rPr>
          <w:rFonts w:ascii="Book Antiqua" w:eastAsia="Times New Roman" w:hAnsi="Book Antiqua" w:cs="Arial"/>
          <w:color w:val="000000"/>
          <w:shd w:val="clear" w:color="auto" w:fill="FFFFFF"/>
        </w:rPr>
        <w:instrText xml:space="preserve"> ADDIN EN.CITE &lt;EndNote&gt;&lt;Cite&gt;&lt;Author&gt;Kumta&lt;/Author&gt;&lt;Year&gt;2015&lt;/Year&gt;&lt;RecNum&gt;346&lt;/RecNum&gt;&lt;DisplayText&gt;&lt;style face="superscript"&gt;[34]&lt;/style&gt;&lt;/DisplayText&gt;&lt;record&gt;&lt;rec-number&gt;346&lt;/rec-number&gt;&lt;foreign-keys&gt;&lt;key app="EN" db-id="tvextfxdyxvrehevffz5229bapfrr0x2dv0r"&gt;346&lt;/key&gt;&lt;/foreign-keys&gt;&lt;ref-type name="Journal Article"&gt;17&lt;/ref-type&gt;&lt;contributors&gt;&lt;authors&gt;&lt;author&gt;Kumta, N. A.&lt;/author&gt;&lt;author&gt;Boumitri, C.&lt;/author&gt;&lt;author&gt;Kahaleh, M.&lt;/author&gt;&lt;/authors&gt;&lt;/contributors&gt;&lt;auth-address&gt;Division of Gastroenterology and Hepatology, Weill Cornell Medical College, 1305 York Avenue, 4th Floor, New York, NY 10021, USA.&amp;#xD;Division of Gastroenterology and Hepatology, Weill Cornell Medical College, 1305 York Avenue, 4th Floor, New York, NY 10021, USA. Electronic address: MKahaleh@gmail.com.&lt;/auth-address&gt;&lt;titles&gt;&lt;title&gt;New devices and techniques for handling adverse events: claw, suture, or cover?&lt;/title&gt;&lt;secondary-title&gt;Gastrointest Endosc Clin N Am&lt;/secondary-title&gt;&lt;alt-title&gt;Gastrointestinal endoscopy clinics of North America&lt;/alt-title&gt;&lt;/titles&gt;&lt;periodical&gt;&lt;full-title&gt;Gastrointest Endosc Clin N Am&lt;/full-title&gt;&lt;abbr-1&gt;Gastrointestinal endoscopy clinics of North America&lt;/abbr-1&gt;&lt;/periodical&gt;&lt;alt-periodical&gt;&lt;full-title&gt;Gastrointest Endosc Clin N Am&lt;/full-title&gt;&lt;abbr-1&gt;Gastrointestinal endoscopy clinics of North America&lt;/abbr-1&gt;&lt;/alt-periodical&gt;&lt;pages&gt;159-68&lt;/pages&gt;&lt;volume&gt;25&lt;/volume&gt;&lt;number&gt;1&lt;/number&gt;&lt;dates&gt;&lt;year&gt;2015&lt;/year&gt;&lt;pub-dates&gt;&lt;date&gt;Jan&lt;/date&gt;&lt;/pub-dates&gt;&lt;/dates&gt;&lt;isbn&gt;1558-1950 (Electronic)&amp;#xD;1052-5157 (Linking)&lt;/isbn&gt;&lt;accession-num&gt;25442965&lt;/accession-num&gt;&lt;urls&gt;&lt;related-urls&gt;&lt;url&gt;http://www.ncbi.nlm.nih.gov/pubmed/25442965&lt;/url&gt;&lt;/related-urls&gt;&lt;/urls&gt;&lt;electronic-resource-num&gt;10.1016/j.giec.2014.09.011&lt;/electronic-resource-num&gt;&lt;/record&gt;&lt;/Cite&gt;&lt;/EndNote&gt;</w:instrText>
      </w:r>
      <w:r w:rsidR="00957787" w:rsidRPr="0093394A">
        <w:rPr>
          <w:rFonts w:ascii="Book Antiqua" w:eastAsia="Times New Roman" w:hAnsi="Book Antiqua" w:cs="Arial"/>
          <w:color w:val="000000"/>
          <w:shd w:val="clear" w:color="auto" w:fill="FFFFFF"/>
        </w:rPr>
        <w:fldChar w:fldCharType="separate"/>
      </w:r>
      <w:r w:rsidR="0036706B" w:rsidRPr="0093394A">
        <w:rPr>
          <w:rFonts w:ascii="Book Antiqua" w:eastAsia="Times New Roman" w:hAnsi="Book Antiqua" w:cs="Arial"/>
          <w:noProof/>
          <w:color w:val="000000"/>
          <w:shd w:val="clear" w:color="auto" w:fill="FFFFFF"/>
          <w:vertAlign w:val="superscript"/>
        </w:rPr>
        <w:t>[</w:t>
      </w:r>
      <w:hyperlink w:anchor="_ENREF_34" w:tooltip="Kumta, 2015 #346" w:history="1">
        <w:r w:rsidR="0036706B" w:rsidRPr="0093394A">
          <w:rPr>
            <w:rFonts w:ascii="Book Antiqua" w:eastAsia="Times New Roman" w:hAnsi="Book Antiqua" w:cs="Arial"/>
            <w:noProof/>
            <w:color w:val="000000"/>
            <w:shd w:val="clear" w:color="auto" w:fill="FFFFFF"/>
            <w:vertAlign w:val="superscript"/>
          </w:rPr>
          <w:t>34</w:t>
        </w:r>
      </w:hyperlink>
      <w:r w:rsidR="0036706B"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625C26" w:rsidRPr="0093394A">
        <w:rPr>
          <w:rFonts w:ascii="Book Antiqua" w:eastAsia="Times New Roman" w:hAnsi="Book Antiqua" w:cs="Arial"/>
          <w:color w:val="000000"/>
          <w:shd w:val="clear" w:color="auto" w:fill="FFFFFF"/>
        </w:rPr>
        <w:t>.</w:t>
      </w:r>
    </w:p>
    <w:p w14:paraId="0563C592" w14:textId="77777777" w:rsidR="00E5272D" w:rsidRPr="0093394A" w:rsidRDefault="00E5272D" w:rsidP="0093394A">
      <w:pPr>
        <w:spacing w:line="360" w:lineRule="auto"/>
        <w:contextualSpacing/>
        <w:jc w:val="both"/>
        <w:rPr>
          <w:rFonts w:ascii="Book Antiqua" w:eastAsia="Times New Roman" w:hAnsi="Book Antiqua" w:cs="Arial"/>
          <w:color w:val="000000"/>
          <w:shd w:val="clear" w:color="auto" w:fill="FFFFFF"/>
        </w:rPr>
      </w:pPr>
    </w:p>
    <w:p w14:paraId="0C9B890F" w14:textId="7AF2EFFF" w:rsidR="006B49B9" w:rsidRPr="0093394A" w:rsidRDefault="006B49B9" w:rsidP="0093394A">
      <w:pPr>
        <w:spacing w:line="360" w:lineRule="auto"/>
        <w:contextualSpacing/>
        <w:jc w:val="both"/>
        <w:rPr>
          <w:rFonts w:ascii="Book Antiqua" w:eastAsia="Times New Roman" w:hAnsi="Book Antiqua" w:cs="Arial"/>
          <w:b/>
          <w:i/>
          <w:color w:val="000000"/>
          <w:shd w:val="clear" w:color="auto" w:fill="FFFFFF"/>
        </w:rPr>
      </w:pPr>
      <w:r w:rsidRPr="0093394A">
        <w:rPr>
          <w:rFonts w:ascii="Book Antiqua" w:eastAsia="Times New Roman" w:hAnsi="Book Antiqua" w:cs="Arial"/>
          <w:b/>
          <w:i/>
          <w:color w:val="000000"/>
          <w:shd w:val="clear" w:color="auto" w:fill="FFFFFF"/>
        </w:rPr>
        <w:t xml:space="preserve">Other </w:t>
      </w:r>
      <w:r w:rsidR="00E53588" w:rsidRPr="0093394A">
        <w:rPr>
          <w:rFonts w:ascii="Book Antiqua" w:eastAsia="Times New Roman" w:hAnsi="Book Antiqua" w:cs="Arial"/>
          <w:b/>
          <w:i/>
          <w:color w:val="000000"/>
          <w:shd w:val="clear" w:color="auto" w:fill="FFFFFF"/>
        </w:rPr>
        <w:t>c</w:t>
      </w:r>
      <w:r w:rsidRPr="0093394A">
        <w:rPr>
          <w:rFonts w:ascii="Book Antiqua" w:eastAsia="Times New Roman" w:hAnsi="Book Antiqua" w:cs="Arial"/>
          <w:b/>
          <w:i/>
          <w:color w:val="000000"/>
          <w:shd w:val="clear" w:color="auto" w:fill="FFFFFF"/>
        </w:rPr>
        <w:t>onditions</w:t>
      </w:r>
    </w:p>
    <w:p w14:paraId="3CF486D4" w14:textId="77777777" w:rsidR="00E53588" w:rsidRPr="0093394A" w:rsidRDefault="00472290" w:rsidP="0093394A">
      <w:pPr>
        <w:spacing w:line="360" w:lineRule="auto"/>
        <w:contextualSpacing/>
        <w:jc w:val="both"/>
        <w:rPr>
          <w:rFonts w:ascii="Book Antiqua" w:eastAsia="宋体" w:hAnsi="Book Antiqua" w:cs="Arial"/>
          <w:color w:val="000000"/>
          <w:shd w:val="clear" w:color="auto" w:fill="FFFFFF"/>
          <w:lang w:eastAsia="zh-CN"/>
        </w:rPr>
      </w:pPr>
      <w:r w:rsidRPr="0093394A">
        <w:rPr>
          <w:rFonts w:ascii="Book Antiqua" w:eastAsia="Times New Roman" w:hAnsi="Book Antiqua" w:cs="Arial"/>
          <w:color w:val="000000"/>
          <w:shd w:val="clear" w:color="auto" w:fill="FFFFFF"/>
        </w:rPr>
        <w:t xml:space="preserve">There are a myriad of other types and combinations of GI tract leaks that are potentially addressable </w:t>
      </w:r>
      <w:proofErr w:type="spellStart"/>
      <w:r w:rsidRPr="0093394A">
        <w:rPr>
          <w:rFonts w:ascii="Book Antiqua" w:eastAsia="Times New Roman" w:hAnsi="Book Antiqua" w:cs="Arial"/>
          <w:color w:val="000000"/>
          <w:shd w:val="clear" w:color="auto" w:fill="FFFFFF"/>
        </w:rPr>
        <w:t>endoscopically</w:t>
      </w:r>
      <w:proofErr w:type="spellEnd"/>
      <w:r w:rsidRPr="0093394A">
        <w:rPr>
          <w:rFonts w:ascii="Book Antiqua" w:eastAsia="Times New Roman" w:hAnsi="Book Antiqua" w:cs="Arial"/>
          <w:color w:val="000000"/>
          <w:shd w:val="clear" w:color="auto" w:fill="FFFFFF"/>
        </w:rPr>
        <w:t xml:space="preserve"> including those related to cancer, radiation therapy, urologic procedures and radiologic interventions</w:t>
      </w:r>
      <w:r w:rsidR="0098700A"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98700A" w:rsidRPr="0093394A">
        <w:rPr>
          <w:rFonts w:ascii="Book Antiqua" w:eastAsia="Times New Roman" w:hAnsi="Book Antiqua" w:cs="Arial"/>
          <w:color w:val="000000"/>
          <w:shd w:val="clear" w:color="auto" w:fill="FFFFFF"/>
        </w:rPr>
        <w:t>Radiation therapy to the abdomen for other reasons can result in abdominal pathology including perforation and fistulae in up to 5% of patients</w:t>
      </w:r>
      <w:r w:rsidR="00957787" w:rsidRPr="0093394A">
        <w:rPr>
          <w:rFonts w:ascii="Book Antiqua" w:eastAsia="Times New Roman" w:hAnsi="Book Antiqua" w:cs="Arial"/>
          <w:color w:val="000000"/>
          <w:shd w:val="clear" w:color="auto" w:fill="FFFFFF"/>
        </w:rPr>
        <w:fldChar w:fldCharType="begin"/>
      </w:r>
      <w:r w:rsidR="0036706B" w:rsidRPr="0093394A">
        <w:rPr>
          <w:rFonts w:ascii="Book Antiqua" w:eastAsia="Times New Roman" w:hAnsi="Book Antiqua" w:cs="Arial"/>
          <w:color w:val="000000"/>
          <w:shd w:val="clear" w:color="auto" w:fill="FFFFFF"/>
        </w:rPr>
        <w:instrText xml:space="preserve"> ADDIN EN.CITE &lt;EndNote&gt;&lt;Cite&gt;&lt;Author&gt;Donner&lt;/Author&gt;&lt;Year&gt;1998&lt;/Year&gt;&lt;RecNum&gt;456&lt;/RecNum&gt;&lt;DisplayText&gt;&lt;style face="superscript"&gt;[35]&lt;/style&gt;&lt;/DisplayText&gt;&lt;record&gt;&lt;rec-number&gt;456&lt;/rec-number&gt;&lt;foreign-keys&gt;&lt;key app="EN" db-id="tvextfxdyxvrehevffz5229bapfrr0x2dv0r"&gt;456&lt;/key&gt;&lt;/foreign-keys&gt;&lt;ref-type name="Journal Article"&gt;17&lt;/ref-type&gt;&lt;contributors&gt;&lt;authors&gt;&lt;author&gt;Donner, C. S.&lt;/author&gt;&lt;/authors&gt;&lt;/contributors&gt;&lt;auth-address&gt;Division of Gastroenterology-Hepatology, Department of Internal Medicine, University of Iowa, Iowa, USA.&lt;/auth-address&gt;&lt;titles&gt;&lt;title&gt;Pathophysiology and therapy of chronic radiation-induced injury to the colon&lt;/title&gt;&lt;secondary-title&gt;Dig Dis&lt;/secondary-title&gt;&lt;alt-title&gt;Digestive diseases&lt;/alt-title&gt;&lt;/titles&gt;&lt;periodical&gt;&lt;full-title&gt;Dig Dis&lt;/full-title&gt;&lt;abbr-1&gt;Digestive diseases&lt;/abbr-1&gt;&lt;/periodical&gt;&lt;alt-periodical&gt;&lt;full-title&gt;Dig Dis&lt;/full-title&gt;&lt;abbr-1&gt;Digestive diseases&lt;/abbr-1&gt;&lt;/alt-periodical&gt;&lt;pages&gt;253-61&lt;/pages&gt;&lt;volume&gt;16&lt;/volume&gt;&lt;number&gt;4&lt;/number&gt;&lt;keywords&gt;&lt;keyword&gt;Colon/*radiation effects&lt;/keyword&gt;&lt;keyword&gt;Humans&lt;/keyword&gt;&lt;keyword&gt;Radiation Injuries/diagnosis/physiopathology/*therapy&lt;/keyword&gt;&lt;keyword&gt;Radiotherapy/adverse effects&lt;/keyword&gt;&lt;keyword&gt;Risk Factors&lt;/keyword&gt;&lt;/keywords&gt;&lt;dates&gt;&lt;year&gt;1998&lt;/year&gt;&lt;pub-dates&gt;&lt;date&gt;Jul-Aug&lt;/date&gt;&lt;/pub-dates&gt;&lt;/dates&gt;&lt;isbn&gt;0257-2753 (Print)&amp;#xD;0257-2753 (Linking)&lt;/isbn&gt;&lt;accession-num&gt;9732185&lt;/accession-num&gt;&lt;urls&gt;&lt;related-urls&gt;&lt;url&gt;http://www.ncbi.nlm.nih.gov/pubmed/9732185&lt;/url&gt;&lt;/related-urls&gt;&lt;/urls&gt;&lt;/record&gt;&lt;/Cite&gt;&lt;/EndNote&gt;</w:instrText>
      </w:r>
      <w:r w:rsidR="00957787" w:rsidRPr="0093394A">
        <w:rPr>
          <w:rFonts w:ascii="Book Antiqua" w:eastAsia="Times New Roman" w:hAnsi="Book Antiqua" w:cs="Arial"/>
          <w:color w:val="000000"/>
          <w:shd w:val="clear" w:color="auto" w:fill="FFFFFF"/>
        </w:rPr>
        <w:fldChar w:fldCharType="separate"/>
      </w:r>
      <w:r w:rsidR="0036706B" w:rsidRPr="0093394A">
        <w:rPr>
          <w:rFonts w:ascii="Book Antiqua" w:eastAsia="Times New Roman" w:hAnsi="Book Antiqua" w:cs="Arial"/>
          <w:noProof/>
          <w:color w:val="000000"/>
          <w:shd w:val="clear" w:color="auto" w:fill="FFFFFF"/>
          <w:vertAlign w:val="superscript"/>
        </w:rPr>
        <w:t>[</w:t>
      </w:r>
      <w:hyperlink w:anchor="_ENREF_35" w:tooltip="Donner, 1998 #456" w:history="1">
        <w:r w:rsidR="0036706B" w:rsidRPr="0093394A">
          <w:rPr>
            <w:rFonts w:ascii="Book Antiqua" w:eastAsia="Times New Roman" w:hAnsi="Book Antiqua" w:cs="Arial"/>
            <w:noProof/>
            <w:color w:val="000000"/>
            <w:shd w:val="clear" w:color="auto" w:fill="FFFFFF"/>
            <w:vertAlign w:val="superscript"/>
          </w:rPr>
          <w:t>35</w:t>
        </w:r>
      </w:hyperlink>
      <w:r w:rsidR="0036706B"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98700A" w:rsidRPr="0093394A">
        <w:rPr>
          <w:rFonts w:ascii="Book Antiqua" w:eastAsia="Times New Roman" w:hAnsi="Book Antiqua" w:cs="Arial"/>
          <w:color w:val="000000"/>
          <w:shd w:val="clear" w:color="auto" w:fill="FFFFFF"/>
        </w:rPr>
        <w:t>.</w:t>
      </w:r>
      <w:r w:rsidR="004D492C" w:rsidRPr="0093394A">
        <w:rPr>
          <w:rFonts w:ascii="Book Antiqua" w:eastAsia="Times New Roman" w:hAnsi="Book Antiqua" w:cs="Arial"/>
          <w:color w:val="000000"/>
          <w:shd w:val="clear" w:color="auto" w:fill="FFFFFF"/>
        </w:rPr>
        <w:t xml:space="preserve"> </w:t>
      </w:r>
      <w:r w:rsidR="00E27B0D" w:rsidRPr="0093394A">
        <w:rPr>
          <w:rFonts w:ascii="Book Antiqua" w:eastAsia="Times New Roman" w:hAnsi="Book Antiqua" w:cs="Arial"/>
          <w:color w:val="000000"/>
          <w:shd w:val="clear" w:color="auto" w:fill="FFFFFF"/>
        </w:rPr>
        <w:t>In one review of fluoroscopically placed intraperitoneal chemotherapy catheters 6 of 750 patients (0.8%) experienced bowel perforation at the time of catheter placement</w:t>
      </w:r>
      <w:r w:rsidR="00957787" w:rsidRPr="0093394A">
        <w:rPr>
          <w:rFonts w:ascii="Book Antiqua" w:eastAsia="Times New Roman" w:hAnsi="Book Antiqua" w:cs="Arial"/>
          <w:color w:val="000000"/>
          <w:shd w:val="clear" w:color="auto" w:fill="FFFFFF"/>
        </w:rPr>
        <w:fldChar w:fldCharType="begin">
          <w:fldData xml:space="preserve">PEVuZE5vdGU+PENpdGU+PEF1dGhvcj5Bc2lmPC9BdXRob3I+PFllYXI+MjAwMzwvWWVhcj48UmVj
TnVtPjQ1NzwvUmVjTnVtPjxEaXNwbGF5VGV4dD48c3R5bGUgZmFjZT0ic3VwZXJzY3JpcHQiPlsz
Nl08L3N0eWxlPjwvRGlzcGxheVRleHQ+PHJlY29yZD48cmVjLW51bWJlcj40NTc8L3JlYy1udW1i
ZXI+PGZvcmVpZ24ta2V5cz48a2V5IGFwcD0iRU4iIGRiLWlkPSJ0dmV4dGZ4ZHl4dnJlaGV2ZmZ6
NTIyOWJhcGZycjB4MmR2MHIiPjQ1Nzwva2V5PjwvZm9yZWlnbi1rZXlzPjxyZWYtdHlwZSBuYW1l
PSJKb3VybmFsIEFydGljbGUiPjE3PC9yZWYtdHlwZT48Y29udHJpYnV0b3JzPjxhdXRob3JzPjxh
dXRob3I+QXNpZiwgQS48L2F1dGhvcj48YXV0aG9yPkJ5ZXJzLCBQLjwvYXV0aG9yPjxhdXRob3I+
VmllaXJhLCBDLiBGLjwvYXV0aG9yPjxhdXRob3I+TWVycmlsbCwgRC48L2F1dGhvcj48YXV0aG9y
PkdhZGFsZWFuLCBGLjwvYXV0aG9yPjxhdXRob3I+Qm91cmdvaWduaWUsIEouIEouPC9hdXRob3I+
PGF1dGhvcj5MZWNsZXJjcSwgQi48L2F1dGhvcj48YXV0aG9yPlJvdGgsIEQuPC9hdXRob3I+PGF1
dGhvcj5HYWRhbGxhaCwgTS4gRi48L2F1dGhvcj48L2F1dGhvcnM+PC9jb250cmlidXRvcnM+PGF1
dGgtYWRkcmVzcz5EZXBhcnRtZW50IG9mIE5lcGhyb2xvZ3ksIENsZXZlbGFuZCBDbGluaWMsIE5h
cGxlcywgRkwgMzQxMTksIFVTQS48L2F1dGgtYWRkcmVzcz48dGl0bGVzPjx0aXRsZT5QZXJpdG9u
ZW9zY29waWMgcGxhY2VtZW50IG9mIHBlcml0b25lYWwgZGlhbHlzaXMgY2F0aGV0ZXIgYW5kIGJv
d2VsIHBlcmZvcmF0aW9uOiBleHBlcmllbmNlIG9mIGFuIGludGVydmVudGlvbmFsIG5lcGhyb2xv
Z3kgcHJvZ3JhbTwvdGl0bGU+PHNlY29uZGFyeS10aXRsZT5BbSBKIEtpZG5leSBEaXM8L3NlY29u
ZGFyeS10aXRsZT48YWx0LXRpdGxlPkFtZXJpY2FuIGpvdXJuYWwgb2Yga2lkbmV5IGRpc2Vhc2Vz
IDogdGhlIG9mZmljaWFsIGpvdXJuYWwgb2YgdGhlIE5hdGlvbmFsIEtpZG5leSBGb3VuZGF0aW9u
PC9hbHQtdGl0bGU+PC90aXRsZXM+PHBlcmlvZGljYWw+PGZ1bGwtdGl0bGU+QW0gSiBLaWRuZXkg
RGlzPC9mdWxsLXRpdGxlPjxhYmJyLTE+QW1lcmljYW4gam91cm5hbCBvZiBraWRuZXkgZGlzZWFz
ZXMgOiB0aGUgb2ZmaWNpYWwgam91cm5hbCBvZiB0aGUgTmF0aW9uYWwgS2lkbmV5IEZvdW5kYXRp
b248L2FiYnItMT48L3BlcmlvZGljYWw+PGFsdC1wZXJpb2RpY2FsPjxmdWxsLXRpdGxlPkFtIEog
S2lkbmV5IERpczwvZnVsbC10aXRsZT48YWJici0xPkFtZXJpY2FuIGpvdXJuYWwgb2Yga2lkbmV5
IGRpc2Vhc2VzIDogdGhlIG9mZmljaWFsIGpvdXJuYWwgb2YgdGhlIE5hdGlvbmFsIEtpZG5leSBG
b3VuZGF0aW9uPC9hYmJyLTE+PC9hbHQtcGVyaW9kaWNhbD48cGFnZXM+MTI3MC00PC9wYWdlcz48
dm9sdW1lPjQyPC92b2x1bWU+PG51bWJlcj42PC9udW1iZXI+PGtleXdvcmRzPjxrZXl3b3JkPkFi
ZG9tZW4sIEFjdXRlL2V0aW9sb2d5PC9rZXl3b3JkPjxrZXl3b3JkPkFkdWx0PC9rZXl3b3JkPjxr
ZXl3b3JkPkFnZWQ8L2tleXdvcmQ+PGtleXdvcmQ+QW50aS1CYWN0ZXJpYWwgQWdlbnRzPC9rZXl3
b3JkPjxrZXl3b3JkPkNhdGhldGVyaXphdGlvbi8qYWR2ZXJzZSBlZmZlY3RzPC9rZXl3b3JkPjxr
ZXl3b3JkPkNvbWJpbmVkIE1vZGFsaXR5IFRoZXJhcHk8L2tleXdvcmQ+PGtleXdvcmQ+RGlhYmV0
aWMgTmVwaHJvcGF0aGllcy9jb21wbGljYXRpb25zPC9rZXl3b3JkPjxrZXl3b3JkPkRydWcgVGhl
cmFweSwgQ29tYmluYXRpb24vdGhlcmFwZXV0aWMgdXNlPC9rZXl3b3JkPjxrZXl3b3JkPkZlY2Vz
PC9rZXl3b3JkPjxrZXl3b3JkPkZlbWFsZTwva2V5d29yZD48a2V5d29yZD5HYXNlczwva2V5d29y
ZD48a2V5d29yZD5IdW1hbnM8L2tleXdvcmQ+PGtleXdvcmQ+SW1tdW5vc3VwcHJlc3NpdmUgQWdl
bnRzL2FkdmVyc2UgZWZmZWN0czwva2V5d29yZD48a2V5d29yZD5JbnRlc3RpbmFsIFBlcmZvcmF0
aW9uL2RpYWdub3Npcy8qZXRpb2xvZ3kvc3VyZ2VyeS90aGVyYXB5PC9rZXl3b3JkPjxrZXl3b3Jk
PktpZG5leSBGYWlsdXJlLCBDaHJvbmljL2NoZW1pY2FsbHkgaW5kdWNlZC90aGVyYXB5PC9rZXl3
b3JkPjxrZXl3b3JkPkxhcGFyb3Njb3B5LyphZHZlcnNlIGVmZmVjdHM8L2tleXdvcmQ+PGtleXdv
cmQ+THVuZyBUcmFuc3BsYW50YXRpb248L2tleXdvcmQ+PGtleXdvcmQ+TWFsZTwva2V5d29yZD48
a2V5d29yZD5NaWRkbGUgQWdlZDwva2V5d29yZD48a2V5d29yZD5QZXJpdG9uZWFsIERpYWx5c2lz
LyppbnN0cnVtZW50YXRpb248L2tleXdvcmQ+PGtleXdvcmQ+UGVyaXRvbml0aXMvZHJ1ZyB0aGVy
YXB5L2V0aW9sb2d5L3N1cmdlcnk8L2tleXdvcmQ+PGtleXdvcmQ+UG9zdG9wZXJhdGl2ZSBDb21w
bGljYXRpb25zL2V0aW9sb2d5PC9rZXl3b3JkPjxrZXl3b3JkPlJldHJvc3BlY3RpdmUgU3R1ZGll
czwva2V5d29yZD48a2V5d29yZD5TdXJnaWNhbCBJbnN0cnVtZW50czwva2V5d29yZD48a2V5d29y
ZD5UYWNyb2xpbXVzL2FkdmVyc2UgZWZmZWN0czwva2V5d29yZD48L2tleXdvcmRzPjxkYXRlcz48
eWVhcj4yMDAzPC95ZWFyPjxwdWItZGF0ZXM+PGRhdGU+RGVjPC9kYXRlPjwvcHViLWRhdGVzPjwv
ZGF0ZXM+PGlzYm4+MTUyMy02ODM4IChFbGVjdHJvbmljKSYjeEQ7MDI3Mi02Mzg2IChMaW5raW5n
KTwvaXNibj48YWNjZXNzaW9uLW51bT4xNDY1NTIwMDwvYWNjZXNzaW9uLW51bT48dXJscz48cmVs
YXRlZC11cmxzPjx1cmw+aHR0cDovL3d3dy5uY2JpLm5sbS5uaWguZ292L3B1Ym1lZC8xNDY1NTIw
MDwvdXJsPjwvcmVsYXRlZC11cmxzPjwvdXJscz48L3JlY29yZD48L0NpdGU+PC9FbmROb3RlPn==
</w:fldData>
        </w:fldChar>
      </w:r>
      <w:r w:rsidR="0036706B" w:rsidRPr="0093394A">
        <w:rPr>
          <w:rFonts w:ascii="Book Antiqua" w:eastAsia="Times New Roman" w:hAnsi="Book Antiqua" w:cs="Arial"/>
          <w:color w:val="000000"/>
          <w:shd w:val="clear" w:color="auto" w:fill="FFFFFF"/>
        </w:rPr>
        <w:instrText xml:space="preserve"> ADDIN EN.CITE </w:instrText>
      </w:r>
      <w:r w:rsidR="0036706B" w:rsidRPr="0093394A">
        <w:rPr>
          <w:rFonts w:ascii="Book Antiqua" w:eastAsia="Times New Roman" w:hAnsi="Book Antiqua" w:cs="Arial"/>
          <w:color w:val="000000"/>
          <w:shd w:val="clear" w:color="auto" w:fill="FFFFFF"/>
        </w:rPr>
        <w:fldChar w:fldCharType="begin">
          <w:fldData xml:space="preserve">PEVuZE5vdGU+PENpdGU+PEF1dGhvcj5Bc2lmPC9BdXRob3I+PFllYXI+MjAwMzwvWWVhcj48UmVj
TnVtPjQ1NzwvUmVjTnVtPjxEaXNwbGF5VGV4dD48c3R5bGUgZmFjZT0ic3VwZXJzY3JpcHQiPlsz
Nl08L3N0eWxlPjwvRGlzcGxheVRleHQ+PHJlY29yZD48cmVjLW51bWJlcj40NTc8L3JlYy1udW1i
ZXI+PGZvcmVpZ24ta2V5cz48a2V5IGFwcD0iRU4iIGRiLWlkPSJ0dmV4dGZ4ZHl4dnJlaGV2ZmZ6
NTIyOWJhcGZycjB4MmR2MHIiPjQ1Nzwva2V5PjwvZm9yZWlnbi1rZXlzPjxyZWYtdHlwZSBuYW1l
PSJKb3VybmFsIEFydGljbGUiPjE3PC9yZWYtdHlwZT48Y29udHJpYnV0b3JzPjxhdXRob3JzPjxh
dXRob3I+QXNpZiwgQS48L2F1dGhvcj48YXV0aG9yPkJ5ZXJzLCBQLjwvYXV0aG9yPjxhdXRob3I+
VmllaXJhLCBDLiBGLjwvYXV0aG9yPjxhdXRob3I+TWVycmlsbCwgRC48L2F1dGhvcj48YXV0aG9y
PkdhZGFsZWFuLCBGLjwvYXV0aG9yPjxhdXRob3I+Qm91cmdvaWduaWUsIEouIEouPC9hdXRob3I+
PGF1dGhvcj5MZWNsZXJjcSwgQi48L2F1dGhvcj48YXV0aG9yPlJvdGgsIEQuPC9hdXRob3I+PGF1
dGhvcj5HYWRhbGxhaCwgTS4gRi48L2F1dGhvcj48L2F1dGhvcnM+PC9jb250cmlidXRvcnM+PGF1
dGgtYWRkcmVzcz5EZXBhcnRtZW50IG9mIE5lcGhyb2xvZ3ksIENsZXZlbGFuZCBDbGluaWMsIE5h
cGxlcywgRkwgMzQxMTksIFVTQS48L2F1dGgtYWRkcmVzcz48dGl0bGVzPjx0aXRsZT5QZXJpdG9u
ZW9zY29waWMgcGxhY2VtZW50IG9mIHBlcml0b25lYWwgZGlhbHlzaXMgY2F0aGV0ZXIgYW5kIGJv
d2VsIHBlcmZvcmF0aW9uOiBleHBlcmllbmNlIG9mIGFuIGludGVydmVudGlvbmFsIG5lcGhyb2xv
Z3kgcHJvZ3JhbTwvdGl0bGU+PHNlY29uZGFyeS10aXRsZT5BbSBKIEtpZG5leSBEaXM8L3NlY29u
ZGFyeS10aXRsZT48YWx0LXRpdGxlPkFtZXJpY2FuIGpvdXJuYWwgb2Yga2lkbmV5IGRpc2Vhc2Vz
IDogdGhlIG9mZmljaWFsIGpvdXJuYWwgb2YgdGhlIE5hdGlvbmFsIEtpZG5leSBGb3VuZGF0aW9u
PC9hbHQtdGl0bGU+PC90aXRsZXM+PHBlcmlvZGljYWw+PGZ1bGwtdGl0bGU+QW0gSiBLaWRuZXkg
RGlzPC9mdWxsLXRpdGxlPjxhYmJyLTE+QW1lcmljYW4gam91cm5hbCBvZiBraWRuZXkgZGlzZWFz
ZXMgOiB0aGUgb2ZmaWNpYWwgam91cm5hbCBvZiB0aGUgTmF0aW9uYWwgS2lkbmV5IEZvdW5kYXRp
b248L2FiYnItMT48L3BlcmlvZGljYWw+PGFsdC1wZXJpb2RpY2FsPjxmdWxsLXRpdGxlPkFtIEog
S2lkbmV5IERpczwvZnVsbC10aXRsZT48YWJici0xPkFtZXJpY2FuIGpvdXJuYWwgb2Yga2lkbmV5
IGRpc2Vhc2VzIDogdGhlIG9mZmljaWFsIGpvdXJuYWwgb2YgdGhlIE5hdGlvbmFsIEtpZG5leSBG
b3VuZGF0aW9uPC9hYmJyLTE+PC9hbHQtcGVyaW9kaWNhbD48cGFnZXM+MTI3MC00PC9wYWdlcz48
dm9sdW1lPjQyPC92b2x1bWU+PG51bWJlcj42PC9udW1iZXI+PGtleXdvcmRzPjxrZXl3b3JkPkFi
ZG9tZW4sIEFjdXRlL2V0aW9sb2d5PC9rZXl3b3JkPjxrZXl3b3JkPkFkdWx0PC9rZXl3b3JkPjxr
ZXl3b3JkPkFnZWQ8L2tleXdvcmQ+PGtleXdvcmQ+QW50aS1CYWN0ZXJpYWwgQWdlbnRzPC9rZXl3
b3JkPjxrZXl3b3JkPkNhdGhldGVyaXphdGlvbi8qYWR2ZXJzZSBlZmZlY3RzPC9rZXl3b3JkPjxr
ZXl3b3JkPkNvbWJpbmVkIE1vZGFsaXR5IFRoZXJhcHk8L2tleXdvcmQ+PGtleXdvcmQ+RGlhYmV0
aWMgTmVwaHJvcGF0aGllcy9jb21wbGljYXRpb25zPC9rZXl3b3JkPjxrZXl3b3JkPkRydWcgVGhl
cmFweSwgQ29tYmluYXRpb24vdGhlcmFwZXV0aWMgdXNlPC9rZXl3b3JkPjxrZXl3b3JkPkZlY2Vz
PC9rZXl3b3JkPjxrZXl3b3JkPkZlbWFsZTwva2V5d29yZD48a2V5d29yZD5HYXNlczwva2V5d29y
ZD48a2V5d29yZD5IdW1hbnM8L2tleXdvcmQ+PGtleXdvcmQ+SW1tdW5vc3VwcHJlc3NpdmUgQWdl
bnRzL2FkdmVyc2UgZWZmZWN0czwva2V5d29yZD48a2V5d29yZD5JbnRlc3RpbmFsIFBlcmZvcmF0
aW9uL2RpYWdub3Npcy8qZXRpb2xvZ3kvc3VyZ2VyeS90aGVyYXB5PC9rZXl3b3JkPjxrZXl3b3Jk
PktpZG5leSBGYWlsdXJlLCBDaHJvbmljL2NoZW1pY2FsbHkgaW5kdWNlZC90aGVyYXB5PC9rZXl3
b3JkPjxrZXl3b3JkPkxhcGFyb3Njb3B5LyphZHZlcnNlIGVmZmVjdHM8L2tleXdvcmQ+PGtleXdv
cmQ+THVuZyBUcmFuc3BsYW50YXRpb248L2tleXdvcmQ+PGtleXdvcmQ+TWFsZTwva2V5d29yZD48
a2V5d29yZD5NaWRkbGUgQWdlZDwva2V5d29yZD48a2V5d29yZD5QZXJpdG9uZWFsIERpYWx5c2lz
LyppbnN0cnVtZW50YXRpb248L2tleXdvcmQ+PGtleXdvcmQ+UGVyaXRvbml0aXMvZHJ1ZyB0aGVy
YXB5L2V0aW9sb2d5L3N1cmdlcnk8L2tleXdvcmQ+PGtleXdvcmQ+UG9zdG9wZXJhdGl2ZSBDb21w
bGljYXRpb25zL2V0aW9sb2d5PC9rZXl3b3JkPjxrZXl3b3JkPlJldHJvc3BlY3RpdmUgU3R1ZGll
czwva2V5d29yZD48a2V5d29yZD5TdXJnaWNhbCBJbnN0cnVtZW50czwva2V5d29yZD48a2V5d29y
ZD5UYWNyb2xpbXVzL2FkdmVyc2UgZWZmZWN0czwva2V5d29yZD48L2tleXdvcmRzPjxkYXRlcz48
eWVhcj4yMDAzPC95ZWFyPjxwdWItZGF0ZXM+PGRhdGU+RGVjPC9kYXRlPjwvcHViLWRhdGVzPjwv
ZGF0ZXM+PGlzYm4+MTUyMy02ODM4IChFbGVjdHJvbmljKSYjeEQ7MDI3Mi02Mzg2IChMaW5raW5n
KTwvaXNibj48YWNjZXNzaW9uLW51bT4xNDY1NTIwMDwvYWNjZXNzaW9uLW51bT48dXJscz48cmVs
YXRlZC11cmxzPjx1cmw+aHR0cDovL3d3dy5uY2JpLm5sbS5uaWguZ292L3B1Ym1lZC8xNDY1NTIw
MDwvdXJsPjwvcmVsYXRlZC11cmxzPjwvdXJscz48L3JlY29yZD48L0NpdGU+PC9FbmROb3RlPn==
</w:fldData>
        </w:fldChar>
      </w:r>
      <w:r w:rsidR="0036706B" w:rsidRPr="0093394A">
        <w:rPr>
          <w:rFonts w:ascii="Book Antiqua" w:eastAsia="Times New Roman" w:hAnsi="Book Antiqua" w:cs="Arial"/>
          <w:color w:val="000000"/>
          <w:shd w:val="clear" w:color="auto" w:fill="FFFFFF"/>
        </w:rPr>
        <w:instrText xml:space="preserve"> ADDIN EN.CITE.DATA </w:instrText>
      </w:r>
      <w:r w:rsidR="0036706B" w:rsidRPr="0093394A">
        <w:rPr>
          <w:rFonts w:ascii="Book Antiqua" w:eastAsia="Times New Roman" w:hAnsi="Book Antiqua" w:cs="Arial"/>
          <w:color w:val="000000"/>
          <w:shd w:val="clear" w:color="auto" w:fill="FFFFFF"/>
        </w:rPr>
      </w:r>
      <w:r w:rsidR="0036706B" w:rsidRPr="0093394A">
        <w:rPr>
          <w:rFonts w:ascii="Book Antiqua" w:eastAsia="Times New Roman" w:hAnsi="Book Antiqua" w:cs="Arial"/>
          <w:color w:val="000000"/>
          <w:shd w:val="clear" w:color="auto" w:fill="FFFFFF"/>
        </w:rPr>
        <w:fldChar w:fldCharType="end"/>
      </w:r>
      <w:r w:rsidR="00957787" w:rsidRPr="0093394A">
        <w:rPr>
          <w:rFonts w:ascii="Book Antiqua" w:eastAsia="Times New Roman" w:hAnsi="Book Antiqua" w:cs="Arial"/>
          <w:color w:val="000000"/>
          <w:shd w:val="clear" w:color="auto" w:fill="FFFFFF"/>
        </w:rPr>
      </w:r>
      <w:r w:rsidR="00957787" w:rsidRPr="0093394A">
        <w:rPr>
          <w:rFonts w:ascii="Book Antiqua" w:eastAsia="Times New Roman" w:hAnsi="Book Antiqua" w:cs="Arial"/>
          <w:color w:val="000000"/>
          <w:shd w:val="clear" w:color="auto" w:fill="FFFFFF"/>
        </w:rPr>
        <w:fldChar w:fldCharType="separate"/>
      </w:r>
      <w:r w:rsidR="0036706B" w:rsidRPr="0093394A">
        <w:rPr>
          <w:rFonts w:ascii="Book Antiqua" w:eastAsia="Times New Roman" w:hAnsi="Book Antiqua" w:cs="Arial"/>
          <w:noProof/>
          <w:color w:val="000000"/>
          <w:shd w:val="clear" w:color="auto" w:fill="FFFFFF"/>
          <w:vertAlign w:val="superscript"/>
        </w:rPr>
        <w:t>[</w:t>
      </w:r>
      <w:hyperlink w:anchor="_ENREF_36" w:tooltip="Asif, 2003 #457" w:history="1">
        <w:r w:rsidR="0036706B" w:rsidRPr="0093394A">
          <w:rPr>
            <w:rFonts w:ascii="Book Antiqua" w:eastAsia="Times New Roman" w:hAnsi="Book Antiqua" w:cs="Arial"/>
            <w:noProof/>
            <w:color w:val="000000"/>
            <w:shd w:val="clear" w:color="auto" w:fill="FFFFFF"/>
            <w:vertAlign w:val="superscript"/>
          </w:rPr>
          <w:t>36</w:t>
        </w:r>
      </w:hyperlink>
      <w:r w:rsidR="0036706B" w:rsidRPr="0093394A">
        <w:rPr>
          <w:rFonts w:ascii="Book Antiqua" w:eastAsia="Times New Roman" w:hAnsi="Book Antiqua" w:cs="Arial"/>
          <w:noProof/>
          <w:color w:val="000000"/>
          <w:shd w:val="clear" w:color="auto" w:fill="FFFFFF"/>
          <w:vertAlign w:val="superscript"/>
        </w:rPr>
        <w:t>]</w:t>
      </w:r>
      <w:r w:rsidR="00957787" w:rsidRPr="0093394A">
        <w:rPr>
          <w:rFonts w:ascii="Book Antiqua" w:eastAsia="Times New Roman" w:hAnsi="Book Antiqua" w:cs="Arial"/>
          <w:color w:val="000000"/>
          <w:shd w:val="clear" w:color="auto" w:fill="FFFFFF"/>
        </w:rPr>
        <w:fldChar w:fldCharType="end"/>
      </w:r>
      <w:r w:rsidR="00E27B0D" w:rsidRPr="0093394A">
        <w:rPr>
          <w:rFonts w:ascii="Book Antiqua" w:eastAsia="Times New Roman" w:hAnsi="Book Antiqua" w:cs="Arial"/>
          <w:color w:val="000000"/>
          <w:shd w:val="clear" w:color="auto" w:fill="FFFFFF"/>
        </w:rPr>
        <w:t>.</w:t>
      </w:r>
    </w:p>
    <w:p w14:paraId="583C42C2" w14:textId="0BE54EA8" w:rsidR="007B3C5C" w:rsidRPr="0093394A" w:rsidRDefault="00F238E2" w:rsidP="0093394A">
      <w:pPr>
        <w:spacing w:line="360" w:lineRule="auto"/>
        <w:ind w:firstLineChars="200" w:firstLine="480"/>
        <w:contextualSpacing/>
        <w:jc w:val="both"/>
        <w:rPr>
          <w:rFonts w:ascii="Book Antiqua" w:eastAsia="宋体" w:hAnsi="Book Antiqua" w:cs="Arial"/>
          <w:color w:val="000000"/>
          <w:shd w:val="clear" w:color="auto" w:fill="FFFFFF"/>
          <w:lang w:eastAsia="zh-CN"/>
        </w:rPr>
      </w:pPr>
      <w:r w:rsidRPr="0093394A">
        <w:rPr>
          <w:rFonts w:ascii="Book Antiqua" w:eastAsia="Times New Roman" w:hAnsi="Book Antiqua" w:cs="Arial"/>
          <w:color w:val="000000"/>
          <w:shd w:val="clear" w:color="auto" w:fill="FFFFFF"/>
        </w:rPr>
        <w:t>When one considers the total volume of patients who present with a full thickness GI tract defect, it become</w:t>
      </w:r>
      <w:r w:rsidR="0036706B" w:rsidRPr="0093394A">
        <w:rPr>
          <w:rFonts w:ascii="Book Antiqua" w:eastAsia="Times New Roman" w:hAnsi="Book Antiqua" w:cs="Arial"/>
          <w:color w:val="000000"/>
          <w:shd w:val="clear" w:color="auto" w:fill="FFFFFF"/>
        </w:rPr>
        <w:t>s</w:t>
      </w:r>
      <w:r w:rsidRPr="0093394A">
        <w:rPr>
          <w:rFonts w:ascii="Book Antiqua" w:eastAsia="Times New Roman" w:hAnsi="Book Antiqua" w:cs="Arial"/>
          <w:color w:val="000000"/>
          <w:shd w:val="clear" w:color="auto" w:fill="FFFFFF"/>
        </w:rPr>
        <w:t xml:space="preserve"> clear that endoscopic therapies have the ability to change the way we think about managing a wide array of complex disease states.</w:t>
      </w:r>
    </w:p>
    <w:p w14:paraId="1AD9E7D1" w14:textId="77777777" w:rsidR="007B3C5C" w:rsidRPr="0093394A" w:rsidRDefault="007B3C5C" w:rsidP="0093394A">
      <w:pPr>
        <w:spacing w:line="360" w:lineRule="auto"/>
        <w:contextualSpacing/>
        <w:jc w:val="both"/>
        <w:rPr>
          <w:rFonts w:ascii="Book Antiqua" w:eastAsia="Times New Roman" w:hAnsi="Book Antiqua" w:cs="Arial"/>
          <w:color w:val="000000"/>
          <w:shd w:val="clear" w:color="auto" w:fill="FFFFFF"/>
        </w:rPr>
      </w:pPr>
    </w:p>
    <w:p w14:paraId="78641C6A" w14:textId="21EE7CA2" w:rsidR="00A66EDB" w:rsidRPr="0093394A" w:rsidRDefault="00E14ED3" w:rsidP="0093394A">
      <w:pPr>
        <w:spacing w:line="360" w:lineRule="auto"/>
        <w:contextualSpacing/>
        <w:jc w:val="both"/>
        <w:rPr>
          <w:rFonts w:ascii="Book Antiqua" w:hAnsi="Book Antiqua" w:cs="Helvetica"/>
          <w:b/>
        </w:rPr>
      </w:pPr>
      <w:r w:rsidRPr="0093394A">
        <w:rPr>
          <w:rFonts w:ascii="Book Antiqua" w:hAnsi="Book Antiqua" w:cs="Helvetica"/>
          <w:b/>
        </w:rPr>
        <w:t>AVAILABLE ENDOSCOPIC THERAPIES IN THE ACUTE OR CHRONIC SETTING AND THEIR OUTCOMES</w:t>
      </w:r>
    </w:p>
    <w:p w14:paraId="77761214" w14:textId="77777777" w:rsidR="00E53588" w:rsidRPr="0093394A" w:rsidRDefault="00472290"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The majority of the published literature describing the success of endoscopic management of GI defects consists of small case series and retrospective reviews.</w:t>
      </w:r>
      <w:r w:rsidR="004D492C" w:rsidRPr="0093394A">
        <w:rPr>
          <w:rFonts w:ascii="Book Antiqua" w:hAnsi="Book Antiqua" w:cs="Helvetica"/>
        </w:rPr>
        <w:t xml:space="preserve"> </w:t>
      </w:r>
      <w:r w:rsidRPr="0093394A">
        <w:rPr>
          <w:rFonts w:ascii="Book Antiqua" w:hAnsi="Book Antiqua" w:cs="Helvetica"/>
        </w:rPr>
        <w:t>To date, there have been no randomized trials to evaluate the efficacy of endoscopic management versus traditional surgical management.</w:t>
      </w:r>
      <w:r w:rsidR="004D492C" w:rsidRPr="0093394A">
        <w:rPr>
          <w:rFonts w:ascii="Book Antiqua" w:hAnsi="Book Antiqua" w:cs="Helvetica"/>
        </w:rPr>
        <w:t xml:space="preserve"> </w:t>
      </w:r>
      <w:r w:rsidRPr="0093394A">
        <w:rPr>
          <w:rFonts w:ascii="Book Antiqua" w:hAnsi="Book Antiqua" w:cs="Helvetica"/>
        </w:rPr>
        <w:t>The small reported successes of endoscopic management compared to the increased morbidity and mortality associated with surgical management of these disease processes are pushing the use of endoscopic therapies forward and expanding their scope of application.</w:t>
      </w:r>
      <w:r w:rsidR="004D492C" w:rsidRPr="0093394A">
        <w:rPr>
          <w:rFonts w:ascii="Book Antiqua" w:hAnsi="Book Antiqua" w:cs="Helvetica"/>
        </w:rPr>
        <w:t xml:space="preserve"> </w:t>
      </w:r>
      <w:r w:rsidR="0036706B" w:rsidRPr="0093394A">
        <w:rPr>
          <w:rFonts w:ascii="Book Antiqua" w:hAnsi="Book Antiqua" w:cs="Helvetica"/>
        </w:rPr>
        <w:t>Larger, randomized trials need to be performed to further establish the following endoscopic therapies as both effective and superior to open surgical techniques.</w:t>
      </w:r>
      <w:r w:rsidR="004D492C" w:rsidRPr="0093394A">
        <w:rPr>
          <w:rFonts w:ascii="Book Antiqua" w:hAnsi="Book Antiqua" w:cs="Helvetica"/>
        </w:rPr>
        <w:t xml:space="preserve"> </w:t>
      </w:r>
    </w:p>
    <w:p w14:paraId="6C6AE829" w14:textId="3ED809BB" w:rsidR="00E53588" w:rsidRPr="0093394A" w:rsidRDefault="002F3062" w:rsidP="0093394A">
      <w:pPr>
        <w:spacing w:line="360" w:lineRule="auto"/>
        <w:ind w:firstLineChars="200" w:firstLine="480"/>
        <w:contextualSpacing/>
        <w:jc w:val="both"/>
        <w:rPr>
          <w:rFonts w:ascii="Book Antiqua" w:eastAsia="宋体" w:hAnsi="Book Antiqua" w:cs="Helvetica"/>
          <w:lang w:eastAsia="zh-CN"/>
        </w:rPr>
      </w:pPr>
      <w:r w:rsidRPr="0093394A">
        <w:rPr>
          <w:rFonts w:ascii="Book Antiqua" w:hAnsi="Book Antiqua" w:cs="Helvetica"/>
        </w:rPr>
        <w:t xml:space="preserve">It </w:t>
      </w:r>
      <w:r w:rsidR="00472290" w:rsidRPr="0093394A">
        <w:rPr>
          <w:rFonts w:ascii="Book Antiqua" w:hAnsi="Book Antiqua" w:cs="Helvetica"/>
        </w:rPr>
        <w:t xml:space="preserve">should be emphasized that </w:t>
      </w:r>
      <w:r w:rsidRPr="0093394A">
        <w:rPr>
          <w:rFonts w:ascii="Book Antiqua" w:hAnsi="Book Antiqua" w:cs="Helvetica"/>
        </w:rPr>
        <w:t>the chron</w:t>
      </w:r>
      <w:r w:rsidR="00472290" w:rsidRPr="0093394A">
        <w:rPr>
          <w:rFonts w:ascii="Book Antiqua" w:hAnsi="Book Antiqua" w:cs="Helvetica"/>
        </w:rPr>
        <w:t xml:space="preserve">icity of the defect has implications about its </w:t>
      </w:r>
      <w:r w:rsidR="00AB2F14" w:rsidRPr="0093394A">
        <w:rPr>
          <w:rFonts w:ascii="Book Antiqua" w:hAnsi="Book Antiqua" w:cs="Helvetica"/>
        </w:rPr>
        <w:t>etiology</w:t>
      </w:r>
      <w:r w:rsidR="002D7B37" w:rsidRPr="0093394A">
        <w:rPr>
          <w:rFonts w:ascii="Book Antiqua" w:hAnsi="Book Antiqua" w:cs="Helvetica"/>
        </w:rPr>
        <w:t>.</w:t>
      </w:r>
      <w:r w:rsidR="004D492C" w:rsidRPr="0093394A">
        <w:rPr>
          <w:rFonts w:ascii="Book Antiqua" w:hAnsi="Book Antiqua" w:cs="Helvetica"/>
        </w:rPr>
        <w:t xml:space="preserve"> </w:t>
      </w:r>
      <w:proofErr w:type="spellStart"/>
      <w:r w:rsidR="002D7B37" w:rsidRPr="0093394A">
        <w:rPr>
          <w:rFonts w:ascii="Book Antiqua" w:hAnsi="Book Antiqua" w:cs="Helvetica"/>
        </w:rPr>
        <w:t>Csendes</w:t>
      </w:r>
      <w:proofErr w:type="spellEnd"/>
      <w:r w:rsidR="002D7B37" w:rsidRPr="0093394A">
        <w:rPr>
          <w:rFonts w:ascii="Book Antiqua" w:hAnsi="Book Antiqua" w:cs="Helvetica"/>
        </w:rPr>
        <w:t xml:space="preserve"> </w:t>
      </w:r>
      <w:r w:rsidR="002D7B37" w:rsidRPr="0093394A">
        <w:rPr>
          <w:rFonts w:ascii="Book Antiqua" w:hAnsi="Book Antiqua" w:cs="Helvetica"/>
          <w:i/>
        </w:rPr>
        <w:t>et al</w:t>
      </w:r>
      <w:r w:rsidR="003647FF" w:rsidRPr="0093394A">
        <w:rPr>
          <w:rFonts w:ascii="Book Antiqua" w:hAnsi="Book Antiqua" w:cs="Helvetica"/>
        </w:rPr>
        <w:fldChar w:fldCharType="begin"/>
      </w:r>
      <w:r w:rsidR="003647FF" w:rsidRPr="0093394A">
        <w:rPr>
          <w:rFonts w:ascii="Book Antiqua" w:hAnsi="Book Antiqua" w:cs="Helvetica"/>
        </w:rPr>
        <w:instrText xml:space="preserve"> ADDIN EN.CITE &lt;EndNote&gt;&lt;Cite&gt;&lt;Author&gt;Csendes&lt;/Author&gt;&lt;Year&gt;2005&lt;/Year&gt;&lt;RecNum&gt;424&lt;/RecNum&gt;&lt;DisplayText&gt;&lt;style face="superscript"&gt;[37]&lt;/style&gt;&lt;/DisplayText&gt;&lt;record&gt;&lt;rec-number&gt;424&lt;/rec-number&gt;&lt;foreign-keys&gt;&lt;key app="EN" db-id="tvextfxdyxvrehevffz5229bapfrr0x2dv0r"&gt;424&lt;/key&gt;&lt;/foreign-keys&gt;&lt;ref-type name="Journal Article"&gt;17&lt;/ref-type&gt;&lt;contributors&gt;&lt;authors&gt;&lt;author&gt;Csendes, A.&lt;/author&gt;&lt;author&gt;Burdiles, P.&lt;/author&gt;&lt;author&gt;Burgos, A. M.&lt;/author&gt;&lt;author&gt;Maluenda, F.&lt;/author&gt;&lt;author&gt;Diaz, J. C.&lt;/author&gt;&lt;/authors&gt;&lt;/contributors&gt;&lt;auth-address&gt;Department of Surgery, University Hospital, Santiago, Chile. acsendes@med.uchile.cl&lt;/auth-address&gt;&lt;titles&gt;&lt;title&gt;Conservative management of anastomotic leaks after 557 open gastric bypasse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252-6&lt;/pages&gt;&lt;volume&gt;15&lt;/volume&gt;&lt;number&gt;9&lt;/number&gt;&lt;keywords&gt;&lt;keyword&gt;Adolescent&lt;/keyword&gt;&lt;keyword&gt;Adult&lt;/keyword&gt;&lt;keyword&gt;Aged&lt;/keyword&gt;&lt;keyword&gt;Anastomosis, Surgical/adverse effects&lt;/keyword&gt;&lt;keyword&gt;Female&lt;/keyword&gt;&lt;keyword&gt;Gastric Bypass/*adverse effects&lt;/keyword&gt;&lt;keyword&gt;Humans&lt;/keyword&gt;&lt;keyword&gt;Jejunum/surgery&lt;/keyword&gt;&lt;keyword&gt;Male&lt;/keyword&gt;&lt;keyword&gt;Middle Aged&lt;/keyword&gt;&lt;keyword&gt;Obesity, Morbid/*surgery&lt;/keyword&gt;&lt;keyword&gt;Postoperative Complications/therapy&lt;/keyword&gt;&lt;keyword&gt;Stomach/surgery&lt;/keyword&gt;&lt;/keywords&gt;&lt;dates&gt;&lt;year&gt;2005&lt;/year&gt;&lt;pub-dates&gt;&lt;date&gt;Oct&lt;/date&gt;&lt;/pub-dates&gt;&lt;/dates&gt;&lt;isbn&gt;0960-8923 (Print)&amp;#xD;0960-8923 (Linking)&lt;/isbn&gt;&lt;accession-num&gt;16259881&lt;/accession-num&gt;&lt;urls&gt;&lt;related-urls&gt;&lt;url&gt;http://www.ncbi.nlm.nih.gov/pubmed/16259881&lt;/url&gt;&lt;/related-urls&gt;&lt;/urls&gt;&lt;electronic-resource-num&gt;10.1381/096089205774512410&lt;/electronic-resource-num&gt;&lt;/record&gt;&lt;/Cite&gt;&lt;/EndNote&gt;</w:instrText>
      </w:r>
      <w:r w:rsidR="003647FF" w:rsidRPr="0093394A">
        <w:rPr>
          <w:rFonts w:ascii="Book Antiqua" w:hAnsi="Book Antiqua" w:cs="Helvetica"/>
        </w:rPr>
        <w:fldChar w:fldCharType="separate"/>
      </w:r>
      <w:r w:rsidR="003647FF" w:rsidRPr="0093394A">
        <w:rPr>
          <w:rFonts w:ascii="Book Antiqua" w:hAnsi="Book Antiqua" w:cs="Helvetica"/>
          <w:noProof/>
          <w:vertAlign w:val="superscript"/>
        </w:rPr>
        <w:t>[</w:t>
      </w:r>
      <w:hyperlink w:anchor="_ENREF_37" w:tooltip="Csendes, 2005 #424" w:history="1">
        <w:r w:rsidR="003647FF" w:rsidRPr="0093394A">
          <w:rPr>
            <w:rFonts w:ascii="Book Antiqua" w:hAnsi="Book Antiqua" w:cs="Helvetica"/>
            <w:noProof/>
            <w:vertAlign w:val="superscript"/>
          </w:rPr>
          <w:t>37</w:t>
        </w:r>
      </w:hyperlink>
      <w:r w:rsidR="003647FF" w:rsidRPr="0093394A">
        <w:rPr>
          <w:rFonts w:ascii="Book Antiqua" w:hAnsi="Book Antiqua" w:cs="Helvetica"/>
          <w:noProof/>
          <w:vertAlign w:val="superscript"/>
        </w:rPr>
        <w:t>]</w:t>
      </w:r>
      <w:r w:rsidR="003647FF" w:rsidRPr="0093394A">
        <w:rPr>
          <w:rFonts w:ascii="Book Antiqua" w:hAnsi="Book Antiqua" w:cs="Helvetica"/>
        </w:rPr>
        <w:fldChar w:fldCharType="end"/>
      </w:r>
      <w:r w:rsidR="002D7B37" w:rsidRPr="0093394A">
        <w:rPr>
          <w:rFonts w:ascii="Book Antiqua" w:hAnsi="Book Antiqua" w:cs="Helvetica"/>
        </w:rPr>
        <w:t xml:space="preserve"> </w:t>
      </w:r>
      <w:r w:rsidR="00E53588" w:rsidRPr="0093394A">
        <w:rPr>
          <w:rFonts w:ascii="Book Antiqua" w:hAnsi="Book Antiqua" w:cs="Helvetica"/>
        </w:rPr>
        <w:t>defined defects appearing 1-4 d</w:t>
      </w:r>
      <w:r w:rsidR="002D7B37" w:rsidRPr="0093394A">
        <w:rPr>
          <w:rFonts w:ascii="Book Antiqua" w:hAnsi="Book Antiqua" w:cs="Helvetica"/>
        </w:rPr>
        <w:t xml:space="preserve"> as acute, 5-9 d as intermediate, and 10 or more days as late.</w:t>
      </w:r>
      <w:r w:rsidR="004D492C" w:rsidRPr="0093394A">
        <w:rPr>
          <w:rFonts w:ascii="Book Antiqua" w:hAnsi="Book Antiqua" w:cs="Helvetica"/>
        </w:rPr>
        <w:t xml:space="preserve"> </w:t>
      </w:r>
      <w:r w:rsidR="002D7B37" w:rsidRPr="0093394A">
        <w:rPr>
          <w:rFonts w:ascii="Book Antiqua" w:hAnsi="Book Antiqua" w:cs="Helvetica"/>
        </w:rPr>
        <w:t>Leaks presenting less than 2 d from the procedure likely represent a technical error such as stapler misfire or tissue injury while leaks presenting 5-7 d after the procedure more often represent ischemia</w:t>
      </w:r>
      <w:r w:rsidR="00957787" w:rsidRPr="0093394A">
        <w:rPr>
          <w:rFonts w:ascii="Book Antiqua" w:hAnsi="Book Antiqua" w:cs="Helvetica"/>
        </w:rPr>
        <w:fldChar w:fldCharType="begin">
          <w:fldData xml:space="preserve">PEVuZE5vdGU+PENpdGU+PEF1dGhvcj5CYWtlcjwvQXV0aG9yPjxZZWFyPjIwMDQ8L1llYXI+PFJl
Y051bT40MjU8L1JlY051bT48RGlzcGxheVRleHQ+PHN0eWxlIGZhY2U9InN1cGVyc2NyaXB0Ij5b
MzhdPC9zdHlsZT48L0Rpc3BsYXlUZXh0PjxyZWNvcmQ+PHJlYy1udW1iZXI+NDI1PC9yZWMtbnVt
YmVyPjxmb3JlaWduLWtleXM+PGtleSBhcHA9IkVOIiBkYi1pZD0idHZleHRmeGR5eHZyZWhldmZm
ejUyMjliYXBmcnIweDJkdjByIj40MjU8L2tleT48L2ZvcmVpZ24ta2V5cz48cmVmLXR5cGUgbmFt
ZT0iSm91cm5hbCBBcnRpY2xlIj4xNzwvcmVmLXR5cGU+PGNvbnRyaWJ1dG9ycz48YXV0aG9ycz48
YXV0aG9yPkJha2VyLCBSLiBTLjwvYXV0aG9yPjxhdXRob3I+Rm9vdGUsIEouPC9hdXRob3I+PGF1
dGhvcj5LZW1tZXRlciwgUC48L2F1dGhvcj48YXV0aG9yPkJyYWR5LCBSLjwvYXV0aG9yPjxhdXRo
b3I+VnJvZWdvcCwgVC48L2F1dGhvcj48YXV0aG9yPlNlcnZlbGQsIE0uPC9hdXRob3I+PC9hdXRo
b3JzPjwvY29udHJpYnV0b3JzPjxhdXRoLWFkZHJlc3M+TWljaGlnYW4gTWVkaWNhbCBDZW50ZXIg
Zm9yIEhlYWx0aCBFeGNlbGxlbmNlLCBHcmFuZCBSYXBpZHMsIE1JIDQ5NTQ2LCBVU0EuIHJiYWtl
ckBtbXBjLmNvbTwvYXV0aC1hZGRyZXNzPjx0aXRsZXM+PHRpdGxlPlRoZSBzY2llbmNlIG9mIHN0
YXBsaW5nIGFuZCBsZWFrczwvdGl0bGU+PHNlY29uZGFyeS10aXRsZT5PYmVzIFN1cmc8L3NlY29u
ZGFyeS10aXRsZT48YWx0LXRpdGxlPk9iZXNpdHkgc3VyZ2VyeTwvYWx0LXRpdGxlPjwvdGl0bGVz
PjxwZXJpb2RpY2FsPjxmdWxsLXRpdGxlPk9iZXMgU3VyZzwvZnVsbC10aXRsZT48YWJici0xPk9i
ZXNpdHkgc3VyZ2VyeTwvYWJici0xPjwvcGVyaW9kaWNhbD48YWx0LXBlcmlvZGljYWw+PGZ1bGwt
dGl0bGU+T2JlcyBTdXJnPC9mdWxsLXRpdGxlPjxhYmJyLTE+T2Jlc2l0eSBzdXJnZXJ5PC9hYmJy
LTE+PC9hbHQtcGVyaW9kaWNhbD48cGFnZXM+MTI5MC04PC9wYWdlcz48dm9sdW1lPjE0PC92b2x1
bWU+PG51bWJlcj4xMDwvbnVtYmVyPjxrZXl3b3Jkcz48a2V5d29yZD5BbmFzdG9tb3NpcywgU3Vy
Z2ljYWwvYWR2ZXJzZSBlZmZlY3RzL21ldGhvZHM8L2tleXdvcmQ+PGtleXdvcmQ+QW5pbWFsczwv
a2V5d29yZD48a2V5d29yZD5DYWRhdmVyPC9rZXl3b3JkPjxrZXl3b3JkPkRpc2Vhc2UgTW9kZWxz
LCBBbmltYWw8L2tleXdvcmQ+PGtleXdvcmQ+RXF1aXBtZW50IERlc2lnbjwva2V5d29yZD48a2V5
d29yZD5FcXVpcG1lbnQgU2FmZXR5PC9rZXl3b3JkPjxrZXl3b3JkPkZlbWFsZTwva2V5d29yZD48
a2V5d29yZD5HYXN0cmljIEJ5cGFzcy8qYWR2ZXJzZSBlZmZlY3RzLyptZXRob2RzPC9rZXl3b3Jk
PjxrZXl3b3JkPkh1bWFuczwva2V5d29yZD48a2V5d29yZD5NYWxlPC9rZXl3b3JkPjxrZXl3b3Jk
Pk9iZXNpdHksIE1vcmJpZC8qc3VyZ2VyeTwva2V5d29yZD48a2V5d29yZD5Qb3N0b3BlcmF0aXZl
IENvbXBsaWNhdGlvbnMvcHJldmVudGlvbiAmYW1wOyBjb250cm9sPC9rZXl3b3JkPjxrZXl3b3Jk
PlJpc2sgQXNzZXNzbWVudDwva2V5d29yZD48a2V5d29yZD5TdXJnaWNhbCBTdGFwbGluZy8qYWR2
ZXJzZSBlZmZlY3RzL21ldGhvZHM8L2tleXdvcmQ+PGtleXdvcmQ+KlN1dHVyZXM8L2tleXdvcmQ+
PGtleXdvcmQ+U3dpbmU8L2tleXdvcmQ+PGtleXdvcmQ+VGVuc2lsZSBTdHJlbmd0aDwva2V5d29y
ZD48L2tleXdvcmRzPjxkYXRlcz48eWVhcj4yMDA0PC95ZWFyPjxwdWItZGF0ZXM+PGRhdGU+Tm92
LURlYzwvZGF0ZT48L3B1Yi1kYXRlcz48L2RhdGVzPjxpc2JuPjA5NjAtODkyMyAoUHJpbnQpJiN4
RDswOTYwLTg5MjMgKExpbmtpbmcpPC9pc2JuPjxhY2Nlc3Npb24tbnVtPjE1NjAzNjQxPC9hY2Nl
c3Npb24tbnVtPjx1cmxzPjxyZWxhdGVkLXVybHM+PHVybD5odHRwOi8vd3d3Lm5jYmkubmxtLm5p
aC5nb3YvcHVibWVkLzE1NjAzNjQxPC91cmw+PC9yZWxhdGVkLXVybHM+PC91cmxzPjxlbGVjdHJv
bmljLXJlc291cmNlLW51bT4xMC4xMzgxLzA5NjA4OTIwNDI1ODM4ODg8L2VsZWN0cm9uaWMtcmVz
b3VyY2UtbnVtPjwvcmVjb3JkPjwvQ2l0ZT48L0VuZE5vdGU+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CYWtlcjwvQXV0aG9yPjxZZWFyPjIwMDQ8L1llYXI+PFJl
Y051bT40MjU8L1JlY051bT48RGlzcGxheVRleHQ+PHN0eWxlIGZhY2U9InN1cGVyc2NyaXB0Ij5b
MzhdPC9zdHlsZT48L0Rpc3BsYXlUZXh0PjxyZWNvcmQ+PHJlYy1udW1iZXI+NDI1PC9yZWMtbnVt
YmVyPjxmb3JlaWduLWtleXM+PGtleSBhcHA9IkVOIiBkYi1pZD0idHZleHRmeGR5eHZyZWhldmZm
ejUyMjliYXBmcnIweDJkdjByIj40MjU8L2tleT48L2ZvcmVpZ24ta2V5cz48cmVmLXR5cGUgbmFt
ZT0iSm91cm5hbCBBcnRpY2xlIj4xNzwvcmVmLXR5cGU+PGNvbnRyaWJ1dG9ycz48YXV0aG9ycz48
YXV0aG9yPkJha2VyLCBSLiBTLjwvYXV0aG9yPjxhdXRob3I+Rm9vdGUsIEouPC9hdXRob3I+PGF1
dGhvcj5LZW1tZXRlciwgUC48L2F1dGhvcj48YXV0aG9yPkJyYWR5LCBSLjwvYXV0aG9yPjxhdXRo
b3I+VnJvZWdvcCwgVC48L2F1dGhvcj48YXV0aG9yPlNlcnZlbGQsIE0uPC9hdXRob3I+PC9hdXRo
b3JzPjwvY29udHJpYnV0b3JzPjxhdXRoLWFkZHJlc3M+TWljaGlnYW4gTWVkaWNhbCBDZW50ZXIg
Zm9yIEhlYWx0aCBFeGNlbGxlbmNlLCBHcmFuZCBSYXBpZHMsIE1JIDQ5NTQ2LCBVU0EuIHJiYWtl
ckBtbXBjLmNvbTwvYXV0aC1hZGRyZXNzPjx0aXRsZXM+PHRpdGxlPlRoZSBzY2llbmNlIG9mIHN0
YXBsaW5nIGFuZCBsZWFrczwvdGl0bGU+PHNlY29uZGFyeS10aXRsZT5PYmVzIFN1cmc8L3NlY29u
ZGFyeS10aXRsZT48YWx0LXRpdGxlPk9iZXNpdHkgc3VyZ2VyeTwvYWx0LXRpdGxlPjwvdGl0bGVz
PjxwZXJpb2RpY2FsPjxmdWxsLXRpdGxlPk9iZXMgU3VyZzwvZnVsbC10aXRsZT48YWJici0xPk9i
ZXNpdHkgc3VyZ2VyeTwvYWJici0xPjwvcGVyaW9kaWNhbD48YWx0LXBlcmlvZGljYWw+PGZ1bGwt
dGl0bGU+T2JlcyBTdXJnPC9mdWxsLXRpdGxlPjxhYmJyLTE+T2Jlc2l0eSBzdXJnZXJ5PC9hYmJy
LTE+PC9hbHQtcGVyaW9kaWNhbD48cGFnZXM+MTI5MC04PC9wYWdlcz48dm9sdW1lPjE0PC92b2x1
bWU+PG51bWJlcj4xMDwvbnVtYmVyPjxrZXl3b3Jkcz48a2V5d29yZD5BbmFzdG9tb3NpcywgU3Vy
Z2ljYWwvYWR2ZXJzZSBlZmZlY3RzL21ldGhvZHM8L2tleXdvcmQ+PGtleXdvcmQ+QW5pbWFsczwv
a2V5d29yZD48a2V5d29yZD5DYWRhdmVyPC9rZXl3b3JkPjxrZXl3b3JkPkRpc2Vhc2UgTW9kZWxz
LCBBbmltYWw8L2tleXdvcmQ+PGtleXdvcmQ+RXF1aXBtZW50IERlc2lnbjwva2V5d29yZD48a2V5
d29yZD5FcXVpcG1lbnQgU2FmZXR5PC9rZXl3b3JkPjxrZXl3b3JkPkZlbWFsZTwva2V5d29yZD48
a2V5d29yZD5HYXN0cmljIEJ5cGFzcy8qYWR2ZXJzZSBlZmZlY3RzLyptZXRob2RzPC9rZXl3b3Jk
PjxrZXl3b3JkPkh1bWFuczwva2V5d29yZD48a2V5d29yZD5NYWxlPC9rZXl3b3JkPjxrZXl3b3Jk
Pk9iZXNpdHksIE1vcmJpZC8qc3VyZ2VyeTwva2V5d29yZD48a2V5d29yZD5Qb3N0b3BlcmF0aXZl
IENvbXBsaWNhdGlvbnMvcHJldmVudGlvbiAmYW1wOyBjb250cm9sPC9rZXl3b3JkPjxrZXl3b3Jk
PlJpc2sgQXNzZXNzbWVudDwva2V5d29yZD48a2V5d29yZD5TdXJnaWNhbCBTdGFwbGluZy8qYWR2
ZXJzZSBlZmZlY3RzL21ldGhvZHM8L2tleXdvcmQ+PGtleXdvcmQ+KlN1dHVyZXM8L2tleXdvcmQ+
PGtleXdvcmQ+U3dpbmU8L2tleXdvcmQ+PGtleXdvcmQ+VGVuc2lsZSBTdHJlbmd0aDwva2V5d29y
ZD48L2tleXdvcmRzPjxkYXRlcz48eWVhcj4yMDA0PC95ZWFyPjxwdWItZGF0ZXM+PGRhdGU+Tm92
LURlYzwvZGF0ZT48L3B1Yi1kYXRlcz48L2RhdGVzPjxpc2JuPjA5NjAtODkyMyAoUHJpbnQpJiN4
RDswOTYwLTg5MjMgKExpbmtpbmcpPC9pc2JuPjxhY2Nlc3Npb24tbnVtPjE1NjAzNjQxPC9hY2Nl
c3Npb24tbnVtPjx1cmxzPjxyZWxhdGVkLXVybHM+PHVybD5odHRwOi8vd3d3Lm5jYmkubmxtLm5p
aC5nb3YvcHVibWVkLzE1NjAzNjQxPC91cmw+PC9yZWxhdGVkLXVybHM+PC91cmxzPjxlbGVjdHJv
bmljLXJlc291cmNlLW51bT4xMC4xMzgxLzA5NjA4OTIwNDI1ODM4ODg8L2VsZWN0cm9uaWMtcmVz
b3VyY2UtbnVtPjwvcmVjb3JkPjwvQ2l0ZT48L0VuZE5vdGU+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957787" w:rsidRPr="0093394A">
        <w:rPr>
          <w:rFonts w:ascii="Book Antiqua" w:hAnsi="Book Antiqua" w:cs="Helvetica"/>
        </w:rPr>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38" w:tooltip="Baker, 2004 #425" w:history="1">
        <w:r w:rsidR="0036706B" w:rsidRPr="0093394A">
          <w:rPr>
            <w:rFonts w:ascii="Book Antiqua" w:hAnsi="Book Antiqua" w:cs="Helvetica"/>
            <w:noProof/>
            <w:vertAlign w:val="superscript"/>
          </w:rPr>
          <w:t>38</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2D7B37" w:rsidRPr="0093394A">
        <w:rPr>
          <w:rFonts w:ascii="Book Antiqua" w:hAnsi="Book Antiqua" w:cs="Helvetica"/>
        </w:rPr>
        <w:t>.</w:t>
      </w:r>
      <w:r w:rsidR="004D492C" w:rsidRPr="0093394A">
        <w:rPr>
          <w:rFonts w:ascii="Book Antiqua" w:hAnsi="Book Antiqua" w:cs="Helvetica"/>
        </w:rPr>
        <w:t xml:space="preserve"> </w:t>
      </w:r>
    </w:p>
    <w:p w14:paraId="604065EA" w14:textId="77777777" w:rsidR="00E53588" w:rsidRPr="0093394A" w:rsidRDefault="00367DEB" w:rsidP="0093394A">
      <w:pPr>
        <w:spacing w:line="360" w:lineRule="auto"/>
        <w:ind w:firstLineChars="200" w:firstLine="480"/>
        <w:contextualSpacing/>
        <w:jc w:val="both"/>
        <w:rPr>
          <w:rFonts w:ascii="Book Antiqua" w:eastAsia="宋体" w:hAnsi="Book Antiqua" w:cs="Helvetica"/>
          <w:lang w:eastAsia="zh-CN"/>
        </w:rPr>
      </w:pPr>
      <w:r w:rsidRPr="0093394A">
        <w:rPr>
          <w:rFonts w:ascii="Book Antiqua" w:hAnsi="Book Antiqua" w:cs="Helvetica"/>
        </w:rPr>
        <w:t xml:space="preserve">Acute </w:t>
      </w:r>
      <w:r w:rsidR="005B1F11" w:rsidRPr="0093394A">
        <w:rPr>
          <w:rFonts w:ascii="Book Antiqua" w:hAnsi="Book Antiqua" w:cs="Helvetica"/>
        </w:rPr>
        <w:t xml:space="preserve">GI perforations are those that are identified at the time of injury or immediately afterwards by the </w:t>
      </w:r>
      <w:proofErr w:type="spellStart"/>
      <w:r w:rsidR="005B1F11" w:rsidRPr="0093394A">
        <w:rPr>
          <w:rFonts w:ascii="Book Antiqua" w:hAnsi="Book Antiqua" w:cs="Helvetica"/>
        </w:rPr>
        <w:t>sequelae</w:t>
      </w:r>
      <w:proofErr w:type="spellEnd"/>
      <w:r w:rsidR="005B1F11" w:rsidRPr="0093394A">
        <w:rPr>
          <w:rFonts w:ascii="Book Antiqua" w:hAnsi="Book Antiqua" w:cs="Helvetica"/>
        </w:rPr>
        <w:t xml:space="preserve"> that </w:t>
      </w:r>
      <w:r w:rsidR="00D178F5" w:rsidRPr="0093394A">
        <w:rPr>
          <w:rFonts w:ascii="Book Antiqua" w:hAnsi="Book Antiqua" w:cs="Helvetica"/>
        </w:rPr>
        <w:t>most</w:t>
      </w:r>
      <w:r w:rsidR="005B1F11" w:rsidRPr="0093394A">
        <w:rPr>
          <w:rFonts w:ascii="Book Antiqua" w:hAnsi="Book Antiqua" w:cs="Helvetica"/>
        </w:rPr>
        <w:t xml:space="preserve"> </w:t>
      </w:r>
      <w:r w:rsidR="0036706B" w:rsidRPr="0093394A">
        <w:rPr>
          <w:rFonts w:ascii="Book Antiqua" w:hAnsi="Book Antiqua" w:cs="Helvetica"/>
        </w:rPr>
        <w:t xml:space="preserve">commonly </w:t>
      </w:r>
      <w:r w:rsidR="005B1F11" w:rsidRPr="0093394A">
        <w:rPr>
          <w:rFonts w:ascii="Book Antiqua" w:hAnsi="Book Antiqua" w:cs="Helvetica"/>
        </w:rPr>
        <w:t>accompany perforations including fever, tachycardia, elevated white blood cell count, abdominal pain, peritonitis, systemic inflammatory response syndrome, and sepsis</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Abou Rached&lt;/Author&gt;&lt;Year&gt;2014&lt;/Year&gt;&lt;RecNum&gt;347&lt;/RecNum&gt;&lt;DisplayText&gt;&lt;style face="superscript"&gt;[39]&lt;/style&gt;&lt;/DisplayText&gt;&lt;record&gt;&lt;rec-number&gt;347&lt;/rec-number&gt;&lt;foreign-keys&gt;&lt;key app="EN" db-id="tvextfxdyxvrehevffz5229bapfrr0x2dv0r"&gt;347&lt;/key&gt;&lt;/foreign-keys&gt;&lt;ref-type name="Journal Article"&gt;17&lt;/ref-type&gt;&lt;contributors&gt;&lt;authors&gt;&lt;author&gt;Abou Rached, A.&lt;/author&gt;&lt;author&gt;Basile, M.&lt;/author&gt;&lt;author&gt;El Masri, H.&lt;/author&gt;&lt;/authors&gt;&lt;/contributors&gt;&lt;auth-address&gt;Antoine Abou Rached, Department of Internal Medicine, Gastroenterology Division, Lebanese University, Hadath, Beirut 2903 1308, Lebanon.&lt;/auth-address&gt;&lt;titles&gt;&lt;title&gt;Gastric leaks post sleeve gastrectomy: review of its prevention and management&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3904-10&lt;/pages&gt;&lt;volume&gt;20&lt;/volume&gt;&lt;number&gt;38&lt;/number&gt;&lt;dates&gt;&lt;year&gt;2014&lt;/year&gt;&lt;pub-dates&gt;&lt;date&gt;Oct 14&lt;/date&gt;&lt;/pub-dates&gt;&lt;/dates&gt;&lt;isbn&gt;2219-2840 (Electronic)&amp;#xD;1007-9327 (Linking)&lt;/isbn&gt;&lt;accession-num&gt;25320526&lt;/accession-num&gt;&lt;urls&gt;&lt;related-urls&gt;&lt;url&gt;http://www.ncbi.nlm.nih.gov/pubmed/25320526&lt;/url&gt;&lt;/related-urls&gt;&lt;/urls&gt;&lt;custom2&gt;4194572&lt;/custom2&gt;&lt;electronic-resource-num&gt;10.3748/wjg.v20.i38.13904&lt;/electronic-resource-num&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39" w:tooltip="Abou Rached, 2014 #347" w:history="1">
        <w:r w:rsidR="0036706B" w:rsidRPr="0093394A">
          <w:rPr>
            <w:rFonts w:ascii="Book Antiqua" w:hAnsi="Book Antiqua" w:cs="Helvetica"/>
            <w:noProof/>
            <w:vertAlign w:val="superscript"/>
          </w:rPr>
          <w:t>39</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705413" w:rsidRPr="0093394A">
        <w:rPr>
          <w:rFonts w:ascii="Book Antiqua" w:hAnsi="Book Antiqua" w:cs="Helvetica"/>
        </w:rPr>
        <w:t>.</w:t>
      </w:r>
      <w:r w:rsidR="004D492C" w:rsidRPr="0093394A">
        <w:rPr>
          <w:rFonts w:ascii="Book Antiqua" w:hAnsi="Book Antiqua" w:cs="Helvetica"/>
        </w:rPr>
        <w:t xml:space="preserve"> </w:t>
      </w:r>
      <w:r w:rsidR="00917917" w:rsidRPr="0093394A">
        <w:rPr>
          <w:rFonts w:ascii="Book Antiqua" w:hAnsi="Book Antiqua" w:cs="Helvetica"/>
        </w:rPr>
        <w:t>Early diagnosis and treatment of the defect is essential for improved patient outcomes</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Csendes&lt;/Author&gt;&lt;Year&gt;2005&lt;/Year&gt;&lt;RecNum&gt;349&lt;/RecNum&gt;&lt;DisplayText&gt;&lt;style face="superscript"&gt;[37]&lt;/style&gt;&lt;/DisplayText&gt;&lt;record&gt;&lt;rec-number&gt;349&lt;/rec-number&gt;&lt;foreign-keys&gt;&lt;key app="EN" db-id="tvextfxdyxvrehevffz5229bapfrr0x2dv0r"&gt;349&lt;/key&gt;&lt;/foreign-keys&gt;&lt;ref-type name="Journal Article"&gt;17&lt;/ref-type&gt;&lt;contributors&gt;&lt;authors&gt;&lt;author&gt;Csendes, A.&lt;/author&gt;&lt;author&gt;Burdiles, P.&lt;/author&gt;&lt;author&gt;Burgos, A. M.&lt;/author&gt;&lt;author&gt;Maluenda, F.&lt;/author&gt;&lt;author&gt;Diaz, J. C.&lt;/author&gt;&lt;/authors&gt;&lt;/contributors&gt;&lt;auth-address&gt;Department of Surgery, University Hospital, Santiago, Chile. acsendes@med.uchile.cl&lt;/auth-address&gt;&lt;titles&gt;&lt;title&gt;Conservative management of anastomotic leaks after 557 open gastric bypasses&lt;/title&gt;&lt;secondary-title&gt;Obes Surg&lt;/secondary-title&gt;&lt;alt-title&gt;Obesity surgery&lt;/alt-title&gt;&lt;/titles&gt;&lt;periodical&gt;&lt;full-title&gt;Obes Surg&lt;/full-title&gt;&lt;abbr-1&gt;Obesity surgery&lt;/abbr-1&gt;&lt;/periodical&gt;&lt;alt-periodical&gt;&lt;full-title&gt;Obes Surg&lt;/full-title&gt;&lt;abbr-1&gt;Obesity surgery&lt;/abbr-1&gt;&lt;/alt-periodical&gt;&lt;pages&gt;1252-6&lt;/pages&gt;&lt;volume&gt;15&lt;/volume&gt;&lt;number&gt;9&lt;/number&gt;&lt;keywords&gt;&lt;keyword&gt;Adolescent&lt;/keyword&gt;&lt;keyword&gt;Adult&lt;/keyword&gt;&lt;keyword&gt;Aged&lt;/keyword&gt;&lt;keyword&gt;Anastomosis, Surgical/adverse effects&lt;/keyword&gt;&lt;keyword&gt;Female&lt;/keyword&gt;&lt;keyword&gt;Gastric Bypass/*adverse effects&lt;/keyword&gt;&lt;keyword&gt;Humans&lt;/keyword&gt;&lt;keyword&gt;Jejunum/surgery&lt;/keyword&gt;&lt;keyword&gt;Male&lt;/keyword&gt;&lt;keyword&gt;Middle Aged&lt;/keyword&gt;&lt;keyword&gt;Obesity, Morbid/*surgery&lt;/keyword&gt;&lt;keyword&gt;Postoperative Complications/therapy&lt;/keyword&gt;&lt;keyword&gt;Stomach/surgery&lt;/keyword&gt;&lt;/keywords&gt;&lt;dates&gt;&lt;year&gt;2005&lt;/year&gt;&lt;pub-dates&gt;&lt;date&gt;Oct&lt;/date&gt;&lt;/pub-dates&gt;&lt;/dates&gt;&lt;isbn&gt;0960-8923 (Print)&amp;#xD;0960-8923 (Linking)&lt;/isbn&gt;&lt;accession-num&gt;16259881&lt;/accession-num&gt;&lt;urls&gt;&lt;related-urls&gt;&lt;url&gt;http://www.ncbi.nlm.nih.gov/pubmed/16259881&lt;/url&gt;&lt;/related-urls&gt;&lt;/urls&gt;&lt;electronic-resource-num&gt;10.1381/096089205774512410&lt;/electronic-resource-num&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37" w:tooltip="Csendes, 2005 #424" w:history="1">
        <w:r w:rsidR="0036706B" w:rsidRPr="0093394A">
          <w:rPr>
            <w:rFonts w:ascii="Book Antiqua" w:hAnsi="Book Antiqua" w:cs="Helvetica"/>
            <w:noProof/>
            <w:vertAlign w:val="superscript"/>
          </w:rPr>
          <w:t>37</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472290" w:rsidRPr="0093394A">
        <w:rPr>
          <w:rFonts w:ascii="Book Antiqua" w:hAnsi="Book Antiqua" w:cs="Helvetica"/>
        </w:rPr>
        <w:t xml:space="preserve">. </w:t>
      </w:r>
    </w:p>
    <w:p w14:paraId="5AA154F2" w14:textId="21929E8C" w:rsidR="003D69B9" w:rsidRPr="0093394A" w:rsidRDefault="00124A95" w:rsidP="0093394A">
      <w:pPr>
        <w:spacing w:line="360" w:lineRule="auto"/>
        <w:ind w:firstLineChars="200" w:firstLine="480"/>
        <w:contextualSpacing/>
        <w:jc w:val="both"/>
        <w:rPr>
          <w:rFonts w:ascii="Book Antiqua" w:eastAsia="宋体" w:hAnsi="Book Antiqua" w:cs="Helvetica"/>
          <w:lang w:eastAsia="zh-CN"/>
        </w:rPr>
      </w:pPr>
      <w:r w:rsidRPr="0093394A">
        <w:rPr>
          <w:rFonts w:ascii="Book Antiqua" w:hAnsi="Book Antiqua" w:cs="Helvetica"/>
        </w:rPr>
        <w:t xml:space="preserve">Chronic defects are evidenced by contained fluid collections, or established fistulae to the skin or other tubular </w:t>
      </w:r>
      <w:r w:rsidR="00EE5B22" w:rsidRPr="0093394A">
        <w:rPr>
          <w:rFonts w:ascii="Book Antiqua" w:hAnsi="Book Antiqua" w:cs="Helvetica"/>
        </w:rPr>
        <w:t>structures.</w:t>
      </w:r>
      <w:r w:rsidR="004D492C" w:rsidRPr="0093394A">
        <w:rPr>
          <w:rFonts w:ascii="Book Antiqua" w:hAnsi="Book Antiqua" w:cs="Helvetica"/>
        </w:rPr>
        <w:t xml:space="preserve"> </w:t>
      </w:r>
      <w:r w:rsidR="00EE5B22" w:rsidRPr="0093394A">
        <w:rPr>
          <w:rFonts w:ascii="Book Antiqua" w:hAnsi="Book Antiqua" w:cs="Helvetica"/>
        </w:rPr>
        <w:t>The success of endoscopic therapies in the setting of longstanding leaks and fistulae has been more limited with fistulae being particularly difficult to manage</w:t>
      </w:r>
      <w:r w:rsidR="00957787" w:rsidRPr="0093394A">
        <w:rPr>
          <w:rFonts w:ascii="Book Antiqua" w:hAnsi="Book Antiqua" w:cs="Helvetica"/>
        </w:rPr>
        <w:fldChar w:fldCharType="begin">
          <w:fldData xml:space="preserve">PEVuZE5vdGU+PENpdGU+PEF1dGhvcj5BbGJlcnQ8L0F1dGhvcj48WWVhcj4yMDExPC9ZZWFyPjxS
ZWNOdW0+NDEwPC9SZWNOdW0+PERpc3BsYXlUZXh0PjxzdHlsZSBmYWNlPSJzdXBlcnNjcmlwdCI+
WzQwLTQzXTwvc3R5bGU+PC9EaXNwbGF5VGV4dD48cmVjb3JkPjxyZWMtbnVtYmVyPjQxMDwvcmVj
LW51bWJlcj48Zm9yZWlnbi1rZXlzPjxrZXkgYXBwPSJFTiIgZGItaWQ9InR2ZXh0ZnhkeXh2cmVo
ZXZmZno1MjI5YmFwZnJyMHgyZHYwciI+NDEwPC9rZXk+PC9mb3JlaWduLWtleXM+PHJlZi10eXBl
IG5hbWU9IkpvdXJuYWwgQXJ0aWNsZSI+MTc8L3JlZi10eXBlPjxjb250cmlidXRvcnM+PGF1dGhv
cnM+PGF1dGhvcj5BbGJlcnQsIEouIEcuPC9hdXRob3I+PGF1dGhvcj5GcmllZHJpY2gtUnVzdCwg
TS48L2F1dGhvcj48YXV0aG9yPldvZXN0ZSwgRy48L2F1dGhvcj48YXV0aG9yPlN0cmV5LCBDLjwv
YXV0aG9yPjxhdXRob3I+QmVjaHN0ZWluLCBXLiBPLjwvYXV0aG9yPjxhdXRob3I+WmV1emVtLCBT
LjwvYXV0aG9yPjxhdXRob3I+U2FycmF6aW4sIEMuPC9hdXRob3I+PC9hdXRob3JzPjwvY29udHJp
YnV0b3JzPjxhdXRoLWFkZHJlc3M+RGVwYXJ0bWVudCBvZiBNZWRpY2luZSBJLCBKb2hhbm4gV29s
ZmdhbmcgR29ldGhlIFVuaXZlcnNpdHkgSG9zcGl0YWwgYW5kIENsaW5pY3MsIEZyYW5rZnVydCwg
R2VybWFueS4gSi5BbGJlcnRAbWVkLnVuaS1mcmFua2Z1cnQuZGU8L2F1dGgtYWRkcmVzcz48dGl0
bGVzPjx0aXRsZT5CZW5lZml0IG9mIGEgY2xpcHBpbmcgZGV2aWNlIGluIHVzZSBpbiBpbnRlc3Rp
bmFsIGJsZWVkaW5nIGFuZCBpbnRlc3RpbmFsIGxlYWthZ2U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M4OS05
NzwvcGFnZXM+PHZvbHVtZT43NDwvdm9sdW1lPjxudW1iZXI+MjwvbnVtYmVyPjxrZXl3b3Jkcz48
a2V5d29yZD5BZHVsdDwva2V5d29yZD48a2V5d29yZD5BZ2VkPC9rZXl3b3JkPjxrZXl3b3JkPkFn
ZWQsIDgwIGFuZCBvdmVyPC9rZXl3b3JkPjxrZXl3b3JkPkFuYXN0b21vdGljIExlYWsvdGhlcmFw
eTwva2V5d29yZD48a2V5d29yZD5DdXRhbmVvdXMgRmlzdHVsYS8qdGhlcmFweTwva2V5d29yZD48
a2V5d29yZD5FbmRvc2NvcHksIEdhc3Ryb2ludGVzdGluYWwvKmluc3RydW1lbnRhdGlvbjwva2V5
d29yZD48a2V5d29yZD5GZW1hbGU8L2tleXdvcmQ+PGtleXdvcmQ+R2FzdHJpYyBGaXN0dWxhLyp0
aGVyYXB5PC9rZXl3b3JkPjxrZXl3b3JkPkdhc3Ryb2ludGVzdGluYWwgSGVtb3JyaGFnZS8qdGhl
cmFweTwva2V5d29yZD48a2V5d29yZD5IZW1vc3Rhc2lzLCBFbmRvc2NvcGljLyppbnN0cnVtZW50
YXRpb248L2tleXdvcmQ+PGtleXdvcmQ+SHVtYW5zPC9rZXl3b3JkPjxrZXl3b3JkPkludGVzdGlu
YWwgRmlzdHVsYS8qdGhlcmFweTwva2V5d29yZD48a2V5d29yZD5NYWxlPC9rZXl3b3JkPjxrZXl3
b3JkPk1pZGRsZSBBZ2VkPC9rZXl3b3JkPjxrZXl3b3JkPlJlY3VycmVuY2U8L2tleXdvcmQ+PGtl
eXdvcmQ+UmV0cm9zcGVjdGl2ZSBTdHVkaWVzPC9rZXl3b3JkPjxrZXl3b3JkPlRyZWF0bWVudCBP
dXRjb21lPC9rZXl3b3JkPjwva2V5d29yZHM+PGRhdGVzPjx5ZWFyPjIwMTE8L3llYXI+PHB1Yi1k
YXRlcz48ZGF0ZT5BdWc8L2RhdGU+PC9wdWItZGF0ZXM+PC9kYXRlcz48aXNibj4xMDk3LTY3Nzkg
KEVsZWN0cm9uaWMpJiN4RDswMDE2LTUxMDcgKExpbmtpbmcpPC9pc2JuPjxhY2Nlc3Npb24tbnVt
PjIxNjEyNzc2PC9hY2Nlc3Npb24tbnVtPjx1cmxzPjxyZWxhdGVkLXVybHM+PHVybD5odHRwOi8v
d3d3Lm5jYmkubmxtLm5paC5nb3YvcHVibWVkLzIxNjEyNzc2PC91cmw+PC9yZWxhdGVkLXVybHM+
PC91cmxzPjxlbGVjdHJvbmljLXJlc291cmNlLW51bT4xMC4xMDE2L2ouZ2llLjIwMTEuMDMuMTEy
ODwvZWxlY3Ryb25pYy1yZXNvdXJjZS1udW0+PC9yZWNvcmQ+PC9DaXRlPjxDaXRlPjxBdXRob3I+
SGFpdG8tQ2hhdmV6PC9BdXRob3I+PFllYXI+MjAxNDwvWWVhcj48UmVjTnVtPjQwMTwvUmVjTnVt
PjxyZWNvcmQ+PHJlYy1udW1iZXI+NDAxPC9yZWMtbnVtYmVyPjxmb3JlaWduLWtleXM+PGtleSBh
cHA9IkVOIiBkYi1pZD0idHZleHRmeGR5eHZyZWhldmZmejUyMjliYXBmcnIweDJkdjByIj40MDE8
L2tleT48L2ZvcmVpZ24ta2V5cz48cmVmLXR5cGUgbmFtZT0iSm91cm5hbCBBcnRpY2xlIj4xNzwv
cmVmLXR5cGU+PGNvbnRyaWJ1dG9ycz48YXV0aG9ycz48YXV0aG9yPkhhaXRvLUNoYXZleiwgWS48
L2F1dGhvcj48YXV0aG9yPkxhdywgSi4gSy48L2F1dGhvcj48YXV0aG9yPktyYXR0LCBULjwvYXV0
aG9yPjxhdXRob3I+QXJlenpvLCBBLjwvYXV0aG9yPjxhdXRob3I+VmVycmEsIE0uPC9hdXRob3I+
PGF1dGhvcj5Nb3Jpbm8sIE0uPC9hdXRob3I+PGF1dGhvcj5TaGFyYWloYSwgUi4gWi48L2F1dGhv
cj48YXV0aG9yPlBvbGV5LCBKLiBXLjwvYXV0aG9yPjxhdXRob3I+S2FoYWxlaCwgTS48L2F1dGhv
cj48YXV0aG9yPlRob21wc29uLCBDLiBDLjwvYXV0aG9yPjxhdXRob3I+UnlhbiwgTS4gQi48L2F1
dGhvcj48YXV0aG9yPkNob2tzaSwgTi48L2F1dGhvcj48YXV0aG9yPkVsbXVuemVyLCBCLiBKLjwv
YXV0aG9yPjxhdXRob3I+R29zYWluLCBTLjwvYXV0aG9yPjxhdXRob3I+R29sZGJlcmcsIEUuIE0u
PC9hdXRob3I+PGF1dGhvcj5Nb2RheWlsLCBSLiBKLjwvYXV0aG9yPjxhdXRob3I+U3RhdnJvcG91
bG9zLCBTLiBOLjwvYXV0aG9yPjxhdXRob3I+U2NoZW1icmUsIEQuIEIuPC9hdXRob3I+PGF1dGhv
cj5EaU1haW8sIEMuIEouPC9hdXRob3I+PGF1dGhvcj5DaGFuZHJhc2VraGFyYSwgVi48L2F1dGhv
cj48YXV0aG9yPkhhc2FuLCBNLiBLLjwvYXV0aG9yPjxhdXRob3I+VmFyYWRhcmFqdWx1LCBTLjwv
YXV0aG9yPjxhdXRob3I+SGF3ZXMsIFIuPC9hdXRob3I+PGF1dGhvcj5Hb21leiwgVi48L2F1dGhv
cj48YXV0aG9yPldvb2R3YXJkLCBULiBBLjwvYXV0aG9yPjxhdXRob3I+UnViZWwtQ29oZW4sIFMu
PC9hdXRob3I+PGF1dGhvcj5GbHV4YSwgRi48L2F1dGhvcj48YXV0aG9yPlZsZWdnYWFyLCBGLiBQ
LjwvYXV0aG9yPjxhdXRob3I+QWtzaGludGFsYSwgVi4gUy48L2F1dGhvcj48YXV0aG9yPlJhanUs
IEcuIFMuPC9hdXRob3I+PGF1dGhvcj5LaGFzaGFiLCBNLiBBLjwvYXV0aG9yPjwvYXV0aG9ycz48
L2NvbnRyaWJ1dG9ycz48YXV0aC1hZGRyZXNzPkRpdmlzaW9uIG9mIEdhc3Ryb2VudGVyb2xvZ3ks
IEpvaG5zIEhvcGtpbnMgSG9zcGl0YWwsIEJhbHRpbW9yZSwgTWFyeWxhbmQsIFVTQS4mI3hEO0Rl
cGFydG1lbnQgb2YgR2VuZXJhbCwgVmlzY2VyYWwgYW5kIFRyYW5zcGxhbnQgU3VyZ2VyeSwgVW5p
dmVyc2l0eSBIb3NwaXRhbCBvZiBUdWJpbmdlbiwgVHViaW5nZW4sIEdlcm1hbnkuJiN4RDtEZXBh
cnRtZW50IG9mIFN1cmdpY2FsIFNjaWVuY2VzLCBVbml2ZXJzaXR5IG9mIFRvcmlubywgVG9yaW5v
LCBJdGFseS4mI3hEO0RlcGFydG1lbnQgb2YgSW50ZXJuYWwgTWVkaWNpbmUsIERpdmlzaW9uIG9m
IEdhc3Ryb2VudGVyb2xvZ3kgYW5kIEhlcGF0b2xvZ3ksIFdlaWxsIENvcm5lbGwgTWVkaWNhbCBD
b2xsZWdlLCBOZXcgWW9yaywgTmV3IFlvcmssIFVTQS4mI3hEO0RlcGFydG1lbnQgb2YgR2FzdHJv
ZW50ZXJvbG9neSBhbmQgSGVwYXRvbG9neSwgRXJhc211cyBNQywgVW5pdmVyc2l0eSBNZWRpY2Fs
IENlbnRlciwgUm90dGVyZGFtLCBUaGUgTmV0aGVybGFuZHMuJiN4RDtEaXZpc2lvbiBvZiBHYXN0
cm9lbnRlcm9sb2d5LCBCcmlnaGFtIGFuZCBXb21lbiZhcG9zO3MgSG9zcGl0YWwsIEJvc3Rvbiwg
TWFzc2FjaHVzZXR0cywgVVNBLiYjeEQ7RGl2aXNpb24gb2YgR2FzdHJvZW50ZXJvbG9neSwgVW5p
dmVyc2l0eSBvZiBNaWNoaWdhbiBNZWRpY2FsIENlbnRlciwgQW5uIEFyYm9yLCBNaWNoaWdhbiwg
VVNBLiYjeEQ7RGl2aXNpb24gb2YgR2FzdHJvZW50ZXJvbG9neSBhbmQgSGVwYXRvbG9neSwgVW5p
dmVyc2l0eSBvZiBNYXJ5bGFuZCBTY2hvb2wgb2YgTWVkaWNpbmUsIEJhbHRpbW9yZSwgTUQsIFVT
QS4mI3hEO0RpdmlzaW9uIG9mIEdhc3Ryb2VudGVyb2xvZ3ksIEhlcGF0b2xvZ3kgYW5kIE51dHJp
dGlvbiwgV2ludGhyb3AgVW5pdmVyc2l0eSBIb3NwaXRhbCwgTWluZW9sYSwgTmV3IFlvcmssIFVT
QS4mI3hEO1N3ZWRpc2ggR2FzdHJvZW50ZXJvbG9neSwgU3dlZGlzaCBNZWRpY2FsIENlbnRlciwg
U2VhdHRsZSwgV2FzaGluZ3RvbiwgVVNBLiYjeEQ7RGl2aXNpb24gb2YgR2FzdHJvZW50ZXJvbG9n
eSwgVGhlIE1vdW50IFNpbmFpIE1lZGljYWwgQ2VudGVyLCBOZXcgWW9yaywgTmV3IFlvcmssIFVT
QS4mI3hEO0dhc3Ryb2VudGVyb2xvZ3kgRGl2aXNpb24sIERlcGFydG1lbnQgb2YgSW50ZXJuYWwg
TWVkaWNpbmUsIFVuaXZlcnNpdHkgb2YgUGVubnN5bHZhbmlhIEhlYWx0aCBTeXN0ZW0sIFBoaWxh
ZGVscGhpYSwgUEEsIFVTQS4mI3hEO0NlbnRlciBmb3IgSW50ZXJ2ZW50aW9uYWwgRW5kb3Njb3B5
LCBGbG9yaWRhIEhvc3BpdGFsLCBPcmxhbmRvLCBGbG9yaWRhLCBVU0EuJiN4RDtEaXZpc2lvbiBv
ZiBHYXN0cm9lbnRlcm9sb2d5IGFuZCBIZXBhdG9sb2d5LCBEZXBhcnRtZW50IG9mIE1lZGljaW5l
LCBNYXlvIENsaW5pYywgSmFja3NvbnZpbGxlLCBGbG9yaWRhLCBVU0EuJiN4RDtEZXBhcnRtZW50
IG9mIEdhc3Ryb2VudGVyb2xvZ3ksIENsaW5pY2EgTGFzIENvbmRlcywgVW5pdmVyc2lkYWQgZGUg
Q2hpbGUsIFNhbnRpYWdvLCBDaGlsZS4mI3hEO0RlcGFydG1lbnQgb2YgR2FzdHJvZW50ZXJvbG9n
eSBhbmQgSGVwYXRvbG9neSwgVW5pdmVyc2l0eSBNZWRpY2FsIENlbnRlciBVdHJlY2h0LCBVdHJl
Y2h0LCBUaGUgTmV0aGVybGFuZHMuJiN4RDtEZXBhcnRtZW50IG9mIEdhc3Ryb2VudGVyb2xvZ3ks
IEhlcGF0b2xvZ3ksIGFuZCBOdXRyaXRpb24sIFVuaXZlcnNpdHkgb2YgVGV4YXMgTUQgQW5kZXJz
b24gQ2FuY2VyIENlbnRlciwgSG91c3RvbiwgVGV4YXMsIFVTQS48L2F1dGgtYWRkcmVzcz48dGl0
bGVzPjx0aXRsZT5JbnRlcm5hdGlvbmFsIG11bHRpY2VudGVyIGV4cGVyaWVuY2Ugd2l0aCBhbiBv
dmVyLXRoZS1zY29wZSBjbGlwcGluZyBkZXZpY2UgZm9yIGVuZG9zY29waWMgbWFuYWdlbWVudCBv
ZiBHSSBkZWZlY3R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EwLTIyPC9wYWdlcz48
dm9sdW1lPjgwPC92b2x1bWU+PG51bWJlcj40PC9udW1iZXI+PGRhdGVzPjx5ZWFyPjIwMTQ8L3ll
YXI+PHB1Yi1kYXRlcz48ZGF0ZT5PY3Q8L2RhdGU+PC9wdWItZGF0ZXM+PC9kYXRlcz48aXNibj4x
MDk3LTY3NzkgKEVsZWN0cm9uaWMpJiN4RDswMDE2LTUxMDcgKExpbmtpbmcpPC9pc2JuPjxhY2Nl
c3Npb24tbnVtPjI0OTA4MTkxPC9hY2Nlc3Npb24tbnVtPjx1cmxzPjxyZWxhdGVkLXVybHM+PHVy
bD5odHRwOi8vd3d3Lm5jYmkubmxtLm5paC5nb3YvcHVibWVkLzI0OTA4MTkxPC91cmw+PC9yZWxh
dGVkLXVybHM+PC91cmxzPjxlbGVjdHJvbmljLXJlc291cmNlLW51bT4xMC4xMDE2L2ouZ2llLjIw
MTQuMDMuMDQ5PC9lbGVjdHJvbmljLXJlc291cmNlLW51bT48L3JlY29yZD48L0NpdGU+PENpdGU+
PEF1dGhvcj5LaW08L0F1dGhvcj48WWVhcj4yMDE0PC9ZZWFyPjxSZWNOdW0+NDA5PC9SZWNOdW0+
PHJlY29yZD48cmVjLW51bWJlcj40MDk8L3JlYy1udW1iZXI+PGZvcmVpZ24ta2V5cz48a2V5IGFw
cD0iRU4iIGRiLWlkPSJ0dmV4dGZ4ZHl4dnJlaGV2ZmZ6NTIyOWJhcGZycjB4MmR2MHIiPjQwOTwv
a2V5PjwvZm9yZWlnbi1rZXlzPjxyZWYtdHlwZSBuYW1lPSJKb3VybmFsIEFydGljbGUiPjE3PC9y
ZWYtdHlwZT48Y29udHJpYnV0b3JzPjxhdXRob3JzPjxhdXRob3I+S2ltLCBILiBILjwvYXV0aG9y
PjxhdXRob3I+S3llLCBCLiBILjwvYXV0aG9yPjxhdXRob3I+S2ltLCBILiBKLjwvYXV0aG9yPjxh
dXRob3I+Q2hvLCBILiBNLjwvYXV0aG9yPjwvYXV0aG9ycz48L2NvbnRyaWJ1dG9ycz48YXV0aC1h
ZGRyZXNzPkRlcGFydG1lbnQgb2YgU3VyZ2VyeSwgU3QuIFZpbmNlbnQmYXBvcztzIEhvc3BpdGFs
LCBUaGUgQ2F0aG9saWMgVW5pdmVyc2l0eSBvZiBLb3JlYSBDb2xsZWdlIG9mIE1lZGljaW5lLCBT
dXdvbiwgS29yZWEuPC9hdXRoLWFkZHJlc3M+PHRpdGxlcz48dGl0bGU+UHJvbXB0IG1hbmFnZW1l
bnQgaXMgbW9zdCBpbXBvcnRhbnQgZm9yIGNvbG9uaWMgcGVyZm9yYXRpb24gYWZ0ZXIgY29sb25v
c2NvcHk8L3RpdGxlPjxzZWNvbmRhcnktdGl0bGU+QW5uIENvbG9wcm9jdG9sPC9zZWNvbmRhcnkt
dGl0bGU+PGFsdC10aXRsZT5Bbm5hbHMgb2YgY29sb3Byb2N0b2xvZ3k8L2FsdC10aXRsZT48L3Rp
dGxlcz48cGVyaW9kaWNhbD48ZnVsbC10aXRsZT5Bbm4gQ29sb3Byb2N0b2w8L2Z1bGwtdGl0bGU+
PGFiYnItMT5Bbm5hbHMgb2YgY29sb3Byb2N0b2xvZ3k8L2FiYnItMT48L3BlcmlvZGljYWw+PGFs
dC1wZXJpb2RpY2FsPjxmdWxsLXRpdGxlPkFubiBDb2xvcHJvY3RvbDwvZnVsbC10aXRsZT48YWJi
ci0xPkFubmFscyBvZiBjb2xvcHJvY3RvbG9neTwvYWJici0xPjwvYWx0LXBlcmlvZGljYWw+PHBh
Z2VzPjIyOC0zMTwvcGFnZXM+PHZvbHVtZT4zMDwvdm9sdW1lPjxudW1iZXI+NTwvbnVtYmVyPjxk
YXRlcz48eWVhcj4yMDE0PC95ZWFyPjxwdWItZGF0ZXM+PGRhdGU+T2N0PC9kYXRlPjwvcHViLWRh
dGVzPjwvZGF0ZXM+PGlzYm4+MjI4Ny05NzE0IChQcmludCkmI3hEOzIyODctOTcxNCAoTGlua2lu
Zyk8L2lzYm4+PGFjY2Vzc2lvbi1udW0+MjUzNjA0MzA8L2FjY2Vzc2lvbi1udW0+PHVybHM+PHJl
bGF0ZWQtdXJscz48dXJsPmh0dHA6Ly93d3cubmNiaS5ubG0ubmloLmdvdi9wdWJtZWQvMjUzNjA0
MzA8L3VybD48L3JlbGF0ZWQtdXJscz48L3VybHM+PGN1c3RvbTI+NDIxMzkzOTwvY3VzdG9tMj48
ZWxlY3Ryb25pYy1yZXNvdXJjZS1udW0+MTAuMzM5My9hYy4yMDE0LjMwLjUuMjI4PC9lbGVjdHJv
bmljLXJlc291cmNlLW51bT48L3JlY29yZD48L0NpdGU+PENpdGU+PEF1dGhvcj5RYWRlZXI8L0F1
dGhvcj48WWVhcj4yMDA3PC9ZZWFyPjxSZWNOdW0+NDA4PC9SZWNOdW0+PHJlY29yZD48cmVjLW51
bWJlcj40MDg8L3JlYy1udW1iZXI+PGZvcmVpZ24ta2V5cz48a2V5IGFwcD0iRU4iIGRiLWlkPSJ0
dmV4dGZ4ZHl4dnJlaGV2ZmZ6NTIyOWJhcGZycjB4MmR2MHIiPjQwODwva2V5PjwvZm9yZWlnbi1r
ZXlzPjxyZWYtdHlwZSBuYW1lPSJKb3VybmFsIEFydGljbGUiPjE3PC9yZWYtdHlwZT48Y29udHJp
YnV0b3JzPjxhdXRob3JzPjxhdXRob3I+UWFkZWVyLCBNLiBBLjwvYXV0aG9yPjxhdXRob3I+RHVt
b3QsIEouIEEuPC9hdXRob3I+PGF1dGhvcj5WYXJnbywgSi4gSi48L2F1dGhvcj48YXV0aG9yPkxv
cGV6LCBBLiBSLjwvYXV0aG9yPjxhdXRob3I+UmljZSwgVC4gVy48L2F1dGhvcj48L2F1dGhvcnM+
PC9jb250cmlidXRvcnM+PGF1dGgtYWRkcmVzcz5EZXBhcnRtZW50IG9mIEdhc3Ryb2VudGVyb2xv
Z3kgYW5kIEhlcGF0b2xvZ3ksIENsZXZlbGFuZCBDbGluaWMsIENsZXZlbGFuZCwgT2hpbyA0NDE5
NSwgVVNBLjwvYXV0aC1hZGRyZXNzPjx0aXRsZXM+PHRpdGxlPkVuZG9zY29waWMgY2xpcHMgZm9y
IGNsb3NpbmcgZXNvcGhhZ2VhbCBwZXJmb3JhdGlvbnM6IGNhc2UgcmVwb3J0IGFuZCBwb29sZWQg
YW5hbHlza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wNS0xMTwvcGFnZXM+PHZvbHVtZT42Njwvdm9sdW1l
PjxudW1iZXI+MzwvbnVtYmVyPjxrZXl3b3Jkcz48a2V5d29yZD5DaHJvbmljIERpc2Vhc2U8L2tl
eXdvcmQ+PGtleXdvcmQ+RWxlY3Ryb2NvYWd1bGF0aW9uPC9rZXl3b3JkPjxrZXl3b3JkPkVzb3Bo
YWdlYWwgRmlzdHVsYS8qc3VyZ2VyeTwva2V5d29yZD48a2V5d29yZD5Fc29waGFnZWFsIFBlcmZv
cmF0aW9uLypzdXJnZXJ5PC9rZXl3b3JkPjxrZXl3b3JkPipFc29waGFnb3Njb3B5PC9rZXl3b3Jk
PjxrZXl3b3JkPkZlbWFsZTwva2V5d29yZD48a2V5d29yZD5HYXN0cm9wbGFzdHkvYWR2ZXJzZSBl
ZmZlY3RzPC9rZXl3b3JkPjxrZXl3b3JkPkh1bWFuczwva2V5d29yZD48a2V5d29yZD5JYXRyb2dl
bmljIERpc2Vhc2U8L2tleXdvcmQ+PGtleXdvcmQ+TGFwYXJvc2NvcHkvYWR2ZXJzZSBlZmZlY3Rz
PC9rZXl3b3JkPjxrZXl3b3JkPk1pZGRsZSBBZ2VkPC9rZXl3b3JkPjxrZXl3b3JkPlJlY3VycmVu
Y2U8L2tleXdvcmQ+PGtleXdvcmQ+UmVvcGVyYXRpb248L2tleXdvcmQ+PGtleXdvcmQ+U3RlbnRz
PC9rZXl3b3JkPjxrZXl3b3JkPipTdXJnaWNhbCBJbnN0cnVtZW50czwva2V5d29yZD48a2V5d29y
ZD5UcmVhdG1lbnQgRmFpbHVyZTwva2V5d29yZD48L2tleXdvcmRzPjxkYXRlcz48eWVhcj4yMDA3
PC95ZWFyPjxwdWItZGF0ZXM+PGRhdGU+U2VwPC9kYXRlPjwvcHViLWRhdGVzPjwvZGF0ZXM+PGlz
Ym4+MDAxNi01MTA3IChQcmludCkmI3hEOzAwMTYtNTEwNyAoTGlua2luZyk8L2lzYm4+PGFjY2Vz
c2lvbi1udW0+MTc3MjU5NTY8L2FjY2Vzc2lvbi1udW0+PHVybHM+PHJlbGF0ZWQtdXJscz48dXJs
Pmh0dHA6Ly93d3cubmNiaS5ubG0ubmloLmdvdi9wdWJtZWQvMTc3MjU5NTY8L3VybD48L3JlbGF0
ZWQtdXJscz48L3VybHM+PGVsZWN0cm9uaWMtcmVzb3VyY2UtbnVtPjEwLjEwMTYvai5naWUuMjAw
Ny4wMy4xMDI4PC9lbGVjdHJvbmljLXJlc291cmNlLW51bT48L3JlY29yZD48L0NpdGU+PC9FbmRO
b3RlPgB=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BbGJlcnQ8L0F1dGhvcj48WWVhcj4yMDExPC9ZZWFyPjxS
ZWNOdW0+NDEwPC9SZWNOdW0+PERpc3BsYXlUZXh0PjxzdHlsZSBmYWNlPSJzdXBlcnNjcmlwdCI+
WzQwLTQzXTwvc3R5bGU+PC9EaXNwbGF5VGV4dD48cmVjb3JkPjxyZWMtbnVtYmVyPjQxMDwvcmVj
LW51bWJlcj48Zm9yZWlnbi1rZXlzPjxrZXkgYXBwPSJFTiIgZGItaWQ9InR2ZXh0ZnhkeXh2cmVo
ZXZmZno1MjI5YmFwZnJyMHgyZHYwciI+NDEwPC9rZXk+PC9mb3JlaWduLWtleXM+PHJlZi10eXBl
IG5hbWU9IkpvdXJuYWwgQXJ0aWNsZSI+MTc8L3JlZi10eXBlPjxjb250cmlidXRvcnM+PGF1dGhv
cnM+PGF1dGhvcj5BbGJlcnQsIEouIEcuPC9hdXRob3I+PGF1dGhvcj5GcmllZHJpY2gtUnVzdCwg
TS48L2F1dGhvcj48YXV0aG9yPldvZXN0ZSwgRy48L2F1dGhvcj48YXV0aG9yPlN0cmV5LCBDLjwv
YXV0aG9yPjxhdXRob3I+QmVjaHN0ZWluLCBXLiBPLjwvYXV0aG9yPjxhdXRob3I+WmV1emVtLCBT
LjwvYXV0aG9yPjxhdXRob3I+U2FycmF6aW4sIEMuPC9hdXRob3I+PC9hdXRob3JzPjwvY29udHJp
YnV0b3JzPjxhdXRoLWFkZHJlc3M+RGVwYXJ0bWVudCBvZiBNZWRpY2luZSBJLCBKb2hhbm4gV29s
ZmdhbmcgR29ldGhlIFVuaXZlcnNpdHkgSG9zcGl0YWwgYW5kIENsaW5pY3MsIEZyYW5rZnVydCwg
R2VybWFueS4gSi5BbGJlcnRAbWVkLnVuaS1mcmFua2Z1cnQuZGU8L2F1dGgtYWRkcmVzcz48dGl0
bGVzPjx0aXRsZT5CZW5lZml0IG9mIGEgY2xpcHBpbmcgZGV2aWNlIGluIHVzZSBpbiBpbnRlc3Rp
bmFsIGJsZWVkaW5nIGFuZCBpbnRlc3RpbmFsIGxlYWthZ2U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M4OS05
NzwvcGFnZXM+PHZvbHVtZT43NDwvdm9sdW1lPjxudW1iZXI+MjwvbnVtYmVyPjxrZXl3b3Jkcz48
a2V5d29yZD5BZHVsdDwva2V5d29yZD48a2V5d29yZD5BZ2VkPC9rZXl3b3JkPjxrZXl3b3JkPkFn
ZWQsIDgwIGFuZCBvdmVyPC9rZXl3b3JkPjxrZXl3b3JkPkFuYXN0b21vdGljIExlYWsvdGhlcmFw
eTwva2V5d29yZD48a2V5d29yZD5DdXRhbmVvdXMgRmlzdHVsYS8qdGhlcmFweTwva2V5d29yZD48
a2V5d29yZD5FbmRvc2NvcHksIEdhc3Ryb2ludGVzdGluYWwvKmluc3RydW1lbnRhdGlvbjwva2V5
d29yZD48a2V5d29yZD5GZW1hbGU8L2tleXdvcmQ+PGtleXdvcmQ+R2FzdHJpYyBGaXN0dWxhLyp0
aGVyYXB5PC9rZXl3b3JkPjxrZXl3b3JkPkdhc3Ryb2ludGVzdGluYWwgSGVtb3JyaGFnZS8qdGhl
cmFweTwva2V5d29yZD48a2V5d29yZD5IZW1vc3Rhc2lzLCBFbmRvc2NvcGljLyppbnN0cnVtZW50
YXRpb248L2tleXdvcmQ+PGtleXdvcmQ+SHVtYW5zPC9rZXl3b3JkPjxrZXl3b3JkPkludGVzdGlu
YWwgRmlzdHVsYS8qdGhlcmFweTwva2V5d29yZD48a2V5d29yZD5NYWxlPC9rZXl3b3JkPjxrZXl3
b3JkPk1pZGRsZSBBZ2VkPC9rZXl3b3JkPjxrZXl3b3JkPlJlY3VycmVuY2U8L2tleXdvcmQ+PGtl
eXdvcmQ+UmV0cm9zcGVjdGl2ZSBTdHVkaWVzPC9rZXl3b3JkPjxrZXl3b3JkPlRyZWF0bWVudCBP
dXRjb21lPC9rZXl3b3JkPjwva2V5d29yZHM+PGRhdGVzPjx5ZWFyPjIwMTE8L3llYXI+PHB1Yi1k
YXRlcz48ZGF0ZT5BdWc8L2RhdGU+PC9wdWItZGF0ZXM+PC9kYXRlcz48aXNibj4xMDk3LTY3Nzkg
KEVsZWN0cm9uaWMpJiN4RDswMDE2LTUxMDcgKExpbmtpbmcpPC9pc2JuPjxhY2Nlc3Npb24tbnVt
PjIxNjEyNzc2PC9hY2Nlc3Npb24tbnVtPjx1cmxzPjxyZWxhdGVkLXVybHM+PHVybD5odHRwOi8v
d3d3Lm5jYmkubmxtLm5paC5nb3YvcHVibWVkLzIxNjEyNzc2PC91cmw+PC9yZWxhdGVkLXVybHM+
PC91cmxzPjxlbGVjdHJvbmljLXJlc291cmNlLW51bT4xMC4xMDE2L2ouZ2llLjIwMTEuMDMuMTEy
ODwvZWxlY3Ryb25pYy1yZXNvdXJjZS1udW0+PC9yZWNvcmQ+PC9DaXRlPjxDaXRlPjxBdXRob3I+
SGFpdG8tQ2hhdmV6PC9BdXRob3I+PFllYXI+MjAxNDwvWWVhcj48UmVjTnVtPjQwMTwvUmVjTnVt
PjxyZWNvcmQ+PHJlYy1udW1iZXI+NDAxPC9yZWMtbnVtYmVyPjxmb3JlaWduLWtleXM+PGtleSBh
cHA9IkVOIiBkYi1pZD0idHZleHRmeGR5eHZyZWhldmZmejUyMjliYXBmcnIweDJkdjByIj40MDE8
L2tleT48L2ZvcmVpZ24ta2V5cz48cmVmLXR5cGUgbmFtZT0iSm91cm5hbCBBcnRpY2xlIj4xNzwv
cmVmLXR5cGU+PGNvbnRyaWJ1dG9ycz48YXV0aG9ycz48YXV0aG9yPkhhaXRvLUNoYXZleiwgWS48
L2F1dGhvcj48YXV0aG9yPkxhdywgSi4gSy48L2F1dGhvcj48YXV0aG9yPktyYXR0LCBULjwvYXV0
aG9yPjxhdXRob3I+QXJlenpvLCBBLjwvYXV0aG9yPjxhdXRob3I+VmVycmEsIE0uPC9hdXRob3I+
PGF1dGhvcj5Nb3Jpbm8sIE0uPC9hdXRob3I+PGF1dGhvcj5TaGFyYWloYSwgUi4gWi48L2F1dGhv
cj48YXV0aG9yPlBvbGV5LCBKLiBXLjwvYXV0aG9yPjxhdXRob3I+S2FoYWxlaCwgTS48L2F1dGhv
cj48YXV0aG9yPlRob21wc29uLCBDLiBDLjwvYXV0aG9yPjxhdXRob3I+UnlhbiwgTS4gQi48L2F1
dGhvcj48YXV0aG9yPkNob2tzaSwgTi48L2F1dGhvcj48YXV0aG9yPkVsbXVuemVyLCBCLiBKLjwv
YXV0aG9yPjxhdXRob3I+R29zYWluLCBTLjwvYXV0aG9yPjxhdXRob3I+R29sZGJlcmcsIEUuIE0u
PC9hdXRob3I+PGF1dGhvcj5Nb2RheWlsLCBSLiBKLjwvYXV0aG9yPjxhdXRob3I+U3RhdnJvcG91
bG9zLCBTLiBOLjwvYXV0aG9yPjxhdXRob3I+U2NoZW1icmUsIEQuIEIuPC9hdXRob3I+PGF1dGhv
cj5EaU1haW8sIEMuIEouPC9hdXRob3I+PGF1dGhvcj5DaGFuZHJhc2VraGFyYSwgVi48L2F1dGhv
cj48YXV0aG9yPkhhc2FuLCBNLiBLLjwvYXV0aG9yPjxhdXRob3I+VmFyYWRhcmFqdWx1LCBTLjwv
YXV0aG9yPjxhdXRob3I+SGF3ZXMsIFIuPC9hdXRob3I+PGF1dGhvcj5Hb21leiwgVi48L2F1dGhv
cj48YXV0aG9yPldvb2R3YXJkLCBULiBBLjwvYXV0aG9yPjxhdXRob3I+UnViZWwtQ29oZW4sIFMu
PC9hdXRob3I+PGF1dGhvcj5GbHV4YSwgRi48L2F1dGhvcj48YXV0aG9yPlZsZWdnYWFyLCBGLiBQ
LjwvYXV0aG9yPjxhdXRob3I+QWtzaGludGFsYSwgVi4gUy48L2F1dGhvcj48YXV0aG9yPlJhanUs
IEcuIFMuPC9hdXRob3I+PGF1dGhvcj5LaGFzaGFiLCBNLiBBLjwvYXV0aG9yPjwvYXV0aG9ycz48
L2NvbnRyaWJ1dG9ycz48YXV0aC1hZGRyZXNzPkRpdmlzaW9uIG9mIEdhc3Ryb2VudGVyb2xvZ3ks
IEpvaG5zIEhvcGtpbnMgSG9zcGl0YWwsIEJhbHRpbW9yZSwgTWFyeWxhbmQsIFVTQS4mI3hEO0Rl
cGFydG1lbnQgb2YgR2VuZXJhbCwgVmlzY2VyYWwgYW5kIFRyYW5zcGxhbnQgU3VyZ2VyeSwgVW5p
dmVyc2l0eSBIb3NwaXRhbCBvZiBUdWJpbmdlbiwgVHViaW5nZW4sIEdlcm1hbnkuJiN4RDtEZXBh
cnRtZW50IG9mIFN1cmdpY2FsIFNjaWVuY2VzLCBVbml2ZXJzaXR5IG9mIFRvcmlubywgVG9yaW5v
LCBJdGFseS4mI3hEO0RlcGFydG1lbnQgb2YgSW50ZXJuYWwgTWVkaWNpbmUsIERpdmlzaW9uIG9m
IEdhc3Ryb2VudGVyb2xvZ3kgYW5kIEhlcGF0b2xvZ3ksIFdlaWxsIENvcm5lbGwgTWVkaWNhbCBD
b2xsZWdlLCBOZXcgWW9yaywgTmV3IFlvcmssIFVTQS4mI3hEO0RlcGFydG1lbnQgb2YgR2FzdHJv
ZW50ZXJvbG9neSBhbmQgSGVwYXRvbG9neSwgRXJhc211cyBNQywgVW5pdmVyc2l0eSBNZWRpY2Fs
IENlbnRlciwgUm90dGVyZGFtLCBUaGUgTmV0aGVybGFuZHMuJiN4RDtEaXZpc2lvbiBvZiBHYXN0
cm9lbnRlcm9sb2d5LCBCcmlnaGFtIGFuZCBXb21lbiZhcG9zO3MgSG9zcGl0YWwsIEJvc3Rvbiwg
TWFzc2FjaHVzZXR0cywgVVNBLiYjeEQ7RGl2aXNpb24gb2YgR2FzdHJvZW50ZXJvbG9neSwgVW5p
dmVyc2l0eSBvZiBNaWNoaWdhbiBNZWRpY2FsIENlbnRlciwgQW5uIEFyYm9yLCBNaWNoaWdhbiwg
VVNBLiYjeEQ7RGl2aXNpb24gb2YgR2FzdHJvZW50ZXJvbG9neSBhbmQgSGVwYXRvbG9neSwgVW5p
dmVyc2l0eSBvZiBNYXJ5bGFuZCBTY2hvb2wgb2YgTWVkaWNpbmUsIEJhbHRpbW9yZSwgTUQsIFVT
QS4mI3hEO0RpdmlzaW9uIG9mIEdhc3Ryb2VudGVyb2xvZ3ksIEhlcGF0b2xvZ3kgYW5kIE51dHJp
dGlvbiwgV2ludGhyb3AgVW5pdmVyc2l0eSBIb3NwaXRhbCwgTWluZW9sYSwgTmV3IFlvcmssIFVT
QS4mI3hEO1N3ZWRpc2ggR2FzdHJvZW50ZXJvbG9neSwgU3dlZGlzaCBNZWRpY2FsIENlbnRlciwg
U2VhdHRsZSwgV2FzaGluZ3RvbiwgVVNBLiYjeEQ7RGl2aXNpb24gb2YgR2FzdHJvZW50ZXJvbG9n
eSwgVGhlIE1vdW50IFNpbmFpIE1lZGljYWwgQ2VudGVyLCBOZXcgWW9yaywgTmV3IFlvcmssIFVT
QS4mI3hEO0dhc3Ryb2VudGVyb2xvZ3kgRGl2aXNpb24sIERlcGFydG1lbnQgb2YgSW50ZXJuYWwg
TWVkaWNpbmUsIFVuaXZlcnNpdHkgb2YgUGVubnN5bHZhbmlhIEhlYWx0aCBTeXN0ZW0sIFBoaWxh
ZGVscGhpYSwgUEEsIFVTQS4mI3hEO0NlbnRlciBmb3IgSW50ZXJ2ZW50aW9uYWwgRW5kb3Njb3B5
LCBGbG9yaWRhIEhvc3BpdGFsLCBPcmxhbmRvLCBGbG9yaWRhLCBVU0EuJiN4RDtEaXZpc2lvbiBv
ZiBHYXN0cm9lbnRlcm9sb2d5IGFuZCBIZXBhdG9sb2d5LCBEZXBhcnRtZW50IG9mIE1lZGljaW5l
LCBNYXlvIENsaW5pYywgSmFja3NvbnZpbGxlLCBGbG9yaWRhLCBVU0EuJiN4RDtEZXBhcnRtZW50
IG9mIEdhc3Ryb2VudGVyb2xvZ3ksIENsaW5pY2EgTGFzIENvbmRlcywgVW5pdmVyc2lkYWQgZGUg
Q2hpbGUsIFNhbnRpYWdvLCBDaGlsZS4mI3hEO0RlcGFydG1lbnQgb2YgR2FzdHJvZW50ZXJvbG9n
eSBhbmQgSGVwYXRvbG9neSwgVW5pdmVyc2l0eSBNZWRpY2FsIENlbnRlciBVdHJlY2h0LCBVdHJl
Y2h0LCBUaGUgTmV0aGVybGFuZHMuJiN4RDtEZXBhcnRtZW50IG9mIEdhc3Ryb2VudGVyb2xvZ3ks
IEhlcGF0b2xvZ3ksIGFuZCBOdXRyaXRpb24sIFVuaXZlcnNpdHkgb2YgVGV4YXMgTUQgQW5kZXJz
b24gQ2FuY2VyIENlbnRlciwgSG91c3RvbiwgVGV4YXMsIFVTQS48L2F1dGgtYWRkcmVzcz48dGl0
bGVzPjx0aXRsZT5JbnRlcm5hdGlvbmFsIG11bHRpY2VudGVyIGV4cGVyaWVuY2Ugd2l0aCBhbiBv
dmVyLXRoZS1zY29wZSBjbGlwcGluZyBkZXZpY2UgZm9yIGVuZG9zY29waWMgbWFuYWdlbWVudCBv
ZiBHSSBkZWZlY3R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EwLTIyPC9wYWdlcz48
dm9sdW1lPjgwPC92b2x1bWU+PG51bWJlcj40PC9udW1iZXI+PGRhdGVzPjx5ZWFyPjIwMTQ8L3ll
YXI+PHB1Yi1kYXRlcz48ZGF0ZT5PY3Q8L2RhdGU+PC9wdWItZGF0ZXM+PC9kYXRlcz48aXNibj4x
MDk3LTY3NzkgKEVsZWN0cm9uaWMpJiN4RDswMDE2LTUxMDcgKExpbmtpbmcpPC9pc2JuPjxhY2Nl
c3Npb24tbnVtPjI0OTA4MTkxPC9hY2Nlc3Npb24tbnVtPjx1cmxzPjxyZWxhdGVkLXVybHM+PHVy
bD5odHRwOi8vd3d3Lm5jYmkubmxtLm5paC5nb3YvcHVibWVkLzI0OTA4MTkxPC91cmw+PC9yZWxh
dGVkLXVybHM+PC91cmxzPjxlbGVjdHJvbmljLXJlc291cmNlLW51bT4xMC4xMDE2L2ouZ2llLjIw
MTQuMDMuMDQ5PC9lbGVjdHJvbmljLXJlc291cmNlLW51bT48L3JlY29yZD48L0NpdGU+PENpdGU+
PEF1dGhvcj5LaW08L0F1dGhvcj48WWVhcj4yMDE0PC9ZZWFyPjxSZWNOdW0+NDA5PC9SZWNOdW0+
PHJlY29yZD48cmVjLW51bWJlcj40MDk8L3JlYy1udW1iZXI+PGZvcmVpZ24ta2V5cz48a2V5IGFw
cD0iRU4iIGRiLWlkPSJ0dmV4dGZ4ZHl4dnJlaGV2ZmZ6NTIyOWJhcGZycjB4MmR2MHIiPjQwOTwv
a2V5PjwvZm9yZWlnbi1rZXlzPjxyZWYtdHlwZSBuYW1lPSJKb3VybmFsIEFydGljbGUiPjE3PC9y
ZWYtdHlwZT48Y29udHJpYnV0b3JzPjxhdXRob3JzPjxhdXRob3I+S2ltLCBILiBILjwvYXV0aG9y
PjxhdXRob3I+S3llLCBCLiBILjwvYXV0aG9yPjxhdXRob3I+S2ltLCBILiBKLjwvYXV0aG9yPjxh
dXRob3I+Q2hvLCBILiBNLjwvYXV0aG9yPjwvYXV0aG9ycz48L2NvbnRyaWJ1dG9ycz48YXV0aC1h
ZGRyZXNzPkRlcGFydG1lbnQgb2YgU3VyZ2VyeSwgU3QuIFZpbmNlbnQmYXBvcztzIEhvc3BpdGFs
LCBUaGUgQ2F0aG9saWMgVW5pdmVyc2l0eSBvZiBLb3JlYSBDb2xsZWdlIG9mIE1lZGljaW5lLCBT
dXdvbiwgS29yZWEuPC9hdXRoLWFkZHJlc3M+PHRpdGxlcz48dGl0bGU+UHJvbXB0IG1hbmFnZW1l
bnQgaXMgbW9zdCBpbXBvcnRhbnQgZm9yIGNvbG9uaWMgcGVyZm9yYXRpb24gYWZ0ZXIgY29sb25v
c2NvcHk8L3RpdGxlPjxzZWNvbmRhcnktdGl0bGU+QW5uIENvbG9wcm9jdG9sPC9zZWNvbmRhcnkt
dGl0bGU+PGFsdC10aXRsZT5Bbm5hbHMgb2YgY29sb3Byb2N0b2xvZ3k8L2FsdC10aXRsZT48L3Rp
dGxlcz48cGVyaW9kaWNhbD48ZnVsbC10aXRsZT5Bbm4gQ29sb3Byb2N0b2w8L2Z1bGwtdGl0bGU+
PGFiYnItMT5Bbm5hbHMgb2YgY29sb3Byb2N0b2xvZ3k8L2FiYnItMT48L3BlcmlvZGljYWw+PGFs
dC1wZXJpb2RpY2FsPjxmdWxsLXRpdGxlPkFubiBDb2xvcHJvY3RvbDwvZnVsbC10aXRsZT48YWJi
ci0xPkFubmFscyBvZiBjb2xvcHJvY3RvbG9neTwvYWJici0xPjwvYWx0LXBlcmlvZGljYWw+PHBh
Z2VzPjIyOC0zMTwvcGFnZXM+PHZvbHVtZT4zMDwvdm9sdW1lPjxudW1iZXI+NTwvbnVtYmVyPjxk
YXRlcz48eWVhcj4yMDE0PC95ZWFyPjxwdWItZGF0ZXM+PGRhdGU+T2N0PC9kYXRlPjwvcHViLWRh
dGVzPjwvZGF0ZXM+PGlzYm4+MjI4Ny05NzE0IChQcmludCkmI3hEOzIyODctOTcxNCAoTGlua2lu
Zyk8L2lzYm4+PGFjY2Vzc2lvbi1udW0+MjUzNjA0MzA8L2FjY2Vzc2lvbi1udW0+PHVybHM+PHJl
bGF0ZWQtdXJscz48dXJsPmh0dHA6Ly93d3cubmNiaS5ubG0ubmloLmdvdi9wdWJtZWQvMjUzNjA0
MzA8L3VybD48L3JlbGF0ZWQtdXJscz48L3VybHM+PGN1c3RvbTI+NDIxMzkzOTwvY3VzdG9tMj48
ZWxlY3Ryb25pYy1yZXNvdXJjZS1udW0+MTAuMzM5My9hYy4yMDE0LjMwLjUuMjI4PC9lbGVjdHJv
bmljLXJlc291cmNlLW51bT48L3JlY29yZD48L0NpdGU+PENpdGU+PEF1dGhvcj5RYWRlZXI8L0F1
dGhvcj48WWVhcj4yMDA3PC9ZZWFyPjxSZWNOdW0+NDA4PC9SZWNOdW0+PHJlY29yZD48cmVjLW51
bWJlcj40MDg8L3JlYy1udW1iZXI+PGZvcmVpZ24ta2V5cz48a2V5IGFwcD0iRU4iIGRiLWlkPSJ0
dmV4dGZ4ZHl4dnJlaGV2ZmZ6NTIyOWJhcGZycjB4MmR2MHIiPjQwODwva2V5PjwvZm9yZWlnbi1r
ZXlzPjxyZWYtdHlwZSBuYW1lPSJKb3VybmFsIEFydGljbGUiPjE3PC9yZWYtdHlwZT48Y29udHJp
YnV0b3JzPjxhdXRob3JzPjxhdXRob3I+UWFkZWVyLCBNLiBBLjwvYXV0aG9yPjxhdXRob3I+RHVt
b3QsIEouIEEuPC9hdXRob3I+PGF1dGhvcj5WYXJnbywgSi4gSi48L2F1dGhvcj48YXV0aG9yPkxv
cGV6LCBBLiBSLjwvYXV0aG9yPjxhdXRob3I+UmljZSwgVC4gVy48L2F1dGhvcj48L2F1dGhvcnM+
PC9jb250cmlidXRvcnM+PGF1dGgtYWRkcmVzcz5EZXBhcnRtZW50IG9mIEdhc3Ryb2VudGVyb2xv
Z3kgYW5kIEhlcGF0b2xvZ3ksIENsZXZlbGFuZCBDbGluaWMsIENsZXZlbGFuZCwgT2hpbyA0NDE5
NSwgVVNBLjwvYXV0aC1hZGRyZXNzPjx0aXRsZXM+PHRpdGxlPkVuZG9zY29waWMgY2xpcHMgZm9y
IGNsb3NpbmcgZXNvcGhhZ2VhbCBwZXJmb3JhdGlvbnM6IGNhc2UgcmVwb3J0IGFuZCBwb29sZWQg
YW5hbHlza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wNS0xMTwvcGFnZXM+PHZvbHVtZT42Njwvdm9sdW1l
PjxudW1iZXI+MzwvbnVtYmVyPjxrZXl3b3Jkcz48a2V5d29yZD5DaHJvbmljIERpc2Vhc2U8L2tl
eXdvcmQ+PGtleXdvcmQ+RWxlY3Ryb2NvYWd1bGF0aW9uPC9rZXl3b3JkPjxrZXl3b3JkPkVzb3Bo
YWdlYWwgRmlzdHVsYS8qc3VyZ2VyeTwva2V5d29yZD48a2V5d29yZD5Fc29waGFnZWFsIFBlcmZv
cmF0aW9uLypzdXJnZXJ5PC9rZXl3b3JkPjxrZXl3b3JkPipFc29waGFnb3Njb3B5PC9rZXl3b3Jk
PjxrZXl3b3JkPkZlbWFsZTwva2V5d29yZD48a2V5d29yZD5HYXN0cm9wbGFzdHkvYWR2ZXJzZSBl
ZmZlY3RzPC9rZXl3b3JkPjxrZXl3b3JkPkh1bWFuczwva2V5d29yZD48a2V5d29yZD5JYXRyb2dl
bmljIERpc2Vhc2U8L2tleXdvcmQ+PGtleXdvcmQ+TGFwYXJvc2NvcHkvYWR2ZXJzZSBlZmZlY3Rz
PC9rZXl3b3JkPjxrZXl3b3JkPk1pZGRsZSBBZ2VkPC9rZXl3b3JkPjxrZXl3b3JkPlJlY3VycmVu
Y2U8L2tleXdvcmQ+PGtleXdvcmQ+UmVvcGVyYXRpb248L2tleXdvcmQ+PGtleXdvcmQ+U3RlbnRz
PC9rZXl3b3JkPjxrZXl3b3JkPipTdXJnaWNhbCBJbnN0cnVtZW50czwva2V5d29yZD48a2V5d29y
ZD5UcmVhdG1lbnQgRmFpbHVyZTwva2V5d29yZD48L2tleXdvcmRzPjxkYXRlcz48eWVhcj4yMDA3
PC95ZWFyPjxwdWItZGF0ZXM+PGRhdGU+U2VwPC9kYXRlPjwvcHViLWRhdGVzPjwvZGF0ZXM+PGlz
Ym4+MDAxNi01MTA3IChQcmludCkmI3hEOzAwMTYtNTEwNyAoTGlua2luZyk8L2lzYm4+PGFjY2Vz
c2lvbi1udW0+MTc3MjU5NTY8L2FjY2Vzc2lvbi1udW0+PHVybHM+PHJlbGF0ZWQtdXJscz48dXJs
Pmh0dHA6Ly93d3cubmNiaS5ubG0ubmloLmdvdi9wdWJtZWQvMTc3MjU5NTY8L3VybD48L3JlbGF0
ZWQtdXJscz48L3VybHM+PGVsZWN0cm9uaWMtcmVzb3VyY2UtbnVtPjEwLjEwMTYvai5naWUuMjAw
Ny4wMy4xMDI4PC9lbGVjdHJvbmljLXJlc291cmNlLW51bT48L3JlY29yZD48L0NpdGU+PC9FbmRO
b3RlPgB=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957787" w:rsidRPr="0093394A">
        <w:rPr>
          <w:rFonts w:ascii="Book Antiqua" w:hAnsi="Book Antiqua" w:cs="Helvetica"/>
        </w:rPr>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40" w:tooltip="Albert, 2011 #410" w:history="1">
        <w:r w:rsidR="0036706B" w:rsidRPr="0093394A">
          <w:rPr>
            <w:rFonts w:ascii="Book Antiqua" w:hAnsi="Book Antiqua" w:cs="Helvetica"/>
            <w:noProof/>
            <w:vertAlign w:val="superscript"/>
          </w:rPr>
          <w:t>40-43</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EE5B22" w:rsidRPr="0093394A">
        <w:rPr>
          <w:rFonts w:ascii="Book Antiqua" w:hAnsi="Book Antiqua" w:cs="Helvetica"/>
        </w:rPr>
        <w:t>.</w:t>
      </w:r>
      <w:r w:rsidR="004D492C" w:rsidRPr="0093394A">
        <w:rPr>
          <w:rFonts w:ascii="Book Antiqua" w:hAnsi="Book Antiqua" w:cs="Helvetica"/>
        </w:rPr>
        <w:t xml:space="preserve"> </w:t>
      </w:r>
      <w:r w:rsidR="00EE5B22" w:rsidRPr="0093394A">
        <w:rPr>
          <w:rFonts w:ascii="Book Antiqua" w:hAnsi="Book Antiqua" w:cs="Helvetica"/>
        </w:rPr>
        <w:t>Our experience has been similar to what has previously been reported.</w:t>
      </w:r>
      <w:r w:rsidR="004D492C" w:rsidRPr="0093394A">
        <w:rPr>
          <w:rFonts w:ascii="Book Antiqua" w:hAnsi="Book Antiqua" w:cs="Helvetica"/>
        </w:rPr>
        <w:t xml:space="preserve"> </w:t>
      </w:r>
      <w:r w:rsidR="00EE5B22" w:rsidRPr="0093394A">
        <w:rPr>
          <w:rFonts w:ascii="Book Antiqua" w:hAnsi="Book Antiqua" w:cs="Helvetica"/>
        </w:rPr>
        <w:t xml:space="preserve">Since 2012 we have </w:t>
      </w:r>
      <w:proofErr w:type="spellStart"/>
      <w:r w:rsidR="00EE5B22" w:rsidRPr="0093394A">
        <w:rPr>
          <w:rFonts w:ascii="Book Antiqua" w:hAnsi="Book Antiqua" w:cs="Helvetica"/>
        </w:rPr>
        <w:t>endoscopically</w:t>
      </w:r>
      <w:proofErr w:type="spellEnd"/>
      <w:r w:rsidR="00EE5B22" w:rsidRPr="0093394A">
        <w:rPr>
          <w:rFonts w:ascii="Book Antiqua" w:hAnsi="Book Antiqua" w:cs="Helvetica"/>
        </w:rPr>
        <w:t xml:space="preserve"> </w:t>
      </w:r>
      <w:r w:rsidR="00EE5B22" w:rsidRPr="0093394A">
        <w:rPr>
          <w:rFonts w:ascii="Book Antiqua" w:hAnsi="Book Antiqua" w:cs="Helvetica"/>
        </w:rPr>
        <w:lastRenderedPageBreak/>
        <w:t xml:space="preserve">managed 14 patients with GI fistulae and 6 patients with leaks and achieved a </w:t>
      </w:r>
      <w:r w:rsidR="003C6B5D" w:rsidRPr="0093394A">
        <w:rPr>
          <w:rFonts w:ascii="Book Antiqua" w:hAnsi="Book Antiqua" w:cs="Helvetica"/>
        </w:rPr>
        <w:t>long-term</w:t>
      </w:r>
      <w:r w:rsidR="00EE5B22" w:rsidRPr="0093394A">
        <w:rPr>
          <w:rFonts w:ascii="Book Antiqua" w:hAnsi="Book Antiqua" w:cs="Helvetica"/>
        </w:rPr>
        <w:t xml:space="preserve"> closure rate of 64% and 100% respectively</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Winder J. S.&lt;/Author&gt;&lt;Year&gt;2015&lt;/Year&gt;&lt;RecNum&gt;444&lt;/RecNum&gt;&lt;DisplayText&gt;&lt;style face="superscript"&gt;[44]&lt;/style&gt;&lt;/DisplayText&gt;&lt;record&gt;&lt;rec-number&gt;444&lt;/rec-number&gt;&lt;foreign-keys&gt;&lt;key app="EN" db-id="tvextfxdyxvrehevffz5229bapfrr0x2dv0r"&gt;444&lt;/key&gt;&lt;/foreign-keys&gt;&lt;ref-type name="Conference Paper"&gt;47&lt;/ref-type&gt;&lt;contributors&gt;&lt;authors&gt;&lt;author&gt;Winder J. S., Kulaylat A. N., Schubart J., Hal H. M., Pauli E. M.&lt;/author&gt;&lt;/authors&gt;&lt;/contributors&gt;&lt;titles&gt;&lt;title&gt;Management of gastrointestinal defects using the over the scope clip (OTSC): a retrospective review of one institution&amp;apos;s experience.&lt;/title&gt;&lt;secondary-title&gt;SAGES Annual Surgical Meeting&lt;/secondary-title&gt;&lt;/titles&gt;&lt;dates&gt;&lt;year&gt;2015&lt;/year&gt;&lt;pub-dates&gt;&lt;date&gt;April 15, 2015&lt;/date&gt;&lt;/pub-dates&gt;&lt;/dates&gt;&lt;pub-location&gt;Nashville, TN&lt;/pub-location&gt;&lt;publisher&gt;Surgical Endoscopy&lt;/publisher&gt;&lt;urls&gt;&lt;/urls&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44" w:tooltip="Winder J. S., 2015 #444" w:history="1">
        <w:r w:rsidR="0036706B" w:rsidRPr="0093394A">
          <w:rPr>
            <w:rFonts w:ascii="Book Antiqua" w:hAnsi="Book Antiqua" w:cs="Helvetica"/>
            <w:noProof/>
            <w:vertAlign w:val="superscript"/>
          </w:rPr>
          <w:t>44</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EE5B22" w:rsidRPr="0093394A">
        <w:rPr>
          <w:rFonts w:ascii="Book Antiqua" w:hAnsi="Book Antiqua" w:cs="Helvetica"/>
        </w:rPr>
        <w:t>.</w:t>
      </w:r>
      <w:r w:rsidR="004D492C" w:rsidRPr="0093394A">
        <w:rPr>
          <w:rFonts w:ascii="Book Antiqua" w:hAnsi="Book Antiqua" w:cs="Helvetica"/>
        </w:rPr>
        <w:t xml:space="preserve"> </w:t>
      </w:r>
      <w:r w:rsidR="003C6B5D" w:rsidRPr="0093394A">
        <w:rPr>
          <w:rFonts w:ascii="Book Antiqua" w:hAnsi="Book Antiqua" w:cs="Helvetica"/>
        </w:rPr>
        <w:t xml:space="preserve">We believe there are </w:t>
      </w:r>
      <w:r w:rsidR="006D70BB" w:rsidRPr="0093394A">
        <w:rPr>
          <w:rFonts w:ascii="Book Antiqua" w:hAnsi="Book Antiqua" w:cs="Helvetica"/>
        </w:rPr>
        <w:t>multiple factors affecting the outcome</w:t>
      </w:r>
      <w:r w:rsidR="003C6B5D" w:rsidRPr="0093394A">
        <w:rPr>
          <w:rFonts w:ascii="Book Antiqua" w:hAnsi="Book Antiqua" w:cs="Helvetica"/>
        </w:rPr>
        <w:t xml:space="preserve"> in more chronic GI defects that we will explore in more detail later.</w:t>
      </w:r>
      <w:r w:rsidR="004D492C" w:rsidRPr="0093394A">
        <w:rPr>
          <w:rFonts w:ascii="Book Antiqua" w:hAnsi="Book Antiqua" w:cs="Helvetica"/>
        </w:rPr>
        <w:t xml:space="preserve"> </w:t>
      </w:r>
    </w:p>
    <w:p w14:paraId="12330563" w14:textId="77777777" w:rsidR="005B1F11" w:rsidRPr="0093394A" w:rsidRDefault="005B1F11" w:rsidP="0093394A">
      <w:pPr>
        <w:spacing w:line="360" w:lineRule="auto"/>
        <w:contextualSpacing/>
        <w:jc w:val="both"/>
        <w:rPr>
          <w:rFonts w:ascii="Book Antiqua" w:hAnsi="Book Antiqua" w:cs="Helvetica"/>
        </w:rPr>
      </w:pPr>
    </w:p>
    <w:p w14:paraId="4A625AAA" w14:textId="33F82325" w:rsidR="00A66EDB" w:rsidRPr="0093394A" w:rsidRDefault="00E14ED3" w:rsidP="0093394A">
      <w:pPr>
        <w:spacing w:line="360" w:lineRule="auto"/>
        <w:contextualSpacing/>
        <w:jc w:val="both"/>
        <w:rPr>
          <w:rFonts w:ascii="Book Antiqua" w:hAnsi="Book Antiqua" w:cs="Helvetica"/>
          <w:b/>
          <w:i/>
        </w:rPr>
      </w:pPr>
      <w:r w:rsidRPr="0093394A">
        <w:rPr>
          <w:rFonts w:ascii="Book Antiqua" w:hAnsi="Book Antiqua" w:cs="Helvetica"/>
          <w:b/>
          <w:i/>
        </w:rPr>
        <w:t>Through the</w:t>
      </w:r>
      <w:r w:rsidR="00E53588" w:rsidRPr="0093394A">
        <w:rPr>
          <w:rFonts w:ascii="Book Antiqua" w:hAnsi="Book Antiqua" w:cs="Helvetica"/>
          <w:b/>
          <w:i/>
        </w:rPr>
        <w:t xml:space="preserve"> scope clips</w:t>
      </w:r>
    </w:p>
    <w:p w14:paraId="14C33E71" w14:textId="77777777" w:rsidR="00E53588" w:rsidRPr="0093394A" w:rsidRDefault="00A63A49"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Endoscopic clips t</w:t>
      </w:r>
      <w:r w:rsidR="00417CF1" w:rsidRPr="0093394A">
        <w:rPr>
          <w:rFonts w:ascii="Book Antiqua" w:hAnsi="Book Antiqua" w:cs="Helvetica"/>
        </w:rPr>
        <w:t>hat are passed through the endoscopic working channel</w:t>
      </w:r>
      <w:r w:rsidRPr="0093394A">
        <w:rPr>
          <w:rFonts w:ascii="Book Antiqua" w:hAnsi="Book Antiqua" w:cs="Helvetica"/>
        </w:rPr>
        <w:t xml:space="preserve"> and </w:t>
      </w:r>
      <w:r w:rsidR="00417CF1" w:rsidRPr="0093394A">
        <w:rPr>
          <w:rFonts w:ascii="Book Antiqua" w:hAnsi="Book Antiqua" w:cs="Helvetica"/>
        </w:rPr>
        <w:t xml:space="preserve">are </w:t>
      </w:r>
      <w:r w:rsidRPr="0093394A">
        <w:rPr>
          <w:rFonts w:ascii="Book Antiqua" w:hAnsi="Book Antiqua" w:cs="Helvetica"/>
        </w:rPr>
        <w:t xml:space="preserve">deployed within the lumen of the GI tract </w:t>
      </w:r>
      <w:r w:rsidR="002D7B37" w:rsidRPr="0093394A">
        <w:rPr>
          <w:rFonts w:ascii="Book Antiqua" w:hAnsi="Book Antiqua" w:cs="Helvetica"/>
        </w:rPr>
        <w:t xml:space="preserve">were initially designed for hemostasis and </w:t>
      </w:r>
      <w:proofErr w:type="spellStart"/>
      <w:r w:rsidR="002D7B37" w:rsidRPr="0093394A">
        <w:rPr>
          <w:rFonts w:ascii="Book Antiqua" w:hAnsi="Book Antiqua" w:cs="Helvetica"/>
        </w:rPr>
        <w:t>endoluminal</w:t>
      </w:r>
      <w:proofErr w:type="spellEnd"/>
      <w:r w:rsidR="002D7B37" w:rsidRPr="0093394A">
        <w:rPr>
          <w:rFonts w:ascii="Book Antiqua" w:hAnsi="Book Antiqua" w:cs="Helvetica"/>
        </w:rPr>
        <w:t xml:space="preserve"> marking</w:t>
      </w:r>
      <w:r w:rsidR="000C4B3E" w:rsidRPr="0093394A">
        <w:rPr>
          <w:rFonts w:ascii="Book Antiqua" w:hAnsi="Book Antiqua" w:cs="Helvetica"/>
        </w:rPr>
        <w:t xml:space="preserve"> (</w:t>
      </w:r>
      <w:r w:rsidR="004D492C" w:rsidRPr="0093394A">
        <w:rPr>
          <w:rFonts w:ascii="Book Antiqua" w:hAnsi="Book Antiqua" w:cs="Helvetica"/>
        </w:rPr>
        <w:t>Figure</w:t>
      </w:r>
      <w:r w:rsidR="000C4B3E" w:rsidRPr="0093394A">
        <w:rPr>
          <w:rFonts w:ascii="Book Antiqua" w:hAnsi="Book Antiqua" w:cs="Helvetica"/>
        </w:rPr>
        <w:t xml:space="preserve"> 1)</w:t>
      </w:r>
      <w:r w:rsidR="002D7B37" w:rsidRPr="0093394A">
        <w:rPr>
          <w:rFonts w:ascii="Book Antiqua" w:hAnsi="Book Antiqua" w:cs="Helvetica"/>
        </w:rPr>
        <w:t>.</w:t>
      </w:r>
      <w:r w:rsidR="004D492C" w:rsidRPr="0093394A">
        <w:rPr>
          <w:rFonts w:ascii="Book Antiqua" w:hAnsi="Book Antiqua" w:cs="Helvetica"/>
        </w:rPr>
        <w:t xml:space="preserve"> </w:t>
      </w:r>
      <w:r w:rsidR="003C6B5D" w:rsidRPr="0093394A">
        <w:rPr>
          <w:rFonts w:ascii="Book Antiqua" w:hAnsi="Book Antiqua" w:cs="Helvetica"/>
        </w:rPr>
        <w:t xml:space="preserve">They are also referred to as through the scope clips (TTSC), </w:t>
      </w:r>
      <w:proofErr w:type="spellStart"/>
      <w:r w:rsidR="003C6B5D" w:rsidRPr="0093394A">
        <w:rPr>
          <w:rFonts w:ascii="Book Antiqua" w:hAnsi="Book Antiqua" w:cs="Helvetica"/>
        </w:rPr>
        <w:t>hemoclips</w:t>
      </w:r>
      <w:proofErr w:type="spellEnd"/>
      <w:r w:rsidR="003C6B5D" w:rsidRPr="0093394A">
        <w:rPr>
          <w:rFonts w:ascii="Book Antiqua" w:hAnsi="Book Antiqua" w:cs="Helvetica"/>
        </w:rPr>
        <w:t xml:space="preserve"> and </w:t>
      </w:r>
      <w:proofErr w:type="spellStart"/>
      <w:r w:rsidR="003C6B5D" w:rsidRPr="0093394A">
        <w:rPr>
          <w:rFonts w:ascii="Book Antiqua" w:hAnsi="Book Antiqua" w:cs="Helvetica"/>
        </w:rPr>
        <w:t>endoclips</w:t>
      </w:r>
      <w:proofErr w:type="spellEnd"/>
      <w:r w:rsidR="003C6B5D" w:rsidRPr="0093394A">
        <w:rPr>
          <w:rFonts w:ascii="Book Antiqua" w:hAnsi="Book Antiqua" w:cs="Helvetica"/>
        </w:rPr>
        <w:t>.</w:t>
      </w:r>
      <w:r w:rsidR="004D492C" w:rsidRPr="0093394A">
        <w:rPr>
          <w:rFonts w:ascii="Book Antiqua" w:hAnsi="Book Antiqua" w:cs="Helvetica"/>
        </w:rPr>
        <w:t xml:space="preserve"> </w:t>
      </w:r>
      <w:r w:rsidR="00417CF1" w:rsidRPr="0093394A">
        <w:rPr>
          <w:rFonts w:ascii="Book Antiqua" w:hAnsi="Book Antiqua" w:cs="Helvetica"/>
        </w:rPr>
        <w:t xml:space="preserve">In the </w:t>
      </w:r>
      <w:r w:rsidR="002D7B37" w:rsidRPr="0093394A">
        <w:rPr>
          <w:rFonts w:ascii="Book Antiqua" w:hAnsi="Book Antiqua" w:cs="Helvetica"/>
        </w:rPr>
        <w:t>late</w:t>
      </w:r>
      <w:r w:rsidR="00417CF1" w:rsidRPr="0093394A">
        <w:rPr>
          <w:rFonts w:ascii="Book Antiqua" w:hAnsi="Book Antiqua" w:cs="Helvetica"/>
        </w:rPr>
        <w:t xml:space="preserve"> 1990’s</w:t>
      </w:r>
      <w:r w:rsidR="00CA7784" w:rsidRPr="0093394A">
        <w:rPr>
          <w:rFonts w:ascii="Book Antiqua" w:hAnsi="Book Antiqua" w:cs="Helvetica"/>
        </w:rPr>
        <w:t>,</w:t>
      </w:r>
      <w:r w:rsidR="00417CF1" w:rsidRPr="0093394A">
        <w:rPr>
          <w:rFonts w:ascii="Book Antiqua" w:hAnsi="Book Antiqua" w:cs="Helvetica"/>
        </w:rPr>
        <w:t xml:space="preserve"> </w:t>
      </w:r>
      <w:r w:rsidR="002D7B37" w:rsidRPr="0093394A">
        <w:rPr>
          <w:rFonts w:ascii="Book Antiqua" w:hAnsi="Book Antiqua" w:cs="Helvetica"/>
        </w:rPr>
        <w:t xml:space="preserve">reports emerged describing their use </w:t>
      </w:r>
      <w:r w:rsidRPr="0093394A">
        <w:rPr>
          <w:rFonts w:ascii="Book Antiqua" w:hAnsi="Book Antiqua" w:cs="Helvetica"/>
        </w:rPr>
        <w:t>as a method to close gastric and colonic perforations</w:t>
      </w:r>
      <w:r w:rsidR="0007498A" w:rsidRPr="0093394A">
        <w:rPr>
          <w:rFonts w:ascii="Book Antiqua" w:hAnsi="Book Antiqua" w:cs="Helvetica"/>
        </w:rPr>
        <w:fldChar w:fldCharType="begin">
          <w:fldData xml:space="preserve">PEVuZE5vdGU+PENpdGU+PEF1dGhvcj5CaW5tb2VsbGVyPC9BdXRob3I+PFllYXI+MTk5MzwvWWVh
cj48UmVjTnVtPjM1MTwvUmVjTnVtPjxEaXNwbGF5VGV4dD48c3R5bGUgZmFjZT0ic3VwZXJzY3Jp
cHQiPls0NSw0Nl08L3N0eWxlPjwvRGlzcGxheVRleHQ+PHJlY29yZD48cmVjLW51bWJlcj4zNTE8
L3JlYy1udW1iZXI+PGZvcmVpZ24ta2V5cz48a2V5IGFwcD0iRU4iIGRiLWlkPSJ0dmV4dGZ4ZHl4
dnJlaGV2ZmZ6NTIyOWJhcGZycjB4MmR2MHIiPjM1MTwva2V5PjwvZm9yZWlnbi1rZXlzPjxyZWYt
dHlwZSBuYW1lPSJKb3VybmFsIEFydGljbGUiPjE3PC9yZWYtdHlwZT48Y29udHJpYnV0b3JzPjxh
dXRob3JzPjxhdXRob3I+QmlubW9lbGxlciwgSy4gRi48L2F1dGhvcj48YXV0aG9yPkdyaW1tLCBI
LjwvYXV0aG9yPjxhdXRob3I+U29laGVuZHJhLCBOLjwvYXV0aG9yPjwvYXV0aG9ycz48L2NvbnRy
aWJ1dG9ycz48YXV0aC1hZGRyZXNzPlVuaXZlcnNpdHkgSG9zcGl0YWwgSGFtYnVyZywgRGVwYXJ0
bWVudCBvZiBFbmRvc2NvcGljIFN1cmdlcnksIEdlcm1hbnkuPC9hdXRoLWFkZHJlc3M+PHRpdGxl
cz48dGl0bGU+RW5kb3Njb3BpYyBjbG9zdXJlIG9mIGEgcGVyZm9yYXRpb24gdXNpbmcgbWV0YWxs
aWMgY2xpcHMgYWZ0ZXIgc25hcmUgZXhjaXNpb24gb2YgYSBnYXN0cmljIGxlaW9teW9tY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cyLTQ8L3BhZ2VzPjx2b2x1bWU+Mzk8L3ZvbHVtZT48bnVtYmVyPjI8L251
bWJlcj48a2V5d29yZHM+PGtleXdvcmQ+R2FzdHJvc2NvcHkvKmFkdmVyc2UgZWZmZWN0czwva2V5
d29yZD48a2V5d29yZD5IdW1hbnM8L2tleXdvcmQ+PGtleXdvcmQ+TGVpb215b21hLypzdXJnZXJ5
PC9rZXl3b3JkPjxrZXl3b3JkPk1hbGU8L2tleXdvcmQ+PGtleXdvcmQ+TWlkZGxlIEFnZWQ8L2tl
eXdvcmQ+PGtleXdvcmQ+U3RvbWFjaC8qaW5qdXJpZXMvKnN1cmdlcnk8L2tleXdvcmQ+PGtleXdv
cmQ+U3RvbWFjaCBOZW9wbGFzbXMvKnN1cmdlcnk8L2tleXdvcmQ+PGtleXdvcmQ+V291bmRzLCBQ
ZW5ldHJhdGluZy9zdXJnZXJ5PC9rZXl3b3JkPjwva2V5d29yZHM+PGRhdGVzPjx5ZWFyPjE5OTM8
L3llYXI+PHB1Yi1kYXRlcz48ZGF0ZT5NYXItQXByPC9kYXRlPjwvcHViLWRhdGVzPjwvZGF0ZXM+
PGlzYm4+MDAxNi01MTA3IChQcmludCkmI3hEOzAwMTYtNTEwNyAoTGlua2luZyk8L2lzYm4+PGFj
Y2Vzc2lvbi1udW0+ODQ5NTgzODwvYWNjZXNzaW9uLW51bT48dXJscz48cmVsYXRlZC11cmxzPjx1
cmw+aHR0cDovL3d3dy5uY2JpLm5sbS5uaWguZ292L3B1Ym1lZC84NDk1ODM4PC91cmw+PC9yZWxh
dGVkLXVybHM+PC91cmxzPjwvcmVjb3JkPjwvQ2l0ZT48Q2l0ZT48QXV0aG9yPllvc2hpa2FuZTwv
QXV0aG9yPjxZZWFyPjE5OTc8L1llYXI+PFJlY051bT4zNTI8L1JlY051bT48cmVjb3JkPjxyZWMt
bnVtYmVyPjM1MjwvcmVjLW51bWJlcj48Zm9yZWlnbi1rZXlzPjxrZXkgYXBwPSJFTiIgZGItaWQ9
InR2ZXh0ZnhkeXh2cmVoZXZmZno1MjI5YmFwZnJyMHgyZHYwciI+MzUyPC9rZXk+PC9mb3JlaWdu
LWtleXM+PHJlZi10eXBlIG5hbWU9IkpvdXJuYWwgQXJ0aWNsZSI+MTc8L3JlZi10eXBlPjxjb250
cmlidXRvcnM+PGF1dGhvcnM+PGF1dGhvcj5Zb3NoaWthbmUsIEguPC9hdXRob3I+PGF1dGhvcj5I
aWRhbm8sIEguPC9hdXRob3I+PGF1dGhvcj5TYWtha2liYXJhLCBBLjwvYXV0aG9yPjxhdXRob3I+
QXlha2F3YSwgVC48L2F1dGhvcj48YXV0aG9yPk1vcmksIFMuPC9hdXRob3I+PGF1dGhvcj5LYXdh
c2hpbWEsIEguPC9hdXRob3I+PGF1dGhvcj5Hb3RvLCBILjwvYXV0aG9yPjxhdXRob3I+Tml3YSwg
WS48L2F1dGhvcj48L2F1dGhvcnM+PC9jb250cmlidXRvcnM+PGF1dGgtYWRkcmVzcz5EZXBhcnRt
ZW50IG9mIEludGVybmFsIE1lZGljaW5lLCBIYW5kYSBDaXR5IEhvc3BpdGFsLCBBaWNoaSwgSmFw
YW4uPC9hdXRoLWFkZHJlc3M+PHRpdGxlcz48dGl0bGU+RW5kb3Njb3BpYyByZXBhaXIgYnkgY2xp
cHBpbmcgb2YgaWF0cm9nZW5pYyBjb2xvbmljIHBlcmZvcmF0aW9u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0
NjQtNjwvcGFnZXM+PHZvbHVtZT40Njwvdm9sdW1lPjxudW1iZXI+NTwvbnVtYmVyPjxrZXl3b3Jk
cz48a2V5d29yZD5BZGVub21hLypzdXJnZXJ5PC9rZXl3b3JkPjxrZXl3b3JkPkNvbG9uLyppbmp1
cmllczwva2V5d29yZD48a2V5d29yZD5Db2xvbmljIE5lb3BsYXNtcy8qc3VyZ2VyeTwva2V5d29y
ZD48a2V5d29yZD5IdW1hbnM8L2tleXdvcmQ+PGtleXdvcmQ+KklhdHJvZ2VuaWMgRGlzZWFzZTwv
a2V5d29yZD48a2V5d29yZD5JbnRlc3RpbmFsIFBlcmZvcmF0aW9uLypzdXJnZXJ5PC9rZXl3b3Jk
PjxrZXl3b3JkPk1hbGU8L2tleXdvcmQ+PGtleXdvcmQ+TWlkZGxlIEFnZWQ8L2tleXdvcmQ+PGtl
eXdvcmQ+UG9zdG9wZXJhdGl2ZSBDb21wbGljYXRpb25zLypzdXJnZXJ5PC9rZXl3b3JkPjxrZXl3
b3JkPipTdXJnaWNhbCBJbnN0cnVtZW50czwva2V5d29yZD48L2tleXdvcmRzPjxkYXRlcz48eWVh
cj4xOTk3PC95ZWFyPjxwdWItZGF0ZXM+PGRhdGU+Tm92PC9kYXRlPjwvcHViLWRhdGVzPjwvZGF0
ZXM+PGlzYm4+MDAxNi01MTA3IChQcmludCkmI3hEOzAwMTYtNTEwNyAoTGlua2luZyk8L2lzYm4+
PGFjY2Vzc2lvbi1udW0+OTQwMjEyNjwvYWNjZXNzaW9uLW51bT48dXJscz48cmVsYXRlZC11cmxz
Pjx1cmw+aHR0cDovL3d3dy5uY2JpLm5sbS5uaWguZ292L3B1Ym1lZC85NDAyMTI2PC91cmw+PC9y
ZWxhdGVkLXVybHM+PC91cmxzPjwvcmVjb3JkPjwvQ2l0ZT48L0VuZE5vdGU+AG==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CaW5tb2VsbGVyPC9BdXRob3I+PFllYXI+MTk5MzwvWWVh
cj48UmVjTnVtPjM1MTwvUmVjTnVtPjxEaXNwbGF5VGV4dD48c3R5bGUgZmFjZT0ic3VwZXJzY3Jp
cHQiPls0NSw0Nl08L3N0eWxlPjwvRGlzcGxheVRleHQ+PHJlY29yZD48cmVjLW51bWJlcj4zNTE8
L3JlYy1udW1iZXI+PGZvcmVpZ24ta2V5cz48a2V5IGFwcD0iRU4iIGRiLWlkPSJ0dmV4dGZ4ZHl4
dnJlaGV2ZmZ6NTIyOWJhcGZycjB4MmR2MHIiPjM1MTwva2V5PjwvZm9yZWlnbi1rZXlzPjxyZWYt
dHlwZSBuYW1lPSJKb3VybmFsIEFydGljbGUiPjE3PC9yZWYtdHlwZT48Y29udHJpYnV0b3JzPjxh
dXRob3JzPjxhdXRob3I+QmlubW9lbGxlciwgSy4gRi48L2F1dGhvcj48YXV0aG9yPkdyaW1tLCBI
LjwvYXV0aG9yPjxhdXRob3I+U29laGVuZHJhLCBOLjwvYXV0aG9yPjwvYXV0aG9ycz48L2NvbnRy
aWJ1dG9ycz48YXV0aC1hZGRyZXNzPlVuaXZlcnNpdHkgSG9zcGl0YWwgSGFtYnVyZywgRGVwYXJ0
bWVudCBvZiBFbmRvc2NvcGljIFN1cmdlcnksIEdlcm1hbnkuPC9hdXRoLWFkZHJlc3M+PHRpdGxl
cz48dGl0bGU+RW5kb3Njb3BpYyBjbG9zdXJlIG9mIGEgcGVyZm9yYXRpb24gdXNpbmcgbWV0YWxs
aWMgY2xpcHMgYWZ0ZXIgc25hcmUgZXhjaXNpb24gb2YgYSBnYXN0cmljIGxlaW9teW9tY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cyLTQ8L3BhZ2VzPjx2b2x1bWU+Mzk8L3ZvbHVtZT48bnVtYmVyPjI8L251
bWJlcj48a2V5d29yZHM+PGtleXdvcmQ+R2FzdHJvc2NvcHkvKmFkdmVyc2UgZWZmZWN0czwva2V5
d29yZD48a2V5d29yZD5IdW1hbnM8L2tleXdvcmQ+PGtleXdvcmQ+TGVpb215b21hLypzdXJnZXJ5
PC9rZXl3b3JkPjxrZXl3b3JkPk1hbGU8L2tleXdvcmQ+PGtleXdvcmQ+TWlkZGxlIEFnZWQ8L2tl
eXdvcmQ+PGtleXdvcmQ+U3RvbWFjaC8qaW5qdXJpZXMvKnN1cmdlcnk8L2tleXdvcmQ+PGtleXdv
cmQ+U3RvbWFjaCBOZW9wbGFzbXMvKnN1cmdlcnk8L2tleXdvcmQ+PGtleXdvcmQ+V291bmRzLCBQ
ZW5ldHJhdGluZy9zdXJnZXJ5PC9rZXl3b3JkPjwva2V5d29yZHM+PGRhdGVzPjx5ZWFyPjE5OTM8
L3llYXI+PHB1Yi1kYXRlcz48ZGF0ZT5NYXItQXByPC9kYXRlPjwvcHViLWRhdGVzPjwvZGF0ZXM+
PGlzYm4+MDAxNi01MTA3IChQcmludCkmI3hEOzAwMTYtNTEwNyAoTGlua2luZyk8L2lzYm4+PGFj
Y2Vzc2lvbi1udW0+ODQ5NTgzODwvYWNjZXNzaW9uLW51bT48dXJscz48cmVsYXRlZC11cmxzPjx1
cmw+aHR0cDovL3d3dy5uY2JpLm5sbS5uaWguZ292L3B1Ym1lZC84NDk1ODM4PC91cmw+PC9yZWxh
dGVkLXVybHM+PC91cmxzPjwvcmVjb3JkPjwvQ2l0ZT48Q2l0ZT48QXV0aG9yPllvc2hpa2FuZTwv
QXV0aG9yPjxZZWFyPjE5OTc8L1llYXI+PFJlY051bT4zNTI8L1JlY051bT48cmVjb3JkPjxyZWMt
bnVtYmVyPjM1MjwvcmVjLW51bWJlcj48Zm9yZWlnbi1rZXlzPjxrZXkgYXBwPSJFTiIgZGItaWQ9
InR2ZXh0ZnhkeXh2cmVoZXZmZno1MjI5YmFwZnJyMHgyZHYwciI+MzUyPC9rZXk+PC9mb3JlaWdu
LWtleXM+PHJlZi10eXBlIG5hbWU9IkpvdXJuYWwgQXJ0aWNsZSI+MTc8L3JlZi10eXBlPjxjb250
cmlidXRvcnM+PGF1dGhvcnM+PGF1dGhvcj5Zb3NoaWthbmUsIEguPC9hdXRob3I+PGF1dGhvcj5I
aWRhbm8sIEguPC9hdXRob3I+PGF1dGhvcj5TYWtha2liYXJhLCBBLjwvYXV0aG9yPjxhdXRob3I+
QXlha2F3YSwgVC48L2F1dGhvcj48YXV0aG9yPk1vcmksIFMuPC9hdXRob3I+PGF1dGhvcj5LYXdh
c2hpbWEsIEguPC9hdXRob3I+PGF1dGhvcj5Hb3RvLCBILjwvYXV0aG9yPjxhdXRob3I+Tml3YSwg
WS48L2F1dGhvcj48L2F1dGhvcnM+PC9jb250cmlidXRvcnM+PGF1dGgtYWRkcmVzcz5EZXBhcnRt
ZW50IG9mIEludGVybmFsIE1lZGljaW5lLCBIYW5kYSBDaXR5IEhvc3BpdGFsLCBBaWNoaSwgSmFw
YW4uPC9hdXRoLWFkZHJlc3M+PHRpdGxlcz48dGl0bGU+RW5kb3Njb3BpYyByZXBhaXIgYnkgY2xp
cHBpbmcgb2YgaWF0cm9nZW5pYyBjb2xvbmljIHBlcmZvcmF0aW9uPC90aXRsZT48c2Vjb25kYXJ5
LXRpdGxlPkdhc3Ryb2ludGVzdCBFbmRvc2M8L3NlY29uZGFyeS10aXRsZT48YWx0LXRpdGxlPkdh
c3Ryb2ludGVzdGluYWwgZW5kb3Njb3B5PC9hbHQtdGl0bGU+PC90aXRsZXM+PHBlcmlvZGljYWw+
PGZ1bGwtdGl0bGU+R2FzdHJvaW50ZXN0IEVuZG9zYzwvZnVsbC10aXRsZT48YWJici0xPkdhc3Ry
b2ludGVzdGluYWwgZW5kb3Njb3B5PC9hYmJyLTE+PC9wZXJpb2RpY2FsPjxhbHQtcGVyaW9kaWNh
bD48ZnVsbC10aXRsZT5HYXN0cm9pbnRlc3QgRW5kb3NjPC9mdWxsLXRpdGxlPjxhYmJyLTE+R2Fz
dHJvaW50ZXN0aW5hbCBlbmRvc2NvcHk8L2FiYnItMT48L2FsdC1wZXJpb2RpY2FsPjxwYWdlcz40
NjQtNjwvcGFnZXM+PHZvbHVtZT40Njwvdm9sdW1lPjxudW1iZXI+NTwvbnVtYmVyPjxrZXl3b3Jk
cz48a2V5d29yZD5BZGVub21hLypzdXJnZXJ5PC9rZXl3b3JkPjxrZXl3b3JkPkNvbG9uLyppbmp1
cmllczwva2V5d29yZD48a2V5d29yZD5Db2xvbmljIE5lb3BsYXNtcy8qc3VyZ2VyeTwva2V5d29y
ZD48a2V5d29yZD5IdW1hbnM8L2tleXdvcmQ+PGtleXdvcmQ+KklhdHJvZ2VuaWMgRGlzZWFzZTwv
a2V5d29yZD48a2V5d29yZD5JbnRlc3RpbmFsIFBlcmZvcmF0aW9uLypzdXJnZXJ5PC9rZXl3b3Jk
PjxrZXl3b3JkPk1hbGU8L2tleXdvcmQ+PGtleXdvcmQ+TWlkZGxlIEFnZWQ8L2tleXdvcmQ+PGtl
eXdvcmQ+UG9zdG9wZXJhdGl2ZSBDb21wbGljYXRpb25zLypzdXJnZXJ5PC9rZXl3b3JkPjxrZXl3
b3JkPipTdXJnaWNhbCBJbnN0cnVtZW50czwva2V5d29yZD48L2tleXdvcmRzPjxkYXRlcz48eWVh
cj4xOTk3PC95ZWFyPjxwdWItZGF0ZXM+PGRhdGU+Tm92PC9kYXRlPjwvcHViLWRhdGVzPjwvZGF0
ZXM+PGlzYm4+MDAxNi01MTA3IChQcmludCkmI3hEOzAwMTYtNTEwNyAoTGlua2luZyk8L2lzYm4+
PGFjY2Vzc2lvbi1udW0+OTQwMjEyNjwvYWNjZXNzaW9uLW51bT48dXJscz48cmVsYXRlZC11cmxz
Pjx1cmw+aHR0cDovL3d3dy5uY2JpLm5sbS5uaWguZ292L3B1Ym1lZC85NDAyMTI2PC91cmw+PC9y
ZWxhdGVkLXVybHM+PC91cmxzPjwvcmVjb3JkPjwvQ2l0ZT48L0VuZE5vdGU+AG==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07498A" w:rsidRPr="0093394A">
        <w:rPr>
          <w:rFonts w:ascii="Book Antiqua" w:hAnsi="Book Antiqua" w:cs="Helvetica"/>
        </w:rPr>
      </w:r>
      <w:r w:rsidR="0007498A"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45" w:tooltip="Binmoeller, 1993 #351" w:history="1">
        <w:r w:rsidR="0036706B" w:rsidRPr="0093394A">
          <w:rPr>
            <w:rFonts w:ascii="Book Antiqua" w:hAnsi="Book Antiqua" w:cs="Helvetica"/>
            <w:noProof/>
            <w:vertAlign w:val="superscript"/>
          </w:rPr>
          <w:t>45</w:t>
        </w:r>
      </w:hyperlink>
      <w:r w:rsidR="0036706B" w:rsidRPr="0093394A">
        <w:rPr>
          <w:rFonts w:ascii="Book Antiqua" w:hAnsi="Book Antiqua" w:cs="Helvetica"/>
          <w:noProof/>
          <w:vertAlign w:val="superscript"/>
        </w:rPr>
        <w:t>,</w:t>
      </w:r>
      <w:hyperlink w:anchor="_ENREF_46" w:tooltip="Yoshikane, 1997 #352" w:history="1">
        <w:r w:rsidR="0036706B" w:rsidRPr="0093394A">
          <w:rPr>
            <w:rFonts w:ascii="Book Antiqua" w:hAnsi="Book Antiqua" w:cs="Helvetica"/>
            <w:noProof/>
            <w:vertAlign w:val="superscript"/>
          </w:rPr>
          <w:t>46</w:t>
        </w:r>
      </w:hyperlink>
      <w:r w:rsidR="0036706B" w:rsidRPr="0093394A">
        <w:rPr>
          <w:rFonts w:ascii="Book Antiqua" w:hAnsi="Book Antiqua" w:cs="Helvetica"/>
          <w:noProof/>
          <w:vertAlign w:val="superscript"/>
        </w:rPr>
        <w:t>]</w:t>
      </w:r>
      <w:r w:rsidR="0007498A" w:rsidRPr="0093394A">
        <w:rPr>
          <w:rFonts w:ascii="Book Antiqua" w:hAnsi="Book Antiqua" w:cs="Helvetica"/>
        </w:rPr>
        <w:fldChar w:fldCharType="end"/>
      </w:r>
      <w:r w:rsidR="0007498A" w:rsidRPr="0093394A">
        <w:rPr>
          <w:rFonts w:ascii="Book Antiqua" w:hAnsi="Book Antiqua" w:cs="Helvetica"/>
        </w:rPr>
        <w:t>.</w:t>
      </w:r>
      <w:r w:rsidR="004D492C" w:rsidRPr="0093394A">
        <w:rPr>
          <w:rFonts w:ascii="Book Antiqua" w:hAnsi="Book Antiqua" w:cs="Helvetica"/>
        </w:rPr>
        <w:t xml:space="preserve"> </w:t>
      </w:r>
      <w:r w:rsidR="00151B14" w:rsidRPr="0093394A">
        <w:rPr>
          <w:rFonts w:ascii="Book Antiqua" w:hAnsi="Book Antiqua" w:cs="Helvetica"/>
        </w:rPr>
        <w:t>Although effective at closing smaller defects, t</w:t>
      </w:r>
      <w:r w:rsidR="0007498A" w:rsidRPr="0093394A">
        <w:rPr>
          <w:rFonts w:ascii="Book Antiqua" w:hAnsi="Book Antiqua" w:cs="Helvetica"/>
        </w:rPr>
        <w:t xml:space="preserve">he ability to close larger </w:t>
      </w:r>
      <w:r w:rsidR="00151B14" w:rsidRPr="0093394A">
        <w:rPr>
          <w:rFonts w:ascii="Book Antiqua" w:hAnsi="Book Antiqua" w:cs="Helvetica"/>
        </w:rPr>
        <w:t>defects</w:t>
      </w:r>
      <w:r w:rsidR="0007498A" w:rsidRPr="0093394A">
        <w:rPr>
          <w:rFonts w:ascii="Book Antiqua" w:hAnsi="Book Antiqua" w:cs="Helvetica"/>
        </w:rPr>
        <w:t xml:space="preserve"> is quite poor due to the small size of the clips, the low gra</w:t>
      </w:r>
      <w:r w:rsidR="001811A6" w:rsidRPr="0093394A">
        <w:rPr>
          <w:rFonts w:ascii="Book Antiqua" w:hAnsi="Book Antiqua" w:cs="Helvetica"/>
        </w:rPr>
        <w:t xml:space="preserve">sping force that they generate </w:t>
      </w:r>
      <w:r w:rsidR="0007498A" w:rsidRPr="0093394A">
        <w:rPr>
          <w:rFonts w:ascii="Book Antiqua" w:hAnsi="Book Antiqua" w:cs="Helvetica"/>
        </w:rPr>
        <w:t>and the inability to grasp deeper tissues</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Binmoeller&lt;/Author&gt;&lt;Year&gt;1993&lt;/Year&gt;&lt;RecNum&gt;351&lt;/RecNum&gt;&lt;DisplayText&gt;&lt;style face="superscript"&gt;[45]&lt;/style&gt;&lt;/DisplayText&gt;&lt;record&gt;&lt;rec-number&gt;351&lt;/rec-number&gt;&lt;foreign-keys&gt;&lt;key app="EN" db-id="tvextfxdyxvrehevffz5229bapfrr0x2dv0r"&gt;351&lt;/key&gt;&lt;/foreign-keys&gt;&lt;ref-type name="Journal Article"&gt;17&lt;/ref-type&gt;&lt;contributors&gt;&lt;authors&gt;&lt;author&gt;Binmoeller, K. F.&lt;/author&gt;&lt;author&gt;Grimm, H.&lt;/author&gt;&lt;author&gt;Soehendra, N.&lt;/author&gt;&lt;/authors&gt;&lt;/contributors&gt;&lt;auth-address&gt;University Hospital Hamburg, Department of Endoscopic Surgery, Germany.&lt;/auth-address&gt;&lt;titles&gt;&lt;title&gt;Endoscopic closure of a perforation using metallic clips after snare excision of a gastric leiomyoma&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72-4&lt;/pages&gt;&lt;volume&gt;39&lt;/volume&gt;&lt;number&gt;2&lt;/number&gt;&lt;keywords&gt;&lt;keyword&gt;Gastroscopy/*adverse effects&lt;/keyword&gt;&lt;keyword&gt;Humans&lt;/keyword&gt;&lt;keyword&gt;Leiomyoma/*surgery&lt;/keyword&gt;&lt;keyword&gt;Male&lt;/keyword&gt;&lt;keyword&gt;Middle Aged&lt;/keyword&gt;&lt;keyword&gt;Stomach/*injuries/*surgery&lt;/keyword&gt;&lt;keyword&gt;Stomach Neoplasms/*surgery&lt;/keyword&gt;&lt;keyword&gt;Wounds, Penetrating/surgery&lt;/keyword&gt;&lt;/keywords&gt;&lt;dates&gt;&lt;year&gt;1993&lt;/year&gt;&lt;pub-dates&gt;&lt;date&gt;Mar-Apr&lt;/date&gt;&lt;/pub-dates&gt;&lt;/dates&gt;&lt;isbn&gt;0016-5107 (Print)&amp;#xD;0016-5107 (Linking)&lt;/isbn&gt;&lt;accession-num&gt;8495838&lt;/accession-num&gt;&lt;urls&gt;&lt;related-urls&gt;&lt;url&gt;http://www.ncbi.nlm.nih.gov/pubmed/8495838&lt;/url&gt;&lt;/related-urls&gt;&lt;/urls&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45" w:tooltip="Binmoeller, 1993 #351" w:history="1">
        <w:r w:rsidR="0036706B" w:rsidRPr="0093394A">
          <w:rPr>
            <w:rFonts w:ascii="Book Antiqua" w:hAnsi="Book Antiqua" w:cs="Helvetica"/>
            <w:noProof/>
            <w:vertAlign w:val="superscript"/>
          </w:rPr>
          <w:t>45</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07498A" w:rsidRPr="0093394A">
        <w:rPr>
          <w:rFonts w:ascii="Book Antiqua" w:hAnsi="Book Antiqua" w:cs="Helvetica"/>
        </w:rPr>
        <w:t>.</w:t>
      </w:r>
      <w:r w:rsidR="004D492C" w:rsidRPr="0093394A">
        <w:rPr>
          <w:rFonts w:ascii="Book Antiqua" w:hAnsi="Book Antiqua" w:cs="Helvetica"/>
        </w:rPr>
        <w:t xml:space="preserve"> </w:t>
      </w:r>
      <w:r w:rsidR="002D7B37" w:rsidRPr="0093394A">
        <w:rPr>
          <w:rFonts w:ascii="Book Antiqua" w:hAnsi="Book Antiqua" w:cs="Helvetica"/>
        </w:rPr>
        <w:t xml:space="preserve">They are </w:t>
      </w:r>
      <w:r w:rsidR="001811A6" w:rsidRPr="0093394A">
        <w:rPr>
          <w:rFonts w:ascii="Book Antiqua" w:hAnsi="Book Antiqua" w:cs="Helvetica"/>
        </w:rPr>
        <w:t xml:space="preserve">more </w:t>
      </w:r>
      <w:r w:rsidR="002D7B37" w:rsidRPr="0093394A">
        <w:rPr>
          <w:rFonts w:ascii="Book Antiqua" w:hAnsi="Book Antiqua" w:cs="Helvetica"/>
        </w:rPr>
        <w:t>effective at closing surgically incised tissue with straight regular edges, as opposed to tissue that was bluntly perforated with irregular</w:t>
      </w:r>
      <w:r w:rsidR="00D178F5" w:rsidRPr="0093394A">
        <w:rPr>
          <w:rFonts w:ascii="Book Antiqua" w:hAnsi="Book Antiqua" w:cs="Helvetica"/>
        </w:rPr>
        <w:t xml:space="preserve">, </w:t>
      </w:r>
      <w:r w:rsidR="002D7B37" w:rsidRPr="0093394A">
        <w:rPr>
          <w:rFonts w:ascii="Book Antiqua" w:hAnsi="Book Antiqua" w:cs="Helvetica"/>
        </w:rPr>
        <w:t>striated</w:t>
      </w:r>
      <w:r w:rsidR="00D178F5" w:rsidRPr="0093394A">
        <w:rPr>
          <w:rFonts w:ascii="Book Antiqua" w:hAnsi="Book Antiqua" w:cs="Helvetica"/>
        </w:rPr>
        <w:t xml:space="preserve"> or gaping edges.</w:t>
      </w:r>
      <w:r w:rsidR="004D492C" w:rsidRPr="0093394A">
        <w:rPr>
          <w:rFonts w:ascii="Book Antiqua" w:hAnsi="Book Antiqua" w:cs="Helvetica"/>
        </w:rPr>
        <w:t xml:space="preserve"> </w:t>
      </w:r>
      <w:r w:rsidR="00D178F5" w:rsidRPr="0093394A">
        <w:rPr>
          <w:rFonts w:ascii="Book Antiqua" w:hAnsi="Book Antiqua" w:cs="Helvetica"/>
        </w:rPr>
        <w:t xml:space="preserve">Their effectiveness at closing surgically incised mucosal edges has been well documented in the areas of </w:t>
      </w:r>
      <w:proofErr w:type="spellStart"/>
      <w:r w:rsidR="00D178F5" w:rsidRPr="0093394A">
        <w:rPr>
          <w:rFonts w:ascii="Book Antiqua" w:hAnsi="Book Antiqua" w:cs="Helvetica"/>
        </w:rPr>
        <w:t>submucosal</w:t>
      </w:r>
      <w:proofErr w:type="spellEnd"/>
      <w:r w:rsidR="00D178F5" w:rsidRPr="0093394A">
        <w:rPr>
          <w:rFonts w:ascii="Book Antiqua" w:hAnsi="Book Antiqua" w:cs="Helvetica"/>
        </w:rPr>
        <w:t xml:space="preserve"> dissection and POEM</w:t>
      </w:r>
      <w:r w:rsidR="00E6332C" w:rsidRPr="0093394A">
        <w:rPr>
          <w:rFonts w:ascii="Book Antiqua" w:hAnsi="Book Antiqua" w:cs="Helvetica"/>
        </w:rPr>
        <w:t xml:space="preserve"> (</w:t>
      </w:r>
      <w:r w:rsidR="004D492C" w:rsidRPr="0093394A">
        <w:rPr>
          <w:rFonts w:ascii="Book Antiqua" w:hAnsi="Book Antiqua" w:cs="Helvetica"/>
        </w:rPr>
        <w:t>Figure</w:t>
      </w:r>
      <w:r w:rsidR="00E6332C" w:rsidRPr="0093394A">
        <w:rPr>
          <w:rFonts w:ascii="Book Antiqua" w:hAnsi="Book Antiqua" w:cs="Helvetica"/>
        </w:rPr>
        <w:t xml:space="preserve"> 2)</w:t>
      </w:r>
      <w:r w:rsidR="00957787" w:rsidRPr="0093394A">
        <w:rPr>
          <w:rFonts w:ascii="Book Antiqua" w:hAnsi="Book Antiqua" w:cs="Helvetica"/>
        </w:rPr>
        <w:fldChar w:fldCharType="begin">
          <w:fldData xml:space="preserve">PEVuZE5vdGU+PENpdGU+PEF1dGhvcj5Jbm91ZTwvQXV0aG9yPjxZZWFyPjIwMTA8L1llYXI+PFJl
Y051bT40MzI8L1JlY051bT48RGlzcGxheVRleHQ+PHN0eWxlIGZhY2U9InN1cGVyc2NyaXB0Ij5b
NDctNTBdPC9zdHlsZT48L0Rpc3BsYXlUZXh0PjxyZWNvcmQ+PHJlYy1udW1iZXI+NDMyPC9yZWMt
bnVtYmVyPjxmb3JlaWduLWtleXM+PGtleSBhcHA9IkVOIiBkYi1pZD0idHZleHRmeGR5eHZyZWhl
dmZmejUyMjliYXBmcnIweDJkdjByIj40MzI8L2tleT48L2ZvcmVpZ24ta2V5cz48cmVmLXR5cGUg
bmFtZT0iSm91cm5hbCBBcnRpY2xlIj4xNzwvcmVmLXR5cGU+PGNvbnRyaWJ1dG9ycz48YXV0aG9y
cz48YXV0aG9yPklub3VlLCBILjwvYXV0aG9yPjxhdXRob3I+TWluYW1pLCBILjwvYXV0aG9yPjxh
dXRob3I+S29iYXlhc2hpLCBZLjwvYXV0aG9yPjxhdXRob3I+U2F0bywgWS48L2F1dGhvcj48YXV0
aG9yPkthZ2EsIE0uPC9hdXRob3I+PGF1dGhvcj5TdXp1a2ksIE0uPC9hdXRob3I+PGF1dGhvcj5T
YXRvZGF0ZSwgSC48L2F1dGhvcj48YXV0aG9yPk9kYWthLCBOLjwvYXV0aG9yPjxhdXRob3I+SXRv
aCwgSC48L2F1dGhvcj48YXV0aG9yPkt1ZG8sIFMuPC9hdXRob3I+PC9hdXRob3JzPjwvY29udHJp
YnV0b3JzPjxhdXRoLWFkZHJlc3M+RGlnZXN0aXZlIERpc2Vhc2UgQ2VudGVyLCBTaG93YSBVbml2
ZXJzaXR5IE5vcnRoZXJuIFlva29oYW1hIEhvc3BpdGFsLCBZb2tvaGFtYSAyMjQtODUwMyBKYXBh
bi4gaGFydWlub3VlNzc3QHlhaG9vLmNvLmpwPC9hdXRoLWFkZHJlc3M+PHRpdGxlcz48dGl0bGU+
UGVyb3JhbCBlbmRvc2NvcGljIG15b3RvbXkgKFBPRU0pIGZvciBlc29waGFnZWFsIGFjaGFsYXN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Y1LTcx
PC9wYWdlcz48dm9sdW1lPjQyPC92b2x1bWU+PG51bWJlcj40PC9udW1iZXI+PGtleXdvcmRzPjxr
ZXl3b3JkPkFkdWx0PC9rZXl3b3JkPjxrZXl3b3JkPkVzb3BoYWdlYWwgQWNoYWxhc2lhLypzdXJn
ZXJ5PC9rZXl3b3JkPjxrZXl3b3JkPipFc29waGFnb3Njb3B5PC9rZXl3b3JkPjxrZXl3b3JkPkVz
b3BoYWd1cy8qc3VyZ2VyeTwva2V5d29yZD48a2V5d29yZD5GZW1hbGU8L2tleXdvcmQ+PGtleXdv
cmQ+SHVtYW5zPC9rZXl3b3JkPjxrZXl3b3JkPk1hbGU8L2tleXdvcmQ+PC9rZXl3b3Jkcz48ZGF0
ZXM+PHllYXI+MjAxMDwveWVhcj48cHViLWRhdGVzPjxkYXRlPkFwcjwvZGF0ZT48L3B1Yi1kYXRl
cz48L2RhdGVzPjxpc2JuPjE0MzgtODgxMiAoRWxlY3Ryb25pYykmI3hEOzAwMTMtNzI2WCAoTGlu
a2luZyk8L2lzYm4+PGFjY2Vzc2lvbi1udW0+MjAzNTQ5Mzc8L2FjY2Vzc2lvbi1udW0+PHVybHM+
PHJlbGF0ZWQtdXJscz48dXJsPmh0dHA6Ly93d3cubmNiaS5ubG0ubmloLmdvdi9wdWJtZWQvMjAz
NTQ5Mzc8L3VybD48L3JlbGF0ZWQtdXJscz48L3VybHM+PGVsZWN0cm9uaWMtcmVzb3VyY2UtbnVt
PjEwLjEwNTUvcy0wMDI5LTEyNDQwODA8L2VsZWN0cm9uaWMtcmVzb3VyY2UtbnVtPjwvcmVjb3Jk
PjwvQ2l0ZT48Q2l0ZT48QXV0aG9yPk9yZW5zdGVpbjwvQXV0aG9yPjxZZWFyPjIwMTQ8L1llYXI+
PFJlY051bT40Njk8L1JlY051bT48cmVjb3JkPjxyZWMtbnVtYmVyPjQ2OTwvcmVjLW51bWJlcj48
Zm9yZWlnbi1rZXlzPjxrZXkgYXBwPSJFTiIgZGItaWQ9InR2ZXh0ZnhkeXh2cmVoZXZmZno1MjI5
YmFwZnJyMHgyZHYwciI+NDY5PC9rZXk+PC9mb3JlaWduLWtleXM+PHJlZi10eXBlIG5hbWU9Ikpv
dXJuYWwgQXJ0aWNsZSI+MTc8L3JlZi10eXBlPjxjb250cmlidXRvcnM+PGF1dGhvcnM+PGF1dGhv
cj5PcmVuc3RlaW4sIFMuIEIuPC9hdXRob3I+PGF1dGhvcj5SYWlnYW5pLCBTLjwvYXV0aG9yPjxh
dXRob3I+V3UsIFkuIFYuPC9hdXRob3I+PGF1dGhvcj5QYXVsaSwgRS4gTS48L2F1dGhvcj48YXV0
aG9yPlBoaWxsaXBzLCBNLiBTLjwvYXV0aG9yPjxhdXRob3I+UG9uc2t5LCBKLiBMLjwvYXV0aG9y
PjxhdXRob3I+TWFya3MsIEouIE0uPC9hdXRob3I+PC9hdXRob3JzPjwvY29udHJpYnV0b3JzPjxh
dXRoLWFkZHJlc3M+RGVwYXJ0bWVudCBvZiBTdXJnZXJ5LCBVbml2ZXJzaXR5IEhvc3BpdGFscyBD
YXNlIE1lZGljYWwgQ2VudGVyLCAxMTEwMCBFdWNsaWQgQXZlbnVlLCBDbGV2ZWxhbmQsIE9ILCA0
NDEwNiwgVVNBLjwvYXV0aC1hZGRyZXNzPjx0aXRsZXM+PHRpdGxlPlBlcm9yYWwgZW5kb3Njb3Bp
YyBteW90b215IChQT0VNKSBsZWFkcyB0byBzaW1pbGFyIHJlc3VsdHMgaW4gcGF0aWVudHMgd2l0
aCBhbmQgd2l0aG91dCBwcmlvciBlbmRvc2NvcGljIG9yIHN1cmdpY2FsIHRoZXJhcH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GRhdGVzPjx5ZWFyPjIwMTQ8L3llYXI+PHB1Yi1kYXRlcz48ZGF0ZT5TZXAg
MjQ8L2RhdGU+PC9wdWItZGF0ZXM+PC9kYXRlcz48aXNibj4xNDMyLTIyMTggKEVsZWN0cm9uaWMp
JiN4RDswOTMwLTI3OTQgKExpbmtpbmcpPC9pc2JuPjxhY2Nlc3Npb24tbnVtPjI1MjQ5MTQzPC9h
Y2Nlc3Npb24tbnVtPjx1cmxzPjxyZWxhdGVkLXVybHM+PHVybD5odHRwOi8vd3d3Lm5jYmkubmxt
Lm5paC5nb3YvcHVibWVkLzI1MjQ5MTQzPC91cmw+PC9yZWxhdGVkLXVybHM+PC91cmxzPjxlbGVj
dHJvbmljLXJlc291cmNlLW51bT4xMC4xMDA3L3MwMDQ2NC0wMTQtMzc4Mi01PC9lbGVjdHJvbmlj
LXJlc291cmNlLW51bT48L3JlY29yZD48L0NpdGU+PENpdGU+PEF1dGhvcj5Qb25za3k8L0F1dGhv
cj48WWVhcj4yMDEyPC9ZZWFyPjxSZWNOdW0+NDY4PC9SZWNOdW0+PHJlY29yZD48cmVjLW51bWJl
cj40Njg8L3JlYy1udW1iZXI+PGZvcmVpZ24ta2V5cz48a2V5IGFwcD0iRU4iIGRiLWlkPSJ0dmV4
dGZ4ZHl4dnJlaGV2ZmZ6NTIyOWJhcGZycjB4MmR2MHIiPjQ2ODwva2V5PjwvZm9yZWlnbi1rZXlz
PjxyZWYtdHlwZSBuYW1lPSJKb3VybmFsIEFydGljbGUiPjE3PC9yZWYtdHlwZT48Y29udHJpYnV0
b3JzPjxhdXRob3JzPjxhdXRob3I+UG9uc2t5LCBKLiBMLjwvYXV0aG9yPjxhdXRob3I+TWFya3Ms
IEouIE0uPC9hdXRob3I+PGF1dGhvcj5QYXVsaSwgRS4gTS48L2F1dGhvcj48L2F1dGhvcnM+PC9j
b250cmlidXRvcnM+PGF1dGgtYWRkcmVzcz5EZXBhcnRtZW50IG9mIFN1cmdlcnksIENXUlUgU2No
b29sIG9mIE1lZGljaW5lLCBVbml2ZXJzaXR5IEhvc3BpdGFscywgQ2FzZSBNZWRpY2FsIENlbnRl
ciwgQ2xldmVsYW5kLCBPSCwgVVNBLiBqcG9uc2t5QHlhaG9vLmNvbTwvYXV0aC1hZGRyZXNzPjx0
aXRsZXM+PHRpdGxlPkhvdyBpIGRvIGl0OiBwZXItb3JhbCBlbmRvc2NvcGljIG15b3RvbXkgKFBP
RU0p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MjUxLTU8L3BhZ2VzPjx2b2x1bWU+MTY8L3Zv
bHVtZT48bnVtYmVyPjY8L251bWJlcj48a2V5d29yZHM+PGtleXdvcmQ+KkVuZG9zY29wZXMsIEdh
c3Ryb2ludGVzdGluYWw8L2tleXdvcmQ+PGtleXdvcmQ+RXF1aXBtZW50IERlc2lnbjwva2V5d29y
ZD48a2V5d29yZD5Fc29waGFnZWFsIEFjaGFsYXNpYS8qc3VyZ2VyeTwva2V5d29yZD48a2V5d29y
ZD5Fc29waGFndXMvKnN1cmdlcnk8L2tleXdvcmQ+PGtleXdvcmQ+SHVtYW5zPC9rZXl3b3JkPjxr
ZXl3b3JkPk1vdXRoPC9rZXl3b3JkPjxrZXl3b3JkPk11c2NsZSwgU21vb3RoLypzdXJnZXJ5PC9r
ZXl3b3JkPjxrZXl3b3JkPk5hdHVyYWwgT3JpZmljZSBFbmRvc2NvcGljIFN1cmdlcnkvKm1ldGhv
ZHM8L2tleXdvcmQ+PC9rZXl3b3Jkcz48ZGF0ZXM+PHllYXI+MjAxMjwveWVhcj48cHViLWRhdGVz
PjxkYXRlPkp1bjwvZGF0ZT48L3B1Yi1kYXRlcz48L2RhdGVzPjxpc2JuPjE4NzMtNDYyNiAoRWxl
Y3Ryb25pYykmI3hEOzEwOTEtMjU1WCAoTGlua2luZyk8L2lzYm4+PGFjY2Vzc2lvbi1udW0+MjI0
NTA5NDk8L2FjY2Vzc2lvbi1udW0+PHVybHM+PHJlbGF0ZWQtdXJscz48dXJsPmh0dHA6Ly93d3cu
bmNiaS5ubG0ubmloLmdvdi9wdWJtZWQvMjI0NTA5NDk8L3VybD48L3JlbGF0ZWQtdXJscz48L3Vy
bHM+PGVsZWN0cm9uaWMtcmVzb3VyY2UtbnVtPjEwLjEwMDcvczExNjA1LTAxMi0xODY4LTg8L2Vs
ZWN0cm9uaWMtcmVzb3VyY2UtbnVtPjwvcmVjb3JkPjwvQ2l0ZT48Q2l0ZT48QXV0aG9yPlNoaW1p
enU8L0F1dGhvcj48WWVhcj4yMDA0PC9ZZWFyPjxSZWNOdW0+NDI5PC9SZWNOdW0+PHJlY29yZD48
cmVjLW51bWJlcj40Mjk8L3JlYy1udW1iZXI+PGZvcmVpZ24ta2V5cz48a2V5IGFwcD0iRU4iIGRi
LWlkPSJ0dmV4dGZ4ZHl4dnJlaGV2ZmZ6NTIyOWJhcGZycjB4MmR2MHIiPjQyOTwva2V5PjwvZm9y
ZWlnbi1rZXlzPjxyZWYtdHlwZSBuYW1lPSJKb3VybmFsIEFydGljbGUiPjE3PC9yZWYtdHlwZT48
Y29udHJpYnV0b3JzPjxhdXRob3JzPjxhdXRob3I+U2hpbWl6dSwgWS48L2F1dGhvcj48YXV0aG9y
PkthdG8sIE0uPC9hdXRob3I+PGF1dGhvcj5ZYW1hbW90bywgSi48L2F1dGhvcj48YXV0aG9yPk5h
a2FnYXdhLCBTLjwvYXV0aG9yPjxhdXRob3I+S29tYXRzdSwgWS48L2F1dGhvcj48YXV0aG9yPlRz
dWthZ29zaGksIEguPC9hdXRob3I+PGF1dGhvcj5GdWppdGEsIE0uPC9hdXRob3I+PGF1dGhvcj5I
b3Nva2F3YSwgTS48L2F1dGhvcj48YXV0aG9yPkFzYWthLCBNLjwvYXV0aG9yPjwvYXV0aG9ycz48
L2NvbnRyaWJ1dG9ycz48YXV0aC1hZGRyZXNzPlRoaXJkIERlcGFydG1lbnQgb2YgSW50ZXJuYWwg
TWVkaWNpbmUsIEhva2thaWRvIFVuaXZlcnNpdHkgU2Nob29sIG9mIE1lZGljaW5lLCBTYXBwb3Jv
LCBKYXBhbi48L2F1dGgtYWRkcmVzcz48dGl0bGVzPjx0aXRsZT5FbmRvc2NvcGljIGNsaXAgYXBw
bGljYXRpb24gZm9yIGNsb3N1cmUgb2YgZXNvcGhhZ2VhbCBwZXJmb3JhdGlvbnMgY2F1c2VkIGJ5
IEVNU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M2LTk8L3BhZ2VzPjx2b2x1bWU+NjA8L3ZvbHVtZT48bnVt
YmVyPjQ8L251bWJlcj48a2V5d29yZHM+PGtleXdvcmQ+QWdlZDwva2V5d29yZD48a2V5d29yZD5F
c29waGFnZWFsIE5lb3BsYXNtcy9jb21wbGljYXRpb25zLypzdXJnZXJ5PC9rZXl3b3JkPjxrZXl3
b3JkPkVzb3BoYWdlYWwgUGVyZm9yYXRpb24vKmV0aW9sb2d5LypzdXJnZXJ5L3VsdHJhc29ub2dy
YXBoeTwva2V5d29yZD48a2V5d29yZD4qRXNvcGhhZ29zY29weTwva2V5d29yZD48a2V5d29yZD5F
c29waGFndXMvKnN1cmdlcnk8L2tleXdvcmQ+PGtleXdvcmQ+RmVtYWxlPC9rZXl3b3JkPjxrZXl3
b3JkPkh1bWFuczwva2V5d29yZD48a2V5d29yZD5JYXRyb2dlbmljIERpc2Vhc2U8L2tleXdvcmQ+
PGtleXdvcmQ+SW50cmFvcGVyYXRpdmUgQ29tcGxpY2F0aW9uczwva2V5d29yZD48a2V5d29yZD5N
YWxlPC9rZXl3b3JkPjxrZXl3b3JkPk1pZGRsZSBBZ2VkPC9rZXl3b3JkPjxrZXl3b3JkPk11Y291
cyBNZW1icmFuZS9zdXJnZXJ5PC9rZXl3b3JkPjxrZXl3b3JkPipTdXJnaWNhbCBJbnN0cnVtZW50
czwva2V5d29yZD48L2tleXdvcmRzPjxkYXRlcz48eWVhcj4yMDA0PC95ZWFyPjxwdWItZGF0ZXM+
PGRhdGU+T2N0PC9kYXRlPjwvcHViLWRhdGVzPjwvZGF0ZXM+PGlzYm4+MDAxNi01MTA3IChQcmlu
dCkmI3hEOzAwMTYtNTEwNyAoTGlua2luZyk8L2lzYm4+PGFjY2Vzc2lvbi1udW0+MTU0NzI2OTg8
L2FjY2Vzc2lvbi1udW0+PHVybHM+PHJlbGF0ZWQtdXJscz48dXJsPmh0dHA6Ly93d3cubmNiaS5u
bG0ubmloLmdvdi9wdWJtZWQvMTU0NzI2OTg8L3VybD48L3JlbGF0ZWQtdXJscz48L3VybHM+PC9y
ZWNvcmQ+PC9DaXRlPjwvRW5kTm90ZT5=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Jbm91ZTwvQXV0aG9yPjxZZWFyPjIwMTA8L1llYXI+PFJl
Y051bT40MzI8L1JlY051bT48RGlzcGxheVRleHQ+PHN0eWxlIGZhY2U9InN1cGVyc2NyaXB0Ij5b
NDctNTBdPC9zdHlsZT48L0Rpc3BsYXlUZXh0PjxyZWNvcmQ+PHJlYy1udW1iZXI+NDMyPC9yZWMt
bnVtYmVyPjxmb3JlaWduLWtleXM+PGtleSBhcHA9IkVOIiBkYi1pZD0idHZleHRmeGR5eHZyZWhl
dmZmejUyMjliYXBmcnIweDJkdjByIj40MzI8L2tleT48L2ZvcmVpZ24ta2V5cz48cmVmLXR5cGUg
bmFtZT0iSm91cm5hbCBBcnRpY2xlIj4xNzwvcmVmLXR5cGU+PGNvbnRyaWJ1dG9ycz48YXV0aG9y
cz48YXV0aG9yPklub3VlLCBILjwvYXV0aG9yPjxhdXRob3I+TWluYW1pLCBILjwvYXV0aG9yPjxh
dXRob3I+S29iYXlhc2hpLCBZLjwvYXV0aG9yPjxhdXRob3I+U2F0bywgWS48L2F1dGhvcj48YXV0
aG9yPkthZ2EsIE0uPC9hdXRob3I+PGF1dGhvcj5TdXp1a2ksIE0uPC9hdXRob3I+PGF1dGhvcj5T
YXRvZGF0ZSwgSC48L2F1dGhvcj48YXV0aG9yPk9kYWthLCBOLjwvYXV0aG9yPjxhdXRob3I+SXRv
aCwgSC48L2F1dGhvcj48YXV0aG9yPkt1ZG8sIFMuPC9hdXRob3I+PC9hdXRob3JzPjwvY29udHJp
YnV0b3JzPjxhdXRoLWFkZHJlc3M+RGlnZXN0aXZlIERpc2Vhc2UgQ2VudGVyLCBTaG93YSBVbml2
ZXJzaXR5IE5vcnRoZXJuIFlva29oYW1hIEhvc3BpdGFsLCBZb2tvaGFtYSAyMjQtODUwMyBKYXBh
bi4gaGFydWlub3VlNzc3QHlhaG9vLmNvLmpwPC9hdXRoLWFkZHJlc3M+PHRpdGxlcz48dGl0bGU+
UGVyb3JhbCBlbmRvc2NvcGljIG15b3RvbXkgKFBPRU0pIGZvciBlc29waGFnZWFsIGFjaGFsYXNp
YTwvdGl0bGU+PHNlY29uZGFyeS10aXRsZT5FbmRvc2NvcHk8L3NlY29uZGFyeS10aXRsZT48YWx0
LXRpdGxlPkVuZG9zY29weTwvYWx0LXRpdGxlPjwvdGl0bGVzPjxwZXJpb2RpY2FsPjxmdWxsLXRp
dGxlPkVuZG9zY29weTwvZnVsbC10aXRsZT48YWJici0xPkVuZG9zY29weTwvYWJici0xPjwvcGVy
aW9kaWNhbD48YWx0LXBlcmlvZGljYWw+PGZ1bGwtdGl0bGU+RW5kb3Njb3B5PC9mdWxsLXRpdGxl
PjxhYmJyLTE+RW5kb3Njb3B5PC9hYmJyLTE+PC9hbHQtcGVyaW9kaWNhbD48cGFnZXM+MjY1LTcx
PC9wYWdlcz48dm9sdW1lPjQyPC92b2x1bWU+PG51bWJlcj40PC9udW1iZXI+PGtleXdvcmRzPjxr
ZXl3b3JkPkFkdWx0PC9rZXl3b3JkPjxrZXl3b3JkPkVzb3BoYWdlYWwgQWNoYWxhc2lhLypzdXJn
ZXJ5PC9rZXl3b3JkPjxrZXl3b3JkPipFc29waGFnb3Njb3B5PC9rZXl3b3JkPjxrZXl3b3JkPkVz
b3BoYWd1cy8qc3VyZ2VyeTwva2V5d29yZD48a2V5d29yZD5GZW1hbGU8L2tleXdvcmQ+PGtleXdv
cmQ+SHVtYW5zPC9rZXl3b3JkPjxrZXl3b3JkPk1hbGU8L2tleXdvcmQ+PC9rZXl3b3Jkcz48ZGF0
ZXM+PHllYXI+MjAxMDwveWVhcj48cHViLWRhdGVzPjxkYXRlPkFwcjwvZGF0ZT48L3B1Yi1kYXRl
cz48L2RhdGVzPjxpc2JuPjE0MzgtODgxMiAoRWxlY3Ryb25pYykmI3hEOzAwMTMtNzI2WCAoTGlu
a2luZyk8L2lzYm4+PGFjY2Vzc2lvbi1udW0+MjAzNTQ5Mzc8L2FjY2Vzc2lvbi1udW0+PHVybHM+
PHJlbGF0ZWQtdXJscz48dXJsPmh0dHA6Ly93d3cubmNiaS5ubG0ubmloLmdvdi9wdWJtZWQvMjAz
NTQ5Mzc8L3VybD48L3JlbGF0ZWQtdXJscz48L3VybHM+PGVsZWN0cm9uaWMtcmVzb3VyY2UtbnVt
PjEwLjEwNTUvcy0wMDI5LTEyNDQwODA8L2VsZWN0cm9uaWMtcmVzb3VyY2UtbnVtPjwvcmVjb3Jk
PjwvQ2l0ZT48Q2l0ZT48QXV0aG9yPk9yZW5zdGVpbjwvQXV0aG9yPjxZZWFyPjIwMTQ8L1llYXI+
PFJlY051bT40Njk8L1JlY051bT48cmVjb3JkPjxyZWMtbnVtYmVyPjQ2OTwvcmVjLW51bWJlcj48
Zm9yZWlnbi1rZXlzPjxrZXkgYXBwPSJFTiIgZGItaWQ9InR2ZXh0ZnhkeXh2cmVoZXZmZno1MjI5
YmFwZnJyMHgyZHYwciI+NDY5PC9rZXk+PC9mb3JlaWduLWtleXM+PHJlZi10eXBlIG5hbWU9Ikpv
dXJuYWwgQXJ0aWNsZSI+MTc8L3JlZi10eXBlPjxjb250cmlidXRvcnM+PGF1dGhvcnM+PGF1dGhv
cj5PcmVuc3RlaW4sIFMuIEIuPC9hdXRob3I+PGF1dGhvcj5SYWlnYW5pLCBTLjwvYXV0aG9yPjxh
dXRob3I+V3UsIFkuIFYuPC9hdXRob3I+PGF1dGhvcj5QYXVsaSwgRS4gTS48L2F1dGhvcj48YXV0
aG9yPlBoaWxsaXBzLCBNLiBTLjwvYXV0aG9yPjxhdXRob3I+UG9uc2t5LCBKLiBMLjwvYXV0aG9y
PjxhdXRob3I+TWFya3MsIEouIE0uPC9hdXRob3I+PC9hdXRob3JzPjwvY29udHJpYnV0b3JzPjxh
dXRoLWFkZHJlc3M+RGVwYXJ0bWVudCBvZiBTdXJnZXJ5LCBVbml2ZXJzaXR5IEhvc3BpdGFscyBD
YXNlIE1lZGljYWwgQ2VudGVyLCAxMTEwMCBFdWNsaWQgQXZlbnVlLCBDbGV2ZWxhbmQsIE9ILCA0
NDEwNiwgVVNBLjwvYXV0aC1hZGRyZXNzPjx0aXRsZXM+PHRpdGxlPlBlcm9yYWwgZW5kb3Njb3Bp
YyBteW90b215IChQT0VNKSBsZWFkcyB0byBzaW1pbGFyIHJlc3VsdHMgaW4gcGF0aWVudHMgd2l0
aCBhbmQgd2l0aG91dCBwcmlvciBlbmRvc2NvcGljIG9yIHN1cmdpY2FsIHRoZXJhcHk8L3RpdGxl
PjxzZWNvbmRhcnktdGl0bGU+U3VyZyBFbmRvc2M8L3NlY29uZGFyeS10aXRsZT48YWx0LXRpdGxl
PlN1cmdpY2FsIGVuZG9zY29weTwvYWx0LXRpdGxlPjwvdGl0bGVzPjxwZXJpb2RpY2FsPjxmdWxs
LXRpdGxlPlN1cmcgRW5kb3NjPC9mdWxsLXRpdGxlPjxhYmJyLTE+U3VyZ2ljYWwgZW5kb3Njb3B5
PC9hYmJyLTE+PC9wZXJpb2RpY2FsPjxhbHQtcGVyaW9kaWNhbD48ZnVsbC10aXRsZT5TdXJnIEVu
ZG9zYzwvZnVsbC10aXRsZT48YWJici0xPlN1cmdpY2FsIGVuZG9zY29weTwvYWJici0xPjwvYWx0
LXBlcmlvZGljYWw+PGRhdGVzPjx5ZWFyPjIwMTQ8L3llYXI+PHB1Yi1kYXRlcz48ZGF0ZT5TZXAg
MjQ8L2RhdGU+PC9wdWItZGF0ZXM+PC9kYXRlcz48aXNibj4xNDMyLTIyMTggKEVsZWN0cm9uaWMp
JiN4RDswOTMwLTI3OTQgKExpbmtpbmcpPC9pc2JuPjxhY2Nlc3Npb24tbnVtPjI1MjQ5MTQzPC9h
Y2Nlc3Npb24tbnVtPjx1cmxzPjxyZWxhdGVkLXVybHM+PHVybD5odHRwOi8vd3d3Lm5jYmkubmxt
Lm5paC5nb3YvcHVibWVkLzI1MjQ5MTQzPC91cmw+PC9yZWxhdGVkLXVybHM+PC91cmxzPjxlbGVj
dHJvbmljLXJlc291cmNlLW51bT4xMC4xMDA3L3MwMDQ2NC0wMTQtMzc4Mi01PC9lbGVjdHJvbmlj
LXJlc291cmNlLW51bT48L3JlY29yZD48L0NpdGU+PENpdGU+PEF1dGhvcj5Qb25za3k8L0F1dGhv
cj48WWVhcj4yMDEyPC9ZZWFyPjxSZWNOdW0+NDY4PC9SZWNOdW0+PHJlY29yZD48cmVjLW51bWJl
cj40Njg8L3JlYy1udW1iZXI+PGZvcmVpZ24ta2V5cz48a2V5IGFwcD0iRU4iIGRiLWlkPSJ0dmV4
dGZ4ZHl4dnJlaGV2ZmZ6NTIyOWJhcGZycjB4MmR2MHIiPjQ2ODwva2V5PjwvZm9yZWlnbi1rZXlz
PjxyZWYtdHlwZSBuYW1lPSJKb3VybmFsIEFydGljbGUiPjE3PC9yZWYtdHlwZT48Y29udHJpYnV0
b3JzPjxhdXRob3JzPjxhdXRob3I+UG9uc2t5LCBKLiBMLjwvYXV0aG9yPjxhdXRob3I+TWFya3Ms
IEouIE0uPC9hdXRob3I+PGF1dGhvcj5QYXVsaSwgRS4gTS48L2F1dGhvcj48L2F1dGhvcnM+PC9j
b250cmlidXRvcnM+PGF1dGgtYWRkcmVzcz5EZXBhcnRtZW50IG9mIFN1cmdlcnksIENXUlUgU2No
b29sIG9mIE1lZGljaW5lLCBVbml2ZXJzaXR5IEhvc3BpdGFscywgQ2FzZSBNZWRpY2FsIENlbnRl
ciwgQ2xldmVsYW5kLCBPSCwgVVNBLiBqcG9uc2t5QHlhaG9vLmNvbTwvYXV0aC1hZGRyZXNzPjx0
aXRsZXM+PHRpdGxlPkhvdyBpIGRvIGl0OiBwZXItb3JhbCBlbmRvc2NvcGljIG15b3RvbXkgKFBP
RU0pPC90aXRsZT48c2Vjb25kYXJ5LXRpdGxlPkogR2FzdHJvaW50ZXN0IFN1cmc8L3NlY29uZGFy
eS10aXRsZT48YWx0LXRpdGxlPkpvdXJuYWwgb2YgZ2FzdHJvaW50ZXN0aW5hbCBzdXJnZXJ5IDog
b2ZmaWNpYWwgam91cm5hbCBvZiB0aGUgU29jaWV0eSBmb3IgU3VyZ2VyeSBvZiB0aGUgQWxpbWVu
dGFyeSBUcmFjdDwvYWx0LXRpdGxlPjwvdGl0bGVzPjxwZXJpb2RpY2FsPjxmdWxsLXRpdGxlPkog
R2FzdHJvaW50ZXN0IFN1cmc8L2Z1bGwtdGl0bGU+PGFiYnItMT5Kb3VybmFsIG9mIGdhc3Ryb2lu
dGVzdGluYWwgc3VyZ2VyeSA6IG9mZmljaWFsIGpvdXJuYWwgb2YgdGhlIFNvY2lldHkgZm9yIFN1
cmdlcnkgb2YgdGhlIEFsaW1lbnRhcnkgVHJhY3Q8L2FiYnItMT48L3BlcmlvZGljYWw+PGFsdC1w
ZXJpb2RpY2FsPjxmdWxsLXRpdGxlPkogR2FzdHJvaW50ZXN0IFN1cmc8L2Z1bGwtdGl0bGU+PGFi
YnItMT5Kb3VybmFsIG9mIGdhc3Ryb2ludGVzdGluYWwgc3VyZ2VyeSA6IG9mZmljaWFsIGpvdXJu
YWwgb2YgdGhlIFNvY2lldHkgZm9yIFN1cmdlcnkgb2YgdGhlIEFsaW1lbnRhcnkgVHJhY3Q8L2Fi
YnItMT48L2FsdC1wZXJpb2RpY2FsPjxwYWdlcz4xMjUxLTU8L3BhZ2VzPjx2b2x1bWU+MTY8L3Zv
bHVtZT48bnVtYmVyPjY8L251bWJlcj48a2V5d29yZHM+PGtleXdvcmQ+KkVuZG9zY29wZXMsIEdh
c3Ryb2ludGVzdGluYWw8L2tleXdvcmQ+PGtleXdvcmQ+RXF1aXBtZW50IERlc2lnbjwva2V5d29y
ZD48a2V5d29yZD5Fc29waGFnZWFsIEFjaGFsYXNpYS8qc3VyZ2VyeTwva2V5d29yZD48a2V5d29y
ZD5Fc29waGFndXMvKnN1cmdlcnk8L2tleXdvcmQ+PGtleXdvcmQ+SHVtYW5zPC9rZXl3b3JkPjxr
ZXl3b3JkPk1vdXRoPC9rZXl3b3JkPjxrZXl3b3JkPk11c2NsZSwgU21vb3RoLypzdXJnZXJ5PC9r
ZXl3b3JkPjxrZXl3b3JkPk5hdHVyYWwgT3JpZmljZSBFbmRvc2NvcGljIFN1cmdlcnkvKm1ldGhv
ZHM8L2tleXdvcmQ+PC9rZXl3b3Jkcz48ZGF0ZXM+PHllYXI+MjAxMjwveWVhcj48cHViLWRhdGVz
PjxkYXRlPkp1bjwvZGF0ZT48L3B1Yi1kYXRlcz48L2RhdGVzPjxpc2JuPjE4NzMtNDYyNiAoRWxl
Y3Ryb25pYykmI3hEOzEwOTEtMjU1WCAoTGlua2luZyk8L2lzYm4+PGFjY2Vzc2lvbi1udW0+MjI0
NTA5NDk8L2FjY2Vzc2lvbi1udW0+PHVybHM+PHJlbGF0ZWQtdXJscz48dXJsPmh0dHA6Ly93d3cu
bmNiaS5ubG0ubmloLmdvdi9wdWJtZWQvMjI0NTA5NDk8L3VybD48L3JlbGF0ZWQtdXJscz48L3Vy
bHM+PGVsZWN0cm9uaWMtcmVzb3VyY2UtbnVtPjEwLjEwMDcvczExNjA1LTAxMi0xODY4LTg8L2Vs
ZWN0cm9uaWMtcmVzb3VyY2UtbnVtPjwvcmVjb3JkPjwvQ2l0ZT48Q2l0ZT48QXV0aG9yPlNoaW1p
enU8L0F1dGhvcj48WWVhcj4yMDA0PC9ZZWFyPjxSZWNOdW0+NDI5PC9SZWNOdW0+PHJlY29yZD48
cmVjLW51bWJlcj40Mjk8L3JlYy1udW1iZXI+PGZvcmVpZ24ta2V5cz48a2V5IGFwcD0iRU4iIGRi
LWlkPSJ0dmV4dGZ4ZHl4dnJlaGV2ZmZ6NTIyOWJhcGZycjB4MmR2MHIiPjQyOTwva2V5PjwvZm9y
ZWlnbi1rZXlzPjxyZWYtdHlwZSBuYW1lPSJKb3VybmFsIEFydGljbGUiPjE3PC9yZWYtdHlwZT48
Y29udHJpYnV0b3JzPjxhdXRob3JzPjxhdXRob3I+U2hpbWl6dSwgWS48L2F1dGhvcj48YXV0aG9y
PkthdG8sIE0uPC9hdXRob3I+PGF1dGhvcj5ZYW1hbW90bywgSi48L2F1dGhvcj48YXV0aG9yPk5h
a2FnYXdhLCBTLjwvYXV0aG9yPjxhdXRob3I+S29tYXRzdSwgWS48L2F1dGhvcj48YXV0aG9yPlRz
dWthZ29zaGksIEguPC9hdXRob3I+PGF1dGhvcj5GdWppdGEsIE0uPC9hdXRob3I+PGF1dGhvcj5I
b3Nva2F3YSwgTS48L2F1dGhvcj48YXV0aG9yPkFzYWthLCBNLjwvYXV0aG9yPjwvYXV0aG9ycz48
L2NvbnRyaWJ1dG9ycz48YXV0aC1hZGRyZXNzPlRoaXJkIERlcGFydG1lbnQgb2YgSW50ZXJuYWwg
TWVkaWNpbmUsIEhva2thaWRvIFVuaXZlcnNpdHkgU2Nob29sIG9mIE1lZGljaW5lLCBTYXBwb3Jv
LCBKYXBhbi48L2F1dGgtYWRkcmVzcz48dGl0bGVzPjx0aXRsZT5FbmRvc2NvcGljIGNsaXAgYXBw
bGljYXRpb24gZm9yIGNsb3N1cmUgb2YgZXNvcGhhZ2VhbCBwZXJmb3JhdGlvbnMgY2F1c2VkIGJ5
IEVNUjwvdGl0bGU+PHNlY29uZGFyeS10aXRsZT5HYXN0cm9pbnRlc3QgRW5kb3NjPC9zZWNvbmRh
cnktdGl0bGU+PGFsdC10aXRsZT5HYXN0cm9pbnRlc3RpbmFsIGVuZG9zY29weTwvYWx0LXRpdGxl
PjwvdGl0bGVzPjxwZXJpb2RpY2FsPjxmdWxsLXRpdGxlPkdhc3Ryb2ludGVzdCBFbmRvc2M8L2Z1
bGwtdGl0bGU+PGFiYnItMT5HYXN0cm9pbnRlc3RpbmFsIGVuZG9zY29weTwvYWJici0xPjwvcGVy
aW9kaWNhbD48YWx0LXBlcmlvZGljYWw+PGZ1bGwtdGl0bGU+R2FzdHJvaW50ZXN0IEVuZG9zYzwv
ZnVsbC10aXRsZT48YWJici0xPkdhc3Ryb2ludGVzdGluYWwgZW5kb3Njb3B5PC9hYmJyLTE+PC9h
bHQtcGVyaW9kaWNhbD48cGFnZXM+NjM2LTk8L3BhZ2VzPjx2b2x1bWU+NjA8L3ZvbHVtZT48bnVt
YmVyPjQ8L251bWJlcj48a2V5d29yZHM+PGtleXdvcmQ+QWdlZDwva2V5d29yZD48a2V5d29yZD5F
c29waGFnZWFsIE5lb3BsYXNtcy9jb21wbGljYXRpb25zLypzdXJnZXJ5PC9rZXl3b3JkPjxrZXl3
b3JkPkVzb3BoYWdlYWwgUGVyZm9yYXRpb24vKmV0aW9sb2d5LypzdXJnZXJ5L3VsdHJhc29ub2dy
YXBoeTwva2V5d29yZD48a2V5d29yZD4qRXNvcGhhZ29zY29weTwva2V5d29yZD48a2V5d29yZD5F
c29waGFndXMvKnN1cmdlcnk8L2tleXdvcmQ+PGtleXdvcmQ+RmVtYWxlPC9rZXl3b3JkPjxrZXl3
b3JkPkh1bWFuczwva2V5d29yZD48a2V5d29yZD5JYXRyb2dlbmljIERpc2Vhc2U8L2tleXdvcmQ+
PGtleXdvcmQ+SW50cmFvcGVyYXRpdmUgQ29tcGxpY2F0aW9uczwva2V5d29yZD48a2V5d29yZD5N
YWxlPC9rZXl3b3JkPjxrZXl3b3JkPk1pZGRsZSBBZ2VkPC9rZXl3b3JkPjxrZXl3b3JkPk11Y291
cyBNZW1icmFuZS9zdXJnZXJ5PC9rZXl3b3JkPjxrZXl3b3JkPipTdXJnaWNhbCBJbnN0cnVtZW50
czwva2V5d29yZD48L2tleXdvcmRzPjxkYXRlcz48eWVhcj4yMDA0PC95ZWFyPjxwdWItZGF0ZXM+
PGRhdGU+T2N0PC9kYXRlPjwvcHViLWRhdGVzPjwvZGF0ZXM+PGlzYm4+MDAxNi01MTA3IChQcmlu
dCkmI3hEOzAwMTYtNTEwNyAoTGlua2luZyk8L2lzYm4+PGFjY2Vzc2lvbi1udW0+MTU0NzI2OTg8
L2FjY2Vzc2lvbi1udW0+PHVybHM+PHJlbGF0ZWQtdXJscz48dXJsPmh0dHA6Ly93d3cubmNiaS5u
bG0ubmloLmdvdi9wdWJtZWQvMTU0NzI2OTg8L3VybD48L3JlbGF0ZWQtdXJscz48L3VybHM+PC9y
ZWNvcmQ+PC9DaXRlPjwvRW5kTm90ZT5=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957787" w:rsidRPr="0093394A">
        <w:rPr>
          <w:rFonts w:ascii="Book Antiqua" w:hAnsi="Book Antiqua" w:cs="Helvetica"/>
        </w:rPr>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47" w:tooltip="Inoue, 2010 #432" w:history="1">
        <w:r w:rsidR="0036706B" w:rsidRPr="0093394A">
          <w:rPr>
            <w:rFonts w:ascii="Book Antiqua" w:hAnsi="Book Antiqua" w:cs="Helvetica"/>
            <w:noProof/>
            <w:vertAlign w:val="superscript"/>
          </w:rPr>
          <w:t>47-50</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5603BB" w:rsidRPr="0093394A">
        <w:rPr>
          <w:rFonts w:ascii="Book Antiqua" w:hAnsi="Book Antiqua" w:cs="Helvetica"/>
        </w:rPr>
        <w:t>.</w:t>
      </w:r>
    </w:p>
    <w:p w14:paraId="76C4B60F" w14:textId="77777777" w:rsidR="00E53588" w:rsidRPr="0093394A" w:rsidRDefault="003D69B9" w:rsidP="0093394A">
      <w:pPr>
        <w:spacing w:line="360" w:lineRule="auto"/>
        <w:ind w:firstLineChars="200" w:firstLine="480"/>
        <w:contextualSpacing/>
        <w:jc w:val="both"/>
        <w:rPr>
          <w:rFonts w:ascii="Book Antiqua" w:eastAsia="宋体" w:hAnsi="Book Antiqua" w:cs="Helvetica"/>
          <w:lang w:eastAsia="zh-CN"/>
        </w:rPr>
      </w:pPr>
      <w:r w:rsidRPr="0093394A">
        <w:rPr>
          <w:rFonts w:ascii="Book Antiqua" w:hAnsi="Book Antiqua" w:cs="Helvetica"/>
        </w:rPr>
        <w:t>TT</w:t>
      </w:r>
      <w:r w:rsidR="00AC44BA" w:rsidRPr="0093394A">
        <w:rPr>
          <w:rFonts w:ascii="Book Antiqua" w:hAnsi="Book Antiqua" w:cs="Helvetica"/>
        </w:rPr>
        <w:t xml:space="preserve">SC have been shown to be </w:t>
      </w:r>
      <w:r w:rsidRPr="0093394A">
        <w:rPr>
          <w:rFonts w:ascii="Book Antiqua" w:hAnsi="Book Antiqua" w:cs="Helvetica"/>
        </w:rPr>
        <w:t>successful in closing iatrogenic defects in the GI tract with clinical success rates ranging from 59</w:t>
      </w:r>
      <w:r w:rsidR="00E53588" w:rsidRPr="0093394A">
        <w:rPr>
          <w:rFonts w:ascii="Book Antiqua" w:eastAsia="宋体" w:hAnsi="Book Antiqua" w:cs="Helvetica"/>
          <w:lang w:eastAsia="zh-CN"/>
        </w:rPr>
        <w:t>%</w:t>
      </w:r>
      <w:r w:rsidRPr="0093394A">
        <w:rPr>
          <w:rFonts w:ascii="Book Antiqua" w:hAnsi="Book Antiqua" w:cs="Helvetica"/>
        </w:rPr>
        <w:t>-83%</w:t>
      </w:r>
      <w:r w:rsidRPr="0093394A">
        <w:rPr>
          <w:rFonts w:ascii="Book Antiqua" w:hAnsi="Book Antiqua" w:cs="Helvetica"/>
        </w:rPr>
        <w:fldChar w:fldCharType="begin">
          <w:fldData xml:space="preserve">PEVuZE5vdGU+PENpdGU+PEF1dGhvcj5NYWdkZWJ1cmc8L0F1dGhvcj48WWVhcj4yMDA4PC9ZZWFy
PjxSZWNOdW0+Mzc5PC9SZWNOdW0+PERpc3BsYXlUZXh0PjxzdHlsZSBmYWNlPSJzdXBlcnNjcmlw
dCI+WzUxLDUyXTwvc3R5bGU+PC9EaXNwbGF5VGV4dD48cmVjb3JkPjxyZWMtbnVtYmVyPjM3OTwv
cmVjLW51bWJlcj48Zm9yZWlnbi1rZXlzPjxrZXkgYXBwPSJFTiIgZGItaWQ9InR2ZXh0ZnhkeXh2
cmVoZXZmZno1MjI5YmFwZnJyMHgyZHYwciI+Mzc5PC9rZXk+PC9mb3JlaWduLWtleXM+PHJlZi10
eXBlIG5hbWU9IkpvdXJuYWwgQXJ0aWNsZSI+MTc8L3JlZi10eXBlPjxjb250cmlidXRvcnM+PGF1
dGhvcnM+PGF1dGhvcj5NYWdkZWJ1cmcsIFIuPC9hdXRob3I+PGF1dGhvcj5Db2xsZXQsIFAuPC9h
dXRob3I+PGF1dGhvcj5Qb3N0LCBTLjwvYXV0aG9yPjxhdXRob3I+S2FlaGxlciwgRy48L2F1dGhv
cj48L2F1dGhvcnM+PC9jb250cmlidXRvcnM+PGF1dGgtYWRkcmVzcz5DaGlydXJnaWUsIFVuaXZl
cnNpdGF0c2tsaW5pa3VtIE1hbm5oZWltLCBNYW5uaGVpbSwgQlcsIEdlcm1hbnkuIHJpY2hhcmQu
bWFnZGVidXJnQGNoaXIubWEudW5pLWhlaWRlbGJlcmcuZGU8L2F1dGgtYWRkcmVzcz48dGl0bGVz
Pjx0aXRsZT5FbmRvY2xpcHBpbmcgb2YgaWF0cm9nZW5pYyBjb2xvbmljIHBlcmZvcmF0aW9uIHRv
IGF2b2lkIHN1cmdlcn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1MDAtNDwvcGFnZXM+PHZv
bHVtZT4yMjwvdm9sdW1lPjxudW1iZXI+NjwvbnVtYmVyPjxrZXl3b3Jkcz48a2V5d29yZD5BZHVs
dDwva2V5d29yZD48a2V5d29yZD5BZ2VkPC9rZXl3b3JkPjxrZXl3b3JkPkFnZWQsIDgwIGFuZCBv
dmVyPC9rZXl3b3JkPjxrZXl3b3JkPkNvbG9uLyppbmp1cmllczwva2V5d29yZD48a2V5d29yZD5D
b2xvbm9zY29weS8qYWR2ZXJzZSBlZmZlY3RzPC9rZXl3b3JkPjxrZXl3b3JkPkZlbWFsZTwva2V5
d29yZD48a2V5d29yZD5Gb2xsb3ctVXAgU3R1ZGllczwva2V5d29yZD48a2V5d29yZD5IdW1hbnM8
L2tleXdvcmQ+PGtleXdvcmQ+SWF0cm9nZW5pYyBEaXNlYXNlPC9rZXl3b3JkPjxrZXl3b3JkPklu
Y2lkZW5jZTwva2V5d29yZD48a2V5d29yZD5JbnRlc3RpbmFsIFBlcmZvcmF0aW9uL2VwaWRlbWlv
bG9neS9ldGlvbG9neS8qc3VyZ2VyeTwva2V5d29yZD48a2V5d29yZD5NYWxlPC9rZXl3b3JkPjxr
ZXl3b3JkPk1pZGRsZSBBZ2VkPC9rZXl3b3JkPjxrZXl3b3JkPlJldHJvc3BlY3RpdmUgU3R1ZGll
czwva2V5d29yZD48a2V5d29yZD5TdXR1cmUgVGVjaG5pcXVlcy8qaW5zdHJ1bWVudGF0aW9uPC9r
ZXl3b3JkPjxrZXl3b3JkPlRyZWF0bWVudCBPdXRjb21lPC9rZXl3b3JkPjwva2V5d29yZHM+PGRh
dGVzPjx5ZWFyPjIwMDg8L3llYXI+PHB1Yi1kYXRlcz48ZGF0ZT5KdW48L2RhdGU+PC9wdWItZGF0
ZXM+PC9kYXRlcz48aXNibj4xNDMyLTIyMTggKEVsZWN0cm9uaWMpJiN4RDswOTMwLTI3OTQgKExp
bmtpbmcpPC9pc2JuPjxhY2Nlc3Npb24tbnVtPjE4MDcxODEyPC9hY2Nlc3Npb24tbnVtPjx1cmxz
PjxyZWxhdGVkLXVybHM+PHVybD5odHRwOi8vd3d3Lm5jYmkubmxtLm5paC5nb3YvcHVibWVkLzE4
MDcxODEyPC91cmw+PC9yZWxhdGVkLXVybHM+PC91cmxzPjxlbGVjdHJvbmljLXJlc291cmNlLW51
bT4xMC4xMDA3L3MwMDQ2NC0wMDctOTY4Mi0xPC9lbGVjdHJvbmljLXJlc291cmNlLW51bT48L3Jl
Y29yZD48L0NpdGU+PENpdGU+PEF1dGhvcj5DaG88L0F1dGhvcj48WWVhcj4yMDEyPC9ZZWFyPjxS
ZWNOdW0+MzgwPC9SZWNOdW0+PHJlY29yZD48cmVjLW51bWJlcj4zODA8L3JlYy1udW1iZXI+PGZv
cmVpZ24ta2V5cz48a2V5IGFwcD0iRU4iIGRiLWlkPSJ0dmV4dGZ4ZHl4dnJlaGV2ZmZ6NTIyOWJh
cGZycjB4MmR2MHIiPjM4MDwva2V5PjwvZm9yZWlnbi1rZXlzPjxyZWYtdHlwZSBuYW1lPSJKb3Vy
bmFsIEFydGljbGUiPjE3PC9yZWYtdHlwZT48Y29udHJpYnV0b3JzPjxhdXRob3JzPjxhdXRob3I+
Q2hvLCBTLiBCLjwvYXV0aG9yPjxhdXRob3I+TGVlLCBXLiBTLjwvYXV0aG9yPjxhdXRob3I+Sm9v
LCBZLiBFLjwvYXV0aG9yPjxhdXRob3I+S2ltLCBILiBSLjwvYXV0aG9yPjxhdXRob3I+UGFyaywg
Uy4gVy48L2F1dGhvcj48YXV0aG9yPlBhcmssIEMuIEguPC9hdXRob3I+PGF1dGhvcj5LaW0sIEgu
IFMuPC9hdXRob3I+PGF1dGhvcj5DaG9pLCBTLiBLLjwvYXV0aG9yPjxhdXRob3I+UmV3LCBKLiBT
LjwvYXV0aG9yPjwvYXV0aG9ycz48L2NvbnRyaWJ1dG9ycz48YXV0aC1hZGRyZXNzPkRlcGFydG1l
bnQgb2YgSW50ZXJuYWwgTWVkaWNpbmUsIEh3YXNvb24gQ2hvbm5hbSBOYXRpb25hbCBVbml2ZXJz
aXR5IEhvc3BpdGFsLCBId2Fzb29uLCBLb3JlYS48L2F1dGgtYWRkcmVzcz48dGl0bGVzPjx0aXRs
ZT5UaGVyYXBldXRpYyBvcHRpb25zIGZvciBpYXRyb2dlbmljIGNvbG9uIHBlcmZvcmF0aW9uOiBm
ZWFzaWJpbGl0eSBvZiBlbmRvc2NvcGljIGNsaXAgY2xvc3VyZSBhbmQgcHJlZGljdG9ycyBvZiB0
aGUgbmVlZCBmb3IgZWFybHkgc3VyZ2Vye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DczLTk8
L3BhZ2VzPjx2b2x1bWU+MjY8L3ZvbHVtZT48bnVtYmVyPjI8L251bWJlcj48a2V5d29yZHM+PGtl
eXdvcmQ+QWdlZDwva2V5d29yZD48a2V5d29yZD5Db2xvbmljIERpc2Vhc2VzLypzdXJnZXJ5PC9r
ZXl3b3JkPjxrZXl3b3JkPkNvbG9ub3Njb3B5LyphZHZlcnNlIGVmZmVjdHMvaW5zdHJ1bWVudGF0
aW9uPC9rZXl3b3JkPjxrZXl3b3JkPkZlYXNpYmlsaXR5IFN0dWRpZXM8L2tleXdvcmQ+PGtleXdv
cmQ+RmVtYWxlPC9rZXl3b3JkPjxrZXl3b3JkPkh1bWFuczwva2V5d29yZD48a2V5d29yZD4qSWF0
cm9nZW5pYyBEaXNlYXNlPC9rZXl3b3JkPjxrZXl3b3JkPkludGVzdGluYWwgUGVyZm9yYXRpb24v
KnN1cmdlcnk8L2tleXdvcmQ+PGtleXdvcmQ+TGVuZ3RoIG9mIFN0YXk8L2tleXdvcmQ+PGtleXdv
cmQ+TWFsZTwva2V5d29yZD48a2V5d29yZD5NaWRkbGUgQWdlZDwva2V5d29yZD48a2V5d29yZD5S
ZXRyb3NwZWN0aXZlIFN0dWRpZXM8L2tleXdvcmQ+PGtleXdvcmQ+UmlzayBGYWN0b3JzPC9rZXl3
b3JkPjxrZXl3b3JkPipTdXJnaWNhbCBJbnN0cnVtZW50czwva2V5d29yZD48a2V5d29yZD5UcmVh
dG1lbnQgT3V0Y29tZTwva2V5d29yZD48a2V5d29yZD5Xb3VuZCBDbG9zdXJlIFRlY2huaXF1ZXM8
L2tleXdvcmQ+PC9rZXl3b3Jkcz48ZGF0ZXM+PHllYXI+MjAxMjwveWVhcj48cHViLWRhdGVzPjxk
YXRlPkZlYjwvZGF0ZT48L3B1Yi1kYXRlcz48L2RhdGVzPjxpc2JuPjE0MzItMjIxOCAoRWxlY3Ry
b25pYykmI3hEOzA5MzAtMjc5NCAoTGlua2luZyk8L2lzYm4+PGFjY2Vzc2lvbi1udW0+MjE5Mzg1
ODM8L2FjY2Vzc2lvbi1udW0+PHVybHM+PHJlbGF0ZWQtdXJscz48dXJsPmh0dHA6Ly93d3cubmNi
aS5ubG0ubmloLmdvdi9wdWJtZWQvMjE5Mzg1ODM8L3VybD48L3JlbGF0ZWQtdXJscz48L3VybHM+
PGVsZWN0cm9uaWMtcmVzb3VyY2UtbnVtPjEwLjEwMDcvczAwNDY0LTAxMS0xOTAzLXk8L2VsZWN0
cm9uaWMtcmVzb3VyY2UtbnVtPjwvcmVjb3JkPjwvQ2l0ZT48L0VuZE5vdGU+AG==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NYWdkZWJ1cmc8L0F1dGhvcj48WWVhcj4yMDA4PC9ZZWFy
PjxSZWNOdW0+Mzc5PC9SZWNOdW0+PERpc3BsYXlUZXh0PjxzdHlsZSBmYWNlPSJzdXBlcnNjcmlw
dCI+WzUxLDUyXTwvc3R5bGU+PC9EaXNwbGF5VGV4dD48cmVjb3JkPjxyZWMtbnVtYmVyPjM3OTwv
cmVjLW51bWJlcj48Zm9yZWlnbi1rZXlzPjxrZXkgYXBwPSJFTiIgZGItaWQ9InR2ZXh0ZnhkeXh2
cmVoZXZmZno1MjI5YmFwZnJyMHgyZHYwciI+Mzc5PC9rZXk+PC9mb3JlaWduLWtleXM+PHJlZi10
eXBlIG5hbWU9IkpvdXJuYWwgQXJ0aWNsZSI+MTc8L3JlZi10eXBlPjxjb250cmlidXRvcnM+PGF1
dGhvcnM+PGF1dGhvcj5NYWdkZWJ1cmcsIFIuPC9hdXRob3I+PGF1dGhvcj5Db2xsZXQsIFAuPC9h
dXRob3I+PGF1dGhvcj5Qb3N0LCBTLjwvYXV0aG9yPjxhdXRob3I+S2FlaGxlciwgRy48L2F1dGhv
cj48L2F1dGhvcnM+PC9jb250cmlidXRvcnM+PGF1dGgtYWRkcmVzcz5DaGlydXJnaWUsIFVuaXZl
cnNpdGF0c2tsaW5pa3VtIE1hbm5oZWltLCBNYW5uaGVpbSwgQlcsIEdlcm1hbnkuIHJpY2hhcmQu
bWFnZGVidXJnQGNoaXIubWEudW5pLWhlaWRlbGJlcmcuZGU8L2F1dGgtYWRkcmVzcz48dGl0bGVz
Pjx0aXRsZT5FbmRvY2xpcHBpbmcgb2YgaWF0cm9nZW5pYyBjb2xvbmljIHBlcmZvcmF0aW9uIHRv
IGF2b2lkIHN1cmdlcnk8L3RpdGxlPjxzZWNvbmRhcnktdGl0bGU+U3VyZyBFbmRvc2M8L3NlY29u
ZGFyeS10aXRsZT48YWx0LXRpdGxlPlN1cmdpY2FsIGVuZG9zY29weTwvYWx0LXRpdGxlPjwvdGl0
bGVzPjxwZXJpb2RpY2FsPjxmdWxsLXRpdGxlPlN1cmcgRW5kb3NjPC9mdWxsLXRpdGxlPjxhYmJy
LTE+U3VyZ2ljYWwgZW5kb3Njb3B5PC9hYmJyLTE+PC9wZXJpb2RpY2FsPjxhbHQtcGVyaW9kaWNh
bD48ZnVsbC10aXRsZT5TdXJnIEVuZG9zYzwvZnVsbC10aXRsZT48YWJici0xPlN1cmdpY2FsIGVu
ZG9zY29weTwvYWJici0xPjwvYWx0LXBlcmlvZGljYWw+PHBhZ2VzPjE1MDAtNDwvcGFnZXM+PHZv
bHVtZT4yMjwvdm9sdW1lPjxudW1iZXI+NjwvbnVtYmVyPjxrZXl3b3Jkcz48a2V5d29yZD5BZHVs
dDwva2V5d29yZD48a2V5d29yZD5BZ2VkPC9rZXl3b3JkPjxrZXl3b3JkPkFnZWQsIDgwIGFuZCBv
dmVyPC9rZXl3b3JkPjxrZXl3b3JkPkNvbG9uLyppbmp1cmllczwva2V5d29yZD48a2V5d29yZD5D
b2xvbm9zY29weS8qYWR2ZXJzZSBlZmZlY3RzPC9rZXl3b3JkPjxrZXl3b3JkPkZlbWFsZTwva2V5
d29yZD48a2V5d29yZD5Gb2xsb3ctVXAgU3R1ZGllczwva2V5d29yZD48a2V5d29yZD5IdW1hbnM8
L2tleXdvcmQ+PGtleXdvcmQ+SWF0cm9nZW5pYyBEaXNlYXNlPC9rZXl3b3JkPjxrZXl3b3JkPklu
Y2lkZW5jZTwva2V5d29yZD48a2V5d29yZD5JbnRlc3RpbmFsIFBlcmZvcmF0aW9uL2VwaWRlbWlv
bG9neS9ldGlvbG9neS8qc3VyZ2VyeTwva2V5d29yZD48a2V5d29yZD5NYWxlPC9rZXl3b3JkPjxr
ZXl3b3JkPk1pZGRsZSBBZ2VkPC9rZXl3b3JkPjxrZXl3b3JkPlJldHJvc3BlY3RpdmUgU3R1ZGll
czwva2V5d29yZD48a2V5d29yZD5TdXR1cmUgVGVjaG5pcXVlcy8qaW5zdHJ1bWVudGF0aW9uPC9r
ZXl3b3JkPjxrZXl3b3JkPlRyZWF0bWVudCBPdXRjb21lPC9rZXl3b3JkPjwva2V5d29yZHM+PGRh
dGVzPjx5ZWFyPjIwMDg8L3llYXI+PHB1Yi1kYXRlcz48ZGF0ZT5KdW48L2RhdGU+PC9wdWItZGF0
ZXM+PC9kYXRlcz48aXNibj4xNDMyLTIyMTggKEVsZWN0cm9uaWMpJiN4RDswOTMwLTI3OTQgKExp
bmtpbmcpPC9pc2JuPjxhY2Nlc3Npb24tbnVtPjE4MDcxODEyPC9hY2Nlc3Npb24tbnVtPjx1cmxz
PjxyZWxhdGVkLXVybHM+PHVybD5odHRwOi8vd3d3Lm5jYmkubmxtLm5paC5nb3YvcHVibWVkLzE4
MDcxODEyPC91cmw+PC9yZWxhdGVkLXVybHM+PC91cmxzPjxlbGVjdHJvbmljLXJlc291cmNlLW51
bT4xMC4xMDA3L3MwMDQ2NC0wMDctOTY4Mi0xPC9lbGVjdHJvbmljLXJlc291cmNlLW51bT48L3Jl
Y29yZD48L0NpdGU+PENpdGU+PEF1dGhvcj5DaG88L0F1dGhvcj48WWVhcj4yMDEyPC9ZZWFyPjxS
ZWNOdW0+MzgwPC9SZWNOdW0+PHJlY29yZD48cmVjLW51bWJlcj4zODA8L3JlYy1udW1iZXI+PGZv
cmVpZ24ta2V5cz48a2V5IGFwcD0iRU4iIGRiLWlkPSJ0dmV4dGZ4ZHl4dnJlaGV2ZmZ6NTIyOWJh
cGZycjB4MmR2MHIiPjM4MDwva2V5PjwvZm9yZWlnbi1rZXlzPjxyZWYtdHlwZSBuYW1lPSJKb3Vy
bmFsIEFydGljbGUiPjE3PC9yZWYtdHlwZT48Y29udHJpYnV0b3JzPjxhdXRob3JzPjxhdXRob3I+
Q2hvLCBTLiBCLjwvYXV0aG9yPjxhdXRob3I+TGVlLCBXLiBTLjwvYXV0aG9yPjxhdXRob3I+Sm9v
LCBZLiBFLjwvYXV0aG9yPjxhdXRob3I+S2ltLCBILiBSLjwvYXV0aG9yPjxhdXRob3I+UGFyaywg
Uy4gVy48L2F1dGhvcj48YXV0aG9yPlBhcmssIEMuIEguPC9hdXRob3I+PGF1dGhvcj5LaW0sIEgu
IFMuPC9hdXRob3I+PGF1dGhvcj5DaG9pLCBTLiBLLjwvYXV0aG9yPjxhdXRob3I+UmV3LCBKLiBT
LjwvYXV0aG9yPjwvYXV0aG9ycz48L2NvbnRyaWJ1dG9ycz48YXV0aC1hZGRyZXNzPkRlcGFydG1l
bnQgb2YgSW50ZXJuYWwgTWVkaWNpbmUsIEh3YXNvb24gQ2hvbm5hbSBOYXRpb25hbCBVbml2ZXJz
aXR5IEhvc3BpdGFsLCBId2Fzb29uLCBLb3JlYS48L2F1dGgtYWRkcmVzcz48dGl0bGVzPjx0aXRs
ZT5UaGVyYXBldXRpYyBvcHRpb25zIGZvciBpYXRyb2dlbmljIGNvbG9uIHBlcmZvcmF0aW9uOiBm
ZWFzaWJpbGl0eSBvZiBlbmRvc2NvcGljIGNsaXAgY2xvc3VyZSBhbmQgcHJlZGljdG9ycyBvZiB0
aGUgbmVlZCBmb3IgZWFybHkgc3VyZ2VyeTwvdGl0bGU+PHNlY29uZGFyeS10aXRsZT5TdXJnIEVu
ZG9zYzwvc2Vjb25kYXJ5LXRpdGxlPjxhbHQtdGl0bGU+U3VyZ2ljYWwgZW5kb3Njb3B5PC9hbHQt
dGl0bGU+PC90aXRsZXM+PHBlcmlvZGljYWw+PGZ1bGwtdGl0bGU+U3VyZyBFbmRvc2M8L2Z1bGwt
dGl0bGU+PGFiYnItMT5TdXJnaWNhbCBlbmRvc2NvcHk8L2FiYnItMT48L3BlcmlvZGljYWw+PGFs
dC1wZXJpb2RpY2FsPjxmdWxsLXRpdGxlPlN1cmcgRW5kb3NjPC9mdWxsLXRpdGxlPjxhYmJyLTE+
U3VyZ2ljYWwgZW5kb3Njb3B5PC9hYmJyLTE+PC9hbHQtcGVyaW9kaWNhbD48cGFnZXM+NDczLTk8
L3BhZ2VzPjx2b2x1bWU+MjY8L3ZvbHVtZT48bnVtYmVyPjI8L251bWJlcj48a2V5d29yZHM+PGtl
eXdvcmQ+QWdlZDwva2V5d29yZD48a2V5d29yZD5Db2xvbmljIERpc2Vhc2VzLypzdXJnZXJ5PC9r
ZXl3b3JkPjxrZXl3b3JkPkNvbG9ub3Njb3B5LyphZHZlcnNlIGVmZmVjdHMvaW5zdHJ1bWVudGF0
aW9uPC9rZXl3b3JkPjxrZXl3b3JkPkZlYXNpYmlsaXR5IFN0dWRpZXM8L2tleXdvcmQ+PGtleXdv
cmQ+RmVtYWxlPC9rZXl3b3JkPjxrZXl3b3JkPkh1bWFuczwva2V5d29yZD48a2V5d29yZD4qSWF0
cm9nZW5pYyBEaXNlYXNlPC9rZXl3b3JkPjxrZXl3b3JkPkludGVzdGluYWwgUGVyZm9yYXRpb24v
KnN1cmdlcnk8L2tleXdvcmQ+PGtleXdvcmQ+TGVuZ3RoIG9mIFN0YXk8L2tleXdvcmQ+PGtleXdv
cmQ+TWFsZTwva2V5d29yZD48a2V5d29yZD5NaWRkbGUgQWdlZDwva2V5d29yZD48a2V5d29yZD5S
ZXRyb3NwZWN0aXZlIFN0dWRpZXM8L2tleXdvcmQ+PGtleXdvcmQ+UmlzayBGYWN0b3JzPC9rZXl3
b3JkPjxrZXl3b3JkPipTdXJnaWNhbCBJbnN0cnVtZW50czwva2V5d29yZD48a2V5d29yZD5UcmVh
dG1lbnQgT3V0Y29tZTwva2V5d29yZD48a2V5d29yZD5Xb3VuZCBDbG9zdXJlIFRlY2huaXF1ZXM8
L2tleXdvcmQ+PC9rZXl3b3Jkcz48ZGF0ZXM+PHllYXI+MjAxMjwveWVhcj48cHViLWRhdGVzPjxk
YXRlPkZlYjwvZGF0ZT48L3B1Yi1kYXRlcz48L2RhdGVzPjxpc2JuPjE0MzItMjIxOCAoRWxlY3Ry
b25pYykmI3hEOzA5MzAtMjc5NCAoTGlua2luZyk8L2lzYm4+PGFjY2Vzc2lvbi1udW0+MjE5Mzg1
ODM8L2FjY2Vzc2lvbi1udW0+PHVybHM+PHJlbGF0ZWQtdXJscz48dXJsPmh0dHA6Ly93d3cubmNi
aS5ubG0ubmloLmdvdi9wdWJtZWQvMjE5Mzg1ODM8L3VybD48L3JlbGF0ZWQtdXJscz48L3VybHM+
PGVsZWN0cm9uaWMtcmVzb3VyY2UtbnVtPjEwLjEwMDcvczAwNDY0LTAxMS0xOTAzLXk8L2VsZWN0
cm9uaWMtcmVzb3VyY2UtbnVtPjwvcmVjb3JkPjwvQ2l0ZT48L0VuZE5vdGU+AG==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Pr="0093394A">
        <w:rPr>
          <w:rFonts w:ascii="Book Antiqua" w:hAnsi="Book Antiqua" w:cs="Helvetica"/>
        </w:rPr>
      </w:r>
      <w:r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51" w:tooltip="Magdeburg, 2008 #379" w:history="1">
        <w:r w:rsidR="0036706B" w:rsidRPr="0093394A">
          <w:rPr>
            <w:rFonts w:ascii="Book Antiqua" w:hAnsi="Book Antiqua" w:cs="Helvetica"/>
            <w:noProof/>
            <w:vertAlign w:val="superscript"/>
          </w:rPr>
          <w:t>51</w:t>
        </w:r>
      </w:hyperlink>
      <w:r w:rsidR="0036706B" w:rsidRPr="0093394A">
        <w:rPr>
          <w:rFonts w:ascii="Book Antiqua" w:hAnsi="Book Antiqua" w:cs="Helvetica"/>
          <w:noProof/>
          <w:vertAlign w:val="superscript"/>
        </w:rPr>
        <w:t>,</w:t>
      </w:r>
      <w:hyperlink w:anchor="_ENREF_52" w:tooltip="Cho, 2012 #380" w:history="1">
        <w:r w:rsidR="0036706B" w:rsidRPr="0093394A">
          <w:rPr>
            <w:rFonts w:ascii="Book Antiqua" w:hAnsi="Book Antiqua" w:cs="Helvetica"/>
            <w:noProof/>
            <w:vertAlign w:val="superscript"/>
          </w:rPr>
          <w:t>52</w:t>
        </w:r>
      </w:hyperlink>
      <w:r w:rsidR="0036706B" w:rsidRPr="0093394A">
        <w:rPr>
          <w:rFonts w:ascii="Book Antiqua" w:hAnsi="Book Antiqua" w:cs="Helvetica"/>
          <w:noProof/>
          <w:vertAlign w:val="superscript"/>
        </w:rPr>
        <w:t>]</w:t>
      </w:r>
      <w:r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It is felt that the limitation to the</w:t>
      </w:r>
      <w:r w:rsidR="001811A6" w:rsidRPr="0093394A">
        <w:rPr>
          <w:rFonts w:ascii="Book Antiqua" w:hAnsi="Book Antiqua" w:cs="Helvetica"/>
        </w:rPr>
        <w:t xml:space="preserve">ir success is their small size, </w:t>
      </w:r>
      <w:r w:rsidRPr="0093394A">
        <w:rPr>
          <w:rFonts w:ascii="Book Antiqua" w:hAnsi="Book Antiqua" w:cs="Helvetica"/>
        </w:rPr>
        <w:t>small closing force</w:t>
      </w:r>
      <w:r w:rsidR="001811A6" w:rsidRPr="0093394A">
        <w:rPr>
          <w:rFonts w:ascii="Book Antiqua" w:hAnsi="Book Antiqua" w:cs="Helvetica"/>
        </w:rPr>
        <w:t xml:space="preserve"> and mucosa-only tissue apposition</w:t>
      </w:r>
      <w:r w:rsidRPr="0093394A">
        <w:rPr>
          <w:rFonts w:ascii="Book Antiqua" w:hAnsi="Book Antiqua" w:cs="Helvetica"/>
        </w:rPr>
        <w:t xml:space="preserve">, </w:t>
      </w:r>
      <w:r w:rsidR="001811A6" w:rsidRPr="0093394A">
        <w:rPr>
          <w:rFonts w:ascii="Book Antiqua" w:hAnsi="Book Antiqua" w:cs="Helvetica"/>
        </w:rPr>
        <w:t>al</w:t>
      </w:r>
      <w:r w:rsidRPr="0093394A">
        <w:rPr>
          <w:rFonts w:ascii="Book Antiqua" w:hAnsi="Book Antiqua" w:cs="Helvetica"/>
        </w:rPr>
        <w:t>though in the right setting such as small defects that are not gaping, they can be quite effective.</w:t>
      </w:r>
      <w:r w:rsidR="004D492C" w:rsidRPr="0093394A">
        <w:rPr>
          <w:rFonts w:ascii="Book Antiqua" w:hAnsi="Book Antiqua" w:cs="Helvetica"/>
        </w:rPr>
        <w:t xml:space="preserve"> </w:t>
      </w:r>
    </w:p>
    <w:p w14:paraId="43A78FF8" w14:textId="73895422" w:rsidR="003D69B9" w:rsidRPr="0093394A" w:rsidRDefault="00467A6E" w:rsidP="0093394A">
      <w:pPr>
        <w:spacing w:line="360" w:lineRule="auto"/>
        <w:ind w:firstLineChars="200" w:firstLine="480"/>
        <w:contextualSpacing/>
        <w:jc w:val="both"/>
        <w:rPr>
          <w:rFonts w:ascii="Book Antiqua" w:hAnsi="Book Antiqua" w:cs="Helvetica"/>
        </w:rPr>
      </w:pPr>
      <w:r w:rsidRPr="0093394A">
        <w:rPr>
          <w:rFonts w:ascii="Book Antiqua" w:hAnsi="Book Antiqua" w:cs="Helvetica"/>
        </w:rPr>
        <w:t xml:space="preserve">These two factors about </w:t>
      </w:r>
      <w:proofErr w:type="spellStart"/>
      <w:r w:rsidRPr="0093394A">
        <w:rPr>
          <w:rFonts w:ascii="Book Antiqua" w:hAnsi="Book Antiqua" w:cs="Helvetica"/>
        </w:rPr>
        <w:t>endoclip</w:t>
      </w:r>
      <w:proofErr w:type="spellEnd"/>
      <w:r w:rsidRPr="0093394A">
        <w:rPr>
          <w:rFonts w:ascii="Book Antiqua" w:hAnsi="Book Antiqua" w:cs="Helvetica"/>
        </w:rPr>
        <w:t xml:space="preserve"> use have</w:t>
      </w:r>
      <w:r w:rsidR="001811A6" w:rsidRPr="0093394A">
        <w:rPr>
          <w:rFonts w:ascii="Book Antiqua" w:hAnsi="Book Antiqua" w:cs="Helvetica"/>
        </w:rPr>
        <w:t xml:space="preserve"> introduce</w:t>
      </w:r>
      <w:r w:rsidRPr="0093394A">
        <w:rPr>
          <w:rFonts w:ascii="Book Antiqua" w:hAnsi="Book Antiqua" w:cs="Helvetica"/>
        </w:rPr>
        <w:t>d</w:t>
      </w:r>
      <w:r w:rsidR="001811A6" w:rsidRPr="0093394A">
        <w:rPr>
          <w:rFonts w:ascii="Book Antiqua" w:hAnsi="Book Antiqua" w:cs="Helvetica"/>
        </w:rPr>
        <w:t xml:space="preserve"> bias into </w:t>
      </w:r>
      <w:r w:rsidRPr="0093394A">
        <w:rPr>
          <w:rFonts w:ascii="Book Antiqua" w:hAnsi="Book Antiqua" w:cs="Helvetica"/>
        </w:rPr>
        <w:t xml:space="preserve">the </w:t>
      </w:r>
      <w:r w:rsidR="001811A6" w:rsidRPr="0093394A">
        <w:rPr>
          <w:rFonts w:ascii="Book Antiqua" w:hAnsi="Book Antiqua" w:cs="Helvetica"/>
        </w:rPr>
        <w:t>initial clinical experience with acute GI tract perforations.</w:t>
      </w:r>
      <w:r w:rsidR="004D492C" w:rsidRPr="0093394A">
        <w:rPr>
          <w:rFonts w:ascii="Book Antiqua" w:hAnsi="Book Antiqua" w:cs="Helvetica"/>
        </w:rPr>
        <w:t xml:space="preserve"> </w:t>
      </w:r>
      <w:r w:rsidR="001811A6" w:rsidRPr="0093394A">
        <w:rPr>
          <w:rFonts w:ascii="Book Antiqua" w:hAnsi="Book Antiqua" w:cs="Helvetica"/>
        </w:rPr>
        <w:t xml:space="preserve">Many acute defects are successfully closed with readily available </w:t>
      </w:r>
      <w:r w:rsidR="00AC44BA" w:rsidRPr="0093394A">
        <w:rPr>
          <w:rFonts w:ascii="Book Antiqua" w:hAnsi="Book Antiqua" w:cs="Helvetica"/>
        </w:rPr>
        <w:t xml:space="preserve">endoscopic </w:t>
      </w:r>
      <w:r w:rsidR="001811A6" w:rsidRPr="0093394A">
        <w:rPr>
          <w:rFonts w:ascii="Book Antiqua" w:hAnsi="Book Antiqua" w:cs="Helvetica"/>
        </w:rPr>
        <w:t>equipment and therefore escape the preview of surgical consultation.</w:t>
      </w:r>
      <w:r w:rsidR="004D492C" w:rsidRPr="0093394A">
        <w:rPr>
          <w:rFonts w:ascii="Book Antiqua" w:hAnsi="Book Antiqua" w:cs="Helvetica"/>
        </w:rPr>
        <w:t xml:space="preserve"> </w:t>
      </w:r>
      <w:r w:rsidR="001811A6" w:rsidRPr="0093394A">
        <w:rPr>
          <w:rFonts w:ascii="Book Antiqua" w:hAnsi="Book Antiqua" w:cs="Helvetica"/>
        </w:rPr>
        <w:t xml:space="preserve">Larger defects are more likely to be unsuccessfully managed with TTS clips and therefore surgeons receive a biased view of the true success rate </w:t>
      </w:r>
      <w:r w:rsidR="00296AB5" w:rsidRPr="0093394A">
        <w:rPr>
          <w:rFonts w:ascii="Book Antiqua" w:hAnsi="Book Antiqua" w:cs="Helvetica"/>
        </w:rPr>
        <w:t xml:space="preserve">of </w:t>
      </w:r>
      <w:r w:rsidR="00AC44BA" w:rsidRPr="0093394A">
        <w:rPr>
          <w:rFonts w:ascii="Book Antiqua" w:hAnsi="Book Antiqua" w:cs="Helvetica"/>
        </w:rPr>
        <w:t>the most commonly applied endoscopic therapy</w:t>
      </w:r>
      <w:r w:rsidR="00296AB5" w:rsidRPr="0093394A">
        <w:rPr>
          <w:rFonts w:ascii="Book Antiqua" w:hAnsi="Book Antiqua" w:cs="Helvetica"/>
        </w:rPr>
        <w:t>.</w:t>
      </w:r>
      <w:r w:rsidR="004D492C" w:rsidRPr="0093394A">
        <w:rPr>
          <w:rFonts w:ascii="Book Antiqua" w:hAnsi="Book Antiqua" w:cs="Helvetica"/>
        </w:rPr>
        <w:t xml:space="preserve">    </w:t>
      </w:r>
      <w:r w:rsidR="003D69B9" w:rsidRPr="0093394A">
        <w:rPr>
          <w:rFonts w:ascii="Book Antiqua" w:hAnsi="Book Antiqua" w:cs="Helvetica"/>
        </w:rPr>
        <w:t xml:space="preserve"> </w:t>
      </w:r>
    </w:p>
    <w:p w14:paraId="3F4E8DED" w14:textId="77777777" w:rsidR="003D69B9" w:rsidRPr="0093394A" w:rsidRDefault="003D69B9" w:rsidP="0093394A">
      <w:pPr>
        <w:spacing w:line="360" w:lineRule="auto"/>
        <w:contextualSpacing/>
        <w:jc w:val="both"/>
        <w:rPr>
          <w:rFonts w:ascii="Book Antiqua" w:hAnsi="Book Antiqua" w:cs="Helvetica"/>
        </w:rPr>
      </w:pPr>
    </w:p>
    <w:p w14:paraId="53F53A45" w14:textId="10FBA45A" w:rsidR="006B270D" w:rsidRPr="0093394A" w:rsidRDefault="006B270D" w:rsidP="0093394A">
      <w:pPr>
        <w:spacing w:line="360" w:lineRule="auto"/>
        <w:contextualSpacing/>
        <w:jc w:val="both"/>
        <w:rPr>
          <w:rFonts w:ascii="Book Antiqua" w:hAnsi="Book Antiqua" w:cs="Helvetica"/>
          <w:b/>
          <w:i/>
        </w:rPr>
      </w:pPr>
      <w:r w:rsidRPr="0093394A">
        <w:rPr>
          <w:rFonts w:ascii="Book Antiqua" w:hAnsi="Book Antiqua" w:cs="Helvetica"/>
          <w:b/>
          <w:i/>
        </w:rPr>
        <w:t xml:space="preserve">Endoscopic </w:t>
      </w:r>
      <w:r w:rsidR="00E53588" w:rsidRPr="0093394A">
        <w:rPr>
          <w:rFonts w:ascii="Book Antiqua" w:hAnsi="Book Antiqua" w:cs="Helvetica"/>
          <w:b/>
          <w:i/>
        </w:rPr>
        <w:t>suturing devices</w:t>
      </w:r>
    </w:p>
    <w:p w14:paraId="5197EF8F" w14:textId="77777777" w:rsidR="00E53588" w:rsidRPr="0093394A" w:rsidRDefault="00614932"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 xml:space="preserve">The endoscopic suturing platform </w:t>
      </w:r>
      <w:r w:rsidR="00467A6E" w:rsidRPr="0093394A">
        <w:rPr>
          <w:rFonts w:ascii="Book Antiqua" w:hAnsi="Book Antiqua" w:cs="Helvetica"/>
        </w:rPr>
        <w:t xml:space="preserve">(Overstitch, Apollo </w:t>
      </w:r>
      <w:proofErr w:type="spellStart"/>
      <w:r w:rsidR="00467A6E" w:rsidRPr="0093394A">
        <w:rPr>
          <w:rFonts w:ascii="Book Antiqua" w:hAnsi="Book Antiqua" w:cs="Helvetica"/>
        </w:rPr>
        <w:t>Endosurgery</w:t>
      </w:r>
      <w:proofErr w:type="spellEnd"/>
      <w:r w:rsidR="00467A6E" w:rsidRPr="0093394A">
        <w:rPr>
          <w:rFonts w:ascii="Book Antiqua" w:hAnsi="Book Antiqua" w:cs="Helvetica"/>
        </w:rPr>
        <w:t xml:space="preserve">, Austin, TX) </w:t>
      </w:r>
      <w:r w:rsidRPr="0093394A">
        <w:rPr>
          <w:rFonts w:ascii="Book Antiqua" w:hAnsi="Book Antiqua" w:cs="Helvetica"/>
        </w:rPr>
        <w:t xml:space="preserve">is a disposable device that is attached to the end of a therapeutic </w:t>
      </w:r>
      <w:r w:rsidR="00467A6E" w:rsidRPr="0093394A">
        <w:rPr>
          <w:rFonts w:ascii="Book Antiqua" w:hAnsi="Book Antiqua" w:cs="Helvetica"/>
        </w:rPr>
        <w:t xml:space="preserve">double channel </w:t>
      </w:r>
      <w:r w:rsidRPr="0093394A">
        <w:rPr>
          <w:rFonts w:ascii="Book Antiqua" w:hAnsi="Book Antiqua" w:cs="Helvetica"/>
        </w:rPr>
        <w:t>endoscope</w:t>
      </w:r>
      <w:r w:rsidR="000C4B3E" w:rsidRPr="0093394A">
        <w:rPr>
          <w:rFonts w:ascii="Book Antiqua" w:hAnsi="Book Antiqua" w:cs="Helvetica"/>
        </w:rPr>
        <w:t xml:space="preserve"> (</w:t>
      </w:r>
      <w:r w:rsidR="004D492C" w:rsidRPr="0093394A">
        <w:rPr>
          <w:rFonts w:ascii="Book Antiqua" w:hAnsi="Book Antiqua" w:cs="Helvetica"/>
        </w:rPr>
        <w:t>Figure</w:t>
      </w:r>
      <w:r w:rsidR="000C4B3E" w:rsidRPr="0093394A">
        <w:rPr>
          <w:rFonts w:ascii="Book Antiqua" w:hAnsi="Book Antiqua" w:cs="Helvetica"/>
        </w:rPr>
        <w:t xml:space="preserve"> </w:t>
      </w:r>
      <w:r w:rsidR="00E6332C" w:rsidRPr="0093394A">
        <w:rPr>
          <w:rFonts w:ascii="Book Antiqua" w:hAnsi="Book Antiqua" w:cs="Helvetica"/>
        </w:rPr>
        <w:t>3</w:t>
      </w:r>
      <w:r w:rsidR="000C4B3E" w:rsidRPr="0093394A">
        <w:rPr>
          <w:rFonts w:ascii="Book Antiqua" w:hAnsi="Book Antiqua" w:cs="Helvetica"/>
        </w:rPr>
        <w:t>)</w:t>
      </w:r>
      <w:r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 xml:space="preserve">It </w:t>
      </w:r>
      <w:r w:rsidR="00151B14" w:rsidRPr="0093394A">
        <w:rPr>
          <w:rFonts w:ascii="Book Antiqua" w:hAnsi="Book Antiqua" w:cs="Helvetica"/>
        </w:rPr>
        <w:t>allows for placement of full-thickness absorbable or non-absorbable sutures.</w:t>
      </w:r>
      <w:r w:rsidR="004D492C" w:rsidRPr="0093394A">
        <w:rPr>
          <w:rFonts w:ascii="Book Antiqua" w:hAnsi="Book Antiqua" w:cs="Helvetica"/>
        </w:rPr>
        <w:t xml:space="preserve"> </w:t>
      </w:r>
      <w:r w:rsidR="00151B14" w:rsidRPr="0093394A">
        <w:rPr>
          <w:rFonts w:ascii="Book Antiqua" w:hAnsi="Book Antiqua" w:cs="Helvetica"/>
        </w:rPr>
        <w:t>The device can be used multiple times without the need to remove the scope from the patient.</w:t>
      </w:r>
      <w:r w:rsidR="004D492C" w:rsidRPr="0093394A">
        <w:rPr>
          <w:rFonts w:ascii="Book Antiqua" w:hAnsi="Book Antiqua" w:cs="Helvetica"/>
        </w:rPr>
        <w:t xml:space="preserve"> </w:t>
      </w:r>
      <w:r w:rsidR="00151B14" w:rsidRPr="0093394A">
        <w:rPr>
          <w:rFonts w:ascii="Book Antiqua" w:hAnsi="Book Antiqua" w:cs="Helvetica"/>
        </w:rPr>
        <w:t>The sutures can also be applied in a running or interrupted fashion</w:t>
      </w:r>
      <w:r w:rsidR="00467A6E" w:rsidRPr="0093394A">
        <w:rPr>
          <w:rFonts w:ascii="Book Antiqua" w:hAnsi="Book Antiqua" w:cs="Helvetica"/>
        </w:rPr>
        <w:t xml:space="preserve"> (including simple and figure-of-8 sutures)</w:t>
      </w:r>
      <w:r w:rsidR="00151B14" w:rsidRPr="0093394A">
        <w:rPr>
          <w:rFonts w:ascii="Book Antiqua" w:hAnsi="Book Antiqua" w:cs="Helvetica"/>
        </w:rPr>
        <w:t>.</w:t>
      </w:r>
      <w:r w:rsidR="004D492C" w:rsidRPr="0093394A">
        <w:rPr>
          <w:rFonts w:ascii="Book Antiqua" w:hAnsi="Book Antiqua" w:cs="Helvetica"/>
        </w:rPr>
        <w:t xml:space="preserve"> </w:t>
      </w:r>
      <w:r w:rsidR="00151B14" w:rsidRPr="0093394A">
        <w:rPr>
          <w:rFonts w:ascii="Book Antiqua" w:hAnsi="Book Antiqua" w:cs="Helvetica"/>
        </w:rPr>
        <w:t xml:space="preserve">Since its introduction, it has been successfully used in the closure of </w:t>
      </w:r>
      <w:r w:rsidR="00AC44BA" w:rsidRPr="0093394A">
        <w:rPr>
          <w:rFonts w:ascii="Book Antiqua" w:hAnsi="Book Antiqua" w:cs="Helvetica"/>
        </w:rPr>
        <w:t>GI fistulae, acute perforations</w:t>
      </w:r>
      <w:r w:rsidR="00151B14" w:rsidRPr="0093394A">
        <w:rPr>
          <w:rFonts w:ascii="Book Antiqua" w:hAnsi="Book Antiqua" w:cs="Helvetica"/>
        </w:rPr>
        <w:t xml:space="preserve"> and at sites of endoscopic resection</w:t>
      </w:r>
      <w:r w:rsidR="00E42210" w:rsidRPr="0093394A">
        <w:rPr>
          <w:rFonts w:ascii="Book Antiqua" w:hAnsi="Book Antiqua" w:cs="Helvetica"/>
        </w:rPr>
        <w:fldChar w:fldCharType="begin">
          <w:fldData xml:space="preserve">PEVuZE5vdGU+PENpdGU+PEF1dGhvcj5KdXphIFIuIE0uPC9BdXRob3I+PFllYXI+MjAxNDwvWWVh
cj48UmVjTnVtPjQ3MDwvUmVjTnVtPjxEaXNwbGF5VGV4dD48c3R5bGUgZmFjZT0ic3VwZXJzY3Jp
cHQiPls1Myw1NF08L3N0eWxlPjwvRGlzcGxheVRleHQ+PHJlY29yZD48cmVjLW51bWJlcj40NzA8
L3JlYy1udW1iZXI+PGZvcmVpZ24ta2V5cz48a2V5IGFwcD0iRU4iIGRiLWlkPSJ0dmV4dGZ4ZHl4
dnJlaGV2ZmZ6NTIyOWJhcGZycjB4MmR2MHIiPjQ3MDwva2V5PjwvZm9yZWlnbi1rZXlzPjxyZWYt
dHlwZSBuYW1lPSJDb25mZXJlbmNlIFByb2NlZWRpbmdzIj4xMDwvcmVmLXR5cGU+PGNvbnRyaWJ1
dG9ycz48YXV0aG9ycz48YXV0aG9yPkp1emEgUi4gTS4sIE1hdGhldyBBLiwgUGF1bGkgRS4gTS48
L2F1dGhvcj48L2F1dGhvcnM+PC9jb250cmlidXRvcnM+PHRpdGxlcz48dGl0bGU+RW5kb3Njb3Bp
YyByZXNlY3Rpb24gb2YgYSBnYXN0cmljIGdhc3Ryb2ludGVzdGluYWwgc3Ryb21hbCBjZWxsIHR1
bW9yIHdpdGggZnVsbCB0aGlja25lc3MgZGVmZWN0IGZsb3N1cmUgdXNpbmcgZW5kb3Njb3BpYyBz
dXR1cmluZyBkZXZpY2UuPC90aXRsZT48c2Vjb25kYXJ5LXRpdGxlPkFtZXJpY2FuIENvbGxlZ2Ug
b2YgU3VyZ2VvbnMgQ2xpbmljYWwgQ29uZ3Jlc3M8L3NlY29uZGFyeS10aXRsZT48L3RpdGxlcz48
ZGF0ZXM+PHllYXI+MjAxNDwveWVhcj48cHViLWRhdGVzPjxkYXRlPk9jdG9iZXIgMjcsIDIwMTQ8
L2RhdGU+PC9wdWItZGF0ZXM+PC9kYXRlcz48cHViLWxvY2F0aW9uPlNhbiBGcmFuc2lzY28sIENB
PC9wdWItbG9jYXRpb24+PHVybHM+PC91cmxzPjwvcmVjb3JkPjwvQ2l0ZT48Q2l0ZT48QXV0aG9y
PkthbnRzZXZveTwvQXV0aG9yPjxZZWFyPjIwMTI8L1llYXI+PFJlY051bT4zODc8L1JlY051bT48
cmVjb3JkPjxyZWMtbnVtYmVyPjM4NzwvcmVjLW51bWJlcj48Zm9yZWlnbi1rZXlzPjxrZXkgYXBw
PSJFTiIgZGItaWQ9InR2ZXh0ZnhkeXh2cmVoZXZmZno1MjI5YmFwZnJyMHgyZHYwciI+Mzg3PC9r
ZXk+PC9mb3JlaWduLWtleXM+PHJlZi10eXBlIG5hbWU9IkpvdXJuYWwgQXJ0aWNsZSI+MTc8L3Jl
Zi10eXBlPjxjb250cmlidXRvcnM+PGF1dGhvcnM+PGF1dGhvcj5LYW50c2V2b3ksIFMuIFYuPC9h
dXRob3I+PGF1dGhvcj5UaHVsdXZhdGgsIFAuIEouPC9hdXRob3I+PC9hdXRob3JzPjwvY29udHJp
YnV0b3JzPjxhdXRoLWFkZHJlc3M+SW5zdGl0dXRlIGZvciBEaWdlc3RpdmUgSGVhbHRoIGFuZCBM
aXZlciBEaXNlYXNlcywgTWVyY3kgTWVkaWNhbCBDZW50ZXIsIEJhbHRpbW9yZSwgTWFyeWxhbmQg
MjEyMDIsIFVTQS48L2F1dGgtYWRkcmVzcz48dGl0bGVzPjx0aXRsZT5TdWNjZXNzZnVsIGNsb3N1
cmUgb2YgYSBjaHJvbmljIHJlZnJhY3RvcnkgZ2FzdHJvY3V0YW5lb3VzIGZpc3R1bGEgd2l0aCBh
IG5ldyBlbmRvc2NvcGljIHN1dHVyaW5nIGRldmljZSAod2l0aCB2aWRlb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4OC05MDwvcGFnZXM+PHZvbHVtZT43NTwvdm9sdW1lPjxudW1iZXI+MzwvbnVtYmVyPjxr
ZXl3b3Jkcz48a2V5d29yZD5BZ2VkPC9rZXl3b3JkPjxrZXl3b3JkPkNocm9uaWMgRGlzZWFzZTwv
a2V5d29yZD48a2V5d29yZD5DdXRhbmVvdXMgRmlzdHVsYS8qc3VyZ2VyeTwva2V5d29yZD48a2V5
d29yZD5FcXVpcG1lbnQgRGVzaWduPC9rZXl3b3JkPjxrZXl3b3JkPkdhc3RyaWMgRmlzdHVsYS8q
c3VyZ2VyeTwva2V5d29yZD48a2V5d29yZD5HYXN0cm9zY29weS8qbWV0aG9kczwva2V5d29yZD48
a2V5d29yZD5IdW1hbnM8L2tleXdvcmQ+PGtleXdvcmQ+TWFsZTwva2V5d29yZD48a2V5d29yZD5S
ZW1pc3Npb24gSW5kdWN0aW9uPC9rZXl3b3JkPjxrZXl3b3JkPlN1dHVyZSBUZWNobmlxdWVzLypp
bnN0cnVtZW50YXRpb248L2tleXdvcmQ+PC9rZXl3b3Jkcz48ZGF0ZXM+PHllYXI+MjAxMjwveWVh
cj48cHViLWRhdGVzPjxkYXRlPk1hcjwvZGF0ZT48L3B1Yi1kYXRlcz48L2RhdGVzPjxpc2JuPjEw
OTctNjc3OSAoRWxlY3Ryb25pYykmI3hEOzAwMTYtNTEwNyAoTGlua2luZyk8L2lzYm4+PGFjY2Vz
c2lvbi1udW0+MjE3NjI5MDI8L2FjY2Vzc2lvbi1udW0+PHVybHM+PHJlbGF0ZWQtdXJscz48dXJs
Pmh0dHA6Ly93d3cubmNiaS5ubG0ubmloLmdvdi9wdWJtZWQvMjE3NjI5MDI8L3VybD48L3JlbGF0
ZWQtdXJscz48L3VybHM+PGVsZWN0cm9uaWMtcmVzb3VyY2UtbnVtPjEwLjEwMTYvai5naWUuMjAx
MS4wNC4wMzE8L2VsZWN0cm9uaWMtcmVzb3VyY2UtbnVtPjwvcmVjb3JkPjwvQ2l0ZT48L0VuZE5v
dGU+AG==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KdXphIFIuIE0uPC9BdXRob3I+PFllYXI+MjAxNDwvWWVh
cj48UmVjTnVtPjQ3MDwvUmVjTnVtPjxEaXNwbGF5VGV4dD48c3R5bGUgZmFjZT0ic3VwZXJzY3Jp
cHQiPls1Myw1NF08L3N0eWxlPjwvRGlzcGxheVRleHQ+PHJlY29yZD48cmVjLW51bWJlcj40NzA8
L3JlYy1udW1iZXI+PGZvcmVpZ24ta2V5cz48a2V5IGFwcD0iRU4iIGRiLWlkPSJ0dmV4dGZ4ZHl4
dnJlaGV2ZmZ6NTIyOWJhcGZycjB4MmR2MHIiPjQ3MDwva2V5PjwvZm9yZWlnbi1rZXlzPjxyZWYt
dHlwZSBuYW1lPSJDb25mZXJlbmNlIFByb2NlZWRpbmdzIj4xMDwvcmVmLXR5cGU+PGNvbnRyaWJ1
dG9ycz48YXV0aG9ycz48YXV0aG9yPkp1emEgUi4gTS4sIE1hdGhldyBBLiwgUGF1bGkgRS4gTS48
L2F1dGhvcj48L2F1dGhvcnM+PC9jb250cmlidXRvcnM+PHRpdGxlcz48dGl0bGU+RW5kb3Njb3Bp
YyByZXNlY3Rpb24gb2YgYSBnYXN0cmljIGdhc3Ryb2ludGVzdGluYWwgc3Ryb21hbCBjZWxsIHR1
bW9yIHdpdGggZnVsbCB0aGlja25lc3MgZGVmZWN0IGZsb3N1cmUgdXNpbmcgZW5kb3Njb3BpYyBz
dXR1cmluZyBkZXZpY2UuPC90aXRsZT48c2Vjb25kYXJ5LXRpdGxlPkFtZXJpY2FuIENvbGxlZ2Ug
b2YgU3VyZ2VvbnMgQ2xpbmljYWwgQ29uZ3Jlc3M8L3NlY29uZGFyeS10aXRsZT48L3RpdGxlcz48
ZGF0ZXM+PHllYXI+MjAxNDwveWVhcj48cHViLWRhdGVzPjxkYXRlPk9jdG9iZXIgMjcsIDIwMTQ8
L2RhdGU+PC9wdWItZGF0ZXM+PC9kYXRlcz48cHViLWxvY2F0aW9uPlNhbiBGcmFuc2lzY28sIENB
PC9wdWItbG9jYXRpb24+PHVybHM+PC91cmxzPjwvcmVjb3JkPjwvQ2l0ZT48Q2l0ZT48QXV0aG9y
PkthbnRzZXZveTwvQXV0aG9yPjxZZWFyPjIwMTI8L1llYXI+PFJlY051bT4zODc8L1JlY051bT48
cmVjb3JkPjxyZWMtbnVtYmVyPjM4NzwvcmVjLW51bWJlcj48Zm9yZWlnbi1rZXlzPjxrZXkgYXBw
PSJFTiIgZGItaWQ9InR2ZXh0ZnhkeXh2cmVoZXZmZno1MjI5YmFwZnJyMHgyZHYwciI+Mzg3PC9r
ZXk+PC9mb3JlaWduLWtleXM+PHJlZi10eXBlIG5hbWU9IkpvdXJuYWwgQXJ0aWNsZSI+MTc8L3Jl
Zi10eXBlPjxjb250cmlidXRvcnM+PGF1dGhvcnM+PGF1dGhvcj5LYW50c2V2b3ksIFMuIFYuPC9h
dXRob3I+PGF1dGhvcj5UaHVsdXZhdGgsIFAuIEouPC9hdXRob3I+PC9hdXRob3JzPjwvY29udHJp
YnV0b3JzPjxhdXRoLWFkZHJlc3M+SW5zdGl0dXRlIGZvciBEaWdlc3RpdmUgSGVhbHRoIGFuZCBM
aXZlciBEaXNlYXNlcywgTWVyY3kgTWVkaWNhbCBDZW50ZXIsIEJhbHRpbW9yZSwgTWFyeWxhbmQg
MjEyMDIsIFVTQS48L2F1dGgtYWRkcmVzcz48dGl0bGVzPjx0aXRsZT5TdWNjZXNzZnVsIGNsb3N1
cmUgb2YgYSBjaHJvbmljIHJlZnJhY3RvcnkgZ2FzdHJvY3V0YW5lb3VzIGZpc3R1bGEgd2l0aCBh
IG5ldyBlbmRvc2NvcGljIHN1dHVyaW5nIGRldmljZSAod2l0aCB2aWRlbyk8L3RpdGxlPjxzZWNv
bmRhcnktdGl0bGU+R2FzdHJvaW50ZXN0IEVuZG9zYzwvc2Vjb25kYXJ5LXRpdGxlPjxhbHQtdGl0
bGU+R2FzdHJvaW50ZXN0aW5hbCBlbmRvc2NvcHk8L2FsdC10aXRsZT48L3RpdGxlcz48cGVyaW9k
aWNhbD48ZnVsbC10aXRsZT5HYXN0cm9pbnRlc3QgRW5kb3NjPC9mdWxsLXRpdGxlPjxhYmJyLTE+
R2FzdHJvaW50ZXN0aW5hbCBlbmRvc2NvcHk8L2FiYnItMT48L3BlcmlvZGljYWw+PGFsdC1wZXJp
b2RpY2FsPjxmdWxsLXRpdGxlPkdhc3Ryb2ludGVzdCBFbmRvc2M8L2Z1bGwtdGl0bGU+PGFiYnIt
MT5HYXN0cm9pbnRlc3RpbmFsIGVuZG9zY29weTwvYWJici0xPjwvYWx0LXBlcmlvZGljYWw+PHBh
Z2VzPjY4OC05MDwvcGFnZXM+PHZvbHVtZT43NTwvdm9sdW1lPjxudW1iZXI+MzwvbnVtYmVyPjxr
ZXl3b3Jkcz48a2V5d29yZD5BZ2VkPC9rZXl3b3JkPjxrZXl3b3JkPkNocm9uaWMgRGlzZWFzZTwv
a2V5d29yZD48a2V5d29yZD5DdXRhbmVvdXMgRmlzdHVsYS8qc3VyZ2VyeTwva2V5d29yZD48a2V5
d29yZD5FcXVpcG1lbnQgRGVzaWduPC9rZXl3b3JkPjxrZXl3b3JkPkdhc3RyaWMgRmlzdHVsYS8q
c3VyZ2VyeTwva2V5d29yZD48a2V5d29yZD5HYXN0cm9zY29weS8qbWV0aG9kczwva2V5d29yZD48
a2V5d29yZD5IdW1hbnM8L2tleXdvcmQ+PGtleXdvcmQ+TWFsZTwva2V5d29yZD48a2V5d29yZD5S
ZW1pc3Npb24gSW5kdWN0aW9uPC9rZXl3b3JkPjxrZXl3b3JkPlN1dHVyZSBUZWNobmlxdWVzLypp
bnN0cnVtZW50YXRpb248L2tleXdvcmQ+PC9rZXl3b3Jkcz48ZGF0ZXM+PHllYXI+MjAxMjwveWVh
cj48cHViLWRhdGVzPjxkYXRlPk1hcjwvZGF0ZT48L3B1Yi1kYXRlcz48L2RhdGVzPjxpc2JuPjEw
OTctNjc3OSAoRWxlY3Ryb25pYykmI3hEOzAwMTYtNTEwNyAoTGlua2luZyk8L2lzYm4+PGFjY2Vz
c2lvbi1udW0+MjE3NjI5MDI8L2FjY2Vzc2lvbi1udW0+PHVybHM+PHJlbGF0ZWQtdXJscz48dXJs
Pmh0dHA6Ly93d3cubmNiaS5ubG0ubmloLmdvdi9wdWJtZWQvMjE3NjI5MDI8L3VybD48L3JlbGF0
ZWQtdXJscz48L3VybHM+PGVsZWN0cm9uaWMtcmVzb3VyY2UtbnVtPjEwLjEwMTYvai5naWUuMjAx
MS4wNC4wMzE8L2VsZWN0cm9uaWMtcmVzb3VyY2UtbnVtPjwvcmVjb3JkPjwvQ2l0ZT48L0VuZE5v
dGU+AG==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E42210" w:rsidRPr="0093394A">
        <w:rPr>
          <w:rFonts w:ascii="Book Antiqua" w:hAnsi="Book Antiqua" w:cs="Helvetica"/>
        </w:rPr>
      </w:r>
      <w:r w:rsidR="00E42210"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53" w:tooltip="Juza R. M., 2014 #470" w:history="1">
        <w:r w:rsidR="0036706B" w:rsidRPr="0093394A">
          <w:rPr>
            <w:rFonts w:ascii="Book Antiqua" w:hAnsi="Book Antiqua" w:cs="Helvetica"/>
            <w:noProof/>
            <w:vertAlign w:val="superscript"/>
          </w:rPr>
          <w:t>53</w:t>
        </w:r>
      </w:hyperlink>
      <w:r w:rsidR="0036706B" w:rsidRPr="0093394A">
        <w:rPr>
          <w:rFonts w:ascii="Book Antiqua" w:hAnsi="Book Antiqua" w:cs="Helvetica"/>
          <w:noProof/>
          <w:vertAlign w:val="superscript"/>
        </w:rPr>
        <w:t>,</w:t>
      </w:r>
      <w:hyperlink w:anchor="_ENREF_54" w:tooltip="Kantsevoy, 2012 #387" w:history="1">
        <w:r w:rsidR="0036706B" w:rsidRPr="0093394A">
          <w:rPr>
            <w:rFonts w:ascii="Book Antiqua" w:hAnsi="Book Antiqua" w:cs="Helvetica"/>
            <w:noProof/>
            <w:vertAlign w:val="superscript"/>
          </w:rPr>
          <w:t>54</w:t>
        </w:r>
      </w:hyperlink>
      <w:r w:rsidR="0036706B" w:rsidRPr="0093394A">
        <w:rPr>
          <w:rFonts w:ascii="Book Antiqua" w:hAnsi="Book Antiqua" w:cs="Helvetica"/>
          <w:noProof/>
          <w:vertAlign w:val="superscript"/>
        </w:rPr>
        <w:t>]</w:t>
      </w:r>
      <w:r w:rsidR="00E42210" w:rsidRPr="0093394A">
        <w:rPr>
          <w:rFonts w:ascii="Book Antiqua" w:hAnsi="Book Antiqua" w:cs="Helvetica"/>
        </w:rPr>
        <w:fldChar w:fldCharType="end"/>
      </w:r>
      <w:r w:rsidR="00E42210" w:rsidRPr="0093394A">
        <w:rPr>
          <w:rFonts w:ascii="Book Antiqua" w:hAnsi="Book Antiqua" w:cs="Helvetica"/>
        </w:rPr>
        <w:t>.</w:t>
      </w:r>
      <w:r w:rsidR="00151B14" w:rsidRPr="0093394A">
        <w:rPr>
          <w:rFonts w:ascii="Book Antiqua" w:hAnsi="Book Antiqua" w:cs="Helvetica"/>
        </w:rPr>
        <w:t xml:space="preserve"> </w:t>
      </w:r>
    </w:p>
    <w:p w14:paraId="470253D5" w14:textId="4CCE2581" w:rsidR="003D69B9" w:rsidRPr="0093394A" w:rsidRDefault="003D69B9" w:rsidP="0093394A">
      <w:pPr>
        <w:spacing w:line="360" w:lineRule="auto"/>
        <w:ind w:firstLineChars="200" w:firstLine="480"/>
        <w:contextualSpacing/>
        <w:jc w:val="both"/>
        <w:rPr>
          <w:rFonts w:ascii="Book Antiqua" w:hAnsi="Book Antiqua" w:cs="Helvetica"/>
        </w:rPr>
      </w:pPr>
      <w:r w:rsidRPr="0093394A">
        <w:rPr>
          <w:rFonts w:ascii="Book Antiqua" w:hAnsi="Book Antiqua" w:cs="Helvetica"/>
        </w:rPr>
        <w:t>Endoscopic suturing devices have been found to provide safe and effe</w:t>
      </w:r>
      <w:r w:rsidR="00AC44BA" w:rsidRPr="0093394A">
        <w:rPr>
          <w:rFonts w:ascii="Book Antiqua" w:hAnsi="Book Antiqua" w:cs="Helvetica"/>
        </w:rPr>
        <w:t>ctive suturing.</w:t>
      </w:r>
      <w:r w:rsidR="004D492C" w:rsidRPr="0093394A">
        <w:rPr>
          <w:rFonts w:ascii="Book Antiqua" w:hAnsi="Book Antiqua" w:cs="Helvetica"/>
        </w:rPr>
        <w:t xml:space="preserve"> </w:t>
      </w:r>
      <w:r w:rsidR="00AC44BA" w:rsidRPr="0093394A">
        <w:rPr>
          <w:rFonts w:ascii="Book Antiqua" w:hAnsi="Book Antiqua" w:cs="Helvetica"/>
        </w:rPr>
        <w:t>In one human in</w:t>
      </w:r>
      <w:r w:rsidR="00467A6E" w:rsidRPr="0093394A">
        <w:rPr>
          <w:rFonts w:ascii="Book Antiqua" w:hAnsi="Book Antiqua" w:cs="Helvetica"/>
        </w:rPr>
        <w:t xml:space="preserve">-vivo study, </w:t>
      </w:r>
      <w:r w:rsidR="00ED666B" w:rsidRPr="0093394A">
        <w:rPr>
          <w:rFonts w:ascii="Book Antiqua" w:hAnsi="Book Antiqua" w:cs="Helvetica"/>
        </w:rPr>
        <w:t xml:space="preserve">the </w:t>
      </w:r>
      <w:r w:rsidR="00467A6E" w:rsidRPr="0093394A">
        <w:rPr>
          <w:rFonts w:ascii="Book Antiqua" w:hAnsi="Book Antiqua" w:cs="Helvetica"/>
        </w:rPr>
        <w:t xml:space="preserve">Overstitch </w:t>
      </w:r>
      <w:r w:rsidR="00ED666B" w:rsidRPr="0093394A">
        <w:rPr>
          <w:rFonts w:ascii="Book Antiqua" w:hAnsi="Book Antiqua" w:cs="Helvetica"/>
        </w:rPr>
        <w:t xml:space="preserve">device </w:t>
      </w:r>
      <w:r w:rsidRPr="0093394A">
        <w:rPr>
          <w:rFonts w:ascii="Book Antiqua" w:hAnsi="Book Antiqua" w:cs="Helvetica"/>
        </w:rPr>
        <w:t xml:space="preserve">was found to place sutures consistently at a </w:t>
      </w:r>
      <w:proofErr w:type="spellStart"/>
      <w:r w:rsidRPr="0093394A">
        <w:rPr>
          <w:rFonts w:ascii="Book Antiqua" w:hAnsi="Book Antiqua" w:cs="Helvetica"/>
        </w:rPr>
        <w:t>subserosal</w:t>
      </w:r>
      <w:proofErr w:type="spellEnd"/>
      <w:r w:rsidRPr="0093394A">
        <w:rPr>
          <w:rFonts w:ascii="Book Antiqua" w:hAnsi="Book Antiqua" w:cs="Helvetica"/>
        </w:rPr>
        <w:t xml:space="preserve"> depth </w:t>
      </w:r>
      <w:r w:rsidR="00467A6E" w:rsidRPr="0093394A">
        <w:rPr>
          <w:rFonts w:ascii="Book Antiqua" w:hAnsi="Book Antiqua" w:cs="Helvetica"/>
        </w:rPr>
        <w:t xml:space="preserve">in the colon </w:t>
      </w:r>
      <w:r w:rsidRPr="0093394A">
        <w:rPr>
          <w:rFonts w:ascii="Book Antiqua" w:hAnsi="Book Antiqua" w:cs="Helvetica"/>
        </w:rPr>
        <w:t>without full thickness penetration or injury to adjacent structures</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Pauli&lt;/Author&gt;&lt;Year&gt;2013&lt;/Year&gt;&lt;RecNum&gt;381&lt;/RecNum&gt;&lt;DisplayText&gt;&lt;style face="superscript"&gt;[55]&lt;/style&gt;&lt;/DisplayText&gt;&lt;record&gt;&lt;rec-number&gt;381&lt;/rec-number&gt;&lt;foreign-keys&gt;&lt;key app="EN" db-id="tvextfxdyxvrehevffz5229bapfrr0x2dv0r"&gt;381&lt;/key&gt;&lt;/foreign-keys&gt;&lt;ref-type name="Journal Article"&gt;17&lt;/ref-type&gt;&lt;contributors&gt;&lt;authors&gt;&lt;author&gt;Pauli, E. M.&lt;/author&gt;&lt;author&gt;Delaney, C. P.&lt;/author&gt;&lt;author&gt;Champagne, B.&lt;/author&gt;&lt;author&gt;Stein, S.&lt;/author&gt;&lt;author&gt;Marks, J. M.&lt;/author&gt;&lt;/authors&gt;&lt;/contributors&gt;&lt;auth-address&gt;1University Hospitals Case Medical Center, Cleveland, OH.&lt;/auth-address&gt;&lt;titles&gt;&lt;title&gt;Safety and effectiveness of an endoscopic suturing device in a human colonic treat-and-resect model&lt;/title&gt;&lt;secondary-title&gt;Surg Innov&lt;/secondary-title&gt;&lt;alt-title&gt;Surgical innovation&lt;/alt-title&gt;&lt;/titles&gt;&lt;periodical&gt;&lt;full-title&gt;Surg Innov&lt;/full-title&gt;&lt;abbr-1&gt;Surgical innovation&lt;/abbr-1&gt;&lt;/periodical&gt;&lt;alt-periodical&gt;&lt;full-title&gt;Surg Innov&lt;/full-title&gt;&lt;abbr-1&gt;Surgical innovation&lt;/abbr-1&gt;&lt;/alt-periodical&gt;&lt;pages&gt;594-9&lt;/pages&gt;&lt;volume&gt;20&lt;/volume&gt;&lt;number&gt;6&lt;/number&gt;&lt;keywords&gt;&lt;keyword&gt;Adult&lt;/keyword&gt;&lt;keyword&gt;Colectomy/*methods&lt;/keyword&gt;&lt;keyword&gt;Colon/*surgery&lt;/keyword&gt;&lt;keyword&gt;Endoscopy/*methods&lt;/keyword&gt;&lt;keyword&gt;Female&lt;/keyword&gt;&lt;keyword&gt;Humans&lt;/keyword&gt;&lt;keyword&gt;Male&lt;/keyword&gt;&lt;keyword&gt;Middle Aged&lt;/keyword&gt;&lt;keyword&gt;Suture Techniques/*adverse effects/*instrumentation&lt;/keyword&gt;&lt;/keywords&gt;&lt;dates&gt;&lt;year&gt;2013&lt;/year&gt;&lt;pub-dates&gt;&lt;date&gt;Dec&lt;/date&gt;&lt;/pub-dates&gt;&lt;/dates&gt;&lt;isbn&gt;1553-3514 (Electronic)&amp;#xD;1553-3506 (Linking)&lt;/isbn&gt;&lt;accession-num&gt;23445712&lt;/accession-num&gt;&lt;urls&gt;&lt;related-urls&gt;&lt;url&gt;http://www.ncbi.nlm.nih.gov/pubmed/23445712&lt;/url&gt;&lt;/related-urls&gt;&lt;/urls&gt;&lt;electronic-resource-num&gt;10.1177/1553350613479204&lt;/electronic-resource-num&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55" w:tooltip="Pauli, 2013 #381" w:history="1">
        <w:r w:rsidR="0036706B" w:rsidRPr="0093394A">
          <w:rPr>
            <w:rFonts w:ascii="Book Antiqua" w:hAnsi="Book Antiqua" w:cs="Helvetica"/>
            <w:noProof/>
            <w:vertAlign w:val="superscript"/>
          </w:rPr>
          <w:t>55</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 xml:space="preserve">It has been used successfully in the closure of staple-line leaks after sleeve gastrectomy, anchoring stents to help prevent migration, and closing </w:t>
      </w:r>
      <w:proofErr w:type="spellStart"/>
      <w:r w:rsidRPr="0093394A">
        <w:rPr>
          <w:rFonts w:ascii="Book Antiqua" w:hAnsi="Book Antiqua" w:cs="Helvetica"/>
        </w:rPr>
        <w:t>gastrogastric</w:t>
      </w:r>
      <w:proofErr w:type="spellEnd"/>
      <w:r w:rsidRPr="0093394A">
        <w:rPr>
          <w:rFonts w:ascii="Book Antiqua" w:hAnsi="Book Antiqua" w:cs="Helvetica"/>
        </w:rPr>
        <w:t xml:space="preserve"> fistulae</w:t>
      </w:r>
      <w:r w:rsidR="0023606A" w:rsidRPr="0093394A">
        <w:rPr>
          <w:rFonts w:ascii="Book Antiqua" w:hAnsi="Book Antiqua" w:cs="Helvetica"/>
        </w:rPr>
        <w:fldChar w:fldCharType="begin">
          <w:fldData xml:space="preserve">PEVuZE5vdGU+PENpdGU+PEF1dGhvcj5DYWk8L0F1dGhvcj48WWVhcj4yMDE0PC9ZZWFyPjxSZWNO
dW0+MzgyPC9SZWNOdW0+PERpc3BsYXlUZXh0PjxzdHlsZSBmYWNlPSJzdXBlcnNjcmlwdCI+WzYs
NTQsNTYsNTddPC9zdHlsZT48L0Rpc3BsYXlUZXh0PjxyZWNvcmQ+PHJlYy1udW1iZXI+MzgyPC9y
ZWMtbnVtYmVyPjxmb3JlaWduLWtleXM+PGtleSBhcHA9IkVOIiBkYi1pZD0idHZleHRmeGR5eHZy
ZWhldmZmejUyMjliYXBmcnIweDJkdjByIj4zODI8L2tleT48L2ZvcmVpZ24ta2V5cz48cmVmLXR5
cGUgbmFtZT0iSm91cm5hbCBBcnRpY2xlIj4xNzwvcmVmLXR5cGU+PGNvbnRyaWJ1dG9ycz48YXV0
aG9ycz48YXV0aG9yPkNhaSwgSi4gWC48L2F1dGhvcj48YXV0aG9yPktoYXNoYWIsIE0uIEEuPC9h
dXRob3I+PGF1dGhvcj5Pa29sbywgUC4gSS4sIDNyZDwvYXV0aG9yPjxhdXRob3I+S2FsbG9vLCBB
LiBOLjwvYXV0aG9yPjxhdXRob3I+S3VtYmhhcmksIFYuPC9hdXRob3I+PC9hdXRob3JzPjwvY29u
dHJpYnV0b3JzPjxhdXRoLWFkZHJlc3M+RGVwYXJ0bWVudCBvZiBNZWRpY2luZSBhbmQgRGl2aXNp
b24gb2YgR2FzdHJvZW50ZXJvbG9neSBhbmQgSGVwYXRvbG9neSwgVGhlIEpvaG5zIEhvcGtpbnMg
TWVkaWNhbCBJbnN0aXR1dGlvbnMsIEJhbHRpbW9yZSwgTUQsIFVTQS48L2F1dGgtYWRkcmVzcz48
dGl0bGVzPjx0aXRsZT5GdWxsLXRoaWNrbmVzcyBlbmRvc2NvcGljIHN1dHVyaW5nIG9mIHN0YXBs
ZS1saW5lIGxlYWtzIGZvbGxvd2luZyBsYXBhcm9zY29waWMgc2xlZXZlIGdhc3RyZWN0b21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5FNjIzLTQ8L3Bh
Z2VzPjx2b2x1bWU+NDYgU3VwcGwgMSBVQ1ROPC92b2x1bWU+PGRhdGVzPjx5ZWFyPjIwMTQ8L3ll
YXI+PC9kYXRlcz48aXNibj4xNDM4LTg4MTIgKEVsZWN0cm9uaWMpJiN4RDswMDEzLTcyNlggKExp
bmtpbmcpPC9pc2JuPjxhY2Nlc3Npb24tbnVtPjI1NTAyMjcxPC9hY2Nlc3Npb24tbnVtPjx1cmxz
PjxyZWxhdGVkLXVybHM+PHVybD5odHRwOi8vd3d3Lm5jYmkubmxtLm5paC5nb3YvcHVibWVkLzI1
NTAyMjcxPC91cmw+PC9yZWxhdGVkLXVybHM+PC91cmxzPjxlbGVjdHJvbmljLXJlc291cmNlLW51
bT4xMC4xMDU1L3MtMDAzNC0xMzkwNzgyPC9lbGVjdHJvbmljLXJlc291cmNlLW51bT48L3JlY29y
ZD48L0NpdGU+PENpdGU+PEF1dGhvcj5LYW50c2V2b3k8L0F1dGhvcj48WWVhcj4yMDE0PC9ZZWFy
PjxSZWNOdW0+MzUzPC9SZWNOdW0+PHJlY29yZD48cmVjLW51bWJlcj4zNTM8L3JlYy1udW1iZXI+
PGZvcmVpZ24ta2V5cz48a2V5IGFwcD0iRU4iIGRiLWlkPSJ0dmV4dGZ4ZHl4dnJlaGV2ZmZ6NTIy
OWJhcGZycjB4MmR2MHIiPjM1Mzwva2V5PjwvZm9yZWlnbi1rZXlzPjxyZWYtdHlwZSBuYW1lPSJK
b3VybmFsIEFydGljbGUiPjE3PC9yZWYtdHlwZT48Y29udHJpYnV0b3JzPjxhdXRob3JzPjxhdXRo
b3I+S2FudHNldm95LCBTLiBWLjwvYXV0aG9yPjxhdXRob3I+Qml0bmVyLCBNLjwvYXV0aG9yPjxh
dXRob3I+TWl0cmFrb3YsIEEuIEEuPC9hdXRob3I+PGF1dGhvcj5UaHVsdXZhdGgsIFAuIEouPC9h
dXRob3I+PC9hdXRob3JzPjwvY29udHJpYnV0b3JzPjxhdXRoLWFkZHJlc3M+SW5zdGl0dXRlIGZv
ciBEaWdlc3RpdmUgSGVhbHRoIGFuZCBMaXZlciBEaXNlYXNlcywgTWVyY3kgTWVkaWNhbCBDZW50
ZXIsIEJhbHRpbW9yZSwgTWFyeWxhbmQsIFVTQS4mI3hEO0ZCVVogUHJpdm9semhza2lqIEFyZWEg
TWVkaWNhbCBDZW50ZXIgRk1CQSBSdXNzaWFuIEZlZGVyYXRpb24sIE5pemhuaXkgTm92Z29yb2Qs
IFJ1c3NpYS48L2F1dGgtYWRkcmVzcz48dGl0bGVzPjx0aXRsZT5FbmRvc2NvcGljIHN1dHVyaW5n
IGNsb3N1cmUgb2YgbGFyZ2UgbXVjb3NhbCBkZWZlY3RzIGFmdGVyIGVuZG9zY29waWMgc3VibXVj
b3NhbCBkaXNzZWN0aW9uIGlzIHRlY2huaWNhbGx5IGZlYXNpYmxlLCBmYXN0LCBhbmQgZWxpbWlu
YXRlcyB0aGUgbmVlZCBmb3IgaG9zcGl0YWxpemF0aW9uICh3aXRoIHZpZGVvc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wMy03PC9wYWdlcz48dm9sdW1lPjc5PC92b2x1bWU+PG51bWJlcj4zPC9udW1iZXI+
PGtleXdvcmRzPjxrZXl3b3JkPkFnZWQ8L2tleXdvcmQ+PGtleXdvcmQ+QWdlZCwgODAgYW5kIG92
ZXI8L2tleXdvcmQ+PGtleXdvcmQ+Q29sb25pYyBOZW9wbGFzbXMvKnN1cmdlcnk8L2tleXdvcmQ+
PGtleXdvcmQ+RGlzc2VjdGlvbjwva2V5d29yZD48a2V5d29yZD5FbmRvc2NvcHksIEdhc3Ryb2lu
dGVzdGluYWwvYWR2ZXJzZSBlZmZlY3RzLyppbnN0cnVtZW50YXRpb24vbWV0aG9kczwva2V5d29y
ZD48a2V5d29yZD5GZW1hbGU8L2tleXdvcmQ+PGtleXdvcmQ+R2FzdHJpYyBNdWNvc2EvKnN1cmdl
cnk8L2tleXdvcmQ+PGtleXdvcmQ+SHVtYW5zPC9rZXl3b3JkPjxrZXl3b3JkPkludGVzdGluYWwg
TXVjb3NhLypzdXJnZXJ5PC9rZXl3b3JkPjxrZXl3b3JkPk1hbGU8L2tleXdvcmQ+PGtleXdvcmQ+
TWlkZGxlIEFnZWQ8L2tleXdvcmQ+PGtleXdvcmQ+T3BlcmF0aXZlIFRpbWU8L2tleXdvcmQ+PGtl
eXdvcmQ+UGF0aWVudCBEaXNjaGFyZ2U8L2tleXdvcmQ+PGtleXdvcmQ+UmVjdGFsIE5lb3BsYXNt
cy8qc3VyZ2VyeTwva2V5d29yZD48a2V5d29yZD5SZXRyb3NwZWN0aXZlIFN0dWRpZXM8L2tleXdv
cmQ+PGtleXdvcmQ+U3RvbWFjaCBOZW9wbGFzbXMvKnN1cmdlcnk8L2tleXdvcmQ+PGtleXdvcmQ+
U3V0dXJlIFRlY2huaXF1ZXMvYWR2ZXJzZSBlZmZlY3RzLyppbnN0cnVtZW50YXRpb248L2tleXdv
cmQ+PC9rZXl3b3Jkcz48ZGF0ZXM+PHllYXI+MjAxNDwveWVhcj48cHViLWRhdGVzPjxkYXRlPk1h
cjwvZGF0ZT48L3B1Yi1kYXRlcz48L2RhdGVzPjxpc2JuPjEwOTctNjc3OSAoRWxlY3Ryb25pYykm
I3hEOzAwMTYtNTEwNyAoTGlua2luZyk8L2lzYm4+PGFjY2Vzc2lvbi1udW0+MjQzMzIwODI8L2Fj
Y2Vzc2lvbi1udW0+PHVybHM+PHJlbGF0ZWQtdXJscz48dXJsPmh0dHA6Ly93d3cubmNiaS5ubG0u
bmloLmdvdi9wdWJtZWQvMjQzMzIwODI8L3VybD48L3JlbGF0ZWQtdXJscz48L3VybHM+PGVsZWN0
cm9uaWMtcmVzb3VyY2UtbnVtPjEwLjEwMTYvai5naWUuMjAxMy4xMC4wNTE8L2VsZWN0cm9uaWMt
cmVzb3VyY2UtbnVtPjwvcmVjb3JkPjwvQ2l0ZT48Q2l0ZT48QXV0aG9yPkthbnRzZXZveTwvQXV0
aG9yPjxZZWFyPjIwMTI8L1llYXI+PFJlY051bT4zODc8L1JlY051bT48cmVjb3JkPjxyZWMtbnVt
YmVyPjM4NzwvcmVjLW51bWJlcj48Zm9yZWlnbi1rZXlzPjxrZXkgYXBwPSJFTiIgZGItaWQ9InR2
ZXh0ZnhkeXh2cmVoZXZmZno1MjI5YmFwZnJyMHgyZHYwciI+Mzg3PC9rZXk+PC9mb3JlaWduLWtl
eXM+PHJlZi10eXBlIG5hbWU9IkpvdXJuYWwgQXJ0aWNsZSI+MTc8L3JlZi10eXBlPjxjb250cmli
dXRvcnM+PGF1dGhvcnM+PGF1dGhvcj5LYW50c2V2b3ksIFMuIFYuPC9hdXRob3I+PGF1dGhvcj5U
aHVsdXZhdGgsIFAuIEouPC9hdXRob3I+PC9hdXRob3JzPjwvY29udHJpYnV0b3JzPjxhdXRoLWFk
ZHJlc3M+SW5zdGl0dXRlIGZvciBEaWdlc3RpdmUgSGVhbHRoIGFuZCBMaXZlciBEaXNlYXNlcywg
TWVyY3kgTWVkaWNhbCBDZW50ZXIsIEJhbHRpbW9yZSwgTWFyeWxhbmQgMjEyMDIsIFVTQS48L2F1
dGgtYWRkcmVzcz48dGl0bGVzPjx0aXRsZT5TdWNjZXNzZnVsIGNsb3N1cmUgb2YgYSBjaHJvbmlj
IHJlZnJhY3RvcnkgZ2FzdHJvY3V0YW5lb3VzIGZpc3R1bGEgd2l0aCBhIG5ldyBlbmRvc2NvcGlj
IHN1dHVyaW5nIGRldmljZS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Y4OC05MDwvcGFn
ZXM+PHZvbHVtZT43NTwvdm9sdW1lPjxudW1iZXI+MzwvbnVtYmVyPjxrZXl3b3Jkcz48a2V5d29y
ZD5BZ2VkPC9rZXl3b3JkPjxrZXl3b3JkPkNocm9uaWMgRGlzZWFzZTwva2V5d29yZD48a2V5d29y
ZD5DdXRhbmVvdXMgRmlzdHVsYS8qc3VyZ2VyeTwva2V5d29yZD48a2V5d29yZD5FcXVpcG1lbnQg
RGVzaWduPC9rZXl3b3JkPjxrZXl3b3JkPkdhc3RyaWMgRmlzdHVsYS8qc3VyZ2VyeTwva2V5d29y
ZD48a2V5d29yZD5HYXN0cm9zY29weS8qbWV0aG9kczwva2V5d29yZD48a2V5d29yZD5IdW1hbnM8
L2tleXdvcmQ+PGtleXdvcmQ+TWFsZTwva2V5d29yZD48a2V5d29yZD5SZW1pc3Npb24gSW5kdWN0
aW9uPC9rZXl3b3JkPjxrZXl3b3JkPlN1dHVyZSBUZWNobmlxdWVzLyppbnN0cnVtZW50YXRpb248
L2tleXdvcmQ+PC9rZXl3b3Jkcz48ZGF0ZXM+PHllYXI+MjAxMjwveWVhcj48cHViLWRhdGVzPjxk
YXRlPk1hcjwvZGF0ZT48L3B1Yi1kYXRlcz48L2RhdGVzPjxpc2JuPjEwOTctNjc3OSAoRWxlY3Ry
b25pYykmI3hEOzAwMTYtNTEwNyAoTGlua2luZyk8L2lzYm4+PGFjY2Vzc2lvbi1udW0+MjE3NjI5
MDI8L2FjY2Vzc2lvbi1udW0+PHVybHM+PHJlbGF0ZWQtdXJscz48dXJsPmh0dHA6Ly93d3cubmNi
aS5ubG0ubmloLmdvdi9wdWJtZWQvMjE3NjI5MDI8L3VybD48L3JlbGF0ZWQtdXJscz48L3VybHM+
PGVsZWN0cm9uaWMtcmVzb3VyY2UtbnVtPjEwLjEwMTYvai5naWUuMjAxMS4wNC4wMzE8L2VsZWN0
cm9uaWMtcmVzb3VyY2UtbnVtPjwvcmVjb3JkPjwvQ2l0ZT48Q2l0ZT48QXV0aG9yPlBhdWxpPC9B
dXRob3I+PFllYXI+MjAxNDwvWWVhcj48UmVjTnVtPjQ2NTwvUmVjTnVtPjxyZWNvcmQ+PHJlYy1u
dW1iZXI+NDY1PC9yZWMtbnVtYmVyPjxmb3JlaWduLWtleXM+PGtleSBhcHA9IkVOIiBkYi1pZD0i
dHZleHRmeGR5eHZyZWhldmZmejUyMjliYXBmcnIweDJkdjByIj40NjU8L2tleT48L2ZvcmVpZ24t
a2V5cz48cmVmLXR5cGUgbmFtZT0iSm91cm5hbCBBcnRpY2xlIj4xNzwvcmVmLXR5cGU+PGNvbnRy
aWJ1dG9ycz48YXV0aG9ycz48YXV0aG9yPlBhdWxpLCBFLiBNLjwvYXV0aG9yPjxhdXRob3I+QmVz
aGlyLCBILjwvYXV0aG9yPjxhdXRob3I+TWF0aGV3LCBBLjwvYXV0aG9yPjwvYXV0aG9ycz48L2Nv
bnRyaWJ1dG9ycz48YXV0aC1hZGRyZXNzPkRpdmlzaW9uIG9mIE1pbmltYWxseSBJbnZhc2l2ZSBh
bmQgQmFyaWF0cmljIFN1cmdlcnksIERlcGFydG1lbnQgb2YgU3VyZ2VyeSwgUGVubiBTdGF0ZSBI
ZXJzaGV5IE1lZGljYWwgQ2VudGVyLCA1MDAgVW5pdmVyc2l0eSBEcml2ZSwgTUMgSFUzMywgSGVy
c2hleSwgUEEsIDE3MDMzLCBVU0EuPC9hdXRoLWFkZHJlc3M+PHRpdGxlcz48dGl0bGU+R2FzdHJv
Z2FzdHJpYyBmaXN0dWxhZSBmb2xsb3dpbmcgZ2FzdHJpYyBieXBhc3Mgc3VyZ2VyeS1jbGluaWNh
bCByZWNvZ25pdGlvbiBhbmQgdHJlYXRtZW50PC90aXRsZT48c2Vjb25kYXJ5LXRpdGxlPkN1cnIg
R2FzdHJvZW50ZXJvbCBSZXA8L3NlY29uZGFyeS10aXRsZT48YWx0LXRpdGxlPkN1cnJlbnQgZ2Fz
dHJvZW50ZXJvbG9neSByZXBvcnRzPC9hbHQtdGl0bGU+PC90aXRsZXM+PHBlcmlvZGljYWw+PGZ1
bGwtdGl0bGU+Q3VyciBHYXN0cm9lbnRlcm9sIFJlcDwvZnVsbC10aXRsZT48YWJici0xPkN1cnJl
bnQgZ2FzdHJvZW50ZXJvbG9neSByZXBvcnRzPC9hYmJyLTE+PC9wZXJpb2RpY2FsPjxhbHQtcGVy
aW9kaWNhbD48ZnVsbC10aXRsZT5DdXJyIEdhc3Ryb2VudGVyb2wgUmVwPC9mdWxsLXRpdGxlPjxh
YmJyLTE+Q3VycmVudCBnYXN0cm9lbnRlcm9sb2d5IHJlcG9ydHM8L2FiYnItMT48L2FsdC1wZXJp
b2RpY2FsPjxwYWdlcz40MDU8L3BhZ2VzPjx2b2x1bWU+MTY8L3ZvbHVtZT48bnVtYmVyPjk8L251
bWJlcj48ZGF0ZXM+PHllYXI+MjAxNDwveWVhcj48cHViLWRhdGVzPjxkYXRlPlNlcDwvZGF0ZT48
L3B1Yi1kYXRlcz48L2RhdGVzPjxpc2JuPjE1MzQtMzEyWCAoRWxlY3Ryb25pYykmI3hEOzE1MjIt
ODAzNyAoTGlua2luZyk8L2lzYm4+PGFjY2Vzc2lvbi1udW0+MjUxMTMwNDA8L2FjY2Vzc2lvbi1u
dW0+PHVybHM+PHJlbGF0ZWQtdXJscz48dXJsPmh0dHA6Ly93d3cubmNiaS5ubG0ubmloLmdvdi9w
dWJtZWQvMjUxMTMwNDA8L3VybD48L3JlbGF0ZWQtdXJscz48L3VybHM+PGVsZWN0cm9uaWMtcmVz
b3VyY2UtbnVtPjEwLjEwMDcvczExODk0LTAxNC0wNDA1LTE8L2VsZWN0cm9uaWMtcmVzb3VyY2Ut
bnVtPjwvcmVjb3JkPjwvQ2l0ZT48L0VuZE5vdGU+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DYWk8L0F1dGhvcj48WWVhcj4yMDE0PC9ZZWFyPjxSZWNO
dW0+MzgyPC9SZWNOdW0+PERpc3BsYXlUZXh0PjxzdHlsZSBmYWNlPSJzdXBlcnNjcmlwdCI+WzYs
NTQsNTYsNTddPC9zdHlsZT48L0Rpc3BsYXlUZXh0PjxyZWNvcmQ+PHJlYy1udW1iZXI+MzgyPC9y
ZWMtbnVtYmVyPjxmb3JlaWduLWtleXM+PGtleSBhcHA9IkVOIiBkYi1pZD0idHZleHRmeGR5eHZy
ZWhldmZmejUyMjliYXBmcnIweDJkdjByIj4zODI8L2tleT48L2ZvcmVpZ24ta2V5cz48cmVmLXR5
cGUgbmFtZT0iSm91cm5hbCBBcnRpY2xlIj4xNzwvcmVmLXR5cGU+PGNvbnRyaWJ1dG9ycz48YXV0
aG9ycz48YXV0aG9yPkNhaSwgSi4gWC48L2F1dGhvcj48YXV0aG9yPktoYXNoYWIsIE0uIEEuPC9h
dXRob3I+PGF1dGhvcj5Pa29sbywgUC4gSS4sIDNyZDwvYXV0aG9yPjxhdXRob3I+S2FsbG9vLCBB
LiBOLjwvYXV0aG9yPjxhdXRob3I+S3VtYmhhcmksIFYuPC9hdXRob3I+PC9hdXRob3JzPjwvY29u
dHJpYnV0b3JzPjxhdXRoLWFkZHJlc3M+RGVwYXJ0bWVudCBvZiBNZWRpY2luZSBhbmQgRGl2aXNp
b24gb2YgR2FzdHJvZW50ZXJvbG9neSBhbmQgSGVwYXRvbG9neSwgVGhlIEpvaG5zIEhvcGtpbnMg
TWVkaWNhbCBJbnN0aXR1dGlvbnMsIEJhbHRpbW9yZSwgTUQsIFVTQS48L2F1dGgtYWRkcmVzcz48
dGl0bGVzPjx0aXRsZT5GdWxsLXRoaWNrbmVzcyBlbmRvc2NvcGljIHN1dHVyaW5nIG9mIHN0YXBs
ZS1saW5lIGxlYWtzIGZvbGxvd2luZyBsYXBhcm9zY29waWMgc2xlZXZlIGdhc3RyZWN0b215PC90
aXRsZT48c2Vjb25kYXJ5LXRpdGxlPkVuZG9zY29weTwvc2Vjb25kYXJ5LXRpdGxlPjxhbHQtdGl0
bGU+RW5kb3Njb3B5PC9hbHQtdGl0bGU+PC90aXRsZXM+PHBlcmlvZGljYWw+PGZ1bGwtdGl0bGU+
RW5kb3Njb3B5PC9mdWxsLXRpdGxlPjxhYmJyLTE+RW5kb3Njb3B5PC9hYmJyLTE+PC9wZXJpb2Rp
Y2FsPjxhbHQtcGVyaW9kaWNhbD48ZnVsbC10aXRsZT5FbmRvc2NvcHk8L2Z1bGwtdGl0bGU+PGFi
YnItMT5FbmRvc2NvcHk8L2FiYnItMT48L2FsdC1wZXJpb2RpY2FsPjxwYWdlcz5FNjIzLTQ8L3Bh
Z2VzPjx2b2x1bWU+NDYgU3VwcGwgMSBVQ1ROPC92b2x1bWU+PGRhdGVzPjx5ZWFyPjIwMTQ8L3ll
YXI+PC9kYXRlcz48aXNibj4xNDM4LTg4MTIgKEVsZWN0cm9uaWMpJiN4RDswMDEzLTcyNlggKExp
bmtpbmcpPC9pc2JuPjxhY2Nlc3Npb24tbnVtPjI1NTAyMjcxPC9hY2Nlc3Npb24tbnVtPjx1cmxz
PjxyZWxhdGVkLXVybHM+PHVybD5odHRwOi8vd3d3Lm5jYmkubmxtLm5paC5nb3YvcHVibWVkLzI1
NTAyMjcxPC91cmw+PC9yZWxhdGVkLXVybHM+PC91cmxzPjxlbGVjdHJvbmljLXJlc291cmNlLW51
bT4xMC4xMDU1L3MtMDAzNC0xMzkwNzgyPC9lbGVjdHJvbmljLXJlc291cmNlLW51bT48L3JlY29y
ZD48L0NpdGU+PENpdGU+PEF1dGhvcj5LYW50c2V2b3k8L0F1dGhvcj48WWVhcj4yMDE0PC9ZZWFy
PjxSZWNOdW0+MzUzPC9SZWNOdW0+PHJlY29yZD48cmVjLW51bWJlcj4zNTM8L3JlYy1udW1iZXI+
PGZvcmVpZ24ta2V5cz48a2V5IGFwcD0iRU4iIGRiLWlkPSJ0dmV4dGZ4ZHl4dnJlaGV2ZmZ6NTIy
OWJhcGZycjB4MmR2MHIiPjM1Mzwva2V5PjwvZm9yZWlnbi1rZXlzPjxyZWYtdHlwZSBuYW1lPSJK
b3VybmFsIEFydGljbGUiPjE3PC9yZWYtdHlwZT48Y29udHJpYnV0b3JzPjxhdXRob3JzPjxhdXRo
b3I+S2FudHNldm95LCBTLiBWLjwvYXV0aG9yPjxhdXRob3I+Qml0bmVyLCBNLjwvYXV0aG9yPjxh
dXRob3I+TWl0cmFrb3YsIEEuIEEuPC9hdXRob3I+PGF1dGhvcj5UaHVsdXZhdGgsIFAuIEouPC9h
dXRob3I+PC9hdXRob3JzPjwvY29udHJpYnV0b3JzPjxhdXRoLWFkZHJlc3M+SW5zdGl0dXRlIGZv
ciBEaWdlc3RpdmUgSGVhbHRoIGFuZCBMaXZlciBEaXNlYXNlcywgTWVyY3kgTWVkaWNhbCBDZW50
ZXIsIEJhbHRpbW9yZSwgTWFyeWxhbmQsIFVTQS4mI3hEO0ZCVVogUHJpdm9semhza2lqIEFyZWEg
TWVkaWNhbCBDZW50ZXIgRk1CQSBSdXNzaWFuIEZlZGVyYXRpb24sIE5pemhuaXkgTm92Z29yb2Qs
IFJ1c3NpYS48L2F1dGgtYWRkcmVzcz48dGl0bGVzPjx0aXRsZT5FbmRvc2NvcGljIHN1dHVyaW5n
IGNsb3N1cmUgb2YgbGFyZ2UgbXVjb3NhbCBkZWZlY3RzIGFmdGVyIGVuZG9zY29waWMgc3VibXVj
b3NhbCBkaXNzZWN0aW9uIGlzIHRlY2huaWNhbGx5IGZlYXNpYmxlLCBmYXN0LCBhbmQgZWxpbWlu
YXRlcyB0aGUgbmVlZCBmb3IgaG9zcGl0YWxpemF0aW9uICh3aXRoIHZpZGVvcyk8L3RpdGxlPjxz
ZWNvbmRhcnktdGl0bGU+R2FzdHJvaW50ZXN0IEVuZG9zYzwvc2Vjb25kYXJ5LXRpdGxlPjxhbHQt
dGl0bGU+R2FzdHJvaW50ZXN0aW5hbCBlbmRvc2NvcHk8L2FsdC10aXRsZT48L3RpdGxlcz48cGVy
aW9kaWNhbD48ZnVsbC10aXRsZT5HYXN0cm9pbnRlc3QgRW5kb3NjPC9mdWxsLXRpdGxlPjxhYmJy
LTE+R2FzdHJvaW50ZXN0aW5hbCBlbmRvc2NvcHk8L2FiYnItMT48L3BlcmlvZGljYWw+PGFsdC1w
ZXJpb2RpY2FsPjxmdWxsLXRpdGxlPkdhc3Ryb2ludGVzdCBFbmRvc2M8L2Z1bGwtdGl0bGU+PGFi
YnItMT5HYXN0cm9pbnRlc3RpbmFsIGVuZG9zY29weTwvYWJici0xPjwvYWx0LXBlcmlvZGljYWw+
PHBhZ2VzPjUwMy03PC9wYWdlcz48dm9sdW1lPjc5PC92b2x1bWU+PG51bWJlcj4zPC9udW1iZXI+
PGtleXdvcmRzPjxrZXl3b3JkPkFnZWQ8L2tleXdvcmQ+PGtleXdvcmQ+QWdlZCwgODAgYW5kIG92
ZXI8L2tleXdvcmQ+PGtleXdvcmQ+Q29sb25pYyBOZW9wbGFzbXMvKnN1cmdlcnk8L2tleXdvcmQ+
PGtleXdvcmQ+RGlzc2VjdGlvbjwva2V5d29yZD48a2V5d29yZD5FbmRvc2NvcHksIEdhc3Ryb2lu
dGVzdGluYWwvYWR2ZXJzZSBlZmZlY3RzLyppbnN0cnVtZW50YXRpb24vbWV0aG9kczwva2V5d29y
ZD48a2V5d29yZD5GZW1hbGU8L2tleXdvcmQ+PGtleXdvcmQ+R2FzdHJpYyBNdWNvc2EvKnN1cmdl
cnk8L2tleXdvcmQ+PGtleXdvcmQ+SHVtYW5zPC9rZXl3b3JkPjxrZXl3b3JkPkludGVzdGluYWwg
TXVjb3NhLypzdXJnZXJ5PC9rZXl3b3JkPjxrZXl3b3JkPk1hbGU8L2tleXdvcmQ+PGtleXdvcmQ+
TWlkZGxlIEFnZWQ8L2tleXdvcmQ+PGtleXdvcmQ+T3BlcmF0aXZlIFRpbWU8L2tleXdvcmQ+PGtl
eXdvcmQ+UGF0aWVudCBEaXNjaGFyZ2U8L2tleXdvcmQ+PGtleXdvcmQ+UmVjdGFsIE5lb3BsYXNt
cy8qc3VyZ2VyeTwva2V5d29yZD48a2V5d29yZD5SZXRyb3NwZWN0aXZlIFN0dWRpZXM8L2tleXdv
cmQ+PGtleXdvcmQ+U3RvbWFjaCBOZW9wbGFzbXMvKnN1cmdlcnk8L2tleXdvcmQ+PGtleXdvcmQ+
U3V0dXJlIFRlY2huaXF1ZXMvYWR2ZXJzZSBlZmZlY3RzLyppbnN0cnVtZW50YXRpb248L2tleXdv
cmQ+PC9rZXl3b3Jkcz48ZGF0ZXM+PHllYXI+MjAxNDwveWVhcj48cHViLWRhdGVzPjxkYXRlPk1h
cjwvZGF0ZT48L3B1Yi1kYXRlcz48L2RhdGVzPjxpc2JuPjEwOTctNjc3OSAoRWxlY3Ryb25pYykm
I3hEOzAwMTYtNTEwNyAoTGlua2luZyk8L2lzYm4+PGFjY2Vzc2lvbi1udW0+MjQzMzIwODI8L2Fj
Y2Vzc2lvbi1udW0+PHVybHM+PHJlbGF0ZWQtdXJscz48dXJsPmh0dHA6Ly93d3cubmNiaS5ubG0u
bmloLmdvdi9wdWJtZWQvMjQzMzIwODI8L3VybD48L3JlbGF0ZWQtdXJscz48L3VybHM+PGVsZWN0
cm9uaWMtcmVzb3VyY2UtbnVtPjEwLjEwMTYvai5naWUuMjAxMy4xMC4wNTE8L2VsZWN0cm9uaWMt
cmVzb3VyY2UtbnVtPjwvcmVjb3JkPjwvQ2l0ZT48Q2l0ZT48QXV0aG9yPkthbnRzZXZveTwvQXV0
aG9yPjxZZWFyPjIwMTI8L1llYXI+PFJlY051bT4zODc8L1JlY051bT48cmVjb3JkPjxyZWMtbnVt
YmVyPjM4NzwvcmVjLW51bWJlcj48Zm9yZWlnbi1rZXlzPjxrZXkgYXBwPSJFTiIgZGItaWQ9InR2
ZXh0ZnhkeXh2cmVoZXZmZno1MjI5YmFwZnJyMHgyZHYwciI+Mzg3PC9rZXk+PC9mb3JlaWduLWtl
eXM+PHJlZi10eXBlIG5hbWU9IkpvdXJuYWwgQXJ0aWNsZSI+MTc8L3JlZi10eXBlPjxjb250cmli
dXRvcnM+PGF1dGhvcnM+PGF1dGhvcj5LYW50c2V2b3ksIFMuIFYuPC9hdXRob3I+PGF1dGhvcj5U
aHVsdXZhdGgsIFAuIEouPC9hdXRob3I+PC9hdXRob3JzPjwvY29udHJpYnV0b3JzPjxhdXRoLWFk
ZHJlc3M+SW5zdGl0dXRlIGZvciBEaWdlc3RpdmUgSGVhbHRoIGFuZCBMaXZlciBEaXNlYXNlcywg
TWVyY3kgTWVkaWNhbCBDZW50ZXIsIEJhbHRpbW9yZSwgTWFyeWxhbmQgMjEyMDIsIFVTQS48L2F1
dGgtYWRkcmVzcz48dGl0bGVzPjx0aXRsZT5TdWNjZXNzZnVsIGNsb3N1cmUgb2YgYSBjaHJvbmlj
IHJlZnJhY3RvcnkgZ2FzdHJvY3V0YW5lb3VzIGZpc3R1bGEgd2l0aCBhIG5ldyBlbmRvc2NvcGlj
IHN1dHVyaW5nIGRldmljZSAod2l0aCB2aWRlbyk8L3RpdGxlPjxzZWNvbmRhcnktdGl0bGU+R2Fz
dHJvaW50ZXN0IEVuZG9zYzwvc2Vjb25kYXJ5LXRpdGxlPjxhbHQtdGl0bGU+R2FzdHJvaW50ZXN0
aW5hbCBlbmRvc2NvcHk8L2FsdC10aXRsZT48L3RpdGxlcz48cGVyaW9kaWNhbD48ZnVsbC10aXRs
ZT5HYXN0cm9pbnRlc3QgRW5kb3NjPC9mdWxsLXRpdGxlPjxhYmJyLTE+R2FzdHJvaW50ZXN0aW5h
bCBlbmRvc2NvcHk8L2FiYnItMT48L3BlcmlvZGljYWw+PGFsdC1wZXJpb2RpY2FsPjxmdWxsLXRp
dGxlPkdhc3Ryb2ludGVzdCBFbmRvc2M8L2Z1bGwtdGl0bGU+PGFiYnItMT5HYXN0cm9pbnRlc3Rp
bmFsIGVuZG9zY29weTwvYWJici0xPjwvYWx0LXBlcmlvZGljYWw+PHBhZ2VzPjY4OC05MDwvcGFn
ZXM+PHZvbHVtZT43NTwvdm9sdW1lPjxudW1iZXI+MzwvbnVtYmVyPjxrZXl3b3Jkcz48a2V5d29y
ZD5BZ2VkPC9rZXl3b3JkPjxrZXl3b3JkPkNocm9uaWMgRGlzZWFzZTwva2V5d29yZD48a2V5d29y
ZD5DdXRhbmVvdXMgRmlzdHVsYS8qc3VyZ2VyeTwva2V5d29yZD48a2V5d29yZD5FcXVpcG1lbnQg
RGVzaWduPC9rZXl3b3JkPjxrZXl3b3JkPkdhc3RyaWMgRmlzdHVsYS8qc3VyZ2VyeTwva2V5d29y
ZD48a2V5d29yZD5HYXN0cm9zY29weS8qbWV0aG9kczwva2V5d29yZD48a2V5d29yZD5IdW1hbnM8
L2tleXdvcmQ+PGtleXdvcmQ+TWFsZTwva2V5d29yZD48a2V5d29yZD5SZW1pc3Npb24gSW5kdWN0
aW9uPC9rZXl3b3JkPjxrZXl3b3JkPlN1dHVyZSBUZWNobmlxdWVzLyppbnN0cnVtZW50YXRpb248
L2tleXdvcmQ+PC9rZXl3b3Jkcz48ZGF0ZXM+PHllYXI+MjAxMjwveWVhcj48cHViLWRhdGVzPjxk
YXRlPk1hcjwvZGF0ZT48L3B1Yi1kYXRlcz48L2RhdGVzPjxpc2JuPjEwOTctNjc3OSAoRWxlY3Ry
b25pYykmI3hEOzAwMTYtNTEwNyAoTGlua2luZyk8L2lzYm4+PGFjY2Vzc2lvbi1udW0+MjE3NjI5
MDI8L2FjY2Vzc2lvbi1udW0+PHVybHM+PHJlbGF0ZWQtdXJscz48dXJsPmh0dHA6Ly93d3cubmNi
aS5ubG0ubmloLmdvdi9wdWJtZWQvMjE3NjI5MDI8L3VybD48L3JlbGF0ZWQtdXJscz48L3VybHM+
PGVsZWN0cm9uaWMtcmVzb3VyY2UtbnVtPjEwLjEwMTYvai5naWUuMjAxMS4wNC4wMzE8L2VsZWN0
cm9uaWMtcmVzb3VyY2UtbnVtPjwvcmVjb3JkPjwvQ2l0ZT48Q2l0ZT48QXV0aG9yPlBhdWxpPC9B
dXRob3I+PFllYXI+MjAxNDwvWWVhcj48UmVjTnVtPjQ2NTwvUmVjTnVtPjxyZWNvcmQ+PHJlYy1u
dW1iZXI+NDY1PC9yZWMtbnVtYmVyPjxmb3JlaWduLWtleXM+PGtleSBhcHA9IkVOIiBkYi1pZD0i
dHZleHRmeGR5eHZyZWhldmZmejUyMjliYXBmcnIweDJkdjByIj40NjU8L2tleT48L2ZvcmVpZ24t
a2V5cz48cmVmLXR5cGUgbmFtZT0iSm91cm5hbCBBcnRpY2xlIj4xNzwvcmVmLXR5cGU+PGNvbnRy
aWJ1dG9ycz48YXV0aG9ycz48YXV0aG9yPlBhdWxpLCBFLiBNLjwvYXV0aG9yPjxhdXRob3I+QmVz
aGlyLCBILjwvYXV0aG9yPjxhdXRob3I+TWF0aGV3LCBBLjwvYXV0aG9yPjwvYXV0aG9ycz48L2Nv
bnRyaWJ1dG9ycz48YXV0aC1hZGRyZXNzPkRpdmlzaW9uIG9mIE1pbmltYWxseSBJbnZhc2l2ZSBh
bmQgQmFyaWF0cmljIFN1cmdlcnksIERlcGFydG1lbnQgb2YgU3VyZ2VyeSwgUGVubiBTdGF0ZSBI
ZXJzaGV5IE1lZGljYWwgQ2VudGVyLCA1MDAgVW5pdmVyc2l0eSBEcml2ZSwgTUMgSFUzMywgSGVy
c2hleSwgUEEsIDE3MDMzLCBVU0EuPC9hdXRoLWFkZHJlc3M+PHRpdGxlcz48dGl0bGU+R2FzdHJv
Z2FzdHJpYyBmaXN0dWxhZSBmb2xsb3dpbmcgZ2FzdHJpYyBieXBhc3Mgc3VyZ2VyeS1jbGluaWNh
bCByZWNvZ25pdGlvbiBhbmQgdHJlYXRtZW50PC90aXRsZT48c2Vjb25kYXJ5LXRpdGxlPkN1cnIg
R2FzdHJvZW50ZXJvbCBSZXA8L3NlY29uZGFyeS10aXRsZT48YWx0LXRpdGxlPkN1cnJlbnQgZ2Fz
dHJvZW50ZXJvbG9neSByZXBvcnRzPC9hbHQtdGl0bGU+PC90aXRsZXM+PHBlcmlvZGljYWw+PGZ1
bGwtdGl0bGU+Q3VyciBHYXN0cm9lbnRlcm9sIFJlcDwvZnVsbC10aXRsZT48YWJici0xPkN1cnJl
bnQgZ2FzdHJvZW50ZXJvbG9neSByZXBvcnRzPC9hYmJyLTE+PC9wZXJpb2RpY2FsPjxhbHQtcGVy
aW9kaWNhbD48ZnVsbC10aXRsZT5DdXJyIEdhc3Ryb2VudGVyb2wgUmVwPC9mdWxsLXRpdGxlPjxh
YmJyLTE+Q3VycmVudCBnYXN0cm9lbnRlcm9sb2d5IHJlcG9ydHM8L2FiYnItMT48L2FsdC1wZXJp
b2RpY2FsPjxwYWdlcz40MDU8L3BhZ2VzPjx2b2x1bWU+MTY8L3ZvbHVtZT48bnVtYmVyPjk8L251
bWJlcj48ZGF0ZXM+PHllYXI+MjAxNDwveWVhcj48cHViLWRhdGVzPjxkYXRlPlNlcDwvZGF0ZT48
L3B1Yi1kYXRlcz48L2RhdGVzPjxpc2JuPjE1MzQtMzEyWCAoRWxlY3Ryb25pYykmI3hEOzE1MjIt
ODAzNyAoTGlua2luZyk8L2lzYm4+PGFjY2Vzc2lvbi1udW0+MjUxMTMwNDA8L2FjY2Vzc2lvbi1u
dW0+PHVybHM+PHJlbGF0ZWQtdXJscz48dXJsPmh0dHA6Ly93d3cubmNiaS5ubG0ubmloLmdvdi9w
dWJtZWQvMjUxMTMwNDA8L3VybD48L3JlbGF0ZWQtdXJscz48L3VybHM+PGVsZWN0cm9uaWMtcmVz
b3VyY2UtbnVtPjEwLjEwMDcvczExODk0LTAxNC0wNDA1LTE8L2VsZWN0cm9uaWMtcmVzb3VyY2Ut
bnVtPjwvcmVjb3JkPjwvQ2l0ZT48L0VuZE5vdGU+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23606A" w:rsidRPr="0093394A">
        <w:rPr>
          <w:rFonts w:ascii="Book Antiqua" w:hAnsi="Book Antiqua" w:cs="Helvetica"/>
        </w:rPr>
      </w:r>
      <w:r w:rsidR="0023606A"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6" w:tooltip="Pauli, 2014 #465" w:history="1">
        <w:r w:rsidR="0036706B" w:rsidRPr="0093394A">
          <w:rPr>
            <w:rFonts w:ascii="Book Antiqua" w:hAnsi="Book Antiqua" w:cs="Helvetica"/>
            <w:noProof/>
            <w:vertAlign w:val="superscript"/>
          </w:rPr>
          <w:t>6</w:t>
        </w:r>
      </w:hyperlink>
      <w:r w:rsidR="0036706B" w:rsidRPr="0093394A">
        <w:rPr>
          <w:rFonts w:ascii="Book Antiqua" w:hAnsi="Book Antiqua" w:cs="Helvetica"/>
          <w:noProof/>
          <w:vertAlign w:val="superscript"/>
        </w:rPr>
        <w:t>,</w:t>
      </w:r>
      <w:hyperlink w:anchor="_ENREF_54" w:tooltip="Kantsevoy, 2012 #387" w:history="1">
        <w:r w:rsidR="0036706B" w:rsidRPr="0093394A">
          <w:rPr>
            <w:rFonts w:ascii="Book Antiqua" w:hAnsi="Book Antiqua" w:cs="Helvetica"/>
            <w:noProof/>
            <w:vertAlign w:val="superscript"/>
          </w:rPr>
          <w:t>54</w:t>
        </w:r>
      </w:hyperlink>
      <w:r w:rsidR="0036706B" w:rsidRPr="0093394A">
        <w:rPr>
          <w:rFonts w:ascii="Book Antiqua" w:hAnsi="Book Antiqua" w:cs="Helvetica"/>
          <w:noProof/>
          <w:vertAlign w:val="superscript"/>
        </w:rPr>
        <w:t>,</w:t>
      </w:r>
      <w:hyperlink w:anchor="_ENREF_56" w:tooltip="Cai, 2014 #382" w:history="1">
        <w:r w:rsidR="0036706B" w:rsidRPr="0093394A">
          <w:rPr>
            <w:rFonts w:ascii="Book Antiqua" w:hAnsi="Book Antiqua" w:cs="Helvetica"/>
            <w:noProof/>
            <w:vertAlign w:val="superscript"/>
          </w:rPr>
          <w:t>56</w:t>
        </w:r>
      </w:hyperlink>
      <w:r w:rsidR="0036706B" w:rsidRPr="0093394A">
        <w:rPr>
          <w:rFonts w:ascii="Book Antiqua" w:hAnsi="Book Antiqua" w:cs="Helvetica"/>
          <w:noProof/>
          <w:vertAlign w:val="superscript"/>
        </w:rPr>
        <w:t>,</w:t>
      </w:r>
      <w:hyperlink w:anchor="_ENREF_57" w:tooltip="Kantsevoy, 2014 #353" w:history="1">
        <w:r w:rsidR="0036706B" w:rsidRPr="0093394A">
          <w:rPr>
            <w:rFonts w:ascii="Book Antiqua" w:hAnsi="Book Antiqua" w:cs="Helvetica"/>
            <w:noProof/>
            <w:vertAlign w:val="superscript"/>
          </w:rPr>
          <w:t>57</w:t>
        </w:r>
      </w:hyperlink>
      <w:r w:rsidR="0036706B" w:rsidRPr="0093394A">
        <w:rPr>
          <w:rFonts w:ascii="Book Antiqua" w:hAnsi="Book Antiqua" w:cs="Helvetica"/>
          <w:noProof/>
          <w:vertAlign w:val="superscript"/>
        </w:rPr>
        <w:t>]</w:t>
      </w:r>
      <w:r w:rsidR="0023606A" w:rsidRPr="0093394A">
        <w:rPr>
          <w:rFonts w:ascii="Book Antiqua" w:hAnsi="Book Antiqua" w:cs="Helvetica"/>
        </w:rPr>
        <w:fldChar w:fldCharType="end"/>
      </w:r>
      <w:r w:rsidR="0023606A"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 xml:space="preserve">However, the long-term success has been mixed with one study of 95 patients with </w:t>
      </w:r>
      <w:proofErr w:type="spellStart"/>
      <w:r w:rsidRPr="0093394A">
        <w:rPr>
          <w:rFonts w:ascii="Book Antiqua" w:hAnsi="Book Antiqua" w:cs="Helvetica"/>
        </w:rPr>
        <w:t>gastrogastric</w:t>
      </w:r>
      <w:proofErr w:type="spellEnd"/>
      <w:r w:rsidRPr="0093394A">
        <w:rPr>
          <w:rFonts w:ascii="Book Antiqua" w:hAnsi="Book Antiqua" w:cs="Helvetica"/>
        </w:rPr>
        <w:t xml:space="preserve"> fistulae achieving a 35% long-term closure rate</w:t>
      </w:r>
      <w:r w:rsidR="00957787" w:rsidRPr="0093394A">
        <w:rPr>
          <w:rFonts w:ascii="Book Antiqua" w:hAnsi="Book Antiqua" w:cs="Helvetica"/>
        </w:rPr>
        <w:fldChar w:fldCharType="begin">
          <w:fldData xml:space="preserve">PEVuZE5vdGU+PENpdGU+PEF1dGhvcj5GZXJuYW5kZXotRXNwYXJyYWNoPC9BdXRob3I+PFllYXI+
MjAxMDwvWWVhcj48UmVjTnVtPjM5MDwvUmVjTnVtPjxEaXNwbGF5VGV4dD48c3R5bGUgZmFjZT0i
c3VwZXJzY3JpcHQiPls1OF08L3N0eWxlPjwvRGlzcGxheVRleHQ+PHJlY29yZD48cmVjLW51bWJl
cj4zOTA8L3JlYy1udW1iZXI+PGZvcmVpZ24ta2V5cz48a2V5IGFwcD0iRU4iIGRiLWlkPSJ0dmV4
dGZ4ZHl4dnJlaGV2ZmZ6NTIyOWJhcGZycjB4MmR2MHIiPjM5MDwva2V5PjwvZm9yZWlnbi1rZXlz
PjxyZWYtdHlwZSBuYW1lPSJKb3VybmFsIEFydGljbGUiPjE3PC9yZWYtdHlwZT48Y29udHJpYnV0
b3JzPjxhdXRob3JzPjxhdXRob3I+RmVybmFuZGV6LUVzcGFycmFjaCwgRy48L2F1dGhvcj48YXV0
aG9yPkxhdXR6LCBELiBCLjwvYXV0aG9yPjxhdXRob3I+VGhvbXBzb24sIEMuIEMuPC9hdXRob3I+
PC9hdXRob3JzPjwvY29udHJpYnV0b3JzPjxhdXRoLWFkZHJlc3M+RGl2aXNpb24gb2YgR2FzdHJv
ZW50ZXJvbG9neSwgQnJpZ2hhbSBhbmQgV29tZW4mYXBvcztzIEhvc3BpdGFsLCBCb3N0b24sIE1h
c3NhY2h1c2V0dHMgMDIxMTUsIFVTQS48L2F1dGgtYWRkcmVzcz48dGl0bGVzPjx0aXRsZT5FbmRv
c2NvcGljIHJlcGFpciBvZiBnYXN0cm9nYXN0cmljIGZpc3R1bGEgYWZ0ZXIgUm91eC1lbi1ZIGdh
c3RyaWMgYnlwYXNzOiBhIGxlc3MtaW52YXNpdmUgYXBwcm9hY2g8L3RpdGxlPjxzZWNvbmRhcnkt
dGl0bGU+U3VyZyBPYmVzIFJlbGF0IERpczwvc2Vjb25kYXJ5LXRpdGxlPjxhbHQtdGl0bGU+U3Vy
Z2VyeSBmb3Igb2Jlc2l0eSBhbmQgcmVsYXRlZCBkaXNlYXNlcyA6IG9mZmljaWFsIGpvdXJuYWwg
b2YgdGhlIEFtZXJpY2FuIFNvY2lldHkgZm9yIEJhcmlhdHJpYyBTdXJnZXJ5PC9hbHQtdGl0bGU+
PC90aXRsZXM+PHBlcmlvZGljYWw+PGZ1bGwtdGl0bGU+U3VyZyBPYmVzIFJlbGF0IERpczwvZnVs
bC10aXRsZT48YWJici0xPlN1cmdlcnkgZm9yIG9iZXNpdHkgYW5kIHJlbGF0ZWQgZGlzZWFzZXMg
OiBvZmZpY2lhbCBqb3VybmFsIG9mIHRoZSBBbWVyaWNhbiBTb2NpZXR5IGZvciBCYXJpYXRyaWMg
U3VyZ2VyeTwvYWJici0xPjwvcGVyaW9kaWNhbD48YWx0LXBlcmlvZGljYWw+PGZ1bGwtdGl0bGU+
U3VyZyBPYmVzIFJlbGF0IERpczwvZnVsbC10aXRsZT48YWJici0xPlN1cmdlcnkgZm9yIG9iZXNp
dHkgYW5kIHJlbGF0ZWQgZGlzZWFzZXMgOiBvZmZpY2lhbCBqb3VybmFsIG9mIHRoZSBBbWVyaWNh
biBTb2NpZXR5IGZvciBCYXJpYXRyaWMgU3VyZ2VyeTwvYWJici0xPjwvYWx0LXBlcmlvZGljYWw+
PHBhZ2VzPjI4Mi04PC9wYWdlcz48dm9sdW1lPjY8L3ZvbHVtZT48bnVtYmVyPjM8L251bWJlcj48
a2V5d29yZHM+PGtleXdvcmQ+QWR1bHQ8L2tleXdvcmQ+PGtleXdvcmQ+QWdlZDwva2V5d29yZD48
a2V5d29yZD5DaGktU3F1YXJlIERpc3RyaWJ1dGlvbjwva2V5d29yZD48a2V5d29yZD5GZW1hbGU8
L2tleXdvcmQ+PGtleXdvcmQ+Rm9sbG93LVVwIFN0dWRpZXM8L2tleXdvcmQ+PGtleXdvcmQ+Kkdh
c3RyaWMgQnlwYXNzPC9rZXl3b3JkPjxrZXl3b3JkPkdhc3RyaWMgRmlzdHVsYS9ldGlvbG9neS8q
c3VyZ2VyeTwva2V5d29yZD48a2V5d29yZD5HYXN0cm9zY29weS8qbWV0aG9kczwva2V5d29yZD48
a2V5d29yZD5IdW1hbnM8L2tleXdvcmQ+PGtleXdvcmQ+SW50ZXJ2aWV3cyBhcyBUb3BpYzwva2V5
d29yZD48a2V5d29yZD5NYWxlPC9rZXl3b3JkPjxrZXl3b3JkPk1pZGRsZSBBZ2VkPC9rZXl3b3Jk
PjxrZXl3b3JkPk9iZXNpdHksIE1vcmJpZC8qc3VyZ2VyeTwva2V5d29yZD48a2V5d29yZD5Qb3N0
b3BlcmF0aXZlIENvbXBsaWNhdGlvbnMvZXRpb2xvZ3kvKnN1cmdlcnk8L2tleXdvcmQ+PGtleXdv
cmQ+UHJvcG9ydGlvbmFsIEhhemFyZHMgTW9kZWxzPC9rZXl3b3JkPjxrZXl3b3JkPlN1dHVyZSBU
ZWNobmlxdWVzPC9rZXl3b3JkPjxrZXl3b3JkPlRyZWF0bWVudCBPdXRjb21lPC9rZXl3b3JkPjwv
a2V5d29yZHM+PGRhdGVzPjx5ZWFyPjIwMTA8L3llYXI+PHB1Yi1kYXRlcz48ZGF0ZT5NYXktSnVu
PC9kYXRlPjwvcHViLWRhdGVzPjwvZGF0ZXM+PGlzYm4+MTg3OC03NTMzIChFbGVjdHJvbmljKSYj
eEQ7MTU1MC03Mjg5IChMaW5raW5nKTwvaXNibj48YWNjZXNzaW9uLW51bT4yMDUxMDI5MTwvYWNj
ZXNzaW9uLW51bT48dXJscz48cmVsYXRlZC11cmxzPjx1cmw+aHR0cDovL3d3dy5uY2JpLm5sbS5u
aWguZ292L3B1Ym1lZC8yMDUxMDI5MTwvdXJsPjwvcmVsYXRlZC11cmxzPjwvdXJscz48ZWxlY3Ry
b25pYy1yZXNvdXJjZS1udW0+MTAuMTAxNi9qLnNvYXJkLjIwMTAuMDIuMDM2PC9lbGVjdHJvbmlj
LXJlc291cmNlLW51bT48L3JlY29yZD48L0NpdGU+PC9FbmROb3RlPgB=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GZXJuYW5kZXotRXNwYXJyYWNoPC9BdXRob3I+PFllYXI+
MjAxMDwvWWVhcj48UmVjTnVtPjM5MDwvUmVjTnVtPjxEaXNwbGF5VGV4dD48c3R5bGUgZmFjZT0i
c3VwZXJzY3JpcHQiPls1OF08L3N0eWxlPjwvRGlzcGxheVRleHQ+PHJlY29yZD48cmVjLW51bWJl
cj4zOTA8L3JlYy1udW1iZXI+PGZvcmVpZ24ta2V5cz48a2V5IGFwcD0iRU4iIGRiLWlkPSJ0dmV4
dGZ4ZHl4dnJlaGV2ZmZ6NTIyOWJhcGZycjB4MmR2MHIiPjM5MDwva2V5PjwvZm9yZWlnbi1rZXlz
PjxyZWYtdHlwZSBuYW1lPSJKb3VybmFsIEFydGljbGUiPjE3PC9yZWYtdHlwZT48Y29udHJpYnV0
b3JzPjxhdXRob3JzPjxhdXRob3I+RmVybmFuZGV6LUVzcGFycmFjaCwgRy48L2F1dGhvcj48YXV0
aG9yPkxhdXR6LCBELiBCLjwvYXV0aG9yPjxhdXRob3I+VGhvbXBzb24sIEMuIEMuPC9hdXRob3I+
PC9hdXRob3JzPjwvY29udHJpYnV0b3JzPjxhdXRoLWFkZHJlc3M+RGl2aXNpb24gb2YgR2FzdHJv
ZW50ZXJvbG9neSwgQnJpZ2hhbSBhbmQgV29tZW4mYXBvcztzIEhvc3BpdGFsLCBCb3N0b24sIE1h
c3NhY2h1c2V0dHMgMDIxMTUsIFVTQS48L2F1dGgtYWRkcmVzcz48dGl0bGVzPjx0aXRsZT5FbmRv
c2NvcGljIHJlcGFpciBvZiBnYXN0cm9nYXN0cmljIGZpc3R1bGEgYWZ0ZXIgUm91eC1lbi1ZIGdh
c3RyaWMgYnlwYXNzOiBhIGxlc3MtaW52YXNpdmUgYXBwcm9hY2g8L3RpdGxlPjxzZWNvbmRhcnkt
dGl0bGU+U3VyZyBPYmVzIFJlbGF0IERpczwvc2Vjb25kYXJ5LXRpdGxlPjxhbHQtdGl0bGU+U3Vy
Z2VyeSBmb3Igb2Jlc2l0eSBhbmQgcmVsYXRlZCBkaXNlYXNlcyA6IG9mZmljaWFsIGpvdXJuYWwg
b2YgdGhlIEFtZXJpY2FuIFNvY2lldHkgZm9yIEJhcmlhdHJpYyBTdXJnZXJ5PC9hbHQtdGl0bGU+
PC90aXRsZXM+PHBlcmlvZGljYWw+PGZ1bGwtdGl0bGU+U3VyZyBPYmVzIFJlbGF0IERpczwvZnVs
bC10aXRsZT48YWJici0xPlN1cmdlcnkgZm9yIG9iZXNpdHkgYW5kIHJlbGF0ZWQgZGlzZWFzZXMg
OiBvZmZpY2lhbCBqb3VybmFsIG9mIHRoZSBBbWVyaWNhbiBTb2NpZXR5IGZvciBCYXJpYXRyaWMg
U3VyZ2VyeTwvYWJici0xPjwvcGVyaW9kaWNhbD48YWx0LXBlcmlvZGljYWw+PGZ1bGwtdGl0bGU+
U3VyZyBPYmVzIFJlbGF0IERpczwvZnVsbC10aXRsZT48YWJici0xPlN1cmdlcnkgZm9yIG9iZXNp
dHkgYW5kIHJlbGF0ZWQgZGlzZWFzZXMgOiBvZmZpY2lhbCBqb3VybmFsIG9mIHRoZSBBbWVyaWNh
biBTb2NpZXR5IGZvciBCYXJpYXRyaWMgU3VyZ2VyeTwvYWJici0xPjwvYWx0LXBlcmlvZGljYWw+
PHBhZ2VzPjI4Mi04PC9wYWdlcz48dm9sdW1lPjY8L3ZvbHVtZT48bnVtYmVyPjM8L251bWJlcj48
a2V5d29yZHM+PGtleXdvcmQ+QWR1bHQ8L2tleXdvcmQ+PGtleXdvcmQ+QWdlZDwva2V5d29yZD48
a2V5d29yZD5DaGktU3F1YXJlIERpc3RyaWJ1dGlvbjwva2V5d29yZD48a2V5d29yZD5GZW1hbGU8
L2tleXdvcmQ+PGtleXdvcmQ+Rm9sbG93LVVwIFN0dWRpZXM8L2tleXdvcmQ+PGtleXdvcmQ+Kkdh
c3RyaWMgQnlwYXNzPC9rZXl3b3JkPjxrZXl3b3JkPkdhc3RyaWMgRmlzdHVsYS9ldGlvbG9neS8q
c3VyZ2VyeTwva2V5d29yZD48a2V5d29yZD5HYXN0cm9zY29weS8qbWV0aG9kczwva2V5d29yZD48
a2V5d29yZD5IdW1hbnM8L2tleXdvcmQ+PGtleXdvcmQ+SW50ZXJ2aWV3cyBhcyBUb3BpYzwva2V5
d29yZD48a2V5d29yZD5NYWxlPC9rZXl3b3JkPjxrZXl3b3JkPk1pZGRsZSBBZ2VkPC9rZXl3b3Jk
PjxrZXl3b3JkPk9iZXNpdHksIE1vcmJpZC8qc3VyZ2VyeTwva2V5d29yZD48a2V5d29yZD5Qb3N0
b3BlcmF0aXZlIENvbXBsaWNhdGlvbnMvZXRpb2xvZ3kvKnN1cmdlcnk8L2tleXdvcmQ+PGtleXdv
cmQ+UHJvcG9ydGlvbmFsIEhhemFyZHMgTW9kZWxzPC9rZXl3b3JkPjxrZXl3b3JkPlN1dHVyZSBU
ZWNobmlxdWVzPC9rZXl3b3JkPjxrZXl3b3JkPlRyZWF0bWVudCBPdXRjb21lPC9rZXl3b3JkPjwv
a2V5d29yZHM+PGRhdGVzPjx5ZWFyPjIwMTA8L3llYXI+PHB1Yi1kYXRlcz48ZGF0ZT5NYXktSnVu
PC9kYXRlPjwvcHViLWRhdGVzPjwvZGF0ZXM+PGlzYm4+MTg3OC03NTMzIChFbGVjdHJvbmljKSYj
eEQ7MTU1MC03Mjg5IChMaW5raW5nKTwvaXNibj48YWNjZXNzaW9uLW51bT4yMDUxMDI5MTwvYWNj
ZXNzaW9uLW51bT48dXJscz48cmVsYXRlZC11cmxzPjx1cmw+aHR0cDovL3d3dy5uY2JpLm5sbS5u
aWguZ292L3B1Ym1lZC8yMDUxMDI5MTwvdXJsPjwvcmVsYXRlZC11cmxzPjwvdXJscz48ZWxlY3Ry
b25pYy1yZXNvdXJjZS1udW0+MTAuMTAxNi9qLnNvYXJkLjIwMTAuMDIuMDM2PC9lbGVjdHJvbmlj
LXJlc291cmNlLW51bT48L3JlY29yZD48L0NpdGU+PC9FbmROb3RlPgB=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957787" w:rsidRPr="0093394A">
        <w:rPr>
          <w:rFonts w:ascii="Book Antiqua" w:hAnsi="Book Antiqua" w:cs="Helvetica"/>
        </w:rPr>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58" w:tooltip="Fernandez-Esparrach, 2010 #406" w:history="1">
        <w:r w:rsidR="0036706B" w:rsidRPr="0093394A">
          <w:rPr>
            <w:rFonts w:ascii="Book Antiqua" w:hAnsi="Book Antiqua" w:cs="Helvetica"/>
            <w:noProof/>
            <w:vertAlign w:val="superscript"/>
          </w:rPr>
          <w:t>58</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p>
    <w:p w14:paraId="3758069C" w14:textId="77777777" w:rsidR="003D69B9" w:rsidRPr="0093394A" w:rsidRDefault="003D69B9" w:rsidP="0093394A">
      <w:pPr>
        <w:spacing w:line="360" w:lineRule="auto"/>
        <w:contextualSpacing/>
        <w:jc w:val="both"/>
        <w:rPr>
          <w:rFonts w:ascii="Book Antiqua" w:hAnsi="Book Antiqua" w:cs="Helvetica"/>
        </w:rPr>
      </w:pPr>
    </w:p>
    <w:p w14:paraId="1F862210" w14:textId="77777777" w:rsidR="00A66EDB" w:rsidRPr="0093394A" w:rsidRDefault="00367DEB" w:rsidP="0093394A">
      <w:pPr>
        <w:spacing w:line="360" w:lineRule="auto"/>
        <w:contextualSpacing/>
        <w:jc w:val="both"/>
        <w:rPr>
          <w:rFonts w:ascii="Book Antiqua" w:hAnsi="Book Antiqua" w:cs="Helvetica"/>
          <w:b/>
          <w:i/>
        </w:rPr>
      </w:pPr>
      <w:r w:rsidRPr="0093394A">
        <w:rPr>
          <w:rFonts w:ascii="Book Antiqua" w:hAnsi="Book Antiqua" w:cs="Helvetica"/>
          <w:b/>
          <w:i/>
        </w:rPr>
        <w:t>Stents</w:t>
      </w:r>
    </w:p>
    <w:p w14:paraId="444279A2" w14:textId="77777777" w:rsidR="00E53588" w:rsidRPr="0093394A" w:rsidRDefault="00945381" w:rsidP="0093394A">
      <w:pPr>
        <w:widowControl w:val="0"/>
        <w:autoSpaceDE w:val="0"/>
        <w:autoSpaceDN w:val="0"/>
        <w:adjustRightInd w:val="0"/>
        <w:spacing w:line="360" w:lineRule="auto"/>
        <w:contextualSpacing/>
        <w:jc w:val="both"/>
        <w:rPr>
          <w:rFonts w:ascii="Book Antiqua" w:eastAsia="宋体" w:hAnsi="Book Antiqua" w:cs="Times"/>
          <w:lang w:eastAsia="zh-CN"/>
        </w:rPr>
      </w:pPr>
      <w:r w:rsidRPr="0093394A">
        <w:rPr>
          <w:rFonts w:ascii="Book Antiqua" w:hAnsi="Book Antiqua" w:cs="Helvetica"/>
        </w:rPr>
        <w:t xml:space="preserve">The use of stents as a diversion method in full thickness GI defects is </w:t>
      </w:r>
      <w:r w:rsidR="00BE2C43" w:rsidRPr="0093394A">
        <w:rPr>
          <w:rFonts w:ascii="Book Antiqua" w:hAnsi="Book Antiqua" w:cs="Helvetica"/>
        </w:rPr>
        <w:t>a non-FDA approved</w:t>
      </w:r>
      <w:r w:rsidR="00C303FD" w:rsidRPr="0093394A">
        <w:rPr>
          <w:rFonts w:ascii="Book Antiqua" w:hAnsi="Book Antiqua" w:cs="Helvetica"/>
        </w:rPr>
        <w:t xml:space="preserve"> </w:t>
      </w:r>
      <w:r w:rsidRPr="0093394A">
        <w:rPr>
          <w:rFonts w:ascii="Book Antiqua" w:hAnsi="Book Antiqua" w:cs="Helvetica"/>
        </w:rPr>
        <w:t>use that</w:t>
      </w:r>
      <w:r w:rsidR="00AC44BA" w:rsidRPr="0093394A">
        <w:rPr>
          <w:rFonts w:ascii="Book Antiqua" w:hAnsi="Book Antiqua" w:cs="Helvetica"/>
        </w:rPr>
        <w:t xml:space="preserve"> has been widely accepted </w:t>
      </w:r>
      <w:r w:rsidR="00C303FD" w:rsidRPr="0093394A">
        <w:rPr>
          <w:rFonts w:ascii="Book Antiqua" w:hAnsi="Book Antiqua" w:cs="Helvetica"/>
        </w:rPr>
        <w:t xml:space="preserve">by surgeons and </w:t>
      </w:r>
      <w:proofErr w:type="spellStart"/>
      <w:r w:rsidR="00C303FD" w:rsidRPr="0093394A">
        <w:rPr>
          <w:rFonts w:ascii="Book Antiqua" w:hAnsi="Book Antiqua" w:cs="Helvetica"/>
        </w:rPr>
        <w:t>endoscopists</w:t>
      </w:r>
      <w:proofErr w:type="spellEnd"/>
      <w:r w:rsidR="00C303FD" w:rsidRPr="0093394A">
        <w:rPr>
          <w:rFonts w:ascii="Book Antiqua" w:hAnsi="Book Antiqua" w:cs="Helvetica"/>
        </w:rPr>
        <w:t xml:space="preserve"> alike </w:t>
      </w:r>
      <w:r w:rsidR="00AC44BA" w:rsidRPr="0093394A">
        <w:rPr>
          <w:rFonts w:ascii="Book Antiqua" w:hAnsi="Book Antiqua" w:cs="Helvetica"/>
        </w:rPr>
        <w:t xml:space="preserve">as a </w:t>
      </w:r>
      <w:r w:rsidRPr="0093394A">
        <w:rPr>
          <w:rFonts w:ascii="Book Antiqua" w:hAnsi="Book Antiqua" w:cs="Helvetica"/>
        </w:rPr>
        <w:t>method for defect management.</w:t>
      </w:r>
      <w:r w:rsidR="004D492C" w:rsidRPr="0093394A">
        <w:rPr>
          <w:rFonts w:ascii="Book Antiqua" w:hAnsi="Book Antiqua" w:cs="Helvetica"/>
        </w:rPr>
        <w:t xml:space="preserve"> </w:t>
      </w:r>
      <w:r w:rsidRPr="0093394A">
        <w:rPr>
          <w:rFonts w:ascii="Book Antiqua" w:hAnsi="Book Antiqua" w:cs="Helvetica"/>
        </w:rPr>
        <w:t xml:space="preserve"> </w:t>
      </w:r>
      <w:r w:rsidR="007536FE" w:rsidRPr="0093394A">
        <w:rPr>
          <w:rFonts w:ascii="Book Antiqua" w:hAnsi="Book Antiqua" w:cs="Helvetica"/>
        </w:rPr>
        <w:t>Stent deployment at</w:t>
      </w:r>
      <w:r w:rsidRPr="0093394A">
        <w:rPr>
          <w:rFonts w:ascii="Book Antiqua" w:hAnsi="Book Antiqua" w:cs="Helvetica"/>
        </w:rPr>
        <w:t xml:space="preserve"> the site of the defect helps by</w:t>
      </w:r>
      <w:r w:rsidR="007536FE" w:rsidRPr="0093394A">
        <w:rPr>
          <w:rFonts w:ascii="Book Antiqua" w:hAnsi="Book Antiqua" w:cs="Helvetica"/>
        </w:rPr>
        <w:t xml:space="preserve"> allow</w:t>
      </w:r>
      <w:r w:rsidR="0023606A" w:rsidRPr="0093394A">
        <w:rPr>
          <w:rFonts w:ascii="Book Antiqua" w:hAnsi="Book Antiqua" w:cs="Helvetica"/>
        </w:rPr>
        <w:t>ing</w:t>
      </w:r>
      <w:r w:rsidR="007536FE" w:rsidRPr="0093394A">
        <w:rPr>
          <w:rFonts w:ascii="Book Antiqua" w:hAnsi="Book Antiqua" w:cs="Helvetica"/>
        </w:rPr>
        <w:t xml:space="preserve"> diversion</w:t>
      </w:r>
      <w:r w:rsidR="0071111A" w:rsidRPr="0093394A">
        <w:rPr>
          <w:rFonts w:ascii="Book Antiqua" w:hAnsi="Book Antiqua" w:cs="Helvetica"/>
        </w:rPr>
        <w:t xml:space="preserve"> of enteric contents </w:t>
      </w:r>
      <w:r w:rsidR="007536FE" w:rsidRPr="0093394A">
        <w:rPr>
          <w:rFonts w:ascii="Book Antiqua" w:hAnsi="Book Antiqua" w:cs="Helvetica"/>
        </w:rPr>
        <w:t>away from the defect.</w:t>
      </w:r>
      <w:r w:rsidR="004D492C" w:rsidRPr="0093394A">
        <w:rPr>
          <w:rFonts w:ascii="Book Antiqua" w:hAnsi="Book Antiqua" w:cs="Helvetica"/>
        </w:rPr>
        <w:t xml:space="preserve"> </w:t>
      </w:r>
      <w:r w:rsidR="007536FE" w:rsidRPr="0093394A">
        <w:rPr>
          <w:rFonts w:ascii="Book Antiqua" w:hAnsi="Book Antiqua" w:cs="Helvetica"/>
        </w:rPr>
        <w:t xml:space="preserve">Multiple types of stent have been studied including </w:t>
      </w:r>
      <w:r w:rsidR="007536FE" w:rsidRPr="0093394A">
        <w:rPr>
          <w:rFonts w:ascii="Book Antiqua" w:hAnsi="Book Antiqua" w:cs="Times"/>
        </w:rPr>
        <w:t>metallic (partially or completely covered), plastic (covered, expandable), and biodegradable</w:t>
      </w:r>
      <w:r w:rsidR="000C4B3E" w:rsidRPr="0093394A">
        <w:rPr>
          <w:rFonts w:ascii="Book Antiqua" w:hAnsi="Book Antiqua" w:cs="Times"/>
        </w:rPr>
        <w:t xml:space="preserve"> (</w:t>
      </w:r>
      <w:r w:rsidR="004D492C" w:rsidRPr="0093394A">
        <w:rPr>
          <w:rFonts w:ascii="Book Antiqua" w:hAnsi="Book Antiqua" w:cs="Times"/>
        </w:rPr>
        <w:t>Figure</w:t>
      </w:r>
      <w:r w:rsidR="000C4B3E" w:rsidRPr="0093394A">
        <w:rPr>
          <w:rFonts w:ascii="Book Antiqua" w:hAnsi="Book Antiqua" w:cs="Times"/>
        </w:rPr>
        <w:t xml:space="preserve"> </w:t>
      </w:r>
      <w:r w:rsidR="00E6332C" w:rsidRPr="0093394A">
        <w:rPr>
          <w:rFonts w:ascii="Book Antiqua" w:hAnsi="Book Antiqua" w:cs="Times"/>
        </w:rPr>
        <w:t>4</w:t>
      </w:r>
      <w:r w:rsidR="000C4B3E" w:rsidRPr="0093394A">
        <w:rPr>
          <w:rFonts w:ascii="Book Antiqua" w:hAnsi="Book Antiqua" w:cs="Times"/>
        </w:rPr>
        <w:t>)</w:t>
      </w:r>
      <w:r w:rsidR="007536FE" w:rsidRPr="0093394A">
        <w:rPr>
          <w:rFonts w:ascii="Book Antiqua" w:hAnsi="Book Antiqua" w:cs="Times"/>
        </w:rPr>
        <w:t>.</w:t>
      </w:r>
      <w:r w:rsidR="004D492C" w:rsidRPr="0093394A">
        <w:rPr>
          <w:rFonts w:ascii="Book Antiqua" w:hAnsi="Book Antiqua" w:cs="Times"/>
        </w:rPr>
        <w:t xml:space="preserve"> </w:t>
      </w:r>
      <w:r w:rsidR="007536FE" w:rsidRPr="0093394A">
        <w:rPr>
          <w:rFonts w:ascii="Book Antiqua" w:hAnsi="Book Antiqua" w:cs="Times"/>
        </w:rPr>
        <w:t xml:space="preserve">Stent placement </w:t>
      </w:r>
      <w:r w:rsidR="00B770D5" w:rsidRPr="0093394A">
        <w:rPr>
          <w:rFonts w:ascii="Book Antiqua" w:hAnsi="Book Antiqua" w:cs="Times"/>
        </w:rPr>
        <w:t>often permits</w:t>
      </w:r>
      <w:r w:rsidR="007536FE" w:rsidRPr="0093394A">
        <w:rPr>
          <w:rFonts w:ascii="Book Antiqua" w:hAnsi="Book Antiqua" w:cs="Times"/>
        </w:rPr>
        <w:t xml:space="preserve"> continued enteral nutrition and can be used in cases of larger defect (&gt;</w:t>
      </w:r>
      <w:r w:rsidR="00E53588" w:rsidRPr="0093394A">
        <w:rPr>
          <w:rFonts w:ascii="Book Antiqua" w:eastAsia="宋体" w:hAnsi="Book Antiqua" w:cs="Times"/>
          <w:lang w:eastAsia="zh-CN"/>
        </w:rPr>
        <w:t xml:space="preserve"> </w:t>
      </w:r>
      <w:r w:rsidR="007536FE" w:rsidRPr="0093394A">
        <w:rPr>
          <w:rFonts w:ascii="Book Antiqua" w:hAnsi="Book Antiqua" w:cs="Times"/>
        </w:rPr>
        <w:t>1.5</w:t>
      </w:r>
      <w:r w:rsidR="00E53588" w:rsidRPr="0093394A">
        <w:rPr>
          <w:rFonts w:ascii="Book Antiqua" w:eastAsia="宋体" w:hAnsi="Book Antiqua" w:cs="Times"/>
          <w:lang w:eastAsia="zh-CN"/>
        </w:rPr>
        <w:t xml:space="preserve"> </w:t>
      </w:r>
      <w:r w:rsidR="007536FE" w:rsidRPr="0093394A">
        <w:rPr>
          <w:rFonts w:ascii="Book Antiqua" w:hAnsi="Book Antiqua" w:cs="Times"/>
        </w:rPr>
        <w:t>cm)</w:t>
      </w:r>
      <w:r w:rsidR="00957787" w:rsidRPr="0093394A">
        <w:rPr>
          <w:rFonts w:ascii="Book Antiqua" w:hAnsi="Book Antiqua" w:cs="Times"/>
        </w:rPr>
        <w:fldChar w:fldCharType="begin">
          <w:fldData xml:space="preserve">PEVuZE5vdGU+PENpdGU+PEF1dGhvcj5EJmFwb3M7Q3VuaGE8L0F1dGhvcj48WWVhcj4yMDExPC9Z
ZWFyPjxSZWNOdW0+MzU3PC9SZWNOdW0+PERpc3BsYXlUZXh0PjxzdHlsZSBmYWNlPSJzdXBlcnNj
cmlwdCI+WzU5LTYxXTwvc3R5bGU+PC9EaXNwbGF5VGV4dD48cmVjb3JkPjxyZWMtbnVtYmVyPjM1
NzwvcmVjLW51bWJlcj48Zm9yZWlnbi1rZXlzPjxrZXkgYXBwPSJFTiIgZGItaWQ9InR2ZXh0Znhk
eXh2cmVoZXZmZno1MjI5YmFwZnJyMHgyZHYwciI+MzU3PC9rZXk+PC9mb3JlaWduLWtleXM+PHJl
Zi10eXBlIG5hbWU9IkpvdXJuYWwgQXJ0aWNsZSI+MTc8L3JlZi10eXBlPjxjb250cmlidXRvcnM+
PGF1dGhvcnM+PGF1dGhvcj5EJmFwb3M7Q3VuaGEsIEouPC9hdXRob3I+PGF1dGhvcj5SdWV0aCwg
Ti4gTS48L2F1dGhvcj48YXV0aG9yPkdyb3RoLCBTLiBTLjwvYXV0aG9yPjxhdXRob3I+TWFkZGF1
cywgTS4gQS48L2F1dGhvcj48YXV0aG9yPkFuZHJhZGUsIFIuIFMuPC9hdXRob3I+PC9hdXRob3Jz
PjwvY29udHJpYnV0b3JzPjxhdXRoLWFkZHJlc3M+RGl2aXNpb24gb2YgVGhvcmFjaWMgYW5kIEZv
cmVndXQgU3VyZ2VyeSwgRGVwYXJ0bWVudCBvZiBTdXJnZXJ5LCBVbml2ZXJzaXR5IG9mIE1pbm5l
c290YSwgTWlubmVhcG9saXMsIE1pbm4gNTU0NTUsIFVTQS4gamRjdW5oYUB1bW4uZWR1PC9hdXRo
LWFkZHJlc3M+PHRpdGxlcz48dGl0bGU+RXNvcGhhZ2VhbCBzdGVudHMgZm9yIGFuYXN0b21vdGlj
IGxlYWtzIGFuZCBwZXJmb3JhdGlvbnM8L3RpdGxlPjxzZWNvbmRhcnktdGl0bGU+SiBUaG9yYWMg
Q2FyZGlvdmFzYyBTdXJnPC9zZWNvbmRhcnktdGl0bGU+PGFsdC10aXRsZT5UaGUgSm91cm5hbCBv
ZiB0aG9yYWNpYyBhbmQgY2FyZGlvdmFzY3VsYXIgc3VyZ2VyeTwvYWx0LXRpdGxlPjwvdGl0bGVz
PjxwZXJpb2RpY2FsPjxmdWxsLXRpdGxlPkogVGhvcmFjIENhcmRpb3Zhc2MgU3VyZzwvZnVsbC10
aXRsZT48YWJici0xPlRoZSBKb3VybmFsIG9mIHRob3JhY2ljIGFuZCBjYXJkaW92YXNjdWxhciBz
dXJnZXJ5PC9hYmJyLTE+PC9wZXJpb2RpY2FsPjxhbHQtcGVyaW9kaWNhbD48ZnVsbC10aXRsZT5K
IFRob3JhYyBDYXJkaW92YXNjIFN1cmc8L2Z1bGwtdGl0bGU+PGFiYnItMT5UaGUgSm91cm5hbCBv
ZiB0aG9yYWNpYyBhbmQgY2FyZGlvdmFzY3VsYXIgc3VyZ2VyeTwvYWJici0xPjwvYWx0LXBlcmlv
ZGljYWw+PHBhZ2VzPjM5LTQ2IGUxPC9wYWdlcz48dm9sdW1lPjE0Mjwvdm9sdW1lPjxudW1iZXI+
MTwvbnVtYmVyPjxrZXl3b3Jkcz48a2V5d29yZD5BZHVsdDwva2V5d29yZD48a2V5d29yZD5BZ2Vk
PC9rZXl3b3JkPjxrZXl3b3JkPkFnZWQsIDgwIGFuZCBvdmVyPC9rZXl3b3JkPjxrZXl3b3JkPkFs
Z29yaXRobXM8L2tleXdvcmQ+PGtleXdvcmQ+QW5hc3RvbW90aWMgTGVhay9kaWFnbm9zaXMvZXRp
b2xvZ3kvKnRoZXJhcHk8L2tleXdvcmQ+PGtleXdvcmQ+QW50aS1JbmZlY3RpdmUgQWdlbnRzL3Ro
ZXJhcGV1dGljIHVzZTwva2V5d29yZD48a2V5d29yZD5EcmFpbmFnZTwva2V5d29yZD48a2V5d29y
ZD5Fc29waGFnZWFsIFBlcmZvcmF0aW9uL2RpYWdub3Npcy9ldGlvbG9neS8qdGhlcmFweTwva2V5
d29yZD48a2V5d29yZD5Fc29waGFnZWN0b215LyphZHZlcnNlIGVmZmVjdHM8L2tleXdvcmQ+PGtl
eXdvcmQ+RXNvcGhhZ29zY29weS9hZHZlcnNlIGVmZmVjdHMvKmluc3RydW1lbnRhdGlvbjwva2V5
d29yZD48a2V5d29yZD5GZW1hbGU8L2tleXdvcmQ+PGtleXdvcmQ+SHVtYW5zPC9rZXl3b3JkPjxr
ZXl3b3JkPk1hbGU8L2tleXdvcmQ+PGtleXdvcmQ+TWlkZGxlIEFnZWQ8L2tleXdvcmQ+PGtleXdv
cmQ+TWlubmVzb3RhPC9rZXl3b3JkPjxrZXl3b3JkPlBhdGllbnQgU2VsZWN0aW9uPC9rZXl3b3Jk
PjxrZXl3b3JkPlJldHJvc3BlY3RpdmUgU3R1ZGllczwva2V5d29yZD48a2V5d29yZD4qU3RlbnRz
PC9rZXl3b3JkPjxrZXl3b3JkPlRpbWUgRmFjdG9yczwva2V5d29yZD48a2V5d29yZD5Ub21vZ3Jh
cGh5LCBYLVJheSBDb21wdXRlZDwva2V5d29yZD48a2V5d29yZD5UcmVhdG1lbnQgT3V0Y29tZTwv
a2V5d29yZD48a2V5d29yZD5Xb3VuZCBIZWFsaW5nPC9rZXl3b3JkPjxrZXl3b3JkPllvdW5nIEFk
dWx0PC9rZXl3b3JkPjwva2V5d29yZHM+PGRhdGVzPjx5ZWFyPjIwMTE8L3llYXI+PHB1Yi1kYXRl
cz48ZGF0ZT5KdWw8L2RhdGU+PC9wdWItZGF0ZXM+PC9kYXRlcz48aXNibj4xMDk3LTY4NVggKEVs
ZWN0cm9uaWMpJiN4RDswMDIyLTUyMjMgKExpbmtpbmcpPC9pc2JuPjxhY2Nlc3Npb24tbnVtPjIx
NjgzODM3PC9hY2Nlc3Npb24tbnVtPjx1cmxzPjxyZWxhdGVkLXVybHM+PHVybD5odHRwOi8vd3d3
Lm5jYmkubmxtLm5paC5nb3YvcHVibWVkLzIxNjgzODM3PC91cmw+PC9yZWxhdGVkLXVybHM+PC91
cmxzPjxlbGVjdHJvbmljLXJlc291cmNlLW51bT4xMC4xMDE2L2ouanRjdnMuMjAxMS4wNC4wMjc8
L2VsZWN0cm9uaWMtcmVzb3VyY2UtbnVtPjwvcmVjb3JkPjwvQ2l0ZT48Q2l0ZT48QXV0aG9yPkVy
b2dsdTwvQXV0aG9yPjxZZWFyPjIwMDk8L1llYXI+PFJlY051bT4zNTg8L1JlY051bT48cmVjb3Jk
PjxyZWMtbnVtYmVyPjM1ODwvcmVjLW51bWJlcj48Zm9yZWlnbi1rZXlzPjxrZXkgYXBwPSJFTiIg
ZGItaWQ9InR2ZXh0ZnhkeXh2cmVoZXZmZno1MjI5YmFwZnJyMHgyZHYwciI+MzU4PC9rZXk+PC9m
b3JlaWduLWtleXM+PHJlZi10eXBlIG5hbWU9IkpvdXJuYWwgQXJ0aWNsZSI+MTc8L3JlZi10eXBl
Pjxjb250cmlidXRvcnM+PGF1dGhvcnM+PGF1dGhvcj5Fcm9nbHUsIEEuPC9hdXRob3I+PGF1dGhv
cj5UdXJreWlsbWF6LCBBLjwvYXV0aG9yPjxhdXRob3I+QXlkaW4sIFkuPC9hdXRob3I+PGF1dGhv
cj5ZZWtlbGVyLCBFLjwvYXV0aG9yPjxhdXRob3I+S2FyYW9nbGFub2dsdSwgTi48L2F1dGhvcj48
L2F1dGhvcnM+PC9jb250cmlidXRvcnM+PGF1dGgtYWRkcmVzcz5BdGF0dXJrIFVuaXZlcnNpdHks
IE1lZGljYWwgRmFjdWx0eSwgRGVwYXJ0bWVudCBvZiBUaG9yYWNpYyBTdXJnZXJ5LCBFcnp1cnVt
LCBUdXJrZXkuIGF0aWxhZXJvZ2x1QGhvdG1haWwuY29tPC9hdXRoLWFkZHJlc3M+PHRpdGxlcz48
dGl0bGU+Q3VycmVudCBtYW5hZ2VtZW50IG9mIGVzb3BoYWdlYWwgcGVyZm9yYXRpb246IDIwIHll
YXJzIGV4cGVyaWVuY2U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HBhZ2VzPjM3NC04MDwvcGFn
ZXM+PHZvbHVtZT4yMjwvdm9sdW1lPjxudW1iZXI+NDwvbnVtYmVyPjxrZXl3b3Jkcz48a2V5d29y
ZD5BZG9sZXNjZW50PC9rZXl3b3JkPjxrZXl3b3JkPkFkdWx0PC9rZXl3b3JkPjxrZXl3b3JkPkFn
ZSBGYWN0b3JzPC9rZXl3b3JkPjxrZXl3b3JkPkFnZWQ8L2tleXdvcmQ+PGtleXdvcmQ+QWdlZCwg
ODAgYW5kIG92ZXI8L2tleXdvcmQ+PGtleXdvcmQ+QW5hc3RvbW9zaXMsIFN1cmdpY2FsPC9rZXl3
b3JkPjxrZXl3b3JkPkNoaWxkPC9rZXl3b3JkPjxrZXl3b3JkPkNoaWxkLCBQcmVzY2hvb2w8L2tl
eXdvcmQ+PGtleXdvcmQ+Q29ob3J0IFN0dWRpZXM8L2tleXdvcmQ+PGtleXdvcmQ+Q3JpdGljYWwg
SWxsbmVzczwva2V5d29yZD48a2V5d29yZD5EaWdlc3RpdmUgU3lzdGVtIFN1cmdpY2FsIFByb2Nl
ZHVyZXMvKm1ldGhvZHM8L2tleXdvcmQ+PGtleXdvcmQ+RW1lcmdlbmN5IFRyZWF0bWVudDwva2V5
d29yZD48a2V5d29yZD5Fc29waGFnZWFsIFBlcmZvcmF0aW9uLypkaWFnbm9zaXMvbW9ydGFsaXR5
LypzdXJnZXJ5L3RoZXJhcHk8L2tleXdvcmQ+PGtleXdvcmQ+RXNvcGhhZ2VjdG9teS9tZXRob2Rz
PC9rZXl3b3JkPjxrZXl3b3JkPkVzb3BoYWdvc2NvcHkvKm1ldGhvZHM8L2tleXdvcmQ+PGtleXdv
cmQ+RmVtYWxlPC9rZXl3b3JkPjxrZXl3b3JkPkh1bWFuczwva2V5d29yZD48a2V5d29yZD5MZW5n
dGggb2YgU3RheTwva2V5d29yZD48a2V5d29yZD5NYWxlPC9rZXl3b3JkPjxrZXl3b3JkPk1pZGRs
ZSBBZ2VkPC9rZXl3b3JkPjxrZXl3b3JkPlByb2dub3Npczwva2V5d29yZD48a2V5d29yZD5SZXRy
b3NwZWN0aXZlIFN0dWRpZXM8L2tleXdvcmQ+PGtleXdvcmQ+UmlzayBBc3Nlc3NtZW50PC9rZXl3
b3JkPjxrZXl3b3JkPlNleCBGYWN0b3JzPC9rZXl3b3JkPjxrZXl3b3JkPlN1cnZpdmFsIEFuYWx5
c2lzPC9rZXl3b3JkPjxrZXl3b3JkPlRyZWF0bWVudCBPdXRjb21lPC9rZXl3b3JkPjxrZXl3b3Jk
PlR1cmtleTwva2V5d29yZD48a2V5d29yZD5Zb3VuZyBBZHVsdDwva2V5d29yZD48L2tleXdvcmRz
PjxkYXRlcz48eWVhcj4yMDA5PC95ZWFyPjwvZGF0ZXM+PGlzYm4+MTQ0Mi0yMDUwIChFbGVjdHJv
bmljKSYjeEQ7MTEyMC04Njk0IChMaW5raW5nKTwvaXNibj48YWNjZXNzaW9uLW51bT4xOTIwNzU1
NzwvYWNjZXNzaW9uLW51bT48dXJscz48cmVsYXRlZC11cmxzPjx1cmw+aHR0cDovL3d3dy5uY2Jp
Lm5sbS5uaWguZ292L3B1Ym1lZC8xOTIwNzU1NzwvdXJsPjwvcmVsYXRlZC11cmxzPjwvdXJscz48
ZWxlY3Ryb25pYy1yZXNvdXJjZS1udW0+MTAuMTExMS9qLjE0NDItMjA1MC4yMDA4LjAwOTE4Lng8
L2VsZWN0cm9uaWMtcmVzb3VyY2UtbnVtPjwvcmVjb3JkPjwvQ2l0ZT48Q2l0ZT48QXV0aG9yPkdl
bGJtYW5uPC9BdXRob3I+PFllYXI+MjAwNDwvWWVhcj48UmVjTnVtPjM1OTwvUmVjTnVtPjxyZWNv
cmQ+PHJlYy1udW1iZXI+MzU5PC9yZWMtbnVtYmVyPjxmb3JlaWduLWtleXM+PGtleSBhcHA9IkVO
IiBkYi1pZD0idHZleHRmeGR5eHZyZWhldmZmejUyMjliYXBmcnIweDJkdjByIj4zNTk8L2tleT48
L2ZvcmVpZ24ta2V5cz48cmVmLXR5cGUgbmFtZT0iSm91cm5hbCBBcnRpY2xlIj4xNzwvcmVmLXR5
cGU+PGNvbnRyaWJ1dG9ycz48YXV0aG9ycz48YXV0aG9yPkdlbGJtYW5uLCBDLiBNLjwvYXV0aG9y
PjxhdXRob3I+UmF0aXUsIE4uIEwuPC9hdXRob3I+PGF1dGhvcj5SYXRoLCBILiBDLjwvYXV0aG9y
PjxhdXRob3I+Um9nbGVyLCBHLjwvYXV0aG9yPjxhdXRob3I+TG9jaywgRy48L2F1dGhvcj48YXV0
aG9yPlNjaG9sbWVyaWNoLCBKLjwvYXV0aG9yPjxhdXRob3I+S3VsbG1hbm4sIEYuPC9hdXRob3I+
PC9hdXRob3JzPjwvY29udHJpYnV0b3JzPjxhdXRoLWFkZHJlc3M+RGVwYXJ0bWVudCBvZiBJbnRl
cm5hbCBNZWRpY2luZSBJLCBVbml2ZXJzaXR5IG9mIFJlZ2Vuc2J1cmcsIEdlcm1hbnkuIGNvcm5l
bGlhLmdlbGJtYW5uQGtsaW5pay51bmktcmVnZW5zYnVyZy5kZTwvYXV0aC1hZGRyZXNzPjx0aXRs
ZXM+PHRpdGxlPlVzZSBvZiBzZWxmLWV4cGFuZGFibGUgcGxhc3RpYyBzdGVudHMgZm9yIHRoZSB0
cmVhdG1lbnQgb2YgZXNvcGhhZ2VhbCBwZXJmb3JhdGlvbnMgYW5kIHN5bXB0b21hdGljIGFuYXN0
b21vdGljIGxlYWt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OTUtOTwvcGFnZXM+PHZvbHVtZT4zNjwvdm9sdW1lPjxudW1iZXI+ODwvbnVtYmVyPjxr
ZXl3b3Jkcz48a2V5d29yZD5BZ2VkPC9rZXl3b3JkPjxrZXl3b3JkPkFuYXN0b21vc2lzLCBTdXJn
aWNhbDwva2V5d29yZD48a2V5d29yZD5Fc29waGFnZWFsIFBlcmZvcmF0aW9uLyp0aGVyYXB5PC9r
ZXl3b3JkPjxrZXl3b3JkPkVzb3BoYWdlY3RvbXk8L2tleXdvcmQ+PGtleXdvcmQ+SHVtYW5zPC9r
ZXl3b3JkPjxrZXl3b3JkPk1hbGU8L2tleXdvcmQ+PGtleXdvcmQ+TWlkZGxlIEFnZWQ8L2tleXdv
cmQ+PGtleXdvcmQ+UGxhc3RpY3M8L2tleXdvcmQ+PGtleXdvcmQ+UHJvc3RoZXNpcyBEZXNpZ248
L2tleXdvcmQ+PGtleXdvcmQ+KlN0ZW50czwva2V5d29yZD48L2tleXdvcmRzPjxkYXRlcz48eWVh
cj4yMDA0PC95ZWFyPjxwdWItZGF0ZXM+PGRhdGU+QXVnPC9kYXRlPjwvcHViLWRhdGVzPjwvZGF0
ZXM+PGlzYm4+MDAxMy03MjZYIChQcmludCkmI3hEOzAwMTMtNzI2WCAoTGlua2luZyk8L2lzYm4+
PGFjY2Vzc2lvbi1udW0+MTUyODA5NzQ8L2FjY2Vzc2lvbi1udW0+PHVybHM+PHJlbGF0ZWQtdXJs
cz48dXJsPmh0dHA6Ly93d3cubmNiaS5ubG0ubmloLmdvdi9wdWJtZWQvMTUyODA5NzQ8L3VybD48
L3JlbGF0ZWQtdXJscz48L3VybHM+PGVsZWN0cm9uaWMtcmVzb3VyY2UtbnVtPjEwLjEwNTUvcy0y
MDA0LTgyNTY1NjwvZWxlY3Ryb25pYy1yZXNvdXJjZS1udW0+PC9yZWNvcmQ+PC9DaXRlPjwvRW5k
Tm90ZT5=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EJmFwb3M7Q3VuaGE8L0F1dGhvcj48WWVhcj4yMDExPC9Z
ZWFyPjxSZWNOdW0+MzU3PC9SZWNOdW0+PERpc3BsYXlUZXh0PjxzdHlsZSBmYWNlPSJzdXBlcnNj
cmlwdCI+WzU5LTYxXTwvc3R5bGU+PC9EaXNwbGF5VGV4dD48cmVjb3JkPjxyZWMtbnVtYmVyPjM1
NzwvcmVjLW51bWJlcj48Zm9yZWlnbi1rZXlzPjxrZXkgYXBwPSJFTiIgZGItaWQ9InR2ZXh0Znhk
eXh2cmVoZXZmZno1MjI5YmFwZnJyMHgyZHYwciI+MzU3PC9rZXk+PC9mb3JlaWduLWtleXM+PHJl
Zi10eXBlIG5hbWU9IkpvdXJuYWwgQXJ0aWNsZSI+MTc8L3JlZi10eXBlPjxjb250cmlidXRvcnM+
PGF1dGhvcnM+PGF1dGhvcj5EJmFwb3M7Q3VuaGEsIEouPC9hdXRob3I+PGF1dGhvcj5SdWV0aCwg
Ti4gTS48L2F1dGhvcj48YXV0aG9yPkdyb3RoLCBTLiBTLjwvYXV0aG9yPjxhdXRob3I+TWFkZGF1
cywgTS4gQS48L2F1dGhvcj48YXV0aG9yPkFuZHJhZGUsIFIuIFMuPC9hdXRob3I+PC9hdXRob3Jz
PjwvY29udHJpYnV0b3JzPjxhdXRoLWFkZHJlc3M+RGl2aXNpb24gb2YgVGhvcmFjaWMgYW5kIEZv
cmVndXQgU3VyZ2VyeSwgRGVwYXJ0bWVudCBvZiBTdXJnZXJ5LCBVbml2ZXJzaXR5IG9mIE1pbm5l
c290YSwgTWlubmVhcG9saXMsIE1pbm4gNTU0NTUsIFVTQS4gamRjdW5oYUB1bW4uZWR1PC9hdXRo
LWFkZHJlc3M+PHRpdGxlcz48dGl0bGU+RXNvcGhhZ2VhbCBzdGVudHMgZm9yIGFuYXN0b21vdGlj
IGxlYWtzIGFuZCBwZXJmb3JhdGlvbnM8L3RpdGxlPjxzZWNvbmRhcnktdGl0bGU+SiBUaG9yYWMg
Q2FyZGlvdmFzYyBTdXJnPC9zZWNvbmRhcnktdGl0bGU+PGFsdC10aXRsZT5UaGUgSm91cm5hbCBv
ZiB0aG9yYWNpYyBhbmQgY2FyZGlvdmFzY3VsYXIgc3VyZ2VyeTwvYWx0LXRpdGxlPjwvdGl0bGVz
PjxwZXJpb2RpY2FsPjxmdWxsLXRpdGxlPkogVGhvcmFjIENhcmRpb3Zhc2MgU3VyZzwvZnVsbC10
aXRsZT48YWJici0xPlRoZSBKb3VybmFsIG9mIHRob3JhY2ljIGFuZCBjYXJkaW92YXNjdWxhciBz
dXJnZXJ5PC9hYmJyLTE+PC9wZXJpb2RpY2FsPjxhbHQtcGVyaW9kaWNhbD48ZnVsbC10aXRsZT5K
IFRob3JhYyBDYXJkaW92YXNjIFN1cmc8L2Z1bGwtdGl0bGU+PGFiYnItMT5UaGUgSm91cm5hbCBv
ZiB0aG9yYWNpYyBhbmQgY2FyZGlvdmFzY3VsYXIgc3VyZ2VyeTwvYWJici0xPjwvYWx0LXBlcmlv
ZGljYWw+PHBhZ2VzPjM5LTQ2IGUxPC9wYWdlcz48dm9sdW1lPjE0Mjwvdm9sdW1lPjxudW1iZXI+
MTwvbnVtYmVyPjxrZXl3b3Jkcz48a2V5d29yZD5BZHVsdDwva2V5d29yZD48a2V5d29yZD5BZ2Vk
PC9rZXl3b3JkPjxrZXl3b3JkPkFnZWQsIDgwIGFuZCBvdmVyPC9rZXl3b3JkPjxrZXl3b3JkPkFs
Z29yaXRobXM8L2tleXdvcmQ+PGtleXdvcmQ+QW5hc3RvbW90aWMgTGVhay9kaWFnbm9zaXMvZXRp
b2xvZ3kvKnRoZXJhcHk8L2tleXdvcmQ+PGtleXdvcmQ+QW50aS1JbmZlY3RpdmUgQWdlbnRzL3Ro
ZXJhcGV1dGljIHVzZTwva2V5d29yZD48a2V5d29yZD5EcmFpbmFnZTwva2V5d29yZD48a2V5d29y
ZD5Fc29waGFnZWFsIFBlcmZvcmF0aW9uL2RpYWdub3Npcy9ldGlvbG9neS8qdGhlcmFweTwva2V5
d29yZD48a2V5d29yZD5Fc29waGFnZWN0b215LyphZHZlcnNlIGVmZmVjdHM8L2tleXdvcmQ+PGtl
eXdvcmQ+RXNvcGhhZ29zY29weS9hZHZlcnNlIGVmZmVjdHMvKmluc3RydW1lbnRhdGlvbjwva2V5
d29yZD48a2V5d29yZD5GZW1hbGU8L2tleXdvcmQ+PGtleXdvcmQ+SHVtYW5zPC9rZXl3b3JkPjxr
ZXl3b3JkPk1hbGU8L2tleXdvcmQ+PGtleXdvcmQ+TWlkZGxlIEFnZWQ8L2tleXdvcmQ+PGtleXdv
cmQ+TWlubmVzb3RhPC9rZXl3b3JkPjxrZXl3b3JkPlBhdGllbnQgU2VsZWN0aW9uPC9rZXl3b3Jk
PjxrZXl3b3JkPlJldHJvc3BlY3RpdmUgU3R1ZGllczwva2V5d29yZD48a2V5d29yZD4qU3RlbnRz
PC9rZXl3b3JkPjxrZXl3b3JkPlRpbWUgRmFjdG9yczwva2V5d29yZD48a2V5d29yZD5Ub21vZ3Jh
cGh5LCBYLVJheSBDb21wdXRlZDwva2V5d29yZD48a2V5d29yZD5UcmVhdG1lbnQgT3V0Y29tZTwv
a2V5d29yZD48a2V5d29yZD5Xb3VuZCBIZWFsaW5nPC9rZXl3b3JkPjxrZXl3b3JkPllvdW5nIEFk
dWx0PC9rZXl3b3JkPjwva2V5d29yZHM+PGRhdGVzPjx5ZWFyPjIwMTE8L3llYXI+PHB1Yi1kYXRl
cz48ZGF0ZT5KdWw8L2RhdGU+PC9wdWItZGF0ZXM+PC9kYXRlcz48aXNibj4xMDk3LTY4NVggKEVs
ZWN0cm9uaWMpJiN4RDswMDIyLTUyMjMgKExpbmtpbmcpPC9pc2JuPjxhY2Nlc3Npb24tbnVtPjIx
NjgzODM3PC9hY2Nlc3Npb24tbnVtPjx1cmxzPjxyZWxhdGVkLXVybHM+PHVybD5odHRwOi8vd3d3
Lm5jYmkubmxtLm5paC5nb3YvcHVibWVkLzIxNjgzODM3PC91cmw+PC9yZWxhdGVkLXVybHM+PC91
cmxzPjxlbGVjdHJvbmljLXJlc291cmNlLW51bT4xMC4xMDE2L2ouanRjdnMuMjAxMS4wNC4wMjc8
L2VsZWN0cm9uaWMtcmVzb3VyY2UtbnVtPjwvcmVjb3JkPjwvQ2l0ZT48Q2l0ZT48QXV0aG9yPkVy
b2dsdTwvQXV0aG9yPjxZZWFyPjIwMDk8L1llYXI+PFJlY051bT4zNTg8L1JlY051bT48cmVjb3Jk
PjxyZWMtbnVtYmVyPjM1ODwvcmVjLW51bWJlcj48Zm9yZWlnbi1rZXlzPjxrZXkgYXBwPSJFTiIg
ZGItaWQ9InR2ZXh0ZnhkeXh2cmVoZXZmZno1MjI5YmFwZnJyMHgyZHYwciI+MzU4PC9rZXk+PC9m
b3JlaWduLWtleXM+PHJlZi10eXBlIG5hbWU9IkpvdXJuYWwgQXJ0aWNsZSI+MTc8L3JlZi10eXBl
Pjxjb250cmlidXRvcnM+PGF1dGhvcnM+PGF1dGhvcj5Fcm9nbHUsIEEuPC9hdXRob3I+PGF1dGhv
cj5UdXJreWlsbWF6LCBBLjwvYXV0aG9yPjxhdXRob3I+QXlkaW4sIFkuPC9hdXRob3I+PGF1dGhv
cj5ZZWtlbGVyLCBFLjwvYXV0aG9yPjxhdXRob3I+S2FyYW9nbGFub2dsdSwgTi48L2F1dGhvcj48
L2F1dGhvcnM+PC9jb250cmlidXRvcnM+PGF1dGgtYWRkcmVzcz5BdGF0dXJrIFVuaXZlcnNpdHks
IE1lZGljYWwgRmFjdWx0eSwgRGVwYXJ0bWVudCBvZiBUaG9yYWNpYyBTdXJnZXJ5LCBFcnp1cnVt
LCBUdXJrZXkuIGF0aWxhZXJvZ2x1QGhvdG1haWwuY29tPC9hdXRoLWFkZHJlc3M+PHRpdGxlcz48
dGl0bGU+Q3VycmVudCBtYW5hZ2VtZW50IG9mIGVzb3BoYWdlYWwgcGVyZm9yYXRpb246IDIwIHll
YXJzIGV4cGVyaWVuY2U8L3RpdGxlPjxzZWNvbmRhcnktdGl0bGU+RGlzIEVzb3BoYWd1czwvc2Vj
b25kYXJ5LXRpdGxlPjxhbHQtdGl0bGU+RGlzZWFzZXMgb2YgdGhlIGVzb3BoYWd1cyA6IG9mZmlj
aWFsIGpvdXJuYWwgb2YgdGhlIEludGVybmF0aW9uYWwgU29jaWV0eSBmb3IgRGlzZWFzZXMgb2Yg
dGhlIEVzb3BoYWd1cyAvIEkuUy5ELkU8L2FsdC10aXRsZT48L3RpdGxlcz48cGVyaW9kaWNhbD48
ZnVsbC10aXRsZT5EaXMgRXNvcGhhZ3VzPC9mdWxsLXRpdGxlPjxhYmJyLTE+RGlzZWFzZXMgb2Yg
dGhlIGVzb3BoYWd1cyA6IG9mZmljaWFsIGpvdXJuYWwgb2YgdGhlIEludGVybmF0aW9uYWwgU29j
aWV0eSBmb3IgRGlzZWFzZXMgb2YgdGhlIEVzb3BoYWd1cyAvIEkuUy5ELkU8L2FiYnItMT48L3Bl
cmlvZGljYWw+PGFsdC1wZXJpb2RpY2FsPjxmdWxsLXRpdGxlPkRpcyBFc29waGFndXM8L2Z1bGwt
dGl0bGU+PGFiYnItMT5EaXNlYXNlcyBvZiB0aGUgZXNvcGhhZ3VzIDogb2ZmaWNpYWwgam91cm5h
bCBvZiB0aGUgSW50ZXJuYXRpb25hbCBTb2NpZXR5IGZvciBEaXNlYXNlcyBvZiB0aGUgRXNvcGhh
Z3VzIC8gSS5TLkQuRTwvYWJici0xPjwvYWx0LXBlcmlvZGljYWw+PHBhZ2VzPjM3NC04MDwvcGFn
ZXM+PHZvbHVtZT4yMjwvdm9sdW1lPjxudW1iZXI+NDwvbnVtYmVyPjxrZXl3b3Jkcz48a2V5d29y
ZD5BZG9sZXNjZW50PC9rZXl3b3JkPjxrZXl3b3JkPkFkdWx0PC9rZXl3b3JkPjxrZXl3b3JkPkFn
ZSBGYWN0b3JzPC9rZXl3b3JkPjxrZXl3b3JkPkFnZWQ8L2tleXdvcmQ+PGtleXdvcmQ+QWdlZCwg
ODAgYW5kIG92ZXI8L2tleXdvcmQ+PGtleXdvcmQ+QW5hc3RvbW9zaXMsIFN1cmdpY2FsPC9rZXl3
b3JkPjxrZXl3b3JkPkNoaWxkPC9rZXl3b3JkPjxrZXl3b3JkPkNoaWxkLCBQcmVzY2hvb2w8L2tl
eXdvcmQ+PGtleXdvcmQ+Q29ob3J0IFN0dWRpZXM8L2tleXdvcmQ+PGtleXdvcmQ+Q3JpdGljYWwg
SWxsbmVzczwva2V5d29yZD48a2V5d29yZD5EaWdlc3RpdmUgU3lzdGVtIFN1cmdpY2FsIFByb2Nl
ZHVyZXMvKm1ldGhvZHM8L2tleXdvcmQ+PGtleXdvcmQ+RW1lcmdlbmN5IFRyZWF0bWVudDwva2V5
d29yZD48a2V5d29yZD5Fc29waGFnZWFsIFBlcmZvcmF0aW9uLypkaWFnbm9zaXMvbW9ydGFsaXR5
LypzdXJnZXJ5L3RoZXJhcHk8L2tleXdvcmQ+PGtleXdvcmQ+RXNvcGhhZ2VjdG9teS9tZXRob2Rz
PC9rZXl3b3JkPjxrZXl3b3JkPkVzb3BoYWdvc2NvcHkvKm1ldGhvZHM8L2tleXdvcmQ+PGtleXdv
cmQ+RmVtYWxlPC9rZXl3b3JkPjxrZXl3b3JkPkh1bWFuczwva2V5d29yZD48a2V5d29yZD5MZW5n
dGggb2YgU3RheTwva2V5d29yZD48a2V5d29yZD5NYWxlPC9rZXl3b3JkPjxrZXl3b3JkPk1pZGRs
ZSBBZ2VkPC9rZXl3b3JkPjxrZXl3b3JkPlByb2dub3Npczwva2V5d29yZD48a2V5d29yZD5SZXRy
b3NwZWN0aXZlIFN0dWRpZXM8L2tleXdvcmQ+PGtleXdvcmQ+UmlzayBBc3Nlc3NtZW50PC9rZXl3
b3JkPjxrZXl3b3JkPlNleCBGYWN0b3JzPC9rZXl3b3JkPjxrZXl3b3JkPlN1cnZpdmFsIEFuYWx5
c2lzPC9rZXl3b3JkPjxrZXl3b3JkPlRyZWF0bWVudCBPdXRjb21lPC9rZXl3b3JkPjxrZXl3b3Jk
PlR1cmtleTwva2V5d29yZD48a2V5d29yZD5Zb3VuZyBBZHVsdDwva2V5d29yZD48L2tleXdvcmRz
PjxkYXRlcz48eWVhcj4yMDA5PC95ZWFyPjwvZGF0ZXM+PGlzYm4+MTQ0Mi0yMDUwIChFbGVjdHJv
bmljKSYjeEQ7MTEyMC04Njk0IChMaW5raW5nKTwvaXNibj48YWNjZXNzaW9uLW51bT4xOTIwNzU1
NzwvYWNjZXNzaW9uLW51bT48dXJscz48cmVsYXRlZC11cmxzPjx1cmw+aHR0cDovL3d3dy5uY2Jp
Lm5sbS5uaWguZ292L3B1Ym1lZC8xOTIwNzU1NzwvdXJsPjwvcmVsYXRlZC11cmxzPjwvdXJscz48
ZWxlY3Ryb25pYy1yZXNvdXJjZS1udW0+MTAuMTExMS9qLjE0NDItMjA1MC4yMDA4LjAwOTE4Lng8
L2VsZWN0cm9uaWMtcmVzb3VyY2UtbnVtPjwvcmVjb3JkPjwvQ2l0ZT48Q2l0ZT48QXV0aG9yPkdl
bGJtYW5uPC9BdXRob3I+PFllYXI+MjAwNDwvWWVhcj48UmVjTnVtPjM1OTwvUmVjTnVtPjxyZWNv
cmQ+PHJlYy1udW1iZXI+MzU5PC9yZWMtbnVtYmVyPjxmb3JlaWduLWtleXM+PGtleSBhcHA9IkVO
IiBkYi1pZD0idHZleHRmeGR5eHZyZWhldmZmejUyMjliYXBmcnIweDJkdjByIj4zNTk8L2tleT48
L2ZvcmVpZ24ta2V5cz48cmVmLXR5cGUgbmFtZT0iSm91cm5hbCBBcnRpY2xlIj4xNzwvcmVmLXR5
cGU+PGNvbnRyaWJ1dG9ycz48YXV0aG9ycz48YXV0aG9yPkdlbGJtYW5uLCBDLiBNLjwvYXV0aG9y
PjxhdXRob3I+UmF0aXUsIE4uIEwuPC9hdXRob3I+PGF1dGhvcj5SYXRoLCBILiBDLjwvYXV0aG9y
PjxhdXRob3I+Um9nbGVyLCBHLjwvYXV0aG9yPjxhdXRob3I+TG9jaywgRy48L2F1dGhvcj48YXV0
aG9yPlNjaG9sbWVyaWNoLCBKLjwvYXV0aG9yPjxhdXRob3I+S3VsbG1hbm4sIEYuPC9hdXRob3I+
PC9hdXRob3JzPjwvY29udHJpYnV0b3JzPjxhdXRoLWFkZHJlc3M+RGVwYXJ0bWVudCBvZiBJbnRl
cm5hbCBNZWRpY2luZSBJLCBVbml2ZXJzaXR5IG9mIFJlZ2Vuc2J1cmcsIEdlcm1hbnkuIGNvcm5l
bGlhLmdlbGJtYW5uQGtsaW5pay51bmktcmVnZW5zYnVyZy5kZTwvYXV0aC1hZGRyZXNzPjx0aXRs
ZXM+PHRpdGxlPlVzZSBvZiBzZWxmLWV4cGFuZGFibGUgcGxhc3RpYyBzdGVudHMgZm9yIHRoZSB0
cmVhdG1lbnQgb2YgZXNvcGhhZ2VhbCBwZXJmb3JhdGlvbnMgYW5kIHN5bXB0b21hdGljIGFuYXN0
b21vdGljIGxlYWtzPC90aXRsZT48c2Vjb25kYXJ5LXRpdGxlPkVuZG9zY29weTwvc2Vjb25kYXJ5
LXRpdGxlPjxhbHQtdGl0bGU+RW5kb3Njb3B5PC9hbHQtdGl0bGU+PC90aXRsZXM+PHBlcmlvZGlj
YWw+PGZ1bGwtdGl0bGU+RW5kb3Njb3B5PC9mdWxsLXRpdGxlPjxhYmJyLTE+RW5kb3Njb3B5PC9h
YmJyLTE+PC9wZXJpb2RpY2FsPjxhbHQtcGVyaW9kaWNhbD48ZnVsbC10aXRsZT5FbmRvc2NvcHk8
L2Z1bGwtdGl0bGU+PGFiYnItMT5FbmRvc2NvcHk8L2FiYnItMT48L2FsdC1wZXJpb2RpY2FsPjxw
YWdlcz42OTUtOTwvcGFnZXM+PHZvbHVtZT4zNjwvdm9sdW1lPjxudW1iZXI+ODwvbnVtYmVyPjxr
ZXl3b3Jkcz48a2V5d29yZD5BZ2VkPC9rZXl3b3JkPjxrZXl3b3JkPkFuYXN0b21vc2lzLCBTdXJn
aWNhbDwva2V5d29yZD48a2V5d29yZD5Fc29waGFnZWFsIFBlcmZvcmF0aW9uLyp0aGVyYXB5PC9r
ZXl3b3JkPjxrZXl3b3JkPkVzb3BoYWdlY3RvbXk8L2tleXdvcmQ+PGtleXdvcmQ+SHVtYW5zPC9r
ZXl3b3JkPjxrZXl3b3JkPk1hbGU8L2tleXdvcmQ+PGtleXdvcmQ+TWlkZGxlIEFnZWQ8L2tleXdv
cmQ+PGtleXdvcmQ+UGxhc3RpY3M8L2tleXdvcmQ+PGtleXdvcmQ+UHJvc3RoZXNpcyBEZXNpZ248
L2tleXdvcmQ+PGtleXdvcmQ+KlN0ZW50czwva2V5d29yZD48L2tleXdvcmRzPjxkYXRlcz48eWVh
cj4yMDA0PC95ZWFyPjxwdWItZGF0ZXM+PGRhdGU+QXVnPC9kYXRlPjwvcHViLWRhdGVzPjwvZGF0
ZXM+PGlzYm4+MDAxMy03MjZYIChQcmludCkmI3hEOzAwMTMtNzI2WCAoTGlua2luZyk8L2lzYm4+
PGFjY2Vzc2lvbi1udW0+MTUyODA5NzQ8L2FjY2Vzc2lvbi1udW0+PHVybHM+PHJlbGF0ZWQtdXJs
cz48dXJsPmh0dHA6Ly93d3cubmNiaS5ubG0ubmloLmdvdi9wdWJtZWQvMTUyODA5NzQ8L3VybD48
L3JlbGF0ZWQtdXJscz48L3VybHM+PGVsZWN0cm9uaWMtcmVzb3VyY2UtbnVtPjEwLjEwNTUvcy0y
MDA0LTgyNTY1NjwvZWxlY3Ryb25pYy1yZXNvdXJjZS1udW0+PC9yZWNvcmQ+PC9DaXRlPjwvRW5k
Tm90ZT5=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59" w:tooltip="D'Cunha, 2011 #357" w:history="1">
        <w:r w:rsidR="0036706B" w:rsidRPr="0093394A">
          <w:rPr>
            <w:rFonts w:ascii="Book Antiqua" w:hAnsi="Book Antiqua" w:cs="Times"/>
            <w:noProof/>
            <w:vertAlign w:val="superscript"/>
          </w:rPr>
          <w:t>59-61</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42089B" w:rsidRPr="0093394A">
        <w:rPr>
          <w:rFonts w:ascii="Book Antiqua" w:hAnsi="Book Antiqua" w:cs="Times"/>
        </w:rPr>
        <w:t>.</w:t>
      </w:r>
      <w:r w:rsidR="004D492C" w:rsidRPr="0093394A">
        <w:rPr>
          <w:rFonts w:ascii="Book Antiqua" w:hAnsi="Book Antiqua" w:cs="Times"/>
        </w:rPr>
        <w:t xml:space="preserve"> </w:t>
      </w:r>
      <w:r w:rsidR="0042089B" w:rsidRPr="0093394A">
        <w:rPr>
          <w:rFonts w:ascii="Book Antiqua" w:hAnsi="Book Antiqua" w:cs="Times"/>
        </w:rPr>
        <w:t>Although stents have been successful at treating GI defects</w:t>
      </w:r>
      <w:r w:rsidR="006E725A" w:rsidRPr="0093394A">
        <w:rPr>
          <w:rFonts w:ascii="Book Antiqua" w:hAnsi="Book Antiqua" w:cs="Times"/>
        </w:rPr>
        <w:t>,</w:t>
      </w:r>
      <w:r w:rsidR="0042089B" w:rsidRPr="0093394A">
        <w:rPr>
          <w:rFonts w:ascii="Book Antiqua" w:hAnsi="Book Antiqua" w:cs="Times"/>
        </w:rPr>
        <w:t xml:space="preserve"> they are prone to migration in as much as 20</w:t>
      </w:r>
      <w:r w:rsidR="00E53588" w:rsidRPr="0093394A">
        <w:rPr>
          <w:rFonts w:ascii="Book Antiqua" w:eastAsia="宋体" w:hAnsi="Book Antiqua" w:cs="Times"/>
          <w:lang w:eastAsia="zh-CN"/>
        </w:rPr>
        <w:t>%</w:t>
      </w:r>
      <w:r w:rsidR="0042089B" w:rsidRPr="0093394A">
        <w:rPr>
          <w:rFonts w:ascii="Book Antiqua" w:hAnsi="Book Antiqua" w:cs="Times"/>
        </w:rPr>
        <w:t>-30% of cases and require frequent observation with radiographic monitoring</w:t>
      </w:r>
      <w:r w:rsidR="0042089B" w:rsidRPr="0093394A">
        <w:rPr>
          <w:rFonts w:ascii="Book Antiqua" w:hAnsi="Book Antiqua" w:cs="Times"/>
        </w:rPr>
        <w:fldChar w:fldCharType="begin">
          <w:fldData xml:space="preserve">PEVuZE5vdGU+PENpdGU+PEF1dGhvcj5HZWxibWFubjwvQXV0aG9yPjxZZWFyPjIwMDQ8L1llYXI+
PFJlY051bT4zNTk8L1JlY051bT48RGlzcGxheVRleHQ+PHN0eWxlIGZhY2U9InN1cGVyc2NyaXB0
Ij5bNjEsNjJdPC9zdHlsZT48L0Rpc3BsYXlUZXh0PjxyZWNvcmQ+PHJlYy1udW1iZXI+MzU5PC9y
ZWMtbnVtYmVyPjxmb3JlaWduLWtleXM+PGtleSBhcHA9IkVOIiBkYi1pZD0idHZleHRmeGR5eHZy
ZWhldmZmejUyMjliYXBmcnIweDJkdjByIj4zNTk8L2tleT48L2ZvcmVpZ24ta2V5cz48cmVmLXR5
cGUgbmFtZT0iSm91cm5hbCBBcnRpY2xlIj4xNzwvcmVmLXR5cGU+PGNvbnRyaWJ1dG9ycz48YXV0
aG9ycz48YXV0aG9yPkdlbGJtYW5uLCBDLiBNLjwvYXV0aG9yPjxhdXRob3I+UmF0aXUsIE4uIEwu
PC9hdXRob3I+PGF1dGhvcj5SYXRoLCBILiBDLjwvYXV0aG9yPjxhdXRob3I+Um9nbGVyLCBHLjwv
YXV0aG9yPjxhdXRob3I+TG9jaywgRy48L2F1dGhvcj48YXV0aG9yPlNjaG9sbWVyaWNoLCBKLjwv
YXV0aG9yPjxhdXRob3I+S3VsbG1hbm4sIEYuPC9hdXRob3I+PC9hdXRob3JzPjwvY29udHJpYnV0
b3JzPjxhdXRoLWFkZHJlc3M+RGVwYXJ0bWVudCBvZiBJbnRlcm5hbCBNZWRpY2luZSBJLCBVbml2
ZXJzaXR5IG9mIFJlZ2Vuc2J1cmcsIEdlcm1hbnkuIGNvcm5lbGlhLmdlbGJtYW5uQGtsaW5pay51
bmktcmVnZW5zYnVyZy5kZTwvYXV0aC1hZGRyZXNzPjx0aXRsZXM+PHRpdGxlPlVzZSBvZiBzZWxm
LWV4cGFuZGFibGUgcGxhc3RpYyBzdGVudHMgZm9yIHRoZSB0cmVhdG1lbnQgb2YgZXNvcGhhZ2Vh
bCBwZXJmb3JhdGlvbnMgYW5kIHN5bXB0b21hdGljIGFuYXN0b21vdGljIGxlYWt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UtOTwvcGFnZXM+PHZv
bHVtZT4zNjwvdm9sdW1lPjxudW1iZXI+ODwvbnVtYmVyPjxrZXl3b3Jkcz48a2V5d29yZD5BZ2Vk
PC9rZXl3b3JkPjxrZXl3b3JkPkFuYXN0b21vc2lzLCBTdXJnaWNhbDwva2V5d29yZD48a2V5d29y
ZD5Fc29waGFnZWFsIFBlcmZvcmF0aW9uLyp0aGVyYXB5PC9rZXl3b3JkPjxrZXl3b3JkPkVzb3Bo
YWdlY3RvbXk8L2tleXdvcmQ+PGtleXdvcmQ+SHVtYW5zPC9rZXl3b3JkPjxrZXl3b3JkPk1hbGU8
L2tleXdvcmQ+PGtleXdvcmQ+TWlkZGxlIEFnZWQ8L2tleXdvcmQ+PGtleXdvcmQ+UGxhc3RpY3M8
L2tleXdvcmQ+PGtleXdvcmQ+UHJvc3RoZXNpcyBEZXNpZ248L2tleXdvcmQ+PGtleXdvcmQ+KlN0
ZW50czwva2V5d29yZD48L2tleXdvcmRzPjxkYXRlcz48eWVhcj4yMDA0PC95ZWFyPjxwdWItZGF0
ZXM+PGRhdGU+QXVnPC9kYXRlPjwvcHViLWRhdGVzPjwvZGF0ZXM+PGlzYm4+MDAxMy03MjZYIChQ
cmludCkmI3hEOzAwMTMtNzI2WCAoTGlua2luZyk8L2lzYm4+PGFjY2Vzc2lvbi1udW0+MTUyODA5
NzQ8L2FjY2Vzc2lvbi1udW0+PHVybHM+PHJlbGF0ZWQtdXJscz48dXJsPmh0dHA6Ly93d3cubmNi
aS5ubG0ubmloLmdvdi9wdWJtZWQvMTUyODA5NzQ8L3VybD48L3JlbGF0ZWQtdXJscz48L3VybHM+
PGVsZWN0cm9uaWMtcmVzb3VyY2UtbnVtPjEwLjEwNTUvcy0yMDA0LTgyNTY1NjwvZWxlY3Ryb25p
Yy1yZXNvdXJjZS1udW0+PC9yZWNvcmQ+PC9DaXRlPjxDaXRlPjxBdXRob3I+RGFpPC9BdXRob3I+
PFllYXI+MjAxMTwvWWVhcj48UmVjTnVtPjM2MDwvUmVjTnVtPjxyZWNvcmQ+PHJlYy1udW1iZXI+
MzYwPC9yZWMtbnVtYmVyPjxmb3JlaWduLWtleXM+PGtleSBhcHA9IkVOIiBkYi1pZD0idHZleHRm
eGR5eHZyZWhldmZmejUyMjliYXBmcnIweDJkdjByIj4zNjA8L2tleT48L2ZvcmVpZ24ta2V5cz48
cmVmLXR5cGUgbmFtZT0iSm91cm5hbCBBcnRpY2xlIj4xNzwvcmVmLXR5cGU+PGNvbnRyaWJ1dG9y
cz48YXV0aG9ycz48YXV0aG9yPkRhaSwgWS48L2F1dGhvcj48YXV0aG9yPkNob3ByYSwgUy4gUy48
L2F1dGhvcj48YXV0aG9yPlN0ZWluYmFjaCwgTS48L2F1dGhvcj48YXV0aG9yPktuZWlmLCBTLjwv
YXV0aG9yPjxhdXRob3I+SHVuZXJiZWluLCBNLjwvYXV0aG9yPjwvYXV0aG9ycz48L2NvbnRyaWJ1
dG9ycz48YXV0aC1hZGRyZXNzPkRlcGFydG1lbnQgb2YgU3VyZ2VyeSBhbmQgU3VyZ2ljYWwgT25j
b2xvZ3ksIEhlbGlvcyBIb3NwaXRhbCwgQmVybGluLCBHZXJtYW55LjwvYXV0aC1hZGRyZXNzPjx0
aXRsZXM+PHRpdGxlPkVzb3BoYWdlYWwgc3RlbnRzIGZvciBsZWFrcyBhbmQgcGVyZm9yYXRpb25z
PC90aXRsZT48c2Vjb25kYXJ5LXRpdGxlPlNlbWluIFRob3JhYyBDYXJkaW92YXNjIFN1cmc8L3Nl
Y29uZGFyeS10aXRsZT48YWx0LXRpdGxlPlNlbWluYXJzIGluIHRob3JhY2ljIGFuZCBjYXJkaW92
YXNjdWxhciBzdXJnZXJ5PC9hbHQtdGl0bGU+PC90aXRsZXM+PHBlcmlvZGljYWw+PGZ1bGwtdGl0
bGU+U2VtaW4gVGhvcmFjIENhcmRpb3Zhc2MgU3VyZzwvZnVsbC10aXRsZT48YWJici0xPlNlbWlu
YXJzIGluIHRob3JhY2ljIGFuZCBjYXJkaW92YXNjdWxhciBzdXJnZXJ5PC9hYmJyLTE+PC9wZXJp
b2RpY2FsPjxhbHQtcGVyaW9kaWNhbD48ZnVsbC10aXRsZT5TZW1pbiBUaG9yYWMgQ2FyZGlvdmFz
YyBTdXJnPC9mdWxsLXRpdGxlPjxhYmJyLTE+U2VtaW5hcnMgaW4gdGhvcmFjaWMgYW5kIGNhcmRp
b3Zhc2N1bGFyIHN1cmdlcnk8L2FiYnItMT48L2FsdC1wZXJpb2RpY2FsPjxwYWdlcz4xNTktNjI8
L3BhZ2VzPjx2b2x1bWU+MjM8L3ZvbHVtZT48bnVtYmVyPjI8L251bWJlcj48a2V5d29yZHM+PGtl
eXdvcmQ+QW5hc3RvbW90aWMgTGVhay9kaWFnbm9zaXMvZXRpb2xvZ3kvKnRoZXJhcHk8L2tleXdv
cmQ+PGtleXdvcmQ+RXNvcGhhZ2VhbCBQZXJmb3JhdGlvbi9kaWFnbm9zaXMvZXRpb2xvZ3kvKnRo
ZXJhcHk8L2tleXdvcmQ+PGtleXdvcmQ+RXNvcGhhZ2VjdG9teS8qYWR2ZXJzZSBlZmZlY3RzPC9r
ZXl3b3JkPjxrZXl3b3JkPkVzb3BoYWdvc2NvcHkvYWR2ZXJzZSBlZmZlY3RzLyppbnN0cnVtZW50
YXRpb248L2tleXdvcmQ+PGtleXdvcmQ+SHVtYW5zPC9rZXl3b3JkPjxrZXl3b3JkPlBhdGllbnQg
U2VsZWN0aW9uPC9rZXl3b3JkPjxrZXl3b3JkPlByYWN0aWNlIEd1aWRlbGluZXMgYXMgVG9waWM8
L2tleXdvcmQ+PGtleXdvcmQ+UHJvc3RoZXNpcyBEZXNpZ248L2tleXdvcmQ+PGtleXdvcmQ+KlN0
ZW50czwva2V5d29yZD48a2V5d29yZD5UcmVhdG1lbnQgT3V0Y29tZTwva2V5d29yZD48L2tleXdv
cmRzPjxkYXRlcz48eWVhcj4yMDExPC95ZWFyPjxwdWItZGF0ZXM+PGRhdGU+U3VtbWVyPC9kYXRl
PjwvcHViLWRhdGVzPjwvZGF0ZXM+PGlzYm4+MTUzMi05NDg4IChFbGVjdHJvbmljKSYjeEQ7MTA0
My0wNjc5IChMaW5raW5nKTwvaXNibj48YWNjZXNzaW9uLW51bT4yMjA0MTA0OTwvYWNjZXNzaW9u
LW51bT48dXJscz48cmVsYXRlZC11cmxzPjx1cmw+aHR0cDovL3d3dy5uY2JpLm5sbS5uaWguZ292
L3B1Ym1lZC8yMjA0MTA0OTwvdXJsPjwvcmVsYXRlZC11cmxzPjwvdXJscz48ZWxlY3Ryb25pYy1y
ZXNvdXJjZS1udW0+MTAuMTA1My9qLnNlbXRjdnMuMjAxMS4wOC4wMDQ8L2VsZWN0cm9uaWMtcmVz
b3VyY2UtbnVtPjwvcmVjb3JkPjwvQ2l0ZT48L0VuZE5vdGU+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HZWxibWFubjwvQXV0aG9yPjxZZWFyPjIwMDQ8L1llYXI+
PFJlY051bT4zNTk8L1JlY051bT48RGlzcGxheVRleHQ+PHN0eWxlIGZhY2U9InN1cGVyc2NyaXB0
Ij5bNjEsNjJdPC9zdHlsZT48L0Rpc3BsYXlUZXh0PjxyZWNvcmQ+PHJlYy1udW1iZXI+MzU5PC9y
ZWMtbnVtYmVyPjxmb3JlaWduLWtleXM+PGtleSBhcHA9IkVOIiBkYi1pZD0idHZleHRmeGR5eHZy
ZWhldmZmejUyMjliYXBmcnIweDJkdjByIj4zNTk8L2tleT48L2ZvcmVpZ24ta2V5cz48cmVmLXR5
cGUgbmFtZT0iSm91cm5hbCBBcnRpY2xlIj4xNzwvcmVmLXR5cGU+PGNvbnRyaWJ1dG9ycz48YXV0
aG9ycz48YXV0aG9yPkdlbGJtYW5uLCBDLiBNLjwvYXV0aG9yPjxhdXRob3I+UmF0aXUsIE4uIEwu
PC9hdXRob3I+PGF1dGhvcj5SYXRoLCBILiBDLjwvYXV0aG9yPjxhdXRob3I+Um9nbGVyLCBHLjwv
YXV0aG9yPjxhdXRob3I+TG9jaywgRy48L2F1dGhvcj48YXV0aG9yPlNjaG9sbWVyaWNoLCBKLjwv
YXV0aG9yPjxhdXRob3I+S3VsbG1hbm4sIEYuPC9hdXRob3I+PC9hdXRob3JzPjwvY29udHJpYnV0
b3JzPjxhdXRoLWFkZHJlc3M+RGVwYXJ0bWVudCBvZiBJbnRlcm5hbCBNZWRpY2luZSBJLCBVbml2
ZXJzaXR5IG9mIFJlZ2Vuc2J1cmcsIEdlcm1hbnkuIGNvcm5lbGlhLmdlbGJtYW5uQGtsaW5pay51
bmktcmVnZW5zYnVyZy5kZTwvYXV0aC1hZGRyZXNzPjx0aXRsZXM+PHRpdGxlPlVzZSBvZiBzZWxm
LWV4cGFuZGFibGUgcGxhc3RpYyBzdGVudHMgZm9yIHRoZSB0cmVhdG1lbnQgb2YgZXNvcGhhZ2Vh
bCBwZXJmb3JhdGlvbnMgYW5kIHN5bXB0b21hdGljIGFuYXN0b21vdGljIGxlYWtz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UtOTwvcGFnZXM+PHZv
bHVtZT4zNjwvdm9sdW1lPjxudW1iZXI+ODwvbnVtYmVyPjxrZXl3b3Jkcz48a2V5d29yZD5BZ2Vk
PC9rZXl3b3JkPjxrZXl3b3JkPkFuYXN0b21vc2lzLCBTdXJnaWNhbDwva2V5d29yZD48a2V5d29y
ZD5Fc29waGFnZWFsIFBlcmZvcmF0aW9uLyp0aGVyYXB5PC9rZXl3b3JkPjxrZXl3b3JkPkVzb3Bo
YWdlY3RvbXk8L2tleXdvcmQ+PGtleXdvcmQ+SHVtYW5zPC9rZXl3b3JkPjxrZXl3b3JkPk1hbGU8
L2tleXdvcmQ+PGtleXdvcmQ+TWlkZGxlIEFnZWQ8L2tleXdvcmQ+PGtleXdvcmQ+UGxhc3RpY3M8
L2tleXdvcmQ+PGtleXdvcmQ+UHJvc3RoZXNpcyBEZXNpZ248L2tleXdvcmQ+PGtleXdvcmQ+KlN0
ZW50czwva2V5d29yZD48L2tleXdvcmRzPjxkYXRlcz48eWVhcj4yMDA0PC95ZWFyPjxwdWItZGF0
ZXM+PGRhdGU+QXVnPC9kYXRlPjwvcHViLWRhdGVzPjwvZGF0ZXM+PGlzYm4+MDAxMy03MjZYIChQ
cmludCkmI3hEOzAwMTMtNzI2WCAoTGlua2luZyk8L2lzYm4+PGFjY2Vzc2lvbi1udW0+MTUyODA5
NzQ8L2FjY2Vzc2lvbi1udW0+PHVybHM+PHJlbGF0ZWQtdXJscz48dXJsPmh0dHA6Ly93d3cubmNi
aS5ubG0ubmloLmdvdi9wdWJtZWQvMTUyODA5NzQ8L3VybD48L3JlbGF0ZWQtdXJscz48L3VybHM+
PGVsZWN0cm9uaWMtcmVzb3VyY2UtbnVtPjEwLjEwNTUvcy0yMDA0LTgyNTY1NjwvZWxlY3Ryb25p
Yy1yZXNvdXJjZS1udW0+PC9yZWNvcmQ+PC9DaXRlPjxDaXRlPjxBdXRob3I+RGFpPC9BdXRob3I+
PFllYXI+MjAxMTwvWWVhcj48UmVjTnVtPjM2MDwvUmVjTnVtPjxyZWNvcmQ+PHJlYy1udW1iZXI+
MzYwPC9yZWMtbnVtYmVyPjxmb3JlaWduLWtleXM+PGtleSBhcHA9IkVOIiBkYi1pZD0idHZleHRm
eGR5eHZyZWhldmZmejUyMjliYXBmcnIweDJkdjByIj4zNjA8L2tleT48L2ZvcmVpZ24ta2V5cz48
cmVmLXR5cGUgbmFtZT0iSm91cm5hbCBBcnRpY2xlIj4xNzwvcmVmLXR5cGU+PGNvbnRyaWJ1dG9y
cz48YXV0aG9ycz48YXV0aG9yPkRhaSwgWS48L2F1dGhvcj48YXV0aG9yPkNob3ByYSwgUy4gUy48
L2F1dGhvcj48YXV0aG9yPlN0ZWluYmFjaCwgTS48L2F1dGhvcj48YXV0aG9yPktuZWlmLCBTLjwv
YXV0aG9yPjxhdXRob3I+SHVuZXJiZWluLCBNLjwvYXV0aG9yPjwvYXV0aG9ycz48L2NvbnRyaWJ1
dG9ycz48YXV0aC1hZGRyZXNzPkRlcGFydG1lbnQgb2YgU3VyZ2VyeSBhbmQgU3VyZ2ljYWwgT25j
b2xvZ3ksIEhlbGlvcyBIb3NwaXRhbCwgQmVybGluLCBHZXJtYW55LjwvYXV0aC1hZGRyZXNzPjx0
aXRsZXM+PHRpdGxlPkVzb3BoYWdlYWwgc3RlbnRzIGZvciBsZWFrcyBhbmQgcGVyZm9yYXRpb25z
PC90aXRsZT48c2Vjb25kYXJ5LXRpdGxlPlNlbWluIFRob3JhYyBDYXJkaW92YXNjIFN1cmc8L3Nl
Y29uZGFyeS10aXRsZT48YWx0LXRpdGxlPlNlbWluYXJzIGluIHRob3JhY2ljIGFuZCBjYXJkaW92
YXNjdWxhciBzdXJnZXJ5PC9hbHQtdGl0bGU+PC90aXRsZXM+PHBlcmlvZGljYWw+PGZ1bGwtdGl0
bGU+U2VtaW4gVGhvcmFjIENhcmRpb3Zhc2MgU3VyZzwvZnVsbC10aXRsZT48YWJici0xPlNlbWlu
YXJzIGluIHRob3JhY2ljIGFuZCBjYXJkaW92YXNjdWxhciBzdXJnZXJ5PC9hYmJyLTE+PC9wZXJp
b2RpY2FsPjxhbHQtcGVyaW9kaWNhbD48ZnVsbC10aXRsZT5TZW1pbiBUaG9yYWMgQ2FyZGlvdmFz
YyBTdXJnPC9mdWxsLXRpdGxlPjxhYmJyLTE+U2VtaW5hcnMgaW4gdGhvcmFjaWMgYW5kIGNhcmRp
b3Zhc2N1bGFyIHN1cmdlcnk8L2FiYnItMT48L2FsdC1wZXJpb2RpY2FsPjxwYWdlcz4xNTktNjI8
L3BhZ2VzPjx2b2x1bWU+MjM8L3ZvbHVtZT48bnVtYmVyPjI8L251bWJlcj48a2V5d29yZHM+PGtl
eXdvcmQ+QW5hc3RvbW90aWMgTGVhay9kaWFnbm9zaXMvZXRpb2xvZ3kvKnRoZXJhcHk8L2tleXdv
cmQ+PGtleXdvcmQ+RXNvcGhhZ2VhbCBQZXJmb3JhdGlvbi9kaWFnbm9zaXMvZXRpb2xvZ3kvKnRo
ZXJhcHk8L2tleXdvcmQ+PGtleXdvcmQ+RXNvcGhhZ2VjdG9teS8qYWR2ZXJzZSBlZmZlY3RzPC9r
ZXl3b3JkPjxrZXl3b3JkPkVzb3BoYWdvc2NvcHkvYWR2ZXJzZSBlZmZlY3RzLyppbnN0cnVtZW50
YXRpb248L2tleXdvcmQ+PGtleXdvcmQ+SHVtYW5zPC9rZXl3b3JkPjxrZXl3b3JkPlBhdGllbnQg
U2VsZWN0aW9uPC9rZXl3b3JkPjxrZXl3b3JkPlByYWN0aWNlIEd1aWRlbGluZXMgYXMgVG9waWM8
L2tleXdvcmQ+PGtleXdvcmQ+UHJvc3RoZXNpcyBEZXNpZ248L2tleXdvcmQ+PGtleXdvcmQ+KlN0
ZW50czwva2V5d29yZD48a2V5d29yZD5UcmVhdG1lbnQgT3V0Y29tZTwva2V5d29yZD48L2tleXdv
cmRzPjxkYXRlcz48eWVhcj4yMDExPC95ZWFyPjxwdWItZGF0ZXM+PGRhdGU+U3VtbWVyPC9kYXRl
PjwvcHViLWRhdGVzPjwvZGF0ZXM+PGlzYm4+MTUzMi05NDg4IChFbGVjdHJvbmljKSYjeEQ7MTA0
My0wNjc5IChMaW5raW5nKTwvaXNibj48YWNjZXNzaW9uLW51bT4yMjA0MTA0OTwvYWNjZXNzaW9u
LW51bT48dXJscz48cmVsYXRlZC11cmxzPjx1cmw+aHR0cDovL3d3dy5uY2JpLm5sbS5uaWguZ292
L3B1Ym1lZC8yMjA0MTA0OTwvdXJsPjwvcmVsYXRlZC11cmxzPjwvdXJscz48ZWxlY3Ryb25pYy1y
ZXNvdXJjZS1udW0+MTAuMTA1My9qLnNlbXRjdnMuMjAxMS4wOC4wMDQ8L2VsZWN0cm9uaWMtcmVz
b3VyY2UtbnVtPjwvcmVjb3JkPjwvQ2l0ZT48L0VuZE5vdGU+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42089B" w:rsidRPr="0093394A">
        <w:rPr>
          <w:rFonts w:ascii="Book Antiqua" w:hAnsi="Book Antiqua" w:cs="Times"/>
        </w:rPr>
      </w:r>
      <w:r w:rsidR="0042089B"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1" w:tooltip="Gelbmann, 2004 #359" w:history="1">
        <w:r w:rsidR="0036706B" w:rsidRPr="0093394A">
          <w:rPr>
            <w:rFonts w:ascii="Book Antiqua" w:hAnsi="Book Antiqua" w:cs="Times"/>
            <w:noProof/>
            <w:vertAlign w:val="superscript"/>
          </w:rPr>
          <w:t>61</w:t>
        </w:r>
      </w:hyperlink>
      <w:r w:rsidR="0036706B" w:rsidRPr="0093394A">
        <w:rPr>
          <w:rFonts w:ascii="Book Antiqua" w:hAnsi="Book Antiqua" w:cs="Times"/>
          <w:noProof/>
          <w:vertAlign w:val="superscript"/>
        </w:rPr>
        <w:t>,</w:t>
      </w:r>
      <w:hyperlink w:anchor="_ENREF_62" w:tooltip="Dai, 2011 #360" w:history="1">
        <w:r w:rsidR="0036706B" w:rsidRPr="0093394A">
          <w:rPr>
            <w:rFonts w:ascii="Book Antiqua" w:hAnsi="Book Antiqua" w:cs="Times"/>
            <w:noProof/>
            <w:vertAlign w:val="superscript"/>
          </w:rPr>
          <w:t>62</w:t>
        </w:r>
      </w:hyperlink>
      <w:r w:rsidR="0036706B" w:rsidRPr="0093394A">
        <w:rPr>
          <w:rFonts w:ascii="Book Antiqua" w:hAnsi="Book Antiqua" w:cs="Times"/>
          <w:noProof/>
          <w:vertAlign w:val="superscript"/>
        </w:rPr>
        <w:t>]</w:t>
      </w:r>
      <w:r w:rsidR="0042089B" w:rsidRPr="0093394A">
        <w:rPr>
          <w:rFonts w:ascii="Book Antiqua" w:hAnsi="Book Antiqua" w:cs="Times"/>
        </w:rPr>
        <w:fldChar w:fldCharType="end"/>
      </w:r>
      <w:r w:rsidR="0042089B" w:rsidRPr="0093394A">
        <w:rPr>
          <w:rFonts w:ascii="Book Antiqua" w:hAnsi="Book Antiqua" w:cs="Times"/>
        </w:rPr>
        <w:t>.</w:t>
      </w:r>
      <w:r w:rsidR="004D492C" w:rsidRPr="0093394A">
        <w:rPr>
          <w:rFonts w:ascii="Book Antiqua" w:hAnsi="Book Antiqua" w:cs="Times"/>
        </w:rPr>
        <w:t xml:space="preserve"> </w:t>
      </w:r>
      <w:r w:rsidR="008303E6" w:rsidRPr="0093394A">
        <w:rPr>
          <w:rFonts w:ascii="Book Antiqua" w:hAnsi="Book Antiqua" w:cs="Times"/>
        </w:rPr>
        <w:t xml:space="preserve">This has been addressed </w:t>
      </w:r>
      <w:r w:rsidR="008303E6" w:rsidRPr="0093394A">
        <w:rPr>
          <w:rFonts w:ascii="Book Antiqua" w:hAnsi="Book Antiqua" w:cs="Times"/>
        </w:rPr>
        <w:lastRenderedPageBreak/>
        <w:t xml:space="preserve">with techniques using TTSC and endoscopic suturing devices to anchor the stent in place. </w:t>
      </w:r>
      <w:r w:rsidR="0071111A" w:rsidRPr="0093394A">
        <w:rPr>
          <w:rFonts w:ascii="Book Antiqua" w:hAnsi="Book Antiqua" w:cs="Times"/>
        </w:rPr>
        <w:t>Stents also do not create a complete seal within the GI tract and, although variable in its amount, leak around stents is a near universal finding.</w:t>
      </w:r>
      <w:r w:rsidR="004D492C" w:rsidRPr="0093394A">
        <w:rPr>
          <w:rFonts w:ascii="Book Antiqua" w:hAnsi="Book Antiqua" w:cs="Times"/>
        </w:rPr>
        <w:t xml:space="preserve"> </w:t>
      </w:r>
      <w:r w:rsidR="00B770D5" w:rsidRPr="0093394A">
        <w:rPr>
          <w:rFonts w:ascii="Book Antiqua" w:hAnsi="Book Antiqua" w:cs="Times"/>
        </w:rPr>
        <w:t>Percutaneous placement of enteric stents</w:t>
      </w:r>
      <w:r w:rsidR="009B15C0" w:rsidRPr="0093394A">
        <w:rPr>
          <w:rFonts w:ascii="Book Antiqua" w:hAnsi="Book Antiqua" w:cs="Times"/>
        </w:rPr>
        <w:t xml:space="preserve"> have also been effective in patients with high-output </w:t>
      </w:r>
      <w:r w:rsidR="0070438C" w:rsidRPr="0093394A">
        <w:rPr>
          <w:rFonts w:ascii="Book Antiqua" w:hAnsi="Book Antiqua" w:cs="Times"/>
        </w:rPr>
        <w:t>EC</w:t>
      </w:r>
      <w:r w:rsidR="009B15C0" w:rsidRPr="0093394A">
        <w:rPr>
          <w:rFonts w:ascii="Book Antiqua" w:hAnsi="Book Antiqua" w:cs="Times"/>
        </w:rPr>
        <w:t xml:space="preserve"> fistulas by decreasing the output of the fistula, improving wound care, TPN requirements, and oral diet tolerance</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Orenstein&lt;/Author&gt;&lt;Year&gt;2014&lt;/Year&gt;&lt;RecNum&gt;433&lt;/RecNum&gt;&lt;DisplayText&gt;&lt;style face="superscript"&gt;[63]&lt;/style&gt;&lt;/DisplayText&gt;&lt;record&gt;&lt;rec-number&gt;433&lt;/rec-number&gt;&lt;foreign-keys&gt;&lt;key app="EN" db-id="tvextfxdyxvrehevffz5229bapfrr0x2dv0r"&gt;433&lt;/key&gt;&lt;/foreign-keys&gt;&lt;ref-type name="Conference Paper"&gt;47&lt;/ref-type&gt;&lt;contributors&gt;&lt;authors&gt;&lt;author&gt;Orenstein, S. B., Wu Y. V., Pauli E. M., Tran T. T., Haluck R. S., Novitsky Y. W., Hardcare J. M., Ammori J. B., Sanchez E., Ponsky J. L., Marks J. M.&lt;/author&gt;&lt;/authors&gt;&lt;/contributors&gt;&lt;titles&gt;&lt;title&gt;A Novel Endoscopic Approach to Managing High Output Entero-atmospheric Fistulae&lt;/title&gt;&lt;secondary-title&gt;SAGES&lt;/secondary-title&gt;&lt;/titles&gt;&lt;dates&gt;&lt;year&gt;2014&lt;/year&gt;&lt;/dates&gt;&lt;pub-location&gt;Salt Lake City, UT&lt;/pub-location&gt;&lt;publisher&gt;Surgical Endoscopy&lt;/publisher&gt;&lt;urls&gt;&lt;/urls&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3" w:tooltip="Orenstein, 2014 #433" w:history="1">
        <w:r w:rsidR="0036706B" w:rsidRPr="0093394A">
          <w:rPr>
            <w:rFonts w:ascii="Book Antiqua" w:hAnsi="Book Antiqua" w:cs="Times"/>
            <w:noProof/>
            <w:vertAlign w:val="superscript"/>
          </w:rPr>
          <w:t>63</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9B15C0" w:rsidRPr="0093394A">
        <w:rPr>
          <w:rFonts w:ascii="Book Antiqua" w:hAnsi="Book Antiqua" w:cs="Times"/>
        </w:rPr>
        <w:t>.</w:t>
      </w:r>
    </w:p>
    <w:p w14:paraId="298185CB" w14:textId="7FA6C3A8" w:rsidR="003D69B9" w:rsidRPr="0093394A" w:rsidRDefault="003D69B9" w:rsidP="0093394A">
      <w:pPr>
        <w:widowControl w:val="0"/>
        <w:autoSpaceDE w:val="0"/>
        <w:autoSpaceDN w:val="0"/>
        <w:adjustRightInd w:val="0"/>
        <w:spacing w:line="360" w:lineRule="auto"/>
        <w:ind w:firstLineChars="200" w:firstLine="480"/>
        <w:contextualSpacing/>
        <w:jc w:val="both"/>
        <w:rPr>
          <w:rFonts w:ascii="Book Antiqua" w:hAnsi="Book Antiqua" w:cs="Times"/>
        </w:rPr>
      </w:pPr>
      <w:r w:rsidRPr="0093394A">
        <w:rPr>
          <w:rFonts w:ascii="Book Antiqua" w:hAnsi="Book Antiqua" w:cs="Helvetica"/>
        </w:rPr>
        <w:t>There is a large body of evidence supporting the use of stents in the treatment of GI defects.</w:t>
      </w:r>
      <w:r w:rsidR="004D492C" w:rsidRPr="0093394A">
        <w:rPr>
          <w:rFonts w:ascii="Book Antiqua" w:hAnsi="Book Antiqua" w:cs="Helvetica"/>
        </w:rPr>
        <w:t xml:space="preserve"> </w:t>
      </w:r>
      <w:r w:rsidRPr="0093394A">
        <w:rPr>
          <w:rFonts w:ascii="Book Antiqua" w:hAnsi="Book Antiqua" w:cs="Helvetica"/>
        </w:rPr>
        <w:t xml:space="preserve">A recent meta-analysis of 7 studies of stent placement for acute leak after bariatric surgery showed a </w:t>
      </w:r>
      <w:proofErr w:type="spellStart"/>
      <w:r w:rsidRPr="0093394A">
        <w:rPr>
          <w:rFonts w:ascii="Book Antiqua" w:hAnsi="Book Antiqua" w:cs="Helvetica"/>
        </w:rPr>
        <w:t>radiographically</w:t>
      </w:r>
      <w:proofErr w:type="spellEnd"/>
      <w:r w:rsidRPr="0093394A">
        <w:rPr>
          <w:rFonts w:ascii="Book Antiqua" w:hAnsi="Book Antiqua" w:cs="Helvetica"/>
        </w:rPr>
        <w:t xml:space="preserve"> confirmed closure rate after stent removal of 87.8% (</w:t>
      </w:r>
      <w:r w:rsidR="00E53588" w:rsidRPr="0093394A">
        <w:rPr>
          <w:rFonts w:ascii="Book Antiqua" w:hAnsi="Book Antiqua" w:cs="Times"/>
        </w:rPr>
        <w:t>95%</w:t>
      </w:r>
      <w:r w:rsidRPr="0093394A">
        <w:rPr>
          <w:rFonts w:ascii="Book Antiqua" w:hAnsi="Book Antiqua" w:cs="Times"/>
        </w:rPr>
        <w:t>CI</w:t>
      </w:r>
      <w:r w:rsidR="00E53588" w:rsidRPr="0093394A">
        <w:rPr>
          <w:rFonts w:ascii="Book Antiqua" w:eastAsia="宋体" w:hAnsi="Book Antiqua" w:cs="Times"/>
          <w:lang w:eastAsia="zh-CN"/>
        </w:rPr>
        <w:t>:</w:t>
      </w:r>
      <w:r w:rsidRPr="0093394A">
        <w:rPr>
          <w:rFonts w:ascii="Book Antiqua" w:hAnsi="Book Antiqua" w:cs="Times"/>
        </w:rPr>
        <w:t xml:space="preserve"> 79.4</w:t>
      </w:r>
      <w:r w:rsidR="00E53588" w:rsidRPr="0093394A">
        <w:rPr>
          <w:rFonts w:ascii="Book Antiqua" w:eastAsia="宋体" w:hAnsi="Book Antiqua" w:cs="Times"/>
          <w:lang w:eastAsia="zh-CN"/>
        </w:rPr>
        <w:t>%-</w:t>
      </w:r>
      <w:r w:rsidRPr="0093394A">
        <w:rPr>
          <w:rFonts w:ascii="Book Antiqua" w:hAnsi="Book Antiqua" w:cs="Times"/>
        </w:rPr>
        <w:t>94.2%)</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Puli&lt;/Author&gt;&lt;Year&gt;2012&lt;/Year&gt;&lt;RecNum&gt;393&lt;/RecNum&gt;&lt;DisplayText&gt;&lt;style face="superscript"&gt;[64]&lt;/style&gt;&lt;/DisplayText&gt;&lt;record&gt;&lt;rec-number&gt;393&lt;/rec-number&gt;&lt;foreign-keys&gt;&lt;key app="EN" db-id="tvextfxdyxvrehevffz5229bapfrr0x2dv0r"&gt;393&lt;/key&gt;&lt;/foreign-keys&gt;&lt;ref-type name="Journal Article"&gt;17&lt;/ref-type&gt;&lt;contributors&gt;&lt;authors&gt;&lt;author&gt;Puli, S. R.&lt;/author&gt;&lt;author&gt;Spofford, I. S.&lt;/author&gt;&lt;author&gt;Thompson, C. C.&lt;/author&gt;&lt;/authors&gt;&lt;/contributors&gt;&lt;auth-address&gt;Division of Gastroenterology, Brigham and Women&amp;apos;s Hospital, Boston, Massachusetts 02115, USA.&lt;/auth-address&gt;&lt;titles&gt;&lt;title&gt;Use of self-expandable stents in the treatment of bariatric surgery leaks: a systematic review and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87-93&lt;/pages&gt;&lt;volume&gt;75&lt;/volume&gt;&lt;number&gt;2&lt;/number&gt;&lt;keywords&gt;&lt;keyword&gt;Anastomotic Leak/etiology/*therapy&lt;/keyword&gt;&lt;keyword&gt;Bariatric Surgery/*adverse effects&lt;/keyword&gt;&lt;keyword&gt;Endoscopy, Digestive System&lt;/keyword&gt;&lt;keyword&gt;Humans&lt;/keyword&gt;&lt;keyword&gt;Prosthesis Failure/etiology&lt;/keyword&gt;&lt;keyword&gt;*Stents/adverse effects&lt;/keyword&gt;&lt;/keywords&gt;&lt;dates&gt;&lt;year&gt;2012&lt;/year&gt;&lt;pub-dates&gt;&lt;date&gt;Feb&lt;/date&gt;&lt;/pub-dates&gt;&lt;/dates&gt;&lt;isbn&gt;1097-6779 (Electronic)&amp;#xD;0016-5107 (Linking)&lt;/isbn&gt;&lt;accession-num&gt;22047699&lt;/accession-num&gt;&lt;urls&gt;&lt;related-urls&gt;&lt;url&gt;http://www.ncbi.nlm.nih.gov/pubmed/22047699&lt;/url&gt;&lt;/related-urls&gt;&lt;/urls&gt;&lt;electronic-resource-num&gt;10.1016/j.gie.2011.09.010&lt;/electronic-resource-num&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4" w:tooltip="Puli, 2012 #393" w:history="1">
        <w:r w:rsidR="0036706B" w:rsidRPr="0093394A">
          <w:rPr>
            <w:rFonts w:ascii="Book Antiqua" w:hAnsi="Book Antiqua" w:cs="Times"/>
            <w:noProof/>
            <w:vertAlign w:val="superscript"/>
          </w:rPr>
          <w:t>64</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r w:rsidRPr="0093394A">
        <w:rPr>
          <w:rFonts w:ascii="Book Antiqua" w:hAnsi="Book Antiqua" w:cs="Times"/>
        </w:rPr>
        <w:t>That same analysis showed a migration rate of 16.9% and only 9% of patients undergoing reoperation.</w:t>
      </w:r>
      <w:r w:rsidR="004D492C" w:rsidRPr="0093394A">
        <w:rPr>
          <w:rFonts w:ascii="Book Antiqua" w:hAnsi="Book Antiqua" w:cs="Times"/>
        </w:rPr>
        <w:t xml:space="preserve"> </w:t>
      </w:r>
      <w:r w:rsidRPr="0093394A">
        <w:rPr>
          <w:rFonts w:ascii="Book Antiqua" w:hAnsi="Book Antiqua" w:cs="Times"/>
        </w:rPr>
        <w:t>Some authors advocate for clip placement to anchor the stents to help prevent migration.</w:t>
      </w:r>
      <w:r w:rsidR="004D492C" w:rsidRPr="0093394A">
        <w:rPr>
          <w:rFonts w:ascii="Book Antiqua" w:hAnsi="Book Antiqua" w:cs="Times"/>
        </w:rPr>
        <w:t xml:space="preserve"> </w:t>
      </w:r>
      <w:r w:rsidRPr="0093394A">
        <w:rPr>
          <w:rFonts w:ascii="Book Antiqua" w:hAnsi="Book Antiqua" w:cs="Times"/>
        </w:rPr>
        <w:t>One study used 2 to 4 endoscopic clips to anchor the stent in 23 of 44 consecutive patients and found that stent migration occurred in 13% of patients with clips and 34% of patients without</w:t>
      </w:r>
      <w:r w:rsidR="00957787" w:rsidRPr="0093394A">
        <w:rPr>
          <w:rFonts w:ascii="Book Antiqua" w:hAnsi="Book Antiqua" w:cs="Times"/>
        </w:rPr>
        <w:fldChar w:fldCharType="begin">
          <w:fldData xml:space="preserve">PEVuZE5vdGU+PENpdGU+PEF1dGhvcj5WYW5iaWVydmxpZXQ8L0F1dGhvcj48WWVhcj4yMDEyPC9Z
ZWFyPjxSZWNOdW0+Mzk0PC9SZWNOdW0+PERpc3BsYXlUZXh0PjxzdHlsZSBmYWNlPSJzdXBlcnNj
cmlwdCI+WzY1XTwvc3R5bGU+PC9EaXNwbGF5VGV4dD48cmVjb3JkPjxyZWMtbnVtYmVyPjM5NDwv
cmVjLW51bWJlcj48Zm9yZWlnbi1rZXlzPjxrZXkgYXBwPSJFTiIgZGItaWQ9InR2ZXh0ZnhkeXh2
cmVoZXZmZno1MjI5YmFwZnJyMHgyZHYwciI+Mzk0PC9rZXk+PC9mb3JlaWduLWtleXM+PHJlZi10
eXBlIG5hbWU9IkpvdXJuYWwgQXJ0aWNsZSI+MTc8L3JlZi10eXBlPjxjb250cmlidXRvcnM+PGF1
dGhvcnM+PGF1dGhvcj5WYW5iaWVydmxpZXQsIEcuPC9hdXRob3I+PGF1dGhvcj5GaWxpcHBpLCBK
LjwvYXV0aG9yPjxhdXRob3I+S2FyaW1kamVlLCBCLiBTLjwvYXV0aG9yPjxhdXRob3I+VmVuaXNz
YWMsIE4uPC9hdXRob3I+PGF1dGhvcj5JYW5uZWxsaSwgQS48L2F1dGhvcj48YXV0aG9yPlJhaGls
aSwgQS48L2F1dGhvcj48YXV0aG9yPkJlbml6cmksIEUuPC9hdXRob3I+PGF1dGhvcj5Qb3AsIEQu
PC9hdXRob3I+PGF1dGhvcj5TdGFjY2luaSwgUC48L2F1dGhvcj48YXV0aG9yPlRyYW4sIEEuPC9h
dXRob3I+PGF1dGhvcj5TY2huZWlkZXIsIFMuPC9hdXRob3I+PGF1dGhvcj5Nb3Vyb3V4LCBKLjwv
YXV0aG9yPjxhdXRob3I+R3VnZW5oZWltLCBKLjwvYXV0aG9yPjxhdXRob3I+QmVuY2hpbW9sLCBE
LjwvYXV0aG9yPjxhdXRob3I+SGVidXRlcm5lLCBYLjwvYXV0aG9yPjwvYXV0aG9ycz48L2NvbnRy
aWJ1dG9ycz48YXV0aC1hZGRyZXNzPlVuaXZlcnNpdGUgZGUgTmljZSBTb3BoaWEtQW50aXBvbGlz
LCBGYWN1bHRlIGRlIE1lZGVjaW5lLCBOaWNlLCAwNjEwNywgRnJhbmNlLiB2YW5iaWVydmxpZXQu
Z0BjaHUtbmljZS5mcjwvYXV0aC1hZGRyZXNzPjx0aXRsZXM+PHRpdGxlPlRoZSByb2xlIG9mIGNs
aXBzIGluIHByZXZlbnRpbmcgbWlncmF0aW9uIG9mIGZ1bGx5IGNvdmVyZWQgbWV0YWxsaWMgZXNv
cGhhZ2VhbCBzdGVudHM6IGEgcGlsb3QgY29tcGFyYXRpdmUgc3R1ZH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UzLTk8L3BhZ2VzPjx2b2x1bWU+MjY8L3ZvbHVtZT48bnVtYmVyPjE8L251bWJl
cj48a2V5d29yZHM+PGtleXdvcmQ+QWdlZDwva2V5d29yZD48a2V5d29yZD5BZ2VkLCA4MCBhbmQg
b3Zlcjwva2V5d29yZD48a2V5d29yZD5BbmFzdG9tb3NpcywgU3VyZ2ljYWw8L2tleXdvcmQ+PGtl
eXdvcmQ+Q2FzZS1Db250cm9sIFN0dWRpZXM8L2tleXdvcmQ+PGtleXdvcmQ+RHVvZGVudW08L2tl
eXdvcmQ+PGtleXdvcmQ+RXNvcGhhZ2VhbCBEaXNlYXNlcy8qc3VyZ2VyeTwva2V5d29yZD48a2V5
d29yZD5Fc29waGFnb3Njb3B5L2luc3RydW1lbnRhdGlvbi9tZXRob2RzPC9rZXl3b3JkPjxrZXl3
b3JkPkZlY2VzPC9rZXl3b3JkPjxrZXl3b3JkPkZlbWFsZTwva2V5d29yZD48a2V5d29yZD5Gb3Jl
aWduLUJvZHkgTWlncmF0aW9uLypwcmV2ZW50aW9uICZhbXA7IGNvbnRyb2w8L2tleXdvcmQ+PGtl
eXdvcmQ+SHVtYW5zPC9rZXl3b3JkPjxrZXl3b3JkPkludGVzdGluYWwgRmlzdHVsYS9zdXJnZXJ5
PC9rZXl3b3JkPjxrZXl3b3JkPkludGVzdGluYWwgUGVyZm9yYXRpb24vc3VyZ2VyeTwva2V5d29y
ZD48a2V5d29yZD5NYWxlPC9rZXl3b3JkPjxrZXl3b3JkPk1pZGRsZSBBZ2VkPC9rZXl3b3JkPjxr
ZXl3b3JkPlBpbG90IFByb2plY3RzPC9rZXl3b3JkPjxrZXl3b3JkPlByb3N0aGVzaXMgRmFpbHVy
ZS8qYWR2ZXJzZSBlZmZlY3RzPC9rZXl3b3JkPjxrZXl3b3JkPlN0ZW50cy8qYWR2ZXJzZSBlZmZl
Y3RzPC9rZXl3b3JkPjxrZXl3b3JkPlN0b21hY2g8L2tleXdvcmQ+PGtleXdvcmQ+KlN1cmdpY2Fs
IEluc3RydW1lbnRzPC9rZXl3b3JkPjwva2V5d29yZHM+PGRhdGVzPjx5ZWFyPjIwMTI8L3llYXI+
PHB1Yi1kYXRlcz48ZGF0ZT5KYW48L2RhdGU+PC9wdWItZGF0ZXM+PC9kYXRlcz48aXNibj4xNDMy
LTIyMTggKEVsZWN0cm9uaWMpJiN4RDswOTMwLTI3OTQgKExpbmtpbmcpPC9pc2JuPjxhY2Nlc3Np
b24tbnVtPjIxNzkyNzIxPC9hY2Nlc3Npb24tbnVtPjx1cmxzPjxyZWxhdGVkLXVybHM+PHVybD5o
dHRwOi8vd3d3Lm5jYmkubmxtLm5paC5nb3YvcHVibWVkLzIxNzkyNzIxPC91cmw+PC9yZWxhdGVk
LXVybHM+PC91cmxzPjxlbGVjdHJvbmljLXJlc291cmNlLW51bT4xMC4xMDA3L3MwMDQ2NC0wMTEt
MTgyNy02PC9lbGVjdHJvbmljLXJlc291cmNlLW51bT48L3JlY29yZD48L0NpdGU+PC9FbmROb3Rl
Pn==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WYW5iaWVydmxpZXQ8L0F1dGhvcj48WWVhcj4yMDEyPC9Z
ZWFyPjxSZWNOdW0+Mzk0PC9SZWNOdW0+PERpc3BsYXlUZXh0PjxzdHlsZSBmYWNlPSJzdXBlcnNj
cmlwdCI+WzY1XTwvc3R5bGU+PC9EaXNwbGF5VGV4dD48cmVjb3JkPjxyZWMtbnVtYmVyPjM5NDwv
cmVjLW51bWJlcj48Zm9yZWlnbi1rZXlzPjxrZXkgYXBwPSJFTiIgZGItaWQ9InR2ZXh0ZnhkeXh2
cmVoZXZmZno1MjI5YmFwZnJyMHgyZHYwciI+Mzk0PC9rZXk+PC9mb3JlaWduLWtleXM+PHJlZi10
eXBlIG5hbWU9IkpvdXJuYWwgQXJ0aWNsZSI+MTc8L3JlZi10eXBlPjxjb250cmlidXRvcnM+PGF1
dGhvcnM+PGF1dGhvcj5WYW5iaWVydmxpZXQsIEcuPC9hdXRob3I+PGF1dGhvcj5GaWxpcHBpLCBK
LjwvYXV0aG9yPjxhdXRob3I+S2FyaW1kamVlLCBCLiBTLjwvYXV0aG9yPjxhdXRob3I+VmVuaXNz
YWMsIE4uPC9hdXRob3I+PGF1dGhvcj5JYW5uZWxsaSwgQS48L2F1dGhvcj48YXV0aG9yPlJhaGls
aSwgQS48L2F1dGhvcj48YXV0aG9yPkJlbml6cmksIEUuPC9hdXRob3I+PGF1dGhvcj5Qb3AsIEQu
PC9hdXRob3I+PGF1dGhvcj5TdGFjY2luaSwgUC48L2F1dGhvcj48YXV0aG9yPlRyYW4sIEEuPC9h
dXRob3I+PGF1dGhvcj5TY2huZWlkZXIsIFMuPC9hdXRob3I+PGF1dGhvcj5Nb3Vyb3V4LCBKLjwv
YXV0aG9yPjxhdXRob3I+R3VnZW5oZWltLCBKLjwvYXV0aG9yPjxhdXRob3I+QmVuY2hpbW9sLCBE
LjwvYXV0aG9yPjxhdXRob3I+SGVidXRlcm5lLCBYLjwvYXV0aG9yPjwvYXV0aG9ycz48L2NvbnRy
aWJ1dG9ycz48YXV0aC1hZGRyZXNzPlVuaXZlcnNpdGUgZGUgTmljZSBTb3BoaWEtQW50aXBvbGlz
LCBGYWN1bHRlIGRlIE1lZGVjaW5lLCBOaWNlLCAwNjEwNywgRnJhbmNlLiB2YW5iaWVydmxpZXQu
Z0BjaHUtbmljZS5mcjwvYXV0aC1hZGRyZXNzPjx0aXRsZXM+PHRpdGxlPlRoZSByb2xlIG9mIGNs
aXBzIGluIHByZXZlbnRpbmcgbWlncmF0aW9uIG9mIGZ1bGx5IGNvdmVyZWQgbWV0YWxsaWMgZXNv
cGhhZ2VhbCBzdGVudHM6IGEgcGlsb3QgY29tcGFyYXRpdmUgc3R1ZHk8L3RpdGxlPjxzZWNvbmRh
cnktdGl0bGU+U3VyZyBFbmRvc2M8L3NlY29uZGFyeS10aXRsZT48YWx0LXRpdGxlPlN1cmdpY2Fs
IGVuZG9zY29weTwvYWx0LXRpdGxlPjwvdGl0bGVzPjxwZXJpb2RpY2FsPjxmdWxsLXRpdGxlPlN1
cmcgRW5kb3NjPC9mdWxsLXRpdGxlPjxhYmJyLTE+U3VyZ2ljYWwgZW5kb3Njb3B5PC9hYmJyLTE+
PC9wZXJpb2RpY2FsPjxhbHQtcGVyaW9kaWNhbD48ZnVsbC10aXRsZT5TdXJnIEVuZG9zYzwvZnVs
bC10aXRsZT48YWJici0xPlN1cmdpY2FsIGVuZG9zY29weTwvYWJici0xPjwvYWx0LXBlcmlvZGlj
YWw+PHBhZ2VzPjUzLTk8L3BhZ2VzPjx2b2x1bWU+MjY8L3ZvbHVtZT48bnVtYmVyPjE8L251bWJl
cj48a2V5d29yZHM+PGtleXdvcmQ+QWdlZDwva2V5d29yZD48a2V5d29yZD5BZ2VkLCA4MCBhbmQg
b3Zlcjwva2V5d29yZD48a2V5d29yZD5BbmFzdG9tb3NpcywgU3VyZ2ljYWw8L2tleXdvcmQ+PGtl
eXdvcmQ+Q2FzZS1Db250cm9sIFN0dWRpZXM8L2tleXdvcmQ+PGtleXdvcmQ+RHVvZGVudW08L2tl
eXdvcmQ+PGtleXdvcmQ+RXNvcGhhZ2VhbCBEaXNlYXNlcy8qc3VyZ2VyeTwva2V5d29yZD48a2V5
d29yZD5Fc29waGFnb3Njb3B5L2luc3RydW1lbnRhdGlvbi9tZXRob2RzPC9rZXl3b3JkPjxrZXl3
b3JkPkZlY2VzPC9rZXl3b3JkPjxrZXl3b3JkPkZlbWFsZTwva2V5d29yZD48a2V5d29yZD5Gb3Jl
aWduLUJvZHkgTWlncmF0aW9uLypwcmV2ZW50aW9uICZhbXA7IGNvbnRyb2w8L2tleXdvcmQ+PGtl
eXdvcmQ+SHVtYW5zPC9rZXl3b3JkPjxrZXl3b3JkPkludGVzdGluYWwgRmlzdHVsYS9zdXJnZXJ5
PC9rZXl3b3JkPjxrZXl3b3JkPkludGVzdGluYWwgUGVyZm9yYXRpb24vc3VyZ2VyeTwva2V5d29y
ZD48a2V5d29yZD5NYWxlPC9rZXl3b3JkPjxrZXl3b3JkPk1pZGRsZSBBZ2VkPC9rZXl3b3JkPjxr
ZXl3b3JkPlBpbG90IFByb2plY3RzPC9rZXl3b3JkPjxrZXl3b3JkPlByb3N0aGVzaXMgRmFpbHVy
ZS8qYWR2ZXJzZSBlZmZlY3RzPC9rZXl3b3JkPjxrZXl3b3JkPlN0ZW50cy8qYWR2ZXJzZSBlZmZl
Y3RzPC9rZXl3b3JkPjxrZXl3b3JkPlN0b21hY2g8L2tleXdvcmQ+PGtleXdvcmQ+KlN1cmdpY2Fs
IEluc3RydW1lbnRzPC9rZXl3b3JkPjwva2V5d29yZHM+PGRhdGVzPjx5ZWFyPjIwMTI8L3llYXI+
PHB1Yi1kYXRlcz48ZGF0ZT5KYW48L2RhdGU+PC9wdWItZGF0ZXM+PC9kYXRlcz48aXNibj4xNDMy
LTIyMTggKEVsZWN0cm9uaWMpJiN4RDswOTMwLTI3OTQgKExpbmtpbmcpPC9pc2JuPjxhY2Nlc3Np
b24tbnVtPjIxNzkyNzIxPC9hY2Nlc3Npb24tbnVtPjx1cmxzPjxyZWxhdGVkLXVybHM+PHVybD5o
dHRwOi8vd3d3Lm5jYmkubmxtLm5paC5nb3YvcHVibWVkLzIxNzkyNzIxPC91cmw+PC9yZWxhdGVk
LXVybHM+PC91cmxzPjxlbGVjdHJvbmljLXJlc291cmNlLW51bT4xMC4xMDA3L3MwMDQ2NC0wMTEt
MTgyNy02PC9lbGVjdHJvbmljLXJlc291cmNlLW51bT48L3JlY29yZD48L0NpdGU+PC9FbmROb3Rl
Pn==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5" w:tooltip="Vanbiervliet, 2012 #394" w:history="1">
        <w:r w:rsidR="0036706B" w:rsidRPr="0093394A">
          <w:rPr>
            <w:rFonts w:ascii="Book Antiqua" w:hAnsi="Book Antiqua" w:cs="Times"/>
            <w:noProof/>
            <w:vertAlign w:val="superscript"/>
          </w:rPr>
          <w:t>65</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p>
    <w:p w14:paraId="7923A608" w14:textId="77777777" w:rsidR="00BE2C43" w:rsidRPr="0093394A" w:rsidRDefault="00BE2C43" w:rsidP="0093394A">
      <w:pPr>
        <w:widowControl w:val="0"/>
        <w:autoSpaceDE w:val="0"/>
        <w:autoSpaceDN w:val="0"/>
        <w:adjustRightInd w:val="0"/>
        <w:spacing w:line="360" w:lineRule="auto"/>
        <w:contextualSpacing/>
        <w:jc w:val="both"/>
        <w:rPr>
          <w:rFonts w:ascii="Book Antiqua" w:hAnsi="Book Antiqua" w:cs="Times"/>
        </w:rPr>
      </w:pPr>
    </w:p>
    <w:p w14:paraId="09525246" w14:textId="362AF43D" w:rsidR="00945381" w:rsidRPr="0093394A" w:rsidRDefault="00945381" w:rsidP="0093394A">
      <w:pPr>
        <w:widowControl w:val="0"/>
        <w:autoSpaceDE w:val="0"/>
        <w:autoSpaceDN w:val="0"/>
        <w:adjustRightInd w:val="0"/>
        <w:spacing w:line="360" w:lineRule="auto"/>
        <w:contextualSpacing/>
        <w:jc w:val="both"/>
        <w:rPr>
          <w:rFonts w:ascii="Book Antiqua" w:hAnsi="Book Antiqua" w:cs="Times"/>
          <w:b/>
          <w:i/>
        </w:rPr>
      </w:pPr>
      <w:r w:rsidRPr="0093394A">
        <w:rPr>
          <w:rFonts w:ascii="Book Antiqua" w:hAnsi="Book Antiqua" w:cs="Times"/>
          <w:b/>
          <w:i/>
        </w:rPr>
        <w:t>Sealants</w:t>
      </w:r>
    </w:p>
    <w:p w14:paraId="042194BA" w14:textId="76A80DA1" w:rsidR="009B15C0" w:rsidRPr="0093394A" w:rsidRDefault="0060164D" w:rsidP="0093394A">
      <w:pPr>
        <w:widowControl w:val="0"/>
        <w:autoSpaceDE w:val="0"/>
        <w:autoSpaceDN w:val="0"/>
        <w:adjustRightInd w:val="0"/>
        <w:spacing w:line="360" w:lineRule="auto"/>
        <w:contextualSpacing/>
        <w:jc w:val="both"/>
        <w:rPr>
          <w:rFonts w:ascii="Book Antiqua" w:hAnsi="Book Antiqua" w:cs="Times"/>
        </w:rPr>
      </w:pPr>
      <w:r w:rsidRPr="0093394A">
        <w:rPr>
          <w:rFonts w:ascii="Book Antiqua" w:hAnsi="Book Antiqua" w:cs="Times"/>
        </w:rPr>
        <w:t>Tissue adhesives and hemostatic agents, including fibrin sealant,</w:t>
      </w:r>
      <w:r w:rsidR="009B2C65" w:rsidRPr="0093394A">
        <w:rPr>
          <w:rFonts w:ascii="Book Antiqua" w:hAnsi="Book Antiqua" w:cs="Times"/>
        </w:rPr>
        <w:t xml:space="preserve"> have been used with varying degrees of success</w:t>
      </w:r>
      <w:r w:rsidRPr="0093394A">
        <w:rPr>
          <w:rFonts w:ascii="Book Antiqua" w:hAnsi="Book Antiqua" w:cs="Times"/>
        </w:rPr>
        <w:t xml:space="preserve"> in the management of GI track defects</w:t>
      </w:r>
      <w:r w:rsidR="009B2C65" w:rsidRPr="0093394A">
        <w:rPr>
          <w:rFonts w:ascii="Book Antiqua" w:hAnsi="Book Antiqua" w:cs="Times"/>
        </w:rPr>
        <w:t>.</w:t>
      </w:r>
      <w:r w:rsidR="004D492C" w:rsidRPr="0093394A">
        <w:rPr>
          <w:rFonts w:ascii="Book Antiqua" w:hAnsi="Book Antiqua" w:cs="Times"/>
        </w:rPr>
        <w:t xml:space="preserve"> </w:t>
      </w:r>
      <w:r w:rsidRPr="0093394A">
        <w:rPr>
          <w:rFonts w:ascii="Book Antiqua" w:hAnsi="Book Antiqua" w:cs="Times"/>
        </w:rPr>
        <w:t>Fibrin sealant</w:t>
      </w:r>
      <w:r w:rsidR="0072501C" w:rsidRPr="0093394A">
        <w:rPr>
          <w:rFonts w:ascii="Book Antiqua" w:hAnsi="Book Antiqua" w:cs="Times"/>
        </w:rPr>
        <w:t xml:space="preserve"> is composed of fibrino</w:t>
      </w:r>
      <w:r w:rsidR="00ED666B" w:rsidRPr="0093394A">
        <w:rPr>
          <w:rFonts w:ascii="Book Antiqua" w:hAnsi="Book Antiqua" w:cs="Times"/>
        </w:rPr>
        <w:t>gen and thrombin, which are combined</w:t>
      </w:r>
      <w:r w:rsidR="0072501C" w:rsidRPr="0093394A">
        <w:rPr>
          <w:rFonts w:ascii="Book Antiqua" w:hAnsi="Book Antiqua" w:cs="Times"/>
        </w:rPr>
        <w:t xml:space="preserve"> to make an </w:t>
      </w:r>
      <w:proofErr w:type="spellStart"/>
      <w:r w:rsidR="0072501C" w:rsidRPr="0093394A">
        <w:rPr>
          <w:rFonts w:ascii="Book Antiqua" w:hAnsi="Book Antiqua" w:cs="Times"/>
        </w:rPr>
        <w:t>acellular</w:t>
      </w:r>
      <w:proofErr w:type="spellEnd"/>
      <w:r w:rsidR="0072501C" w:rsidRPr="0093394A">
        <w:rPr>
          <w:rFonts w:ascii="Book Antiqua" w:hAnsi="Book Antiqua" w:cs="Times"/>
        </w:rPr>
        <w:t xml:space="preserve"> clot at the site of application.</w:t>
      </w:r>
      <w:r w:rsidR="004D492C" w:rsidRPr="0093394A">
        <w:rPr>
          <w:rFonts w:ascii="Book Antiqua" w:hAnsi="Book Antiqua" w:cs="Times"/>
        </w:rPr>
        <w:t xml:space="preserve"> </w:t>
      </w:r>
      <w:r w:rsidR="009B2C65" w:rsidRPr="0093394A">
        <w:rPr>
          <w:rFonts w:ascii="Book Antiqua" w:hAnsi="Book Antiqua" w:cs="Times"/>
        </w:rPr>
        <w:t xml:space="preserve">In one report fibrin glue was injected into the </w:t>
      </w:r>
      <w:proofErr w:type="spellStart"/>
      <w:r w:rsidR="009B2C65" w:rsidRPr="0093394A">
        <w:rPr>
          <w:rFonts w:ascii="Book Antiqua" w:hAnsi="Book Antiqua" w:cs="Times"/>
        </w:rPr>
        <w:t>submucosa</w:t>
      </w:r>
      <w:proofErr w:type="spellEnd"/>
      <w:r w:rsidR="009B2C65" w:rsidRPr="0093394A">
        <w:rPr>
          <w:rFonts w:ascii="Book Antiqua" w:hAnsi="Book Antiqua" w:cs="Times"/>
        </w:rPr>
        <w:t xml:space="preserve"> </w:t>
      </w:r>
      <w:r w:rsidR="0072501C" w:rsidRPr="0093394A">
        <w:rPr>
          <w:rFonts w:ascii="Book Antiqua" w:hAnsi="Book Antiqua" w:cs="Times"/>
        </w:rPr>
        <w:t>of a</w:t>
      </w:r>
      <w:r w:rsidR="009B2C65" w:rsidRPr="0093394A">
        <w:rPr>
          <w:rFonts w:ascii="Book Antiqua" w:hAnsi="Book Antiqua" w:cs="Times"/>
        </w:rPr>
        <w:t xml:space="preserve"> </w:t>
      </w:r>
      <w:proofErr w:type="spellStart"/>
      <w:r w:rsidR="009B2C65" w:rsidRPr="0093394A">
        <w:rPr>
          <w:rFonts w:ascii="Book Antiqua" w:hAnsi="Book Antiqua" w:cs="Times"/>
        </w:rPr>
        <w:t>tracheoesophageal</w:t>
      </w:r>
      <w:proofErr w:type="spellEnd"/>
      <w:r w:rsidR="009B2C65" w:rsidRPr="0093394A">
        <w:rPr>
          <w:rFonts w:ascii="Book Antiqua" w:hAnsi="Book Antiqua" w:cs="Times"/>
        </w:rPr>
        <w:t xml:space="preserve"> fistula causing a wheal and subsequent occlusion of the fistula in a pediatric patient</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Farra&lt;/Author&gt;&lt;Year&gt;2010&lt;/Year&gt;&lt;RecNum&gt;435&lt;/RecNum&gt;&lt;DisplayText&gt;&lt;style face="superscript"&gt;[66]&lt;/style&gt;&lt;/DisplayText&gt;&lt;record&gt;&lt;rec-number&gt;435&lt;/rec-number&gt;&lt;foreign-keys&gt;&lt;key app="EN" db-id="tvextfxdyxvrehevffz5229bapfrr0x2dv0r"&gt;435&lt;/key&gt;&lt;/foreign-keys&gt;&lt;ref-type name="Journal Article"&gt;17&lt;/ref-type&gt;&lt;contributors&gt;&lt;authors&gt;&lt;author&gt;Farra, J.&lt;/author&gt;&lt;author&gt;Zhuge, Y.&lt;/author&gt;&lt;author&gt;Neville, H. L.&lt;/author&gt;&lt;author&gt;Thompson, W. R.&lt;/author&gt;&lt;author&gt;Sola, J. E.&lt;/author&gt;&lt;/authors&gt;&lt;/contributors&gt;&lt;auth-address&gt;Division of Pediatric Surgery, DeWitt Daughtry Family Department of Surgery, University of Miami Miller School of Medicine, 1611 N.W. 12th Avenue, East Tower 3019, Miami, FL, 33136, USA.&lt;/auth-address&gt;&lt;titles&gt;&lt;title&gt;Submucosal fibrin glue injection for closure of recurrent tracheoesophageal fistula&lt;/title&gt;&lt;secondary-title&gt;Pediatr Surg Int&lt;/secondary-title&gt;&lt;alt-title&gt;Pediatric surgery international&lt;/alt-title&gt;&lt;/titles&gt;&lt;periodical&gt;&lt;full-title&gt;Pediatr Surg Int&lt;/full-title&gt;&lt;abbr-1&gt;Pediatric surgery international&lt;/abbr-1&gt;&lt;/periodical&gt;&lt;alt-periodical&gt;&lt;full-title&gt;Pediatr Surg Int&lt;/full-title&gt;&lt;abbr-1&gt;Pediatric surgery international&lt;/abbr-1&gt;&lt;/alt-periodical&gt;&lt;pages&gt;237-240&lt;/pages&gt;&lt;volume&gt;26&lt;/volume&gt;&lt;number&gt;2&lt;/number&gt;&lt;dates&gt;&lt;year&gt;2010&lt;/year&gt;&lt;pub-dates&gt;&lt;date&gt;Feb&lt;/date&gt;&lt;/pub-dates&gt;&lt;/dates&gt;&lt;isbn&gt;1437-9813 (Electronic)&amp;#xD;0179-0358 (Linking)&lt;/isbn&gt;&lt;accession-num&gt;19921216&lt;/accession-num&gt;&lt;urls&gt;&lt;related-urls&gt;&lt;url&gt;http://www.ncbi.nlm.nih.gov/pubmed/19921216&lt;/url&gt;&lt;/related-urls&gt;&lt;/urls&gt;&lt;electronic-resource-num&gt;10.1007/s00383-009-2524-6&lt;/electronic-resource-num&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6" w:tooltip="Farra, 2010 #435" w:history="1">
        <w:r w:rsidR="0036706B" w:rsidRPr="0093394A">
          <w:rPr>
            <w:rFonts w:ascii="Book Antiqua" w:hAnsi="Book Antiqua" w:cs="Times"/>
            <w:noProof/>
            <w:vertAlign w:val="superscript"/>
          </w:rPr>
          <w:t>66</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9B2C65" w:rsidRPr="0093394A">
        <w:rPr>
          <w:rFonts w:ascii="Book Antiqua" w:hAnsi="Book Antiqua" w:cs="Times"/>
        </w:rPr>
        <w:t>.</w:t>
      </w:r>
      <w:r w:rsidR="004D492C" w:rsidRPr="0093394A">
        <w:rPr>
          <w:rFonts w:ascii="Book Antiqua" w:hAnsi="Book Antiqua" w:cs="Times"/>
        </w:rPr>
        <w:t xml:space="preserve"> </w:t>
      </w:r>
      <w:r w:rsidR="009B2C65" w:rsidRPr="0093394A">
        <w:rPr>
          <w:rFonts w:ascii="Book Antiqua" w:hAnsi="Book Antiqua" w:cs="Times"/>
        </w:rPr>
        <w:t>In another series of 15 patients with persistent fistulae after conservative treatment, fibrin glue was used to occlude the fistula opening and resulted in long-term closure in 86.6% of patien</w:t>
      </w:r>
      <w:r w:rsidR="00E53588" w:rsidRPr="0093394A">
        <w:rPr>
          <w:rFonts w:ascii="Book Antiqua" w:hAnsi="Book Antiqua" w:cs="Times"/>
        </w:rPr>
        <w:t>ts after a mean of 2.5 sessions</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Rabago&lt;/Author&gt;&lt;Year&gt;2002&lt;/Year&gt;&lt;RecNum&gt;436&lt;/RecNum&gt;&lt;DisplayText&gt;&lt;style face="superscript"&gt;[67]&lt;/style&gt;&lt;/DisplayText&gt;&lt;record&gt;&lt;rec-number&gt;436&lt;/rec-number&gt;&lt;foreign-keys&gt;&lt;key app="EN" db-id="tvextfxdyxvrehevffz5229bapfrr0x2dv0r"&gt;436&lt;/key&gt;&lt;/foreign-keys&gt;&lt;ref-type name="Journal Article"&gt;17&lt;/ref-type&gt;&lt;contributors&gt;&lt;authors&gt;&lt;author&gt;Rabago, L. R.&lt;/author&gt;&lt;author&gt;Ventosa, N.&lt;/author&gt;&lt;author&gt;Castro, J. L.&lt;/author&gt;&lt;author&gt;Marco, J.&lt;/author&gt;&lt;author&gt;Herrera, N.&lt;/author&gt;&lt;author&gt;Gea, F.&lt;/author&gt;&lt;/authors&gt;&lt;/contributors&gt;&lt;auth-address&gt;Department of Gastroenterology, Hospital Severo Ochoa Leganes, Madrid, Spain. Irabagot@meditex.es&lt;/auth-address&gt;&lt;titles&gt;&lt;title&gt;Endoscopic treatment of postoperative fistulas resistant to conservative management using biological fibrin glue&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632-8&lt;/pages&gt;&lt;volume&gt;34&lt;/volume&gt;&lt;number&gt;8&lt;/number&gt;&lt;keywords&gt;&lt;keyword&gt;Adult&lt;/keyword&gt;&lt;keyword&gt;Aged&lt;/keyword&gt;&lt;keyword&gt;Aged, 80 and over&lt;/keyword&gt;&lt;keyword&gt;Digestive System Fistula/mortality/*therapy&lt;/keyword&gt;&lt;keyword&gt;Endoscopy, Gastrointestinal/*methods&lt;/keyword&gt;&lt;keyword&gt;Female&lt;/keyword&gt;&lt;keyword&gt;*Fibrin Tissue Adhesive&lt;/keyword&gt;&lt;keyword&gt;Humans&lt;/keyword&gt;&lt;keyword&gt;Male&lt;/keyword&gt;&lt;keyword&gt;Middle Aged&lt;/keyword&gt;&lt;keyword&gt;Postoperative Complications/mortality/*therapy&lt;/keyword&gt;&lt;keyword&gt;Recurrence&lt;/keyword&gt;&lt;keyword&gt;Retrospective Studies&lt;/keyword&gt;&lt;keyword&gt;Treatment Outcome&lt;/keyword&gt;&lt;/keywords&gt;&lt;dates&gt;&lt;year&gt;2002&lt;/year&gt;&lt;pub-dates&gt;&lt;date&gt;Aug&lt;/date&gt;&lt;/pub-dates&gt;&lt;/dates&gt;&lt;isbn&gt;0013-726X (Print)&amp;#xD;0013-726X (Linking)&lt;/isbn&gt;&lt;accession-num&gt;12173084&lt;/accession-num&gt;&lt;urls&gt;&lt;related-urls&gt;&lt;url&gt;http://www.ncbi.nlm.nih.gov/pubmed/12173084&lt;/url&gt;&lt;/related-urls&gt;&lt;/urls&gt;&lt;electronic-resource-num&gt;10.1055/s-2002-33237&lt;/electronic-resource-num&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7" w:tooltip="Rabago, 2002 #436" w:history="1">
        <w:r w:rsidR="0036706B" w:rsidRPr="0093394A">
          <w:rPr>
            <w:rFonts w:ascii="Book Antiqua" w:hAnsi="Book Antiqua" w:cs="Times"/>
            <w:noProof/>
            <w:vertAlign w:val="superscript"/>
          </w:rPr>
          <w:t>67</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141AD4" w:rsidRPr="0093394A">
        <w:rPr>
          <w:rFonts w:ascii="Book Antiqua" w:hAnsi="Book Antiqua" w:cs="Times"/>
        </w:rPr>
        <w:t>.</w:t>
      </w:r>
      <w:r w:rsidR="004D492C" w:rsidRPr="0093394A">
        <w:rPr>
          <w:rFonts w:ascii="Book Antiqua" w:hAnsi="Book Antiqua" w:cs="Times"/>
        </w:rPr>
        <w:t xml:space="preserve"> </w:t>
      </w:r>
      <w:r w:rsidRPr="0093394A">
        <w:rPr>
          <w:rFonts w:ascii="Book Antiqua" w:hAnsi="Book Antiqua" w:cs="Times"/>
        </w:rPr>
        <w:t>Tissue adhesives and sealants will likely be utilized primarily as an adjunct therapy to the definitive closure of leaks with an alternative method (such as a clip or suturing device).</w:t>
      </w:r>
    </w:p>
    <w:p w14:paraId="28E89377" w14:textId="77777777" w:rsidR="00945381" w:rsidRPr="0093394A" w:rsidRDefault="00945381" w:rsidP="0093394A">
      <w:pPr>
        <w:widowControl w:val="0"/>
        <w:autoSpaceDE w:val="0"/>
        <w:autoSpaceDN w:val="0"/>
        <w:adjustRightInd w:val="0"/>
        <w:spacing w:line="360" w:lineRule="auto"/>
        <w:contextualSpacing/>
        <w:jc w:val="both"/>
        <w:rPr>
          <w:rFonts w:ascii="Book Antiqua" w:hAnsi="Book Antiqua" w:cs="Times"/>
        </w:rPr>
      </w:pPr>
    </w:p>
    <w:p w14:paraId="7D6E04C2" w14:textId="3FE56538" w:rsidR="00945381" w:rsidRPr="0093394A" w:rsidRDefault="00945381" w:rsidP="0093394A">
      <w:pPr>
        <w:widowControl w:val="0"/>
        <w:autoSpaceDE w:val="0"/>
        <w:autoSpaceDN w:val="0"/>
        <w:adjustRightInd w:val="0"/>
        <w:spacing w:line="360" w:lineRule="auto"/>
        <w:contextualSpacing/>
        <w:jc w:val="both"/>
        <w:rPr>
          <w:rFonts w:ascii="Book Antiqua" w:hAnsi="Book Antiqua" w:cs="Times"/>
          <w:b/>
          <w:i/>
        </w:rPr>
      </w:pPr>
      <w:r w:rsidRPr="0093394A">
        <w:rPr>
          <w:rFonts w:ascii="Book Antiqua" w:hAnsi="Book Antiqua" w:cs="Times"/>
          <w:b/>
          <w:i/>
        </w:rPr>
        <w:t xml:space="preserve">Fistula </w:t>
      </w:r>
      <w:r w:rsidR="00E53588" w:rsidRPr="0093394A">
        <w:rPr>
          <w:rFonts w:ascii="Book Antiqua" w:hAnsi="Book Antiqua" w:cs="Times"/>
          <w:b/>
          <w:i/>
        </w:rPr>
        <w:t>plugs</w:t>
      </w:r>
    </w:p>
    <w:p w14:paraId="08F4B4B3" w14:textId="6EA79BFF" w:rsidR="00A70793" w:rsidRPr="0093394A" w:rsidRDefault="00855D14" w:rsidP="0093394A">
      <w:pPr>
        <w:widowControl w:val="0"/>
        <w:autoSpaceDE w:val="0"/>
        <w:autoSpaceDN w:val="0"/>
        <w:adjustRightInd w:val="0"/>
        <w:spacing w:line="360" w:lineRule="auto"/>
        <w:contextualSpacing/>
        <w:jc w:val="both"/>
        <w:rPr>
          <w:rFonts w:ascii="Book Antiqua" w:hAnsi="Book Antiqua" w:cs="Times"/>
        </w:rPr>
      </w:pPr>
      <w:proofErr w:type="spellStart"/>
      <w:r w:rsidRPr="0093394A">
        <w:rPr>
          <w:rFonts w:ascii="Book Antiqua" w:hAnsi="Book Antiqua" w:cs="Times"/>
        </w:rPr>
        <w:lastRenderedPageBreak/>
        <w:t>SurgiSIS</w:t>
      </w:r>
      <w:proofErr w:type="spellEnd"/>
      <w:r w:rsidR="0072501C" w:rsidRPr="0093394A">
        <w:rPr>
          <w:rFonts w:ascii="Book Antiqua" w:hAnsi="Book Antiqua" w:cs="Times"/>
        </w:rPr>
        <w:t xml:space="preserve"> AFP plugs (Cook Biotech, West Lafayette, IN) were developed for the use in anal fistulae and have been used successfully in the treatment of </w:t>
      </w:r>
      <w:r w:rsidR="00DE3FE7" w:rsidRPr="0093394A">
        <w:rPr>
          <w:rFonts w:ascii="Book Antiqua" w:hAnsi="Book Antiqua" w:cs="Times"/>
        </w:rPr>
        <w:t>GC</w:t>
      </w:r>
      <w:r w:rsidR="0072501C" w:rsidRPr="0093394A">
        <w:rPr>
          <w:rFonts w:ascii="Book Antiqua" w:hAnsi="Book Antiqua" w:cs="Times"/>
        </w:rPr>
        <w:t xml:space="preserve"> fistulae after bariatric surgery</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Toussaint&lt;/Author&gt;&lt;Year&gt;2009&lt;/Year&gt;&lt;RecNum&gt;437&lt;/RecNum&gt;&lt;DisplayText&gt;&lt;style face="superscript"&gt;[68]&lt;/style&gt;&lt;/DisplayText&gt;&lt;record&gt;&lt;rec-number&gt;437&lt;/rec-number&gt;&lt;foreign-keys&gt;&lt;key app="EN" db-id="tvextfxdyxvrehevffz5229bapfrr0x2dv0r"&gt;437&lt;/key&gt;&lt;/foreign-keys&gt;&lt;ref-type name="Journal Article"&gt;17&lt;/ref-type&gt;&lt;contributors&gt;&lt;authors&gt;&lt;author&gt;Toussaint, E.&lt;/author&gt;&lt;author&gt;Eisendrath, P.&lt;/author&gt;&lt;author&gt;Kwan, V.&lt;/author&gt;&lt;author&gt;Dugardeyn, S.&lt;/author&gt;&lt;author&gt;Deviere, J.&lt;/author&gt;&lt;author&gt;Le Moine, O.&lt;/author&gt;&lt;/authors&gt;&lt;/contributors&gt;&lt;auth-address&gt;Department of Gastroenterology, Hepatopancreatology and Digestive Oncology, Erasme Hospital, Universite Libre de Bruxelles, Brussels, Belgium. emmanuel.toussaint@bordet.be&lt;/auth-address&gt;&lt;titles&gt;&lt;title&gt;Endoscopic treatment of postoperative enterocutaneous fistulas after bariatric surgery with the use of a fistula plug: report of five case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560-3&lt;/pages&gt;&lt;volume&gt;41&lt;/volume&gt;&lt;number&gt;6&lt;/number&gt;&lt;keywords&gt;&lt;keyword&gt;Adult&lt;/keyword&gt;&lt;keyword&gt;Bariatric Surgery/*adverse effects&lt;/keyword&gt;&lt;keyword&gt;Endoscopy, Digestive System&lt;/keyword&gt;&lt;keyword&gt;Female&lt;/keyword&gt;&lt;keyword&gt;Humans&lt;/keyword&gt;&lt;keyword&gt;Intestinal Fistula/*surgery&lt;/keyword&gt;&lt;keyword&gt;Male&lt;/keyword&gt;&lt;keyword&gt;*Postoperative Complications&lt;/keyword&gt;&lt;keyword&gt;Surgical Instruments&lt;/keyword&gt;&lt;keyword&gt;Young Adult&lt;/keyword&gt;&lt;/keywords&gt;&lt;dates&gt;&lt;year&gt;2009&lt;/year&gt;&lt;pub-dates&gt;&lt;date&gt;Jun&lt;/date&gt;&lt;/pub-dates&gt;&lt;/dates&gt;&lt;isbn&gt;1438-8812 (Electronic)&amp;#xD;0013-726X (Linking)&lt;/isbn&gt;&lt;accession-num&gt;19533563&lt;/accession-num&gt;&lt;urls&gt;&lt;related-urls&gt;&lt;url&gt;http://www.ncbi.nlm.nih.gov/pubmed/19533563&lt;/url&gt;&lt;/related-urls&gt;&lt;/urls&gt;&lt;electronic-resource-num&gt;10.1055/s-0029-1214606&lt;/electronic-resource-num&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8" w:tooltip="Toussaint, 2009 #437" w:history="1">
        <w:r w:rsidR="0036706B" w:rsidRPr="0093394A">
          <w:rPr>
            <w:rFonts w:ascii="Book Antiqua" w:hAnsi="Book Antiqua" w:cs="Times"/>
            <w:noProof/>
            <w:vertAlign w:val="superscript"/>
          </w:rPr>
          <w:t>68</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72501C" w:rsidRPr="0093394A">
        <w:rPr>
          <w:rFonts w:ascii="Book Antiqua" w:hAnsi="Book Antiqua" w:cs="Times"/>
        </w:rPr>
        <w:t>.</w:t>
      </w:r>
      <w:r w:rsidRPr="0093394A">
        <w:rPr>
          <w:rFonts w:ascii="Book Antiqua" w:hAnsi="Book Antiqua" w:cs="Times"/>
        </w:rPr>
        <w:t xml:space="preserve"> Porcine small intestinal submucosa (SIS) is a </w:t>
      </w:r>
      <w:proofErr w:type="spellStart"/>
      <w:r w:rsidRPr="0093394A">
        <w:rPr>
          <w:rFonts w:ascii="Book Antiqua" w:hAnsi="Book Antiqua" w:cs="Times"/>
        </w:rPr>
        <w:t>bioprosthetic</w:t>
      </w:r>
      <w:proofErr w:type="spellEnd"/>
      <w:r w:rsidRPr="0093394A">
        <w:rPr>
          <w:rFonts w:ascii="Book Antiqua" w:hAnsi="Book Antiqua" w:cs="Times"/>
        </w:rPr>
        <w:t xml:space="preserve"> collagen material used in many settings including hernia repair, </w:t>
      </w:r>
      <w:r w:rsidR="003D69B9" w:rsidRPr="0093394A">
        <w:rPr>
          <w:rFonts w:ascii="Book Antiqua" w:hAnsi="Book Antiqua" w:cs="Times"/>
        </w:rPr>
        <w:t>dressings for venous stasis ulcers, and anal fistulae.</w:t>
      </w:r>
      <w:r w:rsidR="004D492C" w:rsidRPr="0093394A">
        <w:rPr>
          <w:rFonts w:ascii="Book Antiqua" w:hAnsi="Book Antiqua" w:cs="Times"/>
        </w:rPr>
        <w:t xml:space="preserve"> </w:t>
      </w:r>
      <w:r w:rsidR="003D69B9" w:rsidRPr="0093394A">
        <w:rPr>
          <w:rFonts w:ascii="Book Antiqua" w:hAnsi="Book Antiqua" w:cs="Times"/>
        </w:rPr>
        <w:t xml:space="preserve">One group used </w:t>
      </w:r>
      <w:proofErr w:type="spellStart"/>
      <w:r w:rsidR="003D69B9" w:rsidRPr="0093394A">
        <w:rPr>
          <w:rFonts w:ascii="Book Antiqua" w:hAnsi="Book Antiqua" w:cs="Times"/>
        </w:rPr>
        <w:t>SurgiSIS</w:t>
      </w:r>
      <w:proofErr w:type="spellEnd"/>
      <w:r w:rsidR="003D69B9" w:rsidRPr="0093394A">
        <w:rPr>
          <w:rFonts w:ascii="Book Antiqua" w:hAnsi="Book Antiqua" w:cs="Times"/>
        </w:rPr>
        <w:t xml:space="preserve"> strips to </w:t>
      </w:r>
      <w:proofErr w:type="spellStart"/>
      <w:r w:rsidR="003D69B9" w:rsidRPr="0093394A">
        <w:rPr>
          <w:rFonts w:ascii="Book Antiqua" w:hAnsi="Book Antiqua" w:cs="Times"/>
        </w:rPr>
        <w:t>endoscopically</w:t>
      </w:r>
      <w:proofErr w:type="spellEnd"/>
      <w:r w:rsidR="003D69B9" w:rsidRPr="0093394A">
        <w:rPr>
          <w:rFonts w:ascii="Book Antiqua" w:hAnsi="Book Antiqua" w:cs="Times"/>
        </w:rPr>
        <w:t xml:space="preserve"> occlude GI fistulae in 25 patients with an 80% long-term closure rate</w:t>
      </w:r>
      <w:r w:rsidR="00957787" w:rsidRPr="0093394A">
        <w:rPr>
          <w:rFonts w:ascii="Book Antiqua" w:hAnsi="Book Antiqua" w:cs="Times"/>
        </w:rPr>
        <w:fldChar w:fldCharType="begin">
          <w:fldData xml:space="preserve">PEVuZE5vdGU+PENpdGU+PEF1dGhvcj5NYWx1Zi1GaWxobzwvQXV0aG9yPjxZZWFyPjIwMDk8L1ll
YXI+PFJlY051bT40NDA8L1JlY051bT48RGlzcGxheVRleHQ+PHN0eWxlIGZhY2U9InN1cGVyc2Ny
aXB0Ij5bNjldPC9zdHlsZT48L0Rpc3BsYXlUZXh0PjxyZWNvcmQ+PHJlYy1udW1iZXI+NDQwPC9y
ZWMtbnVtYmVyPjxmb3JlaWduLWtleXM+PGtleSBhcHA9IkVOIiBkYi1pZD0idHZleHRmeGR5eHZy
ZWhldmZmejUyMjliYXBmcnIweDJkdjByIj40NDA8L2tleT48L2ZvcmVpZ24ta2V5cz48cmVmLXR5
cGUgbmFtZT0iSm91cm5hbCBBcnRpY2xlIj4xNzwvcmVmLXR5cGU+PGNvbnRyaWJ1dG9ycz48YXV0
aG9ycz48YXV0aG9yPk1hbHVmLUZpbGhvLCBGLjwvYXV0aG9yPjxhdXRob3I+SG9uZG8sIEYuPC9h
dXRob3I+PGF1dGhvcj5IYWx3YW4sIEIuPC9hdXRob3I+PGF1dGhvcj5kZSBMaW1hLCBNLiBTLjwv
YXV0aG9yPjxhdXRob3I+R2lvcmRhbm8tTmFwcGksIEouIEguPC9hdXRob3I+PGF1dGhvcj5TYWth
aSwgUC48L2F1dGhvcj48L2F1dGhvcnM+PC9jb250cmlidXRvcnM+PGF1dGgtYWRkcmVzcz5HYXN0
cm9pbnRlc3RpbmFsIEVuZG9zY29weSBVbml0LCBIb3NwaXRhbCBkYXMgQ2xpbmljYXMsIFVuaXZl
cnNpdHkgb2YgU2FvIFBhdWxvIE1lZGljYWwgU2Nob29sLCBTYW8gUGF1bG8sIEJyYXppbC4gZmF1
emUubWFsdWZAdGVycmEuY29tLmJyPC9hdXRoLWFkZHJlc3M+PHRpdGxlcz48dGl0bGU+RW5kb3Nj
b3BpYyB0cmVhdG1lbnQgb2YgUm91eC1lbi1ZIGdhc3RyaWMgYnlwYXNzLXJlbGF0ZWQgZ2FzdHJv
Y3V0YW5lb3VzIGZpc3R1bGFzIHVzaW5nIGEgbm92ZWwgYmlvbWF0ZXJpYWw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E1NDEtNTwvcGFnZXM+PHZvbHVtZT4yMzwvdm9sdW1lPjxudW1iZXI+Nzwv
bnVtYmVyPjxrZXl3b3Jkcz48a2V5d29yZD5BZHVsdDwva2V5d29yZD48a2V5d29yZD5BbmltYWxz
PC9rZXl3b3JkPjxrZXl3b3JkPkFudGktQmFjdGVyaWFsIEFnZW50cy90aGVyYXBldXRpYyB1c2U8
L2tleXdvcmQ+PGtleXdvcmQ+QmlvY29tcGF0aWJsZSBNYXRlcmlhbHMvKnRoZXJhcGV1dGljIHVz
ZTwva2V5d29yZD48a2V5d29yZD5Db21iaW5lZCBNb2RhbGl0eSBUaGVyYXB5PC9rZXl3b3JkPjxr
ZXl3b3JkPkN1dGFuZW91cyBGaXN0dWxhL2V0aW9sb2d5LypzdXJnZXJ5L3RoZXJhcHk8L2tleXdv
cmQ+PGtleXdvcmQ+RW5kb3Njb3B5LyptZXRob2RzPC9rZXl3b3JkPjxrZXl3b3JkPkV4dHJhY2Vs
bHVsYXIgTWF0cml4PC9rZXl3b3JkPjxrZXl3b3JkPkZlbWFsZTwva2V5d29yZD48a2V5d29yZD4q
R2FzdHJpYyBCeXBhc3M8L2tleXdvcmQ+PGtleXdvcmQ+R2FzdHJpYyBGaXN0dWxhL2V0aW9sb2d5
LypzdXJnZXJ5L3RoZXJhcHk8L2tleXdvcmQ+PGtleXdvcmQ+SHVtYW5zPC9rZXl3b3JkPjxrZXl3
b3JkPk1hbGU8L2tleXdvcmQ+PGtleXdvcmQ+TWF0ZXJpYWxzIFRlc3Rpbmc8L2tleXdvcmQ+PGtl
eXdvcmQ+TWlkZGxlIEFnZWQ8L2tleXdvcmQ+PGtleXdvcmQ+UG9zdG9wZXJhdGl2ZSBDb21wbGlj
YXRpb25zL2V0aW9sb2d5LypzdXJnZXJ5L3RoZXJhcHk8L2tleXdvcmQ+PGtleXdvcmQ+UHJvc3Bl
Y3RpdmUgU3R1ZGllczwva2V5d29yZD48a2V5d29yZD5Qcm90b24gUHVtcCBJbmhpYml0b3JzL3Ro
ZXJhcGV1dGljIHVzZTwva2V5d29yZD48a2V5d29yZD5Td2luZTwva2V5d29yZD48a2V5d29yZD4q
VGlzc3VlIFNjYWZmb2xkczwva2V5d29yZD48L2tleXdvcmRzPjxkYXRlcz48eWVhcj4yMDA5PC95
ZWFyPjxwdWItZGF0ZXM+PGRhdGU+SnVsPC9kYXRlPjwvcHViLWRhdGVzPjwvZGF0ZXM+PGlzYm4+
MTQzMi0yMjE4IChFbGVjdHJvbmljKSYjeEQ7MDkzMC0yNzk0IChMaW5raW5nKTwvaXNibj48YWNj
ZXNzaW9uLW51bT4xOTI5NjE2NTwvYWNjZXNzaW9uLW51bT48dXJscz48cmVsYXRlZC11cmxzPjx1
cmw+aHR0cDovL3d3dy5uY2JpLm5sbS5uaWguZ292L3B1Ym1lZC8xOTI5NjE2NTwvdXJsPjwvcmVs
YXRlZC11cmxzPjwvdXJscz48ZWxlY3Ryb25pYy1yZXNvdXJjZS1udW0+MTAuMTAwNy9zMDA0NjQt
MDA5LTA0NDAtNDwvZWxlY3Ryb25pYy1yZXNvdXJjZS1udW0+PC9yZWNvcmQ+PC9DaXRlPjwvRW5k
Tm90ZT4A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NYWx1Zi1GaWxobzwvQXV0aG9yPjxZZWFyPjIwMDk8L1ll
YXI+PFJlY051bT40NDA8L1JlY051bT48RGlzcGxheVRleHQ+PHN0eWxlIGZhY2U9InN1cGVyc2Ny
aXB0Ij5bNjldPC9zdHlsZT48L0Rpc3BsYXlUZXh0PjxyZWNvcmQ+PHJlYy1udW1iZXI+NDQwPC9y
ZWMtbnVtYmVyPjxmb3JlaWduLWtleXM+PGtleSBhcHA9IkVOIiBkYi1pZD0idHZleHRmeGR5eHZy
ZWhldmZmejUyMjliYXBmcnIweDJkdjByIj40NDA8L2tleT48L2ZvcmVpZ24ta2V5cz48cmVmLXR5
cGUgbmFtZT0iSm91cm5hbCBBcnRpY2xlIj4xNzwvcmVmLXR5cGU+PGNvbnRyaWJ1dG9ycz48YXV0
aG9ycz48YXV0aG9yPk1hbHVmLUZpbGhvLCBGLjwvYXV0aG9yPjxhdXRob3I+SG9uZG8sIEYuPC9h
dXRob3I+PGF1dGhvcj5IYWx3YW4sIEIuPC9hdXRob3I+PGF1dGhvcj5kZSBMaW1hLCBNLiBTLjwv
YXV0aG9yPjxhdXRob3I+R2lvcmRhbm8tTmFwcGksIEouIEguPC9hdXRob3I+PGF1dGhvcj5TYWth
aSwgUC48L2F1dGhvcj48L2F1dGhvcnM+PC9jb250cmlidXRvcnM+PGF1dGgtYWRkcmVzcz5HYXN0
cm9pbnRlc3RpbmFsIEVuZG9zY29weSBVbml0LCBIb3NwaXRhbCBkYXMgQ2xpbmljYXMsIFVuaXZl
cnNpdHkgb2YgU2FvIFBhdWxvIE1lZGljYWwgU2Nob29sLCBTYW8gUGF1bG8sIEJyYXppbC4gZmF1
emUubWFsdWZAdGVycmEuY29tLmJyPC9hdXRoLWFkZHJlc3M+PHRpdGxlcz48dGl0bGU+RW5kb3Nj
b3BpYyB0cmVhdG1lbnQgb2YgUm91eC1lbi1ZIGdhc3RyaWMgYnlwYXNzLXJlbGF0ZWQgZ2FzdHJv
Y3V0YW5lb3VzIGZpc3R1bGFzIHVzaW5nIGEgbm92ZWwgYmlvbWF0ZXJpYWw8L3RpdGxlPjxzZWNv
bmRhcnktdGl0bGU+U3VyZyBFbmRvc2M8L3NlY29uZGFyeS10aXRsZT48YWx0LXRpdGxlPlN1cmdp
Y2FsIGVuZG9zY29weTwvYWx0LXRpdGxlPjwvdGl0bGVzPjxwZXJpb2RpY2FsPjxmdWxsLXRpdGxl
PlN1cmcgRW5kb3NjPC9mdWxsLXRpdGxlPjxhYmJyLTE+U3VyZ2ljYWwgZW5kb3Njb3B5PC9hYmJy
LTE+PC9wZXJpb2RpY2FsPjxhbHQtcGVyaW9kaWNhbD48ZnVsbC10aXRsZT5TdXJnIEVuZG9zYzwv
ZnVsbC10aXRsZT48YWJici0xPlN1cmdpY2FsIGVuZG9zY29weTwvYWJici0xPjwvYWx0LXBlcmlv
ZGljYWw+PHBhZ2VzPjE1NDEtNTwvcGFnZXM+PHZvbHVtZT4yMzwvdm9sdW1lPjxudW1iZXI+Nzwv
bnVtYmVyPjxrZXl3b3Jkcz48a2V5d29yZD5BZHVsdDwva2V5d29yZD48a2V5d29yZD5BbmltYWxz
PC9rZXl3b3JkPjxrZXl3b3JkPkFudGktQmFjdGVyaWFsIEFnZW50cy90aGVyYXBldXRpYyB1c2U8
L2tleXdvcmQ+PGtleXdvcmQ+QmlvY29tcGF0aWJsZSBNYXRlcmlhbHMvKnRoZXJhcGV1dGljIHVz
ZTwva2V5d29yZD48a2V5d29yZD5Db21iaW5lZCBNb2RhbGl0eSBUaGVyYXB5PC9rZXl3b3JkPjxr
ZXl3b3JkPkN1dGFuZW91cyBGaXN0dWxhL2V0aW9sb2d5LypzdXJnZXJ5L3RoZXJhcHk8L2tleXdv
cmQ+PGtleXdvcmQ+RW5kb3Njb3B5LyptZXRob2RzPC9rZXl3b3JkPjxrZXl3b3JkPkV4dHJhY2Vs
bHVsYXIgTWF0cml4PC9rZXl3b3JkPjxrZXl3b3JkPkZlbWFsZTwva2V5d29yZD48a2V5d29yZD4q
R2FzdHJpYyBCeXBhc3M8L2tleXdvcmQ+PGtleXdvcmQ+R2FzdHJpYyBGaXN0dWxhL2V0aW9sb2d5
LypzdXJnZXJ5L3RoZXJhcHk8L2tleXdvcmQ+PGtleXdvcmQ+SHVtYW5zPC9rZXl3b3JkPjxrZXl3
b3JkPk1hbGU8L2tleXdvcmQ+PGtleXdvcmQ+TWF0ZXJpYWxzIFRlc3Rpbmc8L2tleXdvcmQ+PGtl
eXdvcmQ+TWlkZGxlIEFnZWQ8L2tleXdvcmQ+PGtleXdvcmQ+UG9zdG9wZXJhdGl2ZSBDb21wbGlj
YXRpb25zL2V0aW9sb2d5LypzdXJnZXJ5L3RoZXJhcHk8L2tleXdvcmQ+PGtleXdvcmQ+UHJvc3Bl
Y3RpdmUgU3R1ZGllczwva2V5d29yZD48a2V5d29yZD5Qcm90b24gUHVtcCBJbmhpYml0b3JzL3Ro
ZXJhcGV1dGljIHVzZTwva2V5d29yZD48a2V5d29yZD5Td2luZTwva2V5d29yZD48a2V5d29yZD4q
VGlzc3VlIFNjYWZmb2xkczwva2V5d29yZD48L2tleXdvcmRzPjxkYXRlcz48eWVhcj4yMDA5PC95
ZWFyPjxwdWItZGF0ZXM+PGRhdGU+SnVsPC9kYXRlPjwvcHViLWRhdGVzPjwvZGF0ZXM+PGlzYm4+
MTQzMi0yMjE4IChFbGVjdHJvbmljKSYjeEQ7MDkzMC0yNzk0IChMaW5raW5nKTwvaXNibj48YWNj
ZXNzaW9uLW51bT4xOTI5NjE2NTwvYWNjZXNzaW9uLW51bT48dXJscz48cmVsYXRlZC11cmxzPjx1
cmw+aHR0cDovL3d3dy5uY2JpLm5sbS5uaWguZ292L3B1Ym1lZC8xOTI5NjE2NTwvdXJsPjwvcmVs
YXRlZC11cmxzPjwvdXJscz48ZWxlY3Ryb25pYy1yZXNvdXJjZS1udW0+MTAuMTAwNy9zMDA0NjQt
MDA5LTA0NDAtNDwvZWxlY3Ryb25pYy1yZXNvdXJjZS1udW0+PC9yZWNvcmQ+PC9DaXRlPjwvRW5k
Tm90ZT4A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69" w:tooltip="Maluf-Filho, 2009 #440" w:history="1">
        <w:r w:rsidR="0036706B" w:rsidRPr="0093394A">
          <w:rPr>
            <w:rFonts w:ascii="Book Antiqua" w:hAnsi="Book Antiqua" w:cs="Times"/>
            <w:noProof/>
            <w:vertAlign w:val="superscript"/>
          </w:rPr>
          <w:t>69</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3D69B9" w:rsidRPr="0093394A">
        <w:rPr>
          <w:rFonts w:ascii="Book Antiqua" w:hAnsi="Book Antiqua" w:cs="Times"/>
        </w:rPr>
        <w:t>.</w:t>
      </w:r>
      <w:r w:rsidR="004D492C" w:rsidRPr="0093394A">
        <w:rPr>
          <w:rFonts w:ascii="Book Antiqua" w:hAnsi="Book Antiqua" w:cs="Times"/>
        </w:rPr>
        <w:t xml:space="preserve"> </w:t>
      </w:r>
    </w:p>
    <w:p w14:paraId="5D6E1A21" w14:textId="77777777" w:rsidR="005602AB" w:rsidRPr="0093394A" w:rsidRDefault="005602AB" w:rsidP="0093394A">
      <w:pPr>
        <w:widowControl w:val="0"/>
        <w:autoSpaceDE w:val="0"/>
        <w:autoSpaceDN w:val="0"/>
        <w:adjustRightInd w:val="0"/>
        <w:spacing w:line="360" w:lineRule="auto"/>
        <w:contextualSpacing/>
        <w:jc w:val="both"/>
        <w:rPr>
          <w:rFonts w:ascii="Book Antiqua" w:hAnsi="Book Antiqua" w:cs="Times"/>
        </w:rPr>
      </w:pPr>
    </w:p>
    <w:p w14:paraId="6DB93B55" w14:textId="6F159EB0" w:rsidR="00A70793" w:rsidRPr="0093394A" w:rsidRDefault="00724203" w:rsidP="0093394A">
      <w:pPr>
        <w:widowControl w:val="0"/>
        <w:autoSpaceDE w:val="0"/>
        <w:autoSpaceDN w:val="0"/>
        <w:adjustRightInd w:val="0"/>
        <w:spacing w:line="360" w:lineRule="auto"/>
        <w:contextualSpacing/>
        <w:jc w:val="both"/>
        <w:rPr>
          <w:rFonts w:ascii="Book Antiqua" w:hAnsi="Book Antiqua" w:cs="Times"/>
          <w:b/>
          <w:i/>
        </w:rPr>
      </w:pPr>
      <w:r w:rsidRPr="0093394A">
        <w:rPr>
          <w:rFonts w:ascii="Book Antiqua" w:hAnsi="Book Antiqua" w:cs="Times"/>
          <w:b/>
          <w:i/>
        </w:rPr>
        <w:t>Vacuum-</w:t>
      </w:r>
      <w:r w:rsidR="00E53588" w:rsidRPr="0093394A">
        <w:rPr>
          <w:rFonts w:ascii="Book Antiqua" w:hAnsi="Book Antiqua" w:cs="Times"/>
          <w:b/>
          <w:i/>
        </w:rPr>
        <w:t>assisted devices</w:t>
      </w:r>
    </w:p>
    <w:p w14:paraId="76194703" w14:textId="77777777" w:rsidR="00E53588" w:rsidRPr="0093394A" w:rsidRDefault="00724203" w:rsidP="0093394A">
      <w:pPr>
        <w:widowControl w:val="0"/>
        <w:autoSpaceDE w:val="0"/>
        <w:autoSpaceDN w:val="0"/>
        <w:adjustRightInd w:val="0"/>
        <w:spacing w:line="360" w:lineRule="auto"/>
        <w:contextualSpacing/>
        <w:jc w:val="both"/>
        <w:rPr>
          <w:rFonts w:ascii="Book Antiqua" w:eastAsia="宋体" w:hAnsi="Book Antiqua" w:cs="Times"/>
          <w:lang w:eastAsia="zh-CN"/>
        </w:rPr>
      </w:pPr>
      <w:r w:rsidRPr="0093394A">
        <w:rPr>
          <w:rFonts w:ascii="Book Antiqua" w:hAnsi="Book Antiqua" w:cs="Times"/>
        </w:rPr>
        <w:t>Vacuum-</w:t>
      </w:r>
      <w:r w:rsidR="00856D24" w:rsidRPr="0093394A">
        <w:rPr>
          <w:rFonts w:ascii="Book Antiqua" w:hAnsi="Book Antiqua" w:cs="Times"/>
        </w:rPr>
        <w:t xml:space="preserve">assisted sponge closure has been used in the setting of esophageal </w:t>
      </w:r>
      <w:r w:rsidR="0060164D" w:rsidRPr="0093394A">
        <w:rPr>
          <w:rFonts w:ascii="Book Antiqua" w:hAnsi="Book Antiqua" w:cs="Times"/>
        </w:rPr>
        <w:t xml:space="preserve">and colorectal </w:t>
      </w:r>
      <w:r w:rsidR="00856D24" w:rsidRPr="0093394A">
        <w:rPr>
          <w:rFonts w:ascii="Book Antiqua" w:hAnsi="Book Antiqua" w:cs="Times"/>
        </w:rPr>
        <w:t>defects.</w:t>
      </w:r>
      <w:r w:rsidR="004D492C" w:rsidRPr="0093394A">
        <w:rPr>
          <w:rFonts w:ascii="Book Antiqua" w:hAnsi="Book Antiqua" w:cs="Times"/>
        </w:rPr>
        <w:t xml:space="preserve"> </w:t>
      </w:r>
      <w:r w:rsidRPr="0093394A">
        <w:rPr>
          <w:rFonts w:ascii="Book Antiqua" w:hAnsi="Book Antiqua" w:cs="Times"/>
        </w:rPr>
        <w:t>Porous</w:t>
      </w:r>
      <w:r w:rsidR="00856D24" w:rsidRPr="0093394A">
        <w:rPr>
          <w:rFonts w:ascii="Book Antiqua" w:hAnsi="Book Antiqua" w:cs="Times"/>
        </w:rPr>
        <w:t xml:space="preserve"> sponge foam is cut to be just smaller than the defect and sutured to the end of a nasogastric feeding tube</w:t>
      </w:r>
      <w:r w:rsidR="000C4B3E" w:rsidRPr="0093394A">
        <w:rPr>
          <w:rFonts w:ascii="Book Antiqua" w:hAnsi="Book Antiqua" w:cs="Times"/>
        </w:rPr>
        <w:t xml:space="preserve"> (</w:t>
      </w:r>
      <w:r w:rsidR="004D492C" w:rsidRPr="0093394A">
        <w:rPr>
          <w:rFonts w:ascii="Book Antiqua" w:hAnsi="Book Antiqua" w:cs="Times"/>
        </w:rPr>
        <w:t>Figure</w:t>
      </w:r>
      <w:r w:rsidR="000C4B3E" w:rsidRPr="0093394A">
        <w:rPr>
          <w:rFonts w:ascii="Book Antiqua" w:hAnsi="Book Antiqua" w:cs="Times"/>
        </w:rPr>
        <w:t xml:space="preserve"> </w:t>
      </w:r>
      <w:r w:rsidR="00E6332C" w:rsidRPr="0093394A">
        <w:rPr>
          <w:rFonts w:ascii="Book Antiqua" w:hAnsi="Book Antiqua" w:cs="Times"/>
        </w:rPr>
        <w:t>5</w:t>
      </w:r>
      <w:r w:rsidR="000C4B3E" w:rsidRPr="0093394A">
        <w:rPr>
          <w:rFonts w:ascii="Book Antiqua" w:hAnsi="Book Antiqua" w:cs="Times"/>
        </w:rPr>
        <w:t>)</w:t>
      </w:r>
      <w:r w:rsidR="00856D24" w:rsidRPr="0093394A">
        <w:rPr>
          <w:rFonts w:ascii="Book Antiqua" w:hAnsi="Book Antiqua" w:cs="Times"/>
        </w:rPr>
        <w:t>.</w:t>
      </w:r>
      <w:r w:rsidR="004D492C" w:rsidRPr="0093394A">
        <w:rPr>
          <w:rFonts w:ascii="Book Antiqua" w:hAnsi="Book Antiqua" w:cs="Times"/>
        </w:rPr>
        <w:t xml:space="preserve"> </w:t>
      </w:r>
      <w:r w:rsidR="00856D24" w:rsidRPr="0093394A">
        <w:rPr>
          <w:rFonts w:ascii="Book Antiqua" w:hAnsi="Book Antiqua" w:cs="Times"/>
        </w:rPr>
        <w:t xml:space="preserve"> This is then grasped with endoscopic graspers and introduced into the defect.</w:t>
      </w:r>
      <w:r w:rsidR="004D492C" w:rsidRPr="0093394A">
        <w:rPr>
          <w:rFonts w:ascii="Book Antiqua" w:hAnsi="Book Antiqua" w:cs="Times"/>
        </w:rPr>
        <w:t xml:space="preserve"> </w:t>
      </w:r>
      <w:r w:rsidR="00856D24" w:rsidRPr="0093394A">
        <w:rPr>
          <w:rFonts w:ascii="Book Antiqua" w:hAnsi="Book Antiqua" w:cs="Times"/>
        </w:rPr>
        <w:t>The nasogastric tube is then placed on continuous external suction.</w:t>
      </w:r>
      <w:r w:rsidR="004D492C" w:rsidRPr="0093394A">
        <w:rPr>
          <w:rFonts w:ascii="Book Antiqua" w:hAnsi="Book Antiqua" w:cs="Times"/>
        </w:rPr>
        <w:t xml:space="preserve"> </w:t>
      </w:r>
      <w:r w:rsidR="00856D24" w:rsidRPr="0093394A">
        <w:rPr>
          <w:rFonts w:ascii="Book Antiqua" w:hAnsi="Book Antiqua" w:cs="Times"/>
        </w:rPr>
        <w:t>This suction minimizes secretions escaping through the defect while increasing blood flow to the area.</w:t>
      </w:r>
      <w:r w:rsidR="004D492C" w:rsidRPr="0093394A">
        <w:rPr>
          <w:rFonts w:ascii="Book Antiqua" w:hAnsi="Book Antiqua" w:cs="Times"/>
        </w:rPr>
        <w:t xml:space="preserve"> </w:t>
      </w:r>
      <w:r w:rsidR="00856D24" w:rsidRPr="0093394A">
        <w:rPr>
          <w:rFonts w:ascii="Book Antiqua" w:hAnsi="Book Antiqua" w:cs="Times"/>
        </w:rPr>
        <w:t>Furthermore, the sponge induces granulation of the surrounding tissue and promotes healing</w:t>
      </w:r>
      <w:r w:rsidR="00957787" w:rsidRPr="0093394A">
        <w:rPr>
          <w:rFonts w:ascii="Book Antiqua" w:hAnsi="Book Antiqua" w:cs="Times"/>
        </w:rPr>
        <w:fldChar w:fldCharType="begin">
          <w:fldData xml:space="preserve">PEVuZE5vdGU+PENpdGU+PEF1dGhvcj5BaHJlbnM8L0F1dGhvcj48WWVhcj4yMDEwPC9ZZWFyPjxS
ZWNOdW0+Mzk1PC9SZWNOdW0+PERpc3BsYXlUZXh0PjxzdHlsZSBmYWNlPSJzdXBlcnNjcmlwdCI+
WzcwXTwvc3R5bGU+PC9EaXNwbGF5VGV4dD48cmVjb3JkPjxyZWMtbnVtYmVyPjM5NTwvcmVjLW51
bWJlcj48Zm9yZWlnbi1rZXlzPjxrZXkgYXBwPSJFTiIgZGItaWQ9InR2ZXh0ZnhkeXh2cmVoZXZm
Zno1MjI5YmFwZnJyMHgyZHYwciI+Mzk1PC9rZXk+PC9mb3JlaWduLWtleXM+PHJlZi10eXBlIG5h
bWU9IkpvdXJuYWwgQXJ0aWNsZSI+MTc8L3JlZi10eXBlPjxjb250cmlidXRvcnM+PGF1dGhvcnM+
PGF1dGhvcj5BaHJlbnMsIE0uPC9hdXRob3I+PGF1dGhvcj5TY2h1bHRlLCBULjwvYXV0aG9yPjxh
dXRob3I+RWdiZXJ0cywgSi48L2F1dGhvcj48YXV0aG9yPlNjaGFmbWF5ZXIsIEMuPC9hdXRob3I+
PGF1dGhvcj5IYW1wZSwgSi48L2F1dGhvcj48YXV0aG9yPkZyaXRzY2hlci1SYXZlbnMsIEEuPC9h
dXRob3I+PGF1dGhvcj5Ccm9lcmluZywgRC4gQy48L2F1dGhvcj48YXV0aG9yPlNjaG5pZXdpbmQs
IEIuPC9hdXRob3I+PC9hdXRob3JzPjwvY29udHJpYnV0b3JzPjxhdXRoLWFkZHJlc3M+RGVwYXJ0
bWVudCBvZiBHZW5lcmFsIFN1cmdlcnkgYW5kIFRob3JhY2ljIFN1cmdlcnksIFVuaXZlcnNpdHkg
SG9zcGl0YWwgU2NobGVzd2lnLUhvbHN0ZWluLCBLaWVsLCBHZXJtYW55LjwvYXV0aC1hZGRyZXNz
Pjx0aXRsZXM+PHRpdGxlPkRyYWluYWdlIG9mIGVzb3BoYWdlYWwgbGVha2FnZSB1c2luZyBlbmRv
c2NvcGljIHZhY3V1bSB0aGVyYXB5OiBhIHByb3NwZWN0aXZl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MtODwvcGFnZXM+PHZv
bHVtZT40Mjwvdm9sdW1lPjxudW1iZXI+OTwvbnVtYmVyPjxrZXl3b3Jkcz48a2V5d29yZD5BZ2Vk
PC9rZXl3b3JkPjxrZXl3b3JkPkFuYXN0b21vc2lzLCBTdXJnaWNhbC8qYWR2ZXJzZSBlZmZlY3Rz
PC9rZXl3b3JkPjxrZXl3b3JkPkRyYWluYWdlLyptZXRob2RzPC9rZXl3b3JkPjxrZXl3b3JkPkVu
ZG9zY29weSwgR2FzdHJvaW50ZXN0aW5hbC8qbWV0aG9kczwva2V5d29yZD48a2V5d29yZD5Fc29w
aGFnZWN0b215LyphZHZlcnNlIGVmZmVjdHM8L2tleXdvcmQ+PGtleXdvcmQ+RXNvcGhhZ3VzLypz
dXJnZXJ5PC9rZXl3b3JkPjxrZXl3b3JkPkZlbWFsZTwva2V5d29yZD48a2V5d29yZD5IdW1hbnM8
L2tleXdvcmQ+PGtleXdvcmQ+TWFsZTwva2V5d29yZD48a2V5d29yZD5NaWRkbGUgQWdlZDwva2V5
d29yZD48a2V5d29yZD5QaWxvdCBQcm9qZWN0czwva2V5d29yZD48a2V5d29yZD5Qb3N0b3BlcmF0
aXZlIENvbXBsaWNhdGlvbnMvKnN1cmdlcnk8L2tleXdvcmQ+PGtleXdvcmQ+UHJvc3BlY3RpdmUg
U3R1ZGllczwva2V5d29yZD48a2V5d29yZD5TdWN0aW9uL21ldGhvZHM8L2tleXdvcmQ+PGtleXdv
cmQ+U3VyZ2ljYWwgU3Bvbmdlczwva2V5d29yZD48a2V5d29yZD5UcmVhdG1lbnQgT3V0Y29tZTwv
a2V5d29yZD48a2V5d29yZD5WYWN1dW08L2tleXdvcmQ+PC9rZXl3b3Jkcz48ZGF0ZXM+PHllYXI+
MjAxMDwveWVhcj48cHViLWRhdGVzPjxkYXRlPlNlcDwvZGF0ZT48L3B1Yi1kYXRlcz48L2RhdGVz
Pjxpc2JuPjE0MzgtODgxMiAoRWxlY3Ryb25pYykmI3hEOzAwMTMtNzI2WCAoTGlua2luZyk8L2lz
Ym4+PGFjY2Vzc2lvbi1udW0+MjA4MDYxNTM8L2FjY2Vzc2lvbi1udW0+PHVybHM+PHJlbGF0ZWQt
dXJscz48dXJsPmh0dHA6Ly93d3cubmNiaS5ubG0ubmloLmdvdi9wdWJtZWQvMjA4MDYxNTM8L3Vy
bD48L3JlbGF0ZWQtdXJscz48L3VybHM+PGVsZWN0cm9uaWMtcmVzb3VyY2UtbnVtPjEwLjEwNTUv
cy0wMDMwLTEyNTU2ODg8L2VsZWN0cm9uaWMtcmVzb3VyY2UtbnVtPjwvcmVjb3JkPjwvQ2l0ZT48
L0VuZE5vdGU+AG==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BaHJlbnM8L0F1dGhvcj48WWVhcj4yMDEwPC9ZZWFyPjxS
ZWNOdW0+Mzk1PC9SZWNOdW0+PERpc3BsYXlUZXh0PjxzdHlsZSBmYWNlPSJzdXBlcnNjcmlwdCI+
WzcwXTwvc3R5bGU+PC9EaXNwbGF5VGV4dD48cmVjb3JkPjxyZWMtbnVtYmVyPjM5NTwvcmVjLW51
bWJlcj48Zm9yZWlnbi1rZXlzPjxrZXkgYXBwPSJFTiIgZGItaWQ9InR2ZXh0ZnhkeXh2cmVoZXZm
Zno1MjI5YmFwZnJyMHgyZHYwciI+Mzk1PC9rZXk+PC9mb3JlaWduLWtleXM+PHJlZi10eXBlIG5h
bWU9IkpvdXJuYWwgQXJ0aWNsZSI+MTc8L3JlZi10eXBlPjxjb250cmlidXRvcnM+PGF1dGhvcnM+
PGF1dGhvcj5BaHJlbnMsIE0uPC9hdXRob3I+PGF1dGhvcj5TY2h1bHRlLCBULjwvYXV0aG9yPjxh
dXRob3I+RWdiZXJ0cywgSi48L2F1dGhvcj48YXV0aG9yPlNjaGFmbWF5ZXIsIEMuPC9hdXRob3I+
PGF1dGhvcj5IYW1wZSwgSi48L2F1dGhvcj48YXV0aG9yPkZyaXRzY2hlci1SYXZlbnMsIEEuPC9h
dXRob3I+PGF1dGhvcj5Ccm9lcmluZywgRC4gQy48L2F1dGhvcj48YXV0aG9yPlNjaG5pZXdpbmQs
IEIuPC9hdXRob3I+PC9hdXRob3JzPjwvY29udHJpYnV0b3JzPjxhdXRoLWFkZHJlc3M+RGVwYXJ0
bWVudCBvZiBHZW5lcmFsIFN1cmdlcnkgYW5kIFRob3JhY2ljIFN1cmdlcnksIFVuaXZlcnNpdHkg
SG9zcGl0YWwgU2NobGVzd2lnLUhvbHN0ZWluLCBLaWVsLCBHZXJtYW55LjwvYXV0aC1hZGRyZXNz
Pjx0aXRsZXM+PHRpdGxlPkRyYWluYWdlIG9mIGVzb3BoYWdlYWwgbGVha2FnZSB1c2luZyBlbmRv
c2NvcGljIHZhY3V1bSB0aGVyYXB5OiBhIHByb3NwZWN0aXZl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MtODwvcGFnZXM+PHZv
bHVtZT40Mjwvdm9sdW1lPjxudW1iZXI+OTwvbnVtYmVyPjxrZXl3b3Jkcz48a2V5d29yZD5BZ2Vk
PC9rZXl3b3JkPjxrZXl3b3JkPkFuYXN0b21vc2lzLCBTdXJnaWNhbC8qYWR2ZXJzZSBlZmZlY3Rz
PC9rZXl3b3JkPjxrZXl3b3JkPkRyYWluYWdlLyptZXRob2RzPC9rZXl3b3JkPjxrZXl3b3JkPkVu
ZG9zY29weSwgR2FzdHJvaW50ZXN0aW5hbC8qbWV0aG9kczwva2V5d29yZD48a2V5d29yZD5Fc29w
aGFnZWN0b215LyphZHZlcnNlIGVmZmVjdHM8L2tleXdvcmQ+PGtleXdvcmQ+RXNvcGhhZ3VzLypz
dXJnZXJ5PC9rZXl3b3JkPjxrZXl3b3JkPkZlbWFsZTwva2V5d29yZD48a2V5d29yZD5IdW1hbnM8
L2tleXdvcmQ+PGtleXdvcmQ+TWFsZTwva2V5d29yZD48a2V5d29yZD5NaWRkbGUgQWdlZDwva2V5
d29yZD48a2V5d29yZD5QaWxvdCBQcm9qZWN0czwva2V5d29yZD48a2V5d29yZD5Qb3N0b3BlcmF0
aXZlIENvbXBsaWNhdGlvbnMvKnN1cmdlcnk8L2tleXdvcmQ+PGtleXdvcmQ+UHJvc3BlY3RpdmUg
U3R1ZGllczwva2V5d29yZD48a2V5d29yZD5TdWN0aW9uL21ldGhvZHM8L2tleXdvcmQ+PGtleXdv
cmQ+U3VyZ2ljYWwgU3Bvbmdlczwva2V5d29yZD48a2V5d29yZD5UcmVhdG1lbnQgT3V0Y29tZTwv
a2V5d29yZD48a2V5d29yZD5WYWN1dW08L2tleXdvcmQ+PC9rZXl3b3Jkcz48ZGF0ZXM+PHllYXI+
MjAxMDwveWVhcj48cHViLWRhdGVzPjxkYXRlPlNlcDwvZGF0ZT48L3B1Yi1kYXRlcz48L2RhdGVz
Pjxpc2JuPjE0MzgtODgxMiAoRWxlY3Ryb25pYykmI3hEOzAwMTMtNzI2WCAoTGlua2luZyk8L2lz
Ym4+PGFjY2Vzc2lvbi1udW0+MjA4MDYxNTM8L2FjY2Vzc2lvbi1udW0+PHVybHM+PHJlbGF0ZWQt
dXJscz48dXJsPmh0dHA6Ly93d3cubmNiaS5ubG0ubmloLmdvdi9wdWJtZWQvMjA4MDYxNTM8L3Vy
bD48L3JlbGF0ZWQtdXJscz48L3VybHM+PGVsZWN0cm9uaWMtcmVzb3VyY2UtbnVtPjEwLjEwNTUv
cy0wMDMwLTEyNTU2ODg8L2VsZWN0cm9uaWMtcmVzb3VyY2UtbnVtPjwvcmVjb3JkPjwvQ2l0ZT48
L0VuZE5vdGU+AG==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70" w:tooltip="Ahrens, 2010 #395" w:history="1">
        <w:r w:rsidR="0036706B" w:rsidRPr="0093394A">
          <w:rPr>
            <w:rFonts w:ascii="Book Antiqua" w:hAnsi="Book Antiqua" w:cs="Times"/>
            <w:noProof/>
            <w:vertAlign w:val="superscript"/>
          </w:rPr>
          <w:t>70</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856D24" w:rsidRPr="0093394A">
        <w:rPr>
          <w:rFonts w:ascii="Book Antiqua" w:hAnsi="Book Antiqua" w:cs="Times"/>
        </w:rPr>
        <w:t>.</w:t>
      </w:r>
      <w:r w:rsidR="004D492C" w:rsidRPr="0093394A">
        <w:rPr>
          <w:rFonts w:ascii="Book Antiqua" w:hAnsi="Book Antiqua" w:cs="Times"/>
        </w:rPr>
        <w:t xml:space="preserve"> </w:t>
      </w:r>
      <w:r w:rsidR="00856D24" w:rsidRPr="0093394A">
        <w:rPr>
          <w:rFonts w:ascii="Book Antiqua" w:hAnsi="Book Antiqua" w:cs="Times"/>
        </w:rPr>
        <w:t>Sponges need to be changed every 2-3 d.</w:t>
      </w:r>
      <w:r w:rsidR="004D492C" w:rsidRPr="0093394A">
        <w:rPr>
          <w:rFonts w:ascii="Book Antiqua" w:hAnsi="Book Antiqua" w:cs="Times"/>
        </w:rPr>
        <w:t xml:space="preserve"> </w:t>
      </w:r>
      <w:r w:rsidR="00856D24" w:rsidRPr="0093394A">
        <w:rPr>
          <w:rFonts w:ascii="Book Antiqua" w:hAnsi="Book Antiqua" w:cs="Times"/>
        </w:rPr>
        <w:t xml:space="preserve">Small defects with adjacent fluid collections that aren’t </w:t>
      </w:r>
      <w:proofErr w:type="spellStart"/>
      <w:r w:rsidR="00856D24" w:rsidRPr="0093394A">
        <w:rPr>
          <w:rFonts w:ascii="Book Antiqua" w:hAnsi="Book Antiqua" w:cs="Times"/>
        </w:rPr>
        <w:t>septated</w:t>
      </w:r>
      <w:proofErr w:type="spellEnd"/>
      <w:r w:rsidR="00856D24" w:rsidRPr="0093394A">
        <w:rPr>
          <w:rFonts w:ascii="Book Antiqua" w:hAnsi="Book Antiqua" w:cs="Times"/>
        </w:rPr>
        <w:t xml:space="preserve"> are </w:t>
      </w:r>
      <w:r w:rsidR="000C5773" w:rsidRPr="0093394A">
        <w:rPr>
          <w:rFonts w:ascii="Book Antiqua" w:hAnsi="Book Antiqua" w:cs="Times"/>
        </w:rPr>
        <w:t xml:space="preserve">more </w:t>
      </w:r>
      <w:r w:rsidR="00856D24" w:rsidRPr="0093394A">
        <w:rPr>
          <w:rFonts w:ascii="Book Antiqua" w:hAnsi="Book Antiqua" w:cs="Times"/>
        </w:rPr>
        <w:t>amenable to this therapy.</w:t>
      </w:r>
      <w:r w:rsidR="004D492C" w:rsidRPr="0093394A">
        <w:rPr>
          <w:rFonts w:ascii="Book Antiqua" w:hAnsi="Book Antiqua" w:cs="Times"/>
        </w:rPr>
        <w:t xml:space="preserve"> </w:t>
      </w:r>
    </w:p>
    <w:p w14:paraId="74F2962A" w14:textId="16639B0A" w:rsidR="005602AB" w:rsidRPr="0093394A" w:rsidRDefault="005602AB" w:rsidP="0093394A">
      <w:pPr>
        <w:widowControl w:val="0"/>
        <w:autoSpaceDE w:val="0"/>
        <w:autoSpaceDN w:val="0"/>
        <w:adjustRightInd w:val="0"/>
        <w:spacing w:line="360" w:lineRule="auto"/>
        <w:ind w:firstLineChars="200" w:firstLine="480"/>
        <w:contextualSpacing/>
        <w:jc w:val="both"/>
        <w:rPr>
          <w:rFonts w:ascii="Book Antiqua" w:hAnsi="Book Antiqua" w:cs="Times"/>
        </w:rPr>
      </w:pPr>
      <w:r w:rsidRPr="0093394A">
        <w:rPr>
          <w:rFonts w:ascii="Book Antiqua" w:hAnsi="Book Antiqua" w:cs="Times"/>
        </w:rPr>
        <w:t>Vacuum-assisted sponge devices have been used successfully in small esophageal defects.</w:t>
      </w:r>
      <w:r w:rsidR="004D492C" w:rsidRPr="0093394A">
        <w:rPr>
          <w:rFonts w:ascii="Book Antiqua" w:hAnsi="Book Antiqua" w:cs="Times"/>
        </w:rPr>
        <w:t xml:space="preserve"> </w:t>
      </w:r>
      <w:r w:rsidRPr="0093394A">
        <w:rPr>
          <w:rFonts w:ascii="Book Antiqua" w:hAnsi="Book Antiqua" w:cs="Times"/>
        </w:rPr>
        <w:t>In one series of five patients with fluid collections related to a leak at an esophageal anastomosis, all 5 patients resolved their leak with vacuum-assisted sponge therapy.</w:t>
      </w:r>
      <w:r w:rsidR="004D492C" w:rsidRPr="0093394A">
        <w:rPr>
          <w:rFonts w:ascii="Book Antiqua" w:hAnsi="Book Antiqua" w:cs="Times"/>
        </w:rPr>
        <w:t xml:space="preserve"> </w:t>
      </w:r>
      <w:r w:rsidRPr="0093394A">
        <w:rPr>
          <w:rFonts w:ascii="Book Antiqua" w:hAnsi="Book Antiqua" w:cs="Times"/>
        </w:rPr>
        <w:t>The median length of therapy was 28 d</w:t>
      </w:r>
      <w:r w:rsidR="00E53588" w:rsidRPr="0093394A">
        <w:rPr>
          <w:rFonts w:ascii="Book Antiqua" w:eastAsia="宋体" w:hAnsi="Book Antiqua" w:cs="Times"/>
          <w:lang w:eastAsia="zh-CN"/>
        </w:rPr>
        <w:t xml:space="preserve"> </w:t>
      </w:r>
      <w:r w:rsidRPr="0093394A">
        <w:rPr>
          <w:rFonts w:ascii="Book Antiqua" w:hAnsi="Book Antiqua" w:cs="Times"/>
        </w:rPr>
        <w:t>with 9 sponge changes.</w:t>
      </w:r>
      <w:r w:rsidR="004D492C" w:rsidRPr="0093394A">
        <w:rPr>
          <w:rFonts w:ascii="Book Antiqua" w:hAnsi="Book Antiqua" w:cs="Times"/>
        </w:rPr>
        <w:t xml:space="preserve"> </w:t>
      </w:r>
      <w:r w:rsidRPr="0093394A">
        <w:rPr>
          <w:rFonts w:ascii="Book Antiqua" w:hAnsi="Book Antiqua" w:cs="Times"/>
        </w:rPr>
        <w:t xml:space="preserve">Two of the patients developed stenosis at the anastomosis and one suffered from a fatal hemorrhage after a dilation procedure revealed an </w:t>
      </w:r>
      <w:proofErr w:type="spellStart"/>
      <w:r w:rsidRPr="0093394A">
        <w:rPr>
          <w:rFonts w:ascii="Book Antiqua" w:hAnsi="Book Antiqua" w:cs="Times"/>
        </w:rPr>
        <w:t>aortoanastomotic</w:t>
      </w:r>
      <w:proofErr w:type="spellEnd"/>
      <w:r w:rsidRPr="0093394A">
        <w:rPr>
          <w:rFonts w:ascii="Book Antiqua" w:hAnsi="Book Antiqua" w:cs="Times"/>
        </w:rPr>
        <w:t xml:space="preserve"> fistula</w:t>
      </w:r>
      <w:r w:rsidR="00957787" w:rsidRPr="0093394A">
        <w:rPr>
          <w:rFonts w:ascii="Book Antiqua" w:hAnsi="Book Antiqua" w:cs="Times"/>
        </w:rPr>
        <w:fldChar w:fldCharType="begin">
          <w:fldData xml:space="preserve">PEVuZE5vdGU+PENpdGU+PEF1dGhvcj5BaHJlbnM8L0F1dGhvcj48WWVhcj4yMDEwPC9ZZWFyPjxS
ZWNOdW0+Mzk1PC9SZWNOdW0+PERpc3BsYXlUZXh0PjxzdHlsZSBmYWNlPSJzdXBlcnNjcmlwdCI+
WzcwXTwvc3R5bGU+PC9EaXNwbGF5VGV4dD48cmVjb3JkPjxyZWMtbnVtYmVyPjM5NTwvcmVjLW51
bWJlcj48Zm9yZWlnbi1rZXlzPjxrZXkgYXBwPSJFTiIgZGItaWQ9InR2ZXh0ZnhkeXh2cmVoZXZm
Zno1MjI5YmFwZnJyMHgyZHYwciI+Mzk1PC9rZXk+PC9mb3JlaWduLWtleXM+PHJlZi10eXBlIG5h
bWU9IkpvdXJuYWwgQXJ0aWNsZSI+MTc8L3JlZi10eXBlPjxjb250cmlidXRvcnM+PGF1dGhvcnM+
PGF1dGhvcj5BaHJlbnMsIE0uPC9hdXRob3I+PGF1dGhvcj5TY2h1bHRlLCBULjwvYXV0aG9yPjxh
dXRob3I+RWdiZXJ0cywgSi48L2F1dGhvcj48YXV0aG9yPlNjaGFmbWF5ZXIsIEMuPC9hdXRob3I+
PGF1dGhvcj5IYW1wZSwgSi48L2F1dGhvcj48YXV0aG9yPkZyaXRzY2hlci1SYXZlbnMsIEEuPC9h
dXRob3I+PGF1dGhvcj5Ccm9lcmluZywgRC4gQy48L2F1dGhvcj48YXV0aG9yPlNjaG5pZXdpbmQs
IEIuPC9hdXRob3I+PC9hdXRob3JzPjwvY29udHJpYnV0b3JzPjxhdXRoLWFkZHJlc3M+RGVwYXJ0
bWVudCBvZiBHZW5lcmFsIFN1cmdlcnkgYW5kIFRob3JhY2ljIFN1cmdlcnksIFVuaXZlcnNpdHkg
SG9zcGl0YWwgU2NobGVzd2lnLUhvbHN0ZWluLCBLaWVsLCBHZXJtYW55LjwvYXV0aC1hZGRyZXNz
Pjx0aXRsZXM+PHRpdGxlPkRyYWluYWdlIG9mIGVzb3BoYWdlYWwgbGVha2FnZSB1c2luZyBlbmRv
c2NvcGljIHZhY3V1bSB0aGVyYXB5OiBhIHByb3NwZWN0aXZl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MtODwvcGFnZXM+PHZv
bHVtZT40Mjwvdm9sdW1lPjxudW1iZXI+OTwvbnVtYmVyPjxrZXl3b3Jkcz48a2V5d29yZD5BZ2Vk
PC9rZXl3b3JkPjxrZXl3b3JkPkFuYXN0b21vc2lzLCBTdXJnaWNhbC8qYWR2ZXJzZSBlZmZlY3Rz
PC9rZXl3b3JkPjxrZXl3b3JkPkRyYWluYWdlLyptZXRob2RzPC9rZXl3b3JkPjxrZXl3b3JkPkVu
ZG9zY29weSwgR2FzdHJvaW50ZXN0aW5hbC8qbWV0aG9kczwva2V5d29yZD48a2V5d29yZD5Fc29w
aGFnZWN0b215LyphZHZlcnNlIGVmZmVjdHM8L2tleXdvcmQ+PGtleXdvcmQ+RXNvcGhhZ3VzLypz
dXJnZXJ5PC9rZXl3b3JkPjxrZXl3b3JkPkZlbWFsZTwva2V5d29yZD48a2V5d29yZD5IdW1hbnM8
L2tleXdvcmQ+PGtleXdvcmQ+TWFsZTwva2V5d29yZD48a2V5d29yZD5NaWRkbGUgQWdlZDwva2V5
d29yZD48a2V5d29yZD5QaWxvdCBQcm9qZWN0czwva2V5d29yZD48a2V5d29yZD5Qb3N0b3BlcmF0
aXZlIENvbXBsaWNhdGlvbnMvKnN1cmdlcnk8L2tleXdvcmQ+PGtleXdvcmQ+UHJvc3BlY3RpdmUg
U3R1ZGllczwva2V5d29yZD48a2V5d29yZD5TdWN0aW9uL21ldGhvZHM8L2tleXdvcmQ+PGtleXdv
cmQ+U3VyZ2ljYWwgU3Bvbmdlczwva2V5d29yZD48a2V5d29yZD5UcmVhdG1lbnQgT3V0Y29tZTwv
a2V5d29yZD48a2V5d29yZD5WYWN1dW08L2tleXdvcmQ+PC9rZXl3b3Jkcz48ZGF0ZXM+PHllYXI+
MjAxMDwveWVhcj48cHViLWRhdGVzPjxkYXRlPlNlcDwvZGF0ZT48L3B1Yi1kYXRlcz48L2RhdGVz
Pjxpc2JuPjE0MzgtODgxMiAoRWxlY3Ryb25pYykmI3hEOzAwMTMtNzI2WCAoTGlua2luZyk8L2lz
Ym4+PGFjY2Vzc2lvbi1udW0+MjA4MDYxNTM8L2FjY2Vzc2lvbi1udW0+PHVybHM+PHJlbGF0ZWQt
dXJscz48dXJsPmh0dHA6Ly93d3cubmNiaS5ubG0ubmloLmdvdi9wdWJtZWQvMjA4MDYxNTM8L3Vy
bD48L3JlbGF0ZWQtdXJscz48L3VybHM+PGVsZWN0cm9uaWMtcmVzb3VyY2UtbnVtPjEwLjEwNTUv
cy0wMDMwLTEyNTU2ODg8L2VsZWN0cm9uaWMtcmVzb3VyY2UtbnVtPjwvcmVjb3JkPjwvQ2l0ZT48
L0VuZE5vdGU+AG==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BaHJlbnM8L0F1dGhvcj48WWVhcj4yMDEwPC9ZZWFyPjxS
ZWNOdW0+Mzk1PC9SZWNOdW0+PERpc3BsYXlUZXh0PjxzdHlsZSBmYWNlPSJzdXBlcnNjcmlwdCI+
WzcwXTwvc3R5bGU+PC9EaXNwbGF5VGV4dD48cmVjb3JkPjxyZWMtbnVtYmVyPjM5NTwvcmVjLW51
bWJlcj48Zm9yZWlnbi1rZXlzPjxrZXkgYXBwPSJFTiIgZGItaWQ9InR2ZXh0ZnhkeXh2cmVoZXZm
Zno1MjI5YmFwZnJyMHgyZHYwciI+Mzk1PC9rZXk+PC9mb3JlaWduLWtleXM+PHJlZi10eXBlIG5h
bWU9IkpvdXJuYWwgQXJ0aWNsZSI+MTc8L3JlZi10eXBlPjxjb250cmlidXRvcnM+PGF1dGhvcnM+
PGF1dGhvcj5BaHJlbnMsIE0uPC9hdXRob3I+PGF1dGhvcj5TY2h1bHRlLCBULjwvYXV0aG9yPjxh
dXRob3I+RWdiZXJ0cywgSi48L2F1dGhvcj48YXV0aG9yPlNjaGFmbWF5ZXIsIEMuPC9hdXRob3I+
PGF1dGhvcj5IYW1wZSwgSi48L2F1dGhvcj48YXV0aG9yPkZyaXRzY2hlci1SYXZlbnMsIEEuPC9h
dXRob3I+PGF1dGhvcj5Ccm9lcmluZywgRC4gQy48L2F1dGhvcj48YXV0aG9yPlNjaG5pZXdpbmQs
IEIuPC9hdXRob3I+PC9hdXRob3JzPjwvY29udHJpYnV0b3JzPjxhdXRoLWFkZHJlc3M+RGVwYXJ0
bWVudCBvZiBHZW5lcmFsIFN1cmdlcnkgYW5kIFRob3JhY2ljIFN1cmdlcnksIFVuaXZlcnNpdHkg
SG9zcGl0YWwgU2NobGVzd2lnLUhvbHN0ZWluLCBLaWVsLCBHZXJtYW55LjwvYXV0aC1hZGRyZXNz
Pjx0aXRsZXM+PHRpdGxlPkRyYWluYWdlIG9mIGVzb3BoYWdlYWwgbGVha2FnZSB1c2luZyBlbmRv
c2NvcGljIHZhY3V1bSB0aGVyYXB5OiBhIHByb3NwZWN0aXZlIHBpbG90IHN0dWR5PC90aXRsZT48
c2Vjb25kYXJ5LXRpdGxlPkVuZG9zY29weTwvc2Vjb25kYXJ5LXRpdGxlPjxhbHQtdGl0bGU+RW5k
b3Njb3B5PC9hbHQtdGl0bGU+PC90aXRsZXM+PHBlcmlvZGljYWw+PGZ1bGwtdGl0bGU+RW5kb3Nj
b3B5PC9mdWxsLXRpdGxlPjxhYmJyLTE+RW5kb3Njb3B5PC9hYmJyLTE+PC9wZXJpb2RpY2FsPjxh
bHQtcGVyaW9kaWNhbD48ZnVsbC10aXRsZT5FbmRvc2NvcHk8L2Z1bGwtdGl0bGU+PGFiYnItMT5F
bmRvc2NvcHk8L2FiYnItMT48L2FsdC1wZXJpb2RpY2FsPjxwYWdlcz42OTMtODwvcGFnZXM+PHZv
bHVtZT40Mjwvdm9sdW1lPjxudW1iZXI+OTwvbnVtYmVyPjxrZXl3b3Jkcz48a2V5d29yZD5BZ2Vk
PC9rZXl3b3JkPjxrZXl3b3JkPkFuYXN0b21vc2lzLCBTdXJnaWNhbC8qYWR2ZXJzZSBlZmZlY3Rz
PC9rZXl3b3JkPjxrZXl3b3JkPkRyYWluYWdlLyptZXRob2RzPC9rZXl3b3JkPjxrZXl3b3JkPkVu
ZG9zY29weSwgR2FzdHJvaW50ZXN0aW5hbC8qbWV0aG9kczwva2V5d29yZD48a2V5d29yZD5Fc29w
aGFnZWN0b215LyphZHZlcnNlIGVmZmVjdHM8L2tleXdvcmQ+PGtleXdvcmQ+RXNvcGhhZ3VzLypz
dXJnZXJ5PC9rZXl3b3JkPjxrZXl3b3JkPkZlbWFsZTwva2V5d29yZD48a2V5d29yZD5IdW1hbnM8
L2tleXdvcmQ+PGtleXdvcmQ+TWFsZTwva2V5d29yZD48a2V5d29yZD5NaWRkbGUgQWdlZDwva2V5
d29yZD48a2V5d29yZD5QaWxvdCBQcm9qZWN0czwva2V5d29yZD48a2V5d29yZD5Qb3N0b3BlcmF0
aXZlIENvbXBsaWNhdGlvbnMvKnN1cmdlcnk8L2tleXdvcmQ+PGtleXdvcmQ+UHJvc3BlY3RpdmUg
U3R1ZGllczwva2V5d29yZD48a2V5d29yZD5TdWN0aW9uL21ldGhvZHM8L2tleXdvcmQ+PGtleXdv
cmQ+U3VyZ2ljYWwgU3Bvbmdlczwva2V5d29yZD48a2V5d29yZD5UcmVhdG1lbnQgT3V0Y29tZTwv
a2V5d29yZD48a2V5d29yZD5WYWN1dW08L2tleXdvcmQ+PC9rZXl3b3Jkcz48ZGF0ZXM+PHllYXI+
MjAxMDwveWVhcj48cHViLWRhdGVzPjxkYXRlPlNlcDwvZGF0ZT48L3B1Yi1kYXRlcz48L2RhdGVz
Pjxpc2JuPjE0MzgtODgxMiAoRWxlY3Ryb25pYykmI3hEOzAwMTMtNzI2WCAoTGlua2luZyk8L2lz
Ym4+PGFjY2Vzc2lvbi1udW0+MjA4MDYxNTM8L2FjY2Vzc2lvbi1udW0+PHVybHM+PHJlbGF0ZWQt
dXJscz48dXJsPmh0dHA6Ly93d3cubmNiaS5ubG0ubmloLmdvdi9wdWJtZWQvMjA4MDYxNTM8L3Vy
bD48L3JlbGF0ZWQtdXJscz48L3VybHM+PGVsZWN0cm9uaWMtcmVzb3VyY2UtbnVtPjEwLjEwNTUv
cy0wMDMwLTEyNTU2ODg8L2VsZWN0cm9uaWMtcmVzb3VyY2UtbnVtPjwvcmVjb3JkPjwvQ2l0ZT48
L0VuZE5vdGU+AG==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70" w:tooltip="Ahrens, 2010 #395" w:history="1">
        <w:r w:rsidR="0036706B" w:rsidRPr="0093394A">
          <w:rPr>
            <w:rFonts w:ascii="Book Antiqua" w:hAnsi="Book Antiqua" w:cs="Times"/>
            <w:noProof/>
            <w:vertAlign w:val="superscript"/>
          </w:rPr>
          <w:t>70</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r w:rsidRPr="0093394A">
        <w:rPr>
          <w:rFonts w:ascii="Book Antiqua" w:hAnsi="Book Antiqua" w:cs="Times"/>
        </w:rPr>
        <w:t xml:space="preserve"> </w:t>
      </w:r>
    </w:p>
    <w:p w14:paraId="326DDAF7" w14:textId="77777777" w:rsidR="00151B14" w:rsidRPr="0093394A" w:rsidRDefault="00151B14" w:rsidP="0093394A">
      <w:pPr>
        <w:spacing w:line="360" w:lineRule="auto"/>
        <w:contextualSpacing/>
        <w:jc w:val="both"/>
        <w:rPr>
          <w:rFonts w:ascii="Book Antiqua" w:hAnsi="Book Antiqua" w:cs="Helvetica"/>
          <w:b/>
        </w:rPr>
      </w:pPr>
    </w:p>
    <w:p w14:paraId="06E61071" w14:textId="31A85268" w:rsidR="00294AD6" w:rsidRPr="0093394A" w:rsidRDefault="003C6B5D" w:rsidP="0093394A">
      <w:pPr>
        <w:spacing w:line="360" w:lineRule="auto"/>
        <w:contextualSpacing/>
        <w:jc w:val="both"/>
        <w:rPr>
          <w:rFonts w:ascii="Book Antiqua" w:hAnsi="Book Antiqua" w:cs="Helvetica"/>
          <w:b/>
          <w:i/>
        </w:rPr>
      </w:pPr>
      <w:r w:rsidRPr="0093394A">
        <w:rPr>
          <w:rFonts w:ascii="Book Antiqua" w:hAnsi="Book Antiqua" w:cs="Helvetica"/>
          <w:b/>
          <w:i/>
        </w:rPr>
        <w:t xml:space="preserve">Managing </w:t>
      </w:r>
      <w:r w:rsidR="00E53588" w:rsidRPr="0093394A">
        <w:rPr>
          <w:rFonts w:ascii="Book Antiqua" w:hAnsi="Book Antiqua" w:cs="Helvetica"/>
          <w:b/>
          <w:i/>
        </w:rPr>
        <w:t xml:space="preserve">leaks with </w:t>
      </w:r>
      <w:proofErr w:type="spellStart"/>
      <w:r w:rsidR="00E53588" w:rsidRPr="0093394A">
        <w:rPr>
          <w:rFonts w:ascii="Book Antiqua" w:hAnsi="Book Antiqua" w:cs="Helvetica"/>
          <w:b/>
          <w:i/>
        </w:rPr>
        <w:t>endoscopically</w:t>
      </w:r>
      <w:proofErr w:type="spellEnd"/>
      <w:r w:rsidR="00E53588" w:rsidRPr="0093394A">
        <w:rPr>
          <w:rFonts w:ascii="Book Antiqua" w:hAnsi="Book Antiqua" w:cs="Helvetica"/>
          <w:b/>
          <w:i/>
        </w:rPr>
        <w:t xml:space="preserve"> placed tubes</w:t>
      </w:r>
    </w:p>
    <w:p w14:paraId="06B057FC" w14:textId="133D4674" w:rsidR="00294AD6" w:rsidRPr="0093394A" w:rsidRDefault="003C6B5D" w:rsidP="0093394A">
      <w:pPr>
        <w:spacing w:line="360" w:lineRule="auto"/>
        <w:contextualSpacing/>
        <w:jc w:val="both"/>
        <w:rPr>
          <w:rFonts w:ascii="Book Antiqua" w:hAnsi="Book Antiqua" w:cs="Helvetica"/>
          <w:highlight w:val="green"/>
        </w:rPr>
      </w:pPr>
      <w:r w:rsidRPr="0093394A">
        <w:rPr>
          <w:rFonts w:ascii="Book Antiqua" w:hAnsi="Book Antiqua" w:cs="Helvetica"/>
        </w:rPr>
        <w:t xml:space="preserve">Other strategies for managing leaks from the GI tract without repairing the defect include using the </w:t>
      </w:r>
      <w:r w:rsidR="00144730" w:rsidRPr="0093394A">
        <w:rPr>
          <w:rFonts w:ascii="Book Antiqua" w:hAnsi="Book Antiqua" w:cs="Helvetica"/>
        </w:rPr>
        <w:t>hole</w:t>
      </w:r>
      <w:r w:rsidRPr="0093394A">
        <w:rPr>
          <w:rFonts w:ascii="Book Antiqua" w:hAnsi="Book Antiqua" w:cs="Helvetica"/>
        </w:rPr>
        <w:t xml:space="preserve"> for other therapeutic modalities.</w:t>
      </w:r>
      <w:r w:rsidR="00144730" w:rsidRPr="0093394A">
        <w:rPr>
          <w:rFonts w:ascii="Book Antiqua" w:hAnsi="Book Antiqua" w:cs="Helvetica"/>
        </w:rPr>
        <w:t xml:space="preserve"> Such ‘tube ostomy’ </w:t>
      </w:r>
      <w:r w:rsidR="00144730" w:rsidRPr="0093394A">
        <w:rPr>
          <w:rFonts w:ascii="Book Antiqua" w:hAnsi="Book Antiqua" w:cs="Helvetica"/>
        </w:rPr>
        <w:lastRenderedPageBreak/>
        <w:t>formation is a standard surgical maneuver for difficult perforations in retroperitoneal organs like the colon and duodenum.</w:t>
      </w:r>
      <w:r w:rsidR="004D492C" w:rsidRPr="0093394A">
        <w:rPr>
          <w:rFonts w:ascii="Book Antiqua" w:hAnsi="Book Antiqua" w:cs="Helvetica"/>
        </w:rPr>
        <w:t xml:space="preserve"> </w:t>
      </w:r>
      <w:r w:rsidR="00DB641D" w:rsidRPr="0093394A">
        <w:rPr>
          <w:rFonts w:ascii="Book Antiqua" w:hAnsi="Book Antiqua" w:cs="Helvetica"/>
        </w:rPr>
        <w:t>In p</w:t>
      </w:r>
      <w:r w:rsidRPr="0093394A">
        <w:rPr>
          <w:rFonts w:ascii="Book Antiqua" w:hAnsi="Book Antiqua" w:cs="Helvetica"/>
        </w:rPr>
        <w:t>atient</w:t>
      </w:r>
      <w:r w:rsidR="00DB641D" w:rsidRPr="0093394A">
        <w:rPr>
          <w:rFonts w:ascii="Book Antiqua" w:hAnsi="Book Antiqua" w:cs="Helvetica"/>
        </w:rPr>
        <w:t xml:space="preserve">s who presented with an acutely </w:t>
      </w:r>
      <w:r w:rsidRPr="0093394A">
        <w:rPr>
          <w:rFonts w:ascii="Book Antiqua" w:hAnsi="Book Antiqua" w:cs="Helvetica"/>
        </w:rPr>
        <w:t>dislodged PEG tube</w:t>
      </w:r>
      <w:r w:rsidR="00DB641D" w:rsidRPr="0093394A">
        <w:rPr>
          <w:rFonts w:ascii="Book Antiqua" w:hAnsi="Book Antiqua" w:cs="Helvetica"/>
        </w:rPr>
        <w:t xml:space="preserve"> and a leaking </w:t>
      </w:r>
      <w:proofErr w:type="spellStart"/>
      <w:r w:rsidR="00DB641D" w:rsidRPr="0093394A">
        <w:rPr>
          <w:rFonts w:ascii="Book Antiqua" w:hAnsi="Book Antiqua" w:cs="Helvetica"/>
        </w:rPr>
        <w:t>gastrotomy</w:t>
      </w:r>
      <w:proofErr w:type="spellEnd"/>
      <w:r w:rsidRPr="0093394A">
        <w:rPr>
          <w:rFonts w:ascii="Book Antiqua" w:hAnsi="Book Antiqua" w:cs="Helvetica"/>
        </w:rPr>
        <w:t xml:space="preserve">, the </w:t>
      </w:r>
      <w:r w:rsidR="00DB641D" w:rsidRPr="0093394A">
        <w:rPr>
          <w:rFonts w:ascii="Book Antiqua" w:hAnsi="Book Antiqua" w:cs="Helvetica"/>
        </w:rPr>
        <w:t>defect</w:t>
      </w:r>
      <w:r w:rsidRPr="0093394A">
        <w:rPr>
          <w:rFonts w:ascii="Book Antiqua" w:hAnsi="Book Antiqua" w:cs="Helvetica"/>
        </w:rPr>
        <w:t xml:space="preserve"> </w:t>
      </w:r>
      <w:r w:rsidR="00DB641D" w:rsidRPr="0093394A">
        <w:rPr>
          <w:rFonts w:ascii="Book Antiqua" w:hAnsi="Book Antiqua" w:cs="Helvetica"/>
        </w:rPr>
        <w:t>can be used</w:t>
      </w:r>
      <w:r w:rsidRPr="0093394A">
        <w:rPr>
          <w:rFonts w:ascii="Book Antiqua" w:hAnsi="Book Antiqua" w:cs="Helvetica"/>
        </w:rPr>
        <w:t xml:space="preserve"> to enter the abdominal cavity </w:t>
      </w:r>
      <w:proofErr w:type="spellStart"/>
      <w:r w:rsidRPr="0093394A">
        <w:rPr>
          <w:rFonts w:ascii="Book Antiqua" w:hAnsi="Book Antiqua" w:cs="Helvetica"/>
        </w:rPr>
        <w:t>endoscopically</w:t>
      </w:r>
      <w:proofErr w:type="spellEnd"/>
      <w:r w:rsidRPr="0093394A">
        <w:rPr>
          <w:rFonts w:ascii="Book Antiqua" w:hAnsi="Book Antiqua" w:cs="Helvetica"/>
        </w:rPr>
        <w:t xml:space="preserve">, </w:t>
      </w:r>
      <w:r w:rsidR="00DB641D" w:rsidRPr="0093394A">
        <w:rPr>
          <w:rFonts w:ascii="Book Antiqua" w:hAnsi="Book Antiqua" w:cs="Helvetica"/>
        </w:rPr>
        <w:t>and replace t</w:t>
      </w:r>
      <w:r w:rsidR="00ED666B" w:rsidRPr="0093394A">
        <w:rPr>
          <w:rFonts w:ascii="Book Antiqua" w:hAnsi="Book Antiqua" w:cs="Helvetica"/>
        </w:rPr>
        <w:t xml:space="preserve">he tube correctly, </w:t>
      </w:r>
      <w:r w:rsidR="00DB641D" w:rsidRPr="0093394A">
        <w:rPr>
          <w:rFonts w:ascii="Book Antiqua" w:hAnsi="Book Antiqua" w:cs="Helvetica"/>
        </w:rPr>
        <w:t xml:space="preserve">a so called </w:t>
      </w:r>
      <w:r w:rsidR="00414673">
        <w:rPr>
          <w:rFonts w:ascii="Book Antiqua" w:eastAsia="宋体" w:hAnsi="Book Antiqua" w:cs="Helvetica"/>
          <w:lang w:eastAsia="zh-CN"/>
        </w:rPr>
        <w:t>“</w:t>
      </w:r>
      <w:r w:rsidR="00DB641D" w:rsidRPr="0093394A">
        <w:rPr>
          <w:rFonts w:ascii="Book Antiqua" w:hAnsi="Book Antiqua" w:cs="Helvetica"/>
        </w:rPr>
        <w:t>PEG rescue</w:t>
      </w:r>
      <w:r w:rsidR="00414673">
        <w:rPr>
          <w:rFonts w:ascii="Book Antiqua" w:eastAsia="宋体" w:hAnsi="Book Antiqua" w:cs="Helvetica"/>
          <w:lang w:eastAsia="zh-CN"/>
        </w:rPr>
        <w:t>”</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Marks&lt;/Author&gt;&lt;Year&gt;2007&lt;/Year&gt;&lt;RecNum&gt;587&lt;/RecNum&gt;&lt;DisplayText&gt;&lt;style face="superscript"&gt;[71]&lt;/style&gt;&lt;/DisplayText&gt;&lt;record&gt;&lt;rec-number&gt;587&lt;/rec-number&gt;&lt;foreign-keys&gt;&lt;key app="EN" db-id="tvextfxdyxvrehevffz5229bapfrr0x2dv0r"&gt;587&lt;/key&gt;&lt;/foreign-keys&gt;&lt;ref-type name="Journal Article"&gt;17&lt;/ref-type&gt;&lt;contributors&gt;&lt;authors&gt;&lt;author&gt;Marks, J. M.&lt;/author&gt;&lt;author&gt;Ponsky, J. L.&lt;/author&gt;&lt;author&gt;Pearl, J. P.&lt;/author&gt;&lt;author&gt;McGee, M. F.&lt;/author&gt;&lt;/authors&gt;&lt;/contributors&gt;&lt;auth-address&gt;Department of Surgery, Case Medical Center, Case Western Reserve University, 11100 Euclid Avenue, Cleveland, OH 44106, USA. jeffrey.marks@uhhospitals.org&lt;/auth-address&gt;&lt;titles&gt;&lt;title&gt;PEG &amp;quot;Rescue&amp;quot;: a practical NOTES technique&lt;/title&gt;&lt;secondary-title&gt;Surg Endosc&lt;/secondary-title&gt;&lt;alt-title&gt;Surgical endoscopy&lt;/alt-title&gt;&lt;/titles&gt;&lt;periodical&gt;&lt;full-title&gt;Surg Endosc&lt;/full-title&gt;&lt;abbr-1&gt;Surgical endoscopy&lt;/abbr-1&gt;&lt;/periodical&gt;&lt;alt-periodical&gt;&lt;full-title&gt;Surg Endosc&lt;/full-title&gt;&lt;abbr-1&gt;Surgical endoscopy&lt;/abbr-1&gt;&lt;/alt-periodical&gt;&lt;pages&gt;816-9&lt;/pages&gt;&lt;volume&gt;21&lt;/volume&gt;&lt;number&gt;5&lt;/number&gt;&lt;keywords&gt;&lt;keyword&gt;Aged&lt;/keyword&gt;&lt;keyword&gt;Endoscopy, Gastrointestinal/*methods&lt;/keyword&gt;&lt;keyword&gt;Enteral Nutrition/*adverse effects&lt;/keyword&gt;&lt;keyword&gt;Foreign-Body Migration/pathology/radiography/*surgery&lt;/keyword&gt;&lt;keyword&gt;Gastrostomy/*methods&lt;/keyword&gt;&lt;keyword&gt;Humans&lt;/keyword&gt;&lt;keyword&gt;Laparoscopy&lt;/keyword&gt;&lt;keyword&gt;Male&lt;/keyword&gt;&lt;keyword&gt;Radiography, Abdominal&lt;/keyword&gt;&lt;keyword&gt;*Salvage Therapy&lt;/keyword&gt;&lt;/keywords&gt;&lt;dates&gt;&lt;year&gt;2007&lt;/year&gt;&lt;pub-dates&gt;&lt;date&gt;May&lt;/date&gt;&lt;/pub-dates&gt;&lt;/dates&gt;&lt;isbn&gt;1432-2218 (Electronic)&amp;#xD;0930-2794 (Linking)&lt;/isbn&gt;&lt;accession-num&gt;17404790&lt;/accession-num&gt;&lt;urls&gt;&lt;related-urls&gt;&lt;url&gt;http://www.ncbi.nlm.nih.gov/pubmed/17404790&lt;/url&gt;&lt;/related-urls&gt;&lt;/urls&gt;&lt;electronic-resource-num&gt;10.1007/s00464-007-9361-2&lt;/electronic-resource-num&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71" w:tooltip="Marks, 2007 #587" w:history="1">
        <w:r w:rsidR="0036706B" w:rsidRPr="0093394A">
          <w:rPr>
            <w:rFonts w:ascii="Book Antiqua" w:hAnsi="Book Antiqua" w:cs="Helvetica"/>
            <w:noProof/>
            <w:vertAlign w:val="superscript"/>
          </w:rPr>
          <w:t>71</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Pr="0093394A">
        <w:rPr>
          <w:rFonts w:ascii="Book Antiqua" w:hAnsi="Book Antiqua" w:cs="Helvetica"/>
        </w:rPr>
        <w:t>.</w:t>
      </w:r>
      <w:r w:rsidR="004D492C" w:rsidRPr="0093394A">
        <w:rPr>
          <w:rFonts w:ascii="Book Antiqua" w:hAnsi="Book Antiqua" w:cs="Helvetica"/>
        </w:rPr>
        <w:t xml:space="preserve"> </w:t>
      </w:r>
      <w:r w:rsidR="00DB641D" w:rsidRPr="0093394A">
        <w:rPr>
          <w:rFonts w:ascii="Book Antiqua" w:hAnsi="Book Antiqua" w:cs="Helvetica"/>
        </w:rPr>
        <w:t xml:space="preserve">We recently published a similar technique in a </w:t>
      </w:r>
      <w:r w:rsidR="006D70BB" w:rsidRPr="0093394A">
        <w:rPr>
          <w:rFonts w:ascii="Book Antiqua" w:hAnsi="Book Antiqua" w:cs="Helvetica"/>
        </w:rPr>
        <w:t>patie</w:t>
      </w:r>
      <w:r w:rsidR="00ED666B" w:rsidRPr="0093394A">
        <w:rPr>
          <w:rFonts w:ascii="Book Antiqua" w:hAnsi="Book Antiqua" w:cs="Helvetica"/>
        </w:rPr>
        <w:t>nt with a</w:t>
      </w:r>
      <w:r w:rsidR="006D70BB" w:rsidRPr="0093394A">
        <w:rPr>
          <w:rFonts w:ascii="Book Antiqua" w:hAnsi="Book Antiqua" w:cs="Helvetica"/>
        </w:rPr>
        <w:t xml:space="preserve"> </w:t>
      </w:r>
      <w:r w:rsidR="00DB641D" w:rsidRPr="0093394A">
        <w:rPr>
          <w:rFonts w:ascii="Book Antiqua" w:hAnsi="Book Antiqua" w:cs="Helvetica"/>
        </w:rPr>
        <w:t xml:space="preserve">dislodged </w:t>
      </w:r>
      <w:proofErr w:type="spellStart"/>
      <w:r w:rsidR="006D70BB" w:rsidRPr="0093394A">
        <w:rPr>
          <w:rFonts w:ascii="Book Antiqua" w:hAnsi="Book Antiqua" w:cs="Helvetica"/>
        </w:rPr>
        <w:t>esophagostom</w:t>
      </w:r>
      <w:r w:rsidR="00DB641D" w:rsidRPr="0093394A">
        <w:rPr>
          <w:rFonts w:ascii="Book Antiqua" w:hAnsi="Book Antiqua" w:cs="Helvetica"/>
        </w:rPr>
        <w:t>y</w:t>
      </w:r>
      <w:proofErr w:type="spellEnd"/>
      <w:r w:rsidR="00DB641D" w:rsidRPr="0093394A">
        <w:rPr>
          <w:rFonts w:ascii="Book Antiqua" w:hAnsi="Book Antiqua" w:cs="Helvetica"/>
        </w:rPr>
        <w:t xml:space="preserve"> tube</w:t>
      </w:r>
      <w:r w:rsidR="006D70BB" w:rsidRPr="0093394A">
        <w:rPr>
          <w:rFonts w:ascii="Book Antiqua" w:hAnsi="Book Antiqua" w:cs="Helvetica"/>
        </w:rPr>
        <w:t>.</w:t>
      </w:r>
      <w:r w:rsidR="004D492C" w:rsidRPr="0093394A">
        <w:rPr>
          <w:rFonts w:ascii="Book Antiqua" w:hAnsi="Book Antiqua" w:cs="Helvetica"/>
        </w:rPr>
        <w:t xml:space="preserve"> </w:t>
      </w:r>
      <w:r w:rsidR="006D70BB" w:rsidRPr="0093394A">
        <w:rPr>
          <w:rFonts w:ascii="Book Antiqua" w:hAnsi="Book Antiqua" w:cs="Helvetica"/>
        </w:rPr>
        <w:t xml:space="preserve">By passing a wire from the cutaneous opening at the skin, securing this wire in the esophagus </w:t>
      </w:r>
      <w:proofErr w:type="spellStart"/>
      <w:r w:rsidR="006D70BB" w:rsidRPr="0093394A">
        <w:rPr>
          <w:rFonts w:ascii="Book Antiqua" w:hAnsi="Book Antiqua" w:cs="Helvetica"/>
        </w:rPr>
        <w:t>endoscopically</w:t>
      </w:r>
      <w:proofErr w:type="spellEnd"/>
      <w:r w:rsidR="006D70BB" w:rsidRPr="0093394A">
        <w:rPr>
          <w:rFonts w:ascii="Book Antiqua" w:hAnsi="Book Antiqua" w:cs="Helvetica"/>
        </w:rPr>
        <w:t xml:space="preserve">, and drawing the wire out through the patients mouth, a new </w:t>
      </w:r>
      <w:proofErr w:type="spellStart"/>
      <w:r w:rsidR="006D70BB" w:rsidRPr="0093394A">
        <w:rPr>
          <w:rFonts w:ascii="Book Antiqua" w:hAnsi="Book Antiqua" w:cs="Helvetica"/>
        </w:rPr>
        <w:t>esophagostomy</w:t>
      </w:r>
      <w:proofErr w:type="spellEnd"/>
      <w:r w:rsidR="006D70BB" w:rsidRPr="0093394A">
        <w:rPr>
          <w:rFonts w:ascii="Book Antiqua" w:hAnsi="Book Antiqua" w:cs="Helvetica"/>
        </w:rPr>
        <w:t xml:space="preserve"> tube could be placed without any further surgical intervention</w:t>
      </w:r>
      <w:r w:rsidR="00957787" w:rsidRPr="0093394A">
        <w:rPr>
          <w:rFonts w:ascii="Book Antiqua" w:hAnsi="Book Antiqua" w:cs="Helvetica"/>
        </w:rPr>
        <w:fldChar w:fldCharType="begin"/>
      </w:r>
      <w:r w:rsidR="0036706B" w:rsidRPr="0093394A">
        <w:rPr>
          <w:rFonts w:ascii="Book Antiqua" w:hAnsi="Book Antiqua" w:cs="Helvetica"/>
        </w:rPr>
        <w:instrText xml:space="preserve"> ADDIN EN.CITE &lt;EndNote&gt;&lt;Cite&gt;&lt;Author&gt;Juza R. M.&lt;/Author&gt;&lt;Year&gt;2014&lt;/Year&gt;&lt;RecNum&gt;589&lt;/RecNum&gt;&lt;DisplayText&gt;&lt;style face="superscript"&gt;[72]&lt;/style&gt;&lt;/DisplayText&gt;&lt;record&gt;&lt;rec-number&gt;589&lt;/rec-number&gt;&lt;foreign-keys&gt;&lt;key app="EN" db-id="tvextfxdyxvrehevffz5229bapfrr0x2dv0r"&gt;589&lt;/key&gt;&lt;/foreign-keys&gt;&lt;ref-type name="Unpublished Work"&gt;34&lt;/ref-type&gt;&lt;contributors&gt;&lt;authors&gt;&lt;author&gt;Juza R. M., Tran T. T., Pauli E. M.&lt;/author&gt;&lt;/authors&gt;&lt;secondary-authors&gt;&lt;author&gt;Gastointestinal Endoscopy&lt;/author&gt;&lt;/secondary-authors&gt;&lt;/contributors&gt;&lt;titles&gt;&lt;title&gt;Endoscopic rescue of dislodged trans-abdominal decompressive esophagostomy tube.&lt;/title&gt;&lt;secondary-title&gt;In Press&lt;/secondary-title&gt;&lt;/titles&gt;&lt;dates&gt;&lt;year&gt;2014&lt;/year&gt;&lt;/dates&gt;&lt;urls&gt;&lt;/urls&gt;&lt;/record&gt;&lt;/Cite&gt;&lt;/EndNote&gt;</w:instrText>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72" w:tooltip="Juza R. M., 2014 #589" w:history="1">
        <w:r w:rsidR="0036706B" w:rsidRPr="0093394A">
          <w:rPr>
            <w:rFonts w:ascii="Book Antiqua" w:hAnsi="Book Antiqua" w:cs="Helvetica"/>
            <w:noProof/>
            <w:vertAlign w:val="superscript"/>
          </w:rPr>
          <w:t>72</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6D70BB" w:rsidRPr="0093394A">
        <w:rPr>
          <w:rFonts w:ascii="Book Antiqua" w:hAnsi="Book Antiqua" w:cs="Helvetica"/>
        </w:rPr>
        <w:t>.</w:t>
      </w:r>
      <w:r w:rsidR="004D492C" w:rsidRPr="0093394A">
        <w:rPr>
          <w:rFonts w:ascii="Book Antiqua" w:hAnsi="Book Antiqua" w:cs="Helvetica"/>
        </w:rPr>
        <w:t xml:space="preserve"> </w:t>
      </w:r>
      <w:r w:rsidR="006D70BB" w:rsidRPr="0093394A">
        <w:rPr>
          <w:rFonts w:ascii="Book Antiqua" w:hAnsi="Book Antiqua" w:cs="Helvetica"/>
        </w:rPr>
        <w:t xml:space="preserve">Both of these examples illustrate the ability of the </w:t>
      </w:r>
      <w:proofErr w:type="spellStart"/>
      <w:r w:rsidR="006D70BB" w:rsidRPr="0093394A">
        <w:rPr>
          <w:rFonts w:ascii="Book Antiqua" w:hAnsi="Book Antiqua" w:cs="Helvetica"/>
        </w:rPr>
        <w:t>endoscopist</w:t>
      </w:r>
      <w:proofErr w:type="spellEnd"/>
      <w:r w:rsidR="006D70BB" w:rsidRPr="0093394A">
        <w:rPr>
          <w:rFonts w:ascii="Book Antiqua" w:hAnsi="Book Antiqua" w:cs="Helvetica"/>
        </w:rPr>
        <w:t xml:space="preserve"> to use established techniques to </w:t>
      </w:r>
      <w:proofErr w:type="spellStart"/>
      <w:r w:rsidR="006D70BB" w:rsidRPr="0093394A">
        <w:rPr>
          <w:rFonts w:ascii="Book Antiqua" w:hAnsi="Book Antiqua" w:cs="Helvetica"/>
        </w:rPr>
        <w:t>endoscopically</w:t>
      </w:r>
      <w:proofErr w:type="spellEnd"/>
      <w:r w:rsidR="006D70BB" w:rsidRPr="0093394A">
        <w:rPr>
          <w:rFonts w:ascii="Book Antiqua" w:hAnsi="Book Antiqua" w:cs="Helvetica"/>
        </w:rPr>
        <w:t xml:space="preserve"> manage what would traditionally be managed surgically.</w:t>
      </w:r>
    </w:p>
    <w:p w14:paraId="51AB59A6" w14:textId="77777777" w:rsidR="00294AD6" w:rsidRPr="0093394A" w:rsidRDefault="00294AD6" w:rsidP="0093394A">
      <w:pPr>
        <w:spacing w:line="360" w:lineRule="auto"/>
        <w:contextualSpacing/>
        <w:jc w:val="both"/>
        <w:rPr>
          <w:rFonts w:ascii="Book Antiqua" w:hAnsi="Book Antiqua" w:cs="Helvetica"/>
          <w:b/>
        </w:rPr>
      </w:pPr>
    </w:p>
    <w:p w14:paraId="52DD04BF" w14:textId="6052FD80" w:rsidR="006B270D" w:rsidRPr="0093394A" w:rsidRDefault="00E14ED3" w:rsidP="0093394A">
      <w:pPr>
        <w:spacing w:line="360" w:lineRule="auto"/>
        <w:contextualSpacing/>
        <w:jc w:val="both"/>
        <w:rPr>
          <w:rFonts w:ascii="Book Antiqua" w:hAnsi="Book Antiqua" w:cs="Helvetica"/>
          <w:b/>
          <w:i/>
        </w:rPr>
      </w:pPr>
      <w:r w:rsidRPr="0093394A">
        <w:rPr>
          <w:rFonts w:ascii="Book Antiqua" w:hAnsi="Book Antiqua" w:cs="Helvetica"/>
          <w:b/>
          <w:i/>
        </w:rPr>
        <w:t xml:space="preserve">Over </w:t>
      </w:r>
      <w:r w:rsidR="00E53588" w:rsidRPr="0093394A">
        <w:rPr>
          <w:rFonts w:ascii="Book Antiqua" w:hAnsi="Book Antiqua" w:cs="Helvetica"/>
          <w:b/>
          <w:i/>
        </w:rPr>
        <w:t>the scope clips</w:t>
      </w:r>
    </w:p>
    <w:p w14:paraId="6003C698" w14:textId="77777777" w:rsidR="00E53588" w:rsidRPr="0093394A" w:rsidRDefault="00DC175E" w:rsidP="0093394A">
      <w:pPr>
        <w:spacing w:line="360" w:lineRule="auto"/>
        <w:contextualSpacing/>
        <w:jc w:val="both"/>
        <w:rPr>
          <w:rFonts w:ascii="Book Antiqua" w:eastAsia="宋体" w:hAnsi="Book Antiqua" w:cs="Helvetica"/>
          <w:lang w:eastAsia="zh-CN"/>
        </w:rPr>
      </w:pPr>
      <w:r w:rsidRPr="0093394A">
        <w:rPr>
          <w:rFonts w:ascii="Book Antiqua" w:hAnsi="Book Antiqua" w:cs="Helvetica"/>
        </w:rPr>
        <w:t>O</w:t>
      </w:r>
      <w:r w:rsidR="009F750C" w:rsidRPr="0093394A">
        <w:rPr>
          <w:rFonts w:ascii="Book Antiqua" w:hAnsi="Book Antiqua" w:cs="Helvetica"/>
        </w:rPr>
        <w:t xml:space="preserve">ver the </w:t>
      </w:r>
      <w:r w:rsidRPr="0093394A">
        <w:rPr>
          <w:rFonts w:ascii="Book Antiqua" w:hAnsi="Book Antiqua" w:cs="Helvetica"/>
        </w:rPr>
        <w:t xml:space="preserve">scope clips </w:t>
      </w:r>
      <w:r w:rsidR="009F750C" w:rsidRPr="0093394A">
        <w:rPr>
          <w:rFonts w:ascii="Book Antiqua" w:hAnsi="Book Antiqua" w:cs="Helvetica"/>
        </w:rPr>
        <w:t>(</w:t>
      </w:r>
      <w:r w:rsidRPr="0093394A">
        <w:rPr>
          <w:rFonts w:ascii="Book Antiqua" w:hAnsi="Book Antiqua" w:cs="Helvetica"/>
        </w:rPr>
        <w:t>OTSC</w:t>
      </w:r>
      <w:r w:rsidR="00ED666B" w:rsidRPr="0093394A">
        <w:rPr>
          <w:rFonts w:ascii="Book Antiqua" w:hAnsi="Book Antiqua" w:cs="Helvetica"/>
        </w:rPr>
        <w:t>) (</w:t>
      </w:r>
      <w:proofErr w:type="spellStart"/>
      <w:r w:rsidR="009F750C" w:rsidRPr="0093394A">
        <w:rPr>
          <w:rFonts w:ascii="Book Antiqua" w:hAnsi="Book Antiqua" w:cs="Helvetica"/>
        </w:rPr>
        <w:t>Ovesc</w:t>
      </w:r>
      <w:r w:rsidRPr="0093394A">
        <w:rPr>
          <w:rFonts w:ascii="Book Antiqua" w:hAnsi="Book Antiqua" w:cs="Helvetica"/>
        </w:rPr>
        <w:t>o</w:t>
      </w:r>
      <w:proofErr w:type="spellEnd"/>
      <w:r w:rsidRPr="0093394A">
        <w:rPr>
          <w:rFonts w:ascii="Book Antiqua" w:hAnsi="Book Antiqua" w:cs="Helvetica"/>
        </w:rPr>
        <w:t xml:space="preserve"> Endoscopy, Tubingen, Germany and Padlock, </w:t>
      </w:r>
      <w:proofErr w:type="spellStart"/>
      <w:r w:rsidR="009E5E45" w:rsidRPr="0093394A">
        <w:rPr>
          <w:rFonts w:ascii="Book Antiqua" w:hAnsi="Book Antiqua" w:cs="Helvetica"/>
        </w:rPr>
        <w:t>Aponos</w:t>
      </w:r>
      <w:proofErr w:type="spellEnd"/>
      <w:r w:rsidR="009E5E45" w:rsidRPr="0093394A">
        <w:rPr>
          <w:rFonts w:ascii="Book Antiqua" w:hAnsi="Book Antiqua" w:cs="Helvetica"/>
        </w:rPr>
        <w:t xml:space="preserve"> Medical, Kingston, NH) </w:t>
      </w:r>
      <w:r w:rsidR="009F750C" w:rsidRPr="0093394A">
        <w:rPr>
          <w:rFonts w:ascii="Book Antiqua" w:hAnsi="Book Antiqua" w:cs="Helvetica"/>
        </w:rPr>
        <w:t>have</w:t>
      </w:r>
      <w:r w:rsidRPr="0093394A">
        <w:rPr>
          <w:rFonts w:ascii="Book Antiqua" w:hAnsi="Book Antiqua" w:cs="Helvetica"/>
        </w:rPr>
        <w:t xml:space="preserve"> gained popularity for the closure of GI track defects</w:t>
      </w:r>
      <w:r w:rsidR="009E5E45" w:rsidRPr="0093394A">
        <w:rPr>
          <w:rFonts w:ascii="Book Antiqua" w:hAnsi="Book Antiqua" w:cs="Helvetica"/>
        </w:rPr>
        <w:t>.</w:t>
      </w:r>
      <w:r w:rsidR="004D492C" w:rsidRPr="0093394A">
        <w:rPr>
          <w:rFonts w:ascii="Book Antiqua" w:hAnsi="Book Antiqua" w:cs="Helvetica"/>
        </w:rPr>
        <w:t xml:space="preserve"> </w:t>
      </w:r>
      <w:r w:rsidRPr="0093394A">
        <w:rPr>
          <w:rFonts w:ascii="Book Antiqua" w:hAnsi="Book Antiqua" w:cs="Helvetica"/>
        </w:rPr>
        <w:t>Their ease of use, large capacity caps and short learning curve are the factors responsible for their surge in use.</w:t>
      </w:r>
    </w:p>
    <w:p w14:paraId="396DFC89" w14:textId="77777777" w:rsidR="00E53588" w:rsidRPr="0093394A" w:rsidRDefault="009E5E45" w:rsidP="0093394A">
      <w:pPr>
        <w:spacing w:line="360" w:lineRule="auto"/>
        <w:ind w:firstLineChars="200" w:firstLine="480"/>
        <w:contextualSpacing/>
        <w:jc w:val="both"/>
        <w:rPr>
          <w:rFonts w:ascii="Book Antiqua" w:eastAsia="宋体" w:hAnsi="Book Antiqua" w:cs="Helvetica"/>
          <w:lang w:eastAsia="zh-CN"/>
        </w:rPr>
      </w:pPr>
      <w:proofErr w:type="spellStart"/>
      <w:r w:rsidRPr="0093394A">
        <w:rPr>
          <w:rFonts w:ascii="Book Antiqua" w:hAnsi="Book Antiqua" w:cs="Helvetica"/>
        </w:rPr>
        <w:t>Ovesco</w:t>
      </w:r>
      <w:proofErr w:type="spellEnd"/>
      <w:r w:rsidRPr="0093394A">
        <w:rPr>
          <w:rFonts w:ascii="Book Antiqua" w:hAnsi="Book Antiqua" w:cs="Helvetica"/>
        </w:rPr>
        <w:t xml:space="preserve"> OTSC</w:t>
      </w:r>
      <w:r w:rsidR="009F750C" w:rsidRPr="0093394A">
        <w:rPr>
          <w:rFonts w:ascii="Book Antiqua" w:hAnsi="Book Antiqua" w:cs="Helvetica"/>
        </w:rPr>
        <w:t xml:space="preserve"> are made of elastic, biocompatible </w:t>
      </w:r>
      <w:proofErr w:type="spellStart"/>
      <w:r w:rsidR="009F750C" w:rsidRPr="0093394A">
        <w:rPr>
          <w:rFonts w:ascii="Book Antiqua" w:hAnsi="Book Antiqua" w:cs="Helvetica"/>
        </w:rPr>
        <w:t>nitinol</w:t>
      </w:r>
      <w:proofErr w:type="spellEnd"/>
      <w:r w:rsidR="009F750C" w:rsidRPr="0093394A">
        <w:rPr>
          <w:rFonts w:ascii="Book Antiqua" w:hAnsi="Book Antiqua" w:cs="Helvetica"/>
        </w:rPr>
        <w:t xml:space="preserve"> and are capable of full thickness closure of defects measuring 2</w:t>
      </w:r>
      <w:r w:rsidR="00E53588" w:rsidRPr="0093394A">
        <w:rPr>
          <w:rFonts w:ascii="Book Antiqua" w:eastAsia="宋体" w:hAnsi="Book Antiqua" w:cs="Helvetica"/>
          <w:lang w:eastAsia="zh-CN"/>
        </w:rPr>
        <w:t xml:space="preserve"> </w:t>
      </w:r>
      <w:r w:rsidR="009F750C" w:rsidRPr="0093394A">
        <w:rPr>
          <w:rFonts w:ascii="Book Antiqua" w:hAnsi="Book Antiqua" w:cs="Helvetica"/>
        </w:rPr>
        <w:t>cm in diameter</w:t>
      </w:r>
      <w:r w:rsidR="00957787" w:rsidRPr="0093394A">
        <w:rPr>
          <w:rFonts w:ascii="Book Antiqua" w:hAnsi="Book Antiqua" w:cs="Helvetica"/>
        </w:rPr>
        <w:fldChar w:fldCharType="begin">
          <w:fldData xml:space="preserve">PEVuZE5vdGU+PENpdGU+PEF1dGhvcj5BbCBHaG9zc2Fpbmk8L0F1dGhvcj48WWVhcj4yMDE0PC9Z
ZWFyPjxSZWNOdW0+Mzc4PC9SZWNOdW0+PERpc3BsYXlUZXh0PjxzdHlsZSBmYWNlPSJzdXBlcnNj
cmlwdCI+WzczXTwvc3R5bGU+PC9EaXNwbGF5VGV4dD48cmVjb3JkPjxyZWMtbnVtYmVyPjM3ODwv
cmVjLW51bWJlcj48Zm9yZWlnbi1rZXlzPjxrZXkgYXBwPSJFTiIgZGItaWQ9InR2ZXh0ZnhkeXh2
cmVoZXZmZno1MjI5YmFwZnJyMHgyZHYwciI+Mzc4PC9rZXk+PC9mb3JlaWduLWtleXM+PHJlZi10
eXBlIG5hbWU9IkpvdXJuYWwgQXJ0aWNsZSI+MTc8L3JlZi10eXBlPjxjb250cmlidXRvcnM+PGF1
dGhvcnM+PGF1dGhvcj5BbCBHaG9zc2FpbmksIE4uPC9hdXRob3I+PGF1dGhvcj5MdWNpZGFybWUs
IEQuPC9hdXRob3I+PGF1dGhvcj5CdWxvaXMsIFAuPC9hdXRob3I+PC9hdXRob3JzPjwvY29udHJp
YnV0b3JzPjxhdXRoLWFkZHJlc3M+RGVwYXJ0bWVudCBvZiBEaWdlc3RpdmUgRGlzZWFzZXMsIFVu
aXZlcnNpdHkgTm9yZCBkZSBGcmFuY2UsIExpbGxlLCBGcmFuY2UuJiN4RDtIb3BpdGFsIFByaXZl
IExhIExvdXZpZXJlLCBHZW5lcmFsZSBkZSBTYW50ZSwgTGlsbGUsIEZyYW5jZS4gRWxlY3Ryb25p
YyBhZGRyZXNzOiBwaGlsaXBwZWJ1bG9pc0B5YWhvby5mci48L2F1dGgtYWRkcmVzcz48dGl0bGVz
Pjx0aXRsZT5FbmRvc2NvcGljIHRyZWF0bWVudCBvZiBpYXRyb2dlbmljIGdhc3Ryb2ludGVzdGlu
YWwgcGVyZm9yYXRpb25zOiBhbiBvdmVydmlld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k1LTIwMzwvcGFnZXM+PHZv
bHVtZT40Njwvdm9sdW1lPjxudW1iZXI+MzwvbnVtYmVyPjxrZXl3b3Jkcz48a2V5d29yZD5BZGhl
c2l2ZXMvdGhlcmFwZXV0aWMgdXNlPC9rZXl3b3JkPjxrZXl3b3JkPipBbnRpYmlvdGljIFByb3Bo
eWxheGlzPC9rZXl3b3JkPjxrZXl3b3JkPkVuZG9zY29weSwgRGlnZXN0aXZlIFN5c3RlbS9hZHZl
cnNlIGVmZmVjdHMvKm1ldGhvZHM8L2tleXdvcmQ+PGtleXdvcmQ+RXNvcGhhZ2VhbCBQZXJmb3Jh
dGlvbi9ldGlvbG9neS8qc3VyZ2VyeTwva2V5d29yZD48a2V5d29yZD5IdW1hbnM8L2tleXdvcmQ+
PGtleXdvcmQ+SWF0cm9nZW5pYyBEaXNlYXNlPC9rZXl3b3JkPjxrZXl3b3JkPkludGVzdGluYWwg
UGVyZm9yYXRpb24vZXRpb2xvZ3kvKnN1cmdlcnk8L2tleXdvcmQ+PGtleXdvcmQ+U3RlbnRzPC9r
ZXl3b3JkPjxrZXl3b3JkPlN0b21hY2ggRGlzZWFzZXMvZXRpb2xvZ3kvKnN1cmdlcnk8L2tleXdv
cmQ+PGtleXdvcmQ+U3VyZ2ljYWwgSW5zdHJ1bWVudHM8L2tleXdvcmQ+PC9rZXl3b3Jkcz48ZGF0
ZXM+PHllYXI+MjAxNDwveWVhcj48cHViLWRhdGVzPjxkYXRlPk1hcjwvZGF0ZT48L3B1Yi1kYXRl
cz48L2RhdGVzPjxpc2JuPjE4NzgtMzU2MiAoRWxlY3Ryb25pYykmI3hEOzE1OTAtODY1OCAoTGlu
a2luZyk8L2lzYm4+PGFjY2Vzc2lvbi1udW0+MjQyMTA5OTE8L2FjY2Vzc2lvbi1udW0+PHVybHM+
PHJlbGF0ZWQtdXJscz48dXJsPmh0dHA6Ly93d3cubmNiaS5ubG0ubmloLmdvdi9wdWJtZWQvMjQy
MTA5OTE8L3VybD48L3JlbGF0ZWQtdXJscz48L3VybHM+PGVsZWN0cm9uaWMtcmVzb3VyY2UtbnVt
PjEwLjEwMTYvai5kbGQuMjAxMy4wOS4wMjQ8L2VsZWN0cm9uaWMtcmVzb3VyY2UtbnVtPjwvcmVj
b3JkPjwvQ2l0ZT48L0VuZE5vdGU+
</w:fldData>
        </w:fldChar>
      </w:r>
      <w:r w:rsidR="0036706B" w:rsidRPr="0093394A">
        <w:rPr>
          <w:rFonts w:ascii="Book Antiqua" w:hAnsi="Book Antiqua" w:cs="Helvetica"/>
        </w:rPr>
        <w:instrText xml:space="preserve"> ADDIN EN.CITE </w:instrText>
      </w:r>
      <w:r w:rsidR="0036706B" w:rsidRPr="0093394A">
        <w:rPr>
          <w:rFonts w:ascii="Book Antiqua" w:hAnsi="Book Antiqua" w:cs="Helvetica"/>
        </w:rPr>
        <w:fldChar w:fldCharType="begin">
          <w:fldData xml:space="preserve">PEVuZE5vdGU+PENpdGU+PEF1dGhvcj5BbCBHaG9zc2Fpbmk8L0F1dGhvcj48WWVhcj4yMDE0PC9Z
ZWFyPjxSZWNOdW0+Mzc4PC9SZWNOdW0+PERpc3BsYXlUZXh0PjxzdHlsZSBmYWNlPSJzdXBlcnNj
cmlwdCI+WzczXTwvc3R5bGU+PC9EaXNwbGF5VGV4dD48cmVjb3JkPjxyZWMtbnVtYmVyPjM3ODwv
cmVjLW51bWJlcj48Zm9yZWlnbi1rZXlzPjxrZXkgYXBwPSJFTiIgZGItaWQ9InR2ZXh0ZnhkeXh2
cmVoZXZmZno1MjI5YmFwZnJyMHgyZHYwciI+Mzc4PC9rZXk+PC9mb3JlaWduLWtleXM+PHJlZi10
eXBlIG5hbWU9IkpvdXJuYWwgQXJ0aWNsZSI+MTc8L3JlZi10eXBlPjxjb250cmlidXRvcnM+PGF1
dGhvcnM+PGF1dGhvcj5BbCBHaG9zc2FpbmksIE4uPC9hdXRob3I+PGF1dGhvcj5MdWNpZGFybWUs
IEQuPC9hdXRob3I+PGF1dGhvcj5CdWxvaXMsIFAuPC9hdXRob3I+PC9hdXRob3JzPjwvY29udHJp
YnV0b3JzPjxhdXRoLWFkZHJlc3M+RGVwYXJ0bWVudCBvZiBEaWdlc3RpdmUgRGlzZWFzZXMsIFVu
aXZlcnNpdHkgTm9yZCBkZSBGcmFuY2UsIExpbGxlLCBGcmFuY2UuJiN4RDtIb3BpdGFsIFByaXZl
IExhIExvdXZpZXJlLCBHZW5lcmFsZSBkZSBTYW50ZSwgTGlsbGUsIEZyYW5jZS4gRWxlY3Ryb25p
YyBhZGRyZXNzOiBwaGlsaXBwZWJ1bG9pc0B5YWhvby5mci48L2F1dGgtYWRkcmVzcz48dGl0bGVz
Pjx0aXRsZT5FbmRvc2NvcGljIHRyZWF0bWVudCBvZiBpYXRyb2dlbmljIGdhc3Ryb2ludGVzdGlu
YWwgcGVyZm9yYXRpb25zOiBhbiBvdmVydmlld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k1LTIwMzwvcGFnZXM+PHZv
bHVtZT40Njwvdm9sdW1lPjxudW1iZXI+MzwvbnVtYmVyPjxrZXl3b3Jkcz48a2V5d29yZD5BZGhl
c2l2ZXMvdGhlcmFwZXV0aWMgdXNlPC9rZXl3b3JkPjxrZXl3b3JkPipBbnRpYmlvdGljIFByb3Bo
eWxheGlzPC9rZXl3b3JkPjxrZXl3b3JkPkVuZG9zY29weSwgRGlnZXN0aXZlIFN5c3RlbS9hZHZl
cnNlIGVmZmVjdHMvKm1ldGhvZHM8L2tleXdvcmQ+PGtleXdvcmQ+RXNvcGhhZ2VhbCBQZXJmb3Jh
dGlvbi9ldGlvbG9neS8qc3VyZ2VyeTwva2V5d29yZD48a2V5d29yZD5IdW1hbnM8L2tleXdvcmQ+
PGtleXdvcmQ+SWF0cm9nZW5pYyBEaXNlYXNlPC9rZXl3b3JkPjxrZXl3b3JkPkludGVzdGluYWwg
UGVyZm9yYXRpb24vZXRpb2xvZ3kvKnN1cmdlcnk8L2tleXdvcmQ+PGtleXdvcmQ+U3RlbnRzPC9r
ZXl3b3JkPjxrZXl3b3JkPlN0b21hY2ggRGlzZWFzZXMvZXRpb2xvZ3kvKnN1cmdlcnk8L2tleXdv
cmQ+PGtleXdvcmQ+U3VyZ2ljYWwgSW5zdHJ1bWVudHM8L2tleXdvcmQ+PC9rZXl3b3Jkcz48ZGF0
ZXM+PHllYXI+MjAxNDwveWVhcj48cHViLWRhdGVzPjxkYXRlPk1hcjwvZGF0ZT48L3B1Yi1kYXRl
cz48L2RhdGVzPjxpc2JuPjE4NzgtMzU2MiAoRWxlY3Ryb25pYykmI3hEOzE1OTAtODY1OCAoTGlu
a2luZyk8L2lzYm4+PGFjY2Vzc2lvbi1udW0+MjQyMTA5OTE8L2FjY2Vzc2lvbi1udW0+PHVybHM+
PHJlbGF0ZWQtdXJscz48dXJsPmh0dHA6Ly93d3cubmNiaS5ubG0ubmloLmdvdi9wdWJtZWQvMjQy
MTA5OTE8L3VybD48L3JlbGF0ZWQtdXJscz48L3VybHM+PGVsZWN0cm9uaWMtcmVzb3VyY2UtbnVt
PjEwLjEwMTYvai5kbGQuMjAxMy4wOS4wMjQ8L2VsZWN0cm9uaWMtcmVzb3VyY2UtbnVtPjwvcmVj
b3JkPjwvQ2l0ZT48L0VuZE5vdGU+
</w:fldData>
        </w:fldChar>
      </w:r>
      <w:r w:rsidR="0036706B" w:rsidRPr="0093394A">
        <w:rPr>
          <w:rFonts w:ascii="Book Antiqua" w:hAnsi="Book Antiqua" w:cs="Helvetica"/>
        </w:rPr>
        <w:instrText xml:space="preserve"> ADDIN EN.CITE.DATA </w:instrText>
      </w:r>
      <w:r w:rsidR="0036706B" w:rsidRPr="0093394A">
        <w:rPr>
          <w:rFonts w:ascii="Book Antiqua" w:hAnsi="Book Antiqua" w:cs="Helvetica"/>
        </w:rPr>
      </w:r>
      <w:r w:rsidR="0036706B" w:rsidRPr="0093394A">
        <w:rPr>
          <w:rFonts w:ascii="Book Antiqua" w:hAnsi="Book Antiqua" w:cs="Helvetica"/>
        </w:rPr>
        <w:fldChar w:fldCharType="end"/>
      </w:r>
      <w:r w:rsidR="00957787" w:rsidRPr="0093394A">
        <w:rPr>
          <w:rFonts w:ascii="Book Antiqua" w:hAnsi="Book Antiqua" w:cs="Helvetica"/>
        </w:rPr>
      </w:r>
      <w:r w:rsidR="00957787" w:rsidRPr="0093394A">
        <w:rPr>
          <w:rFonts w:ascii="Book Antiqua" w:hAnsi="Book Antiqua" w:cs="Helvetica"/>
        </w:rPr>
        <w:fldChar w:fldCharType="separate"/>
      </w:r>
      <w:r w:rsidR="0036706B" w:rsidRPr="0093394A">
        <w:rPr>
          <w:rFonts w:ascii="Book Antiqua" w:hAnsi="Book Antiqua" w:cs="Helvetica"/>
          <w:noProof/>
          <w:vertAlign w:val="superscript"/>
        </w:rPr>
        <w:t>[</w:t>
      </w:r>
      <w:hyperlink w:anchor="_ENREF_73" w:tooltip="Al Ghossaini, 2014 #378" w:history="1">
        <w:r w:rsidR="0036706B" w:rsidRPr="0093394A">
          <w:rPr>
            <w:rFonts w:ascii="Book Antiqua" w:hAnsi="Book Antiqua" w:cs="Helvetica"/>
            <w:noProof/>
            <w:vertAlign w:val="superscript"/>
          </w:rPr>
          <w:t>73</w:t>
        </w:r>
      </w:hyperlink>
      <w:r w:rsidR="0036706B" w:rsidRPr="0093394A">
        <w:rPr>
          <w:rFonts w:ascii="Book Antiqua" w:hAnsi="Book Antiqua" w:cs="Helvetica"/>
          <w:noProof/>
          <w:vertAlign w:val="superscript"/>
        </w:rPr>
        <w:t>]</w:t>
      </w:r>
      <w:r w:rsidR="00957787" w:rsidRPr="0093394A">
        <w:rPr>
          <w:rFonts w:ascii="Book Antiqua" w:hAnsi="Book Antiqua" w:cs="Helvetica"/>
        </w:rPr>
        <w:fldChar w:fldCharType="end"/>
      </w:r>
      <w:r w:rsidR="000C4B3E" w:rsidRPr="0093394A">
        <w:rPr>
          <w:rFonts w:ascii="Book Antiqua" w:hAnsi="Book Antiqua" w:cs="Helvetica"/>
        </w:rPr>
        <w:t xml:space="preserve"> (</w:t>
      </w:r>
      <w:r w:rsidR="004D492C" w:rsidRPr="0093394A">
        <w:rPr>
          <w:rFonts w:ascii="Book Antiqua" w:hAnsi="Book Antiqua" w:cs="Helvetica"/>
        </w:rPr>
        <w:t>Figure</w:t>
      </w:r>
      <w:r w:rsidR="000C4B3E" w:rsidRPr="0093394A">
        <w:rPr>
          <w:rFonts w:ascii="Book Antiqua" w:hAnsi="Book Antiqua" w:cs="Helvetica"/>
        </w:rPr>
        <w:t xml:space="preserve"> </w:t>
      </w:r>
      <w:r w:rsidR="00E6332C" w:rsidRPr="0093394A">
        <w:rPr>
          <w:rFonts w:ascii="Book Antiqua" w:hAnsi="Book Antiqua" w:cs="Helvetica"/>
        </w:rPr>
        <w:t>6</w:t>
      </w:r>
      <w:r w:rsidR="000C4B3E" w:rsidRPr="0093394A">
        <w:rPr>
          <w:rFonts w:ascii="Book Antiqua" w:hAnsi="Book Antiqua" w:cs="Helvetica"/>
        </w:rPr>
        <w:t>)</w:t>
      </w:r>
      <w:r w:rsidR="00BF7063" w:rsidRPr="0093394A">
        <w:rPr>
          <w:rFonts w:ascii="Book Antiqua" w:hAnsi="Book Antiqua" w:cs="Helvetica"/>
        </w:rPr>
        <w:t>.</w:t>
      </w:r>
      <w:r w:rsidR="004D492C" w:rsidRPr="0093394A">
        <w:rPr>
          <w:rFonts w:ascii="Book Antiqua" w:hAnsi="Book Antiqua" w:cs="Helvetica"/>
        </w:rPr>
        <w:t xml:space="preserve"> </w:t>
      </w:r>
      <w:r w:rsidR="00BF7063" w:rsidRPr="0093394A">
        <w:rPr>
          <w:rFonts w:ascii="Book Antiqua" w:hAnsi="Book Antiqua" w:cs="Helvetica"/>
        </w:rPr>
        <w:t xml:space="preserve"> Two</w:t>
      </w:r>
      <w:r w:rsidR="009F750C" w:rsidRPr="0093394A">
        <w:rPr>
          <w:rFonts w:ascii="Book Antiqua" w:hAnsi="Book Antiqua" w:cs="Helvetica"/>
        </w:rPr>
        <w:t xml:space="preserve"> devices are available to use in conjunction with the OTSC to aid in apposition</w:t>
      </w:r>
      <w:r w:rsidR="002F2BAE" w:rsidRPr="0093394A">
        <w:rPr>
          <w:rFonts w:ascii="Book Antiqua" w:hAnsi="Book Antiqua" w:cs="Helvetica"/>
        </w:rPr>
        <w:t xml:space="preserve"> of the tissues prior to firing:</w:t>
      </w:r>
      <w:r w:rsidR="009F750C" w:rsidRPr="0093394A">
        <w:rPr>
          <w:rFonts w:ascii="Book Antiqua" w:hAnsi="Book Antiqua" w:cs="Helvetica"/>
        </w:rPr>
        <w:t xml:space="preserve"> a twin-grasper and a 3-pronged tissue anchor</w:t>
      </w:r>
      <w:r w:rsidR="00BF7063" w:rsidRPr="0093394A">
        <w:rPr>
          <w:rFonts w:ascii="Book Antiqua" w:hAnsi="Book Antiqua" w:cs="Helvetica"/>
        </w:rPr>
        <w:t>.</w:t>
      </w:r>
      <w:r w:rsidR="004D492C" w:rsidRPr="0093394A">
        <w:rPr>
          <w:rFonts w:ascii="Book Antiqua" w:hAnsi="Book Antiqua" w:cs="Helvetica"/>
        </w:rPr>
        <w:t xml:space="preserve"> </w:t>
      </w:r>
      <w:r w:rsidR="00BF7063" w:rsidRPr="0093394A">
        <w:rPr>
          <w:rFonts w:ascii="Book Antiqua" w:hAnsi="Book Antiqua" w:cs="Helvetica"/>
        </w:rPr>
        <w:t>Either device can be passed through the working channel and is used to secure the edges of the defect and draw them up into the cap prior to deployment of the OTSC.</w:t>
      </w:r>
      <w:r w:rsidR="004D492C" w:rsidRPr="0093394A">
        <w:rPr>
          <w:rFonts w:ascii="Book Antiqua" w:hAnsi="Book Antiqua" w:cs="Helvetica"/>
        </w:rPr>
        <w:t xml:space="preserve"> </w:t>
      </w:r>
      <w:r w:rsidR="00856D24" w:rsidRPr="0093394A">
        <w:rPr>
          <w:rFonts w:ascii="Book Antiqua" w:hAnsi="Book Antiqua" w:cs="Helvetica"/>
        </w:rPr>
        <w:t>Because of the larger size of OTSC compared to TTSC they are able to close larger defects and take full-thickness bites of the tissue. They also provide a larger closure force due to their design.</w:t>
      </w:r>
      <w:r w:rsidR="004D492C" w:rsidRPr="0093394A">
        <w:rPr>
          <w:rFonts w:ascii="Book Antiqua" w:hAnsi="Book Antiqua" w:cs="Helvetica"/>
        </w:rPr>
        <w:t xml:space="preserve"> </w:t>
      </w:r>
      <w:r w:rsidRPr="0093394A">
        <w:rPr>
          <w:rFonts w:ascii="Book Antiqua" w:hAnsi="Book Antiqua" w:cs="Helvetica"/>
        </w:rPr>
        <w:t xml:space="preserve">The Padlock device consists of a </w:t>
      </w:r>
      <w:proofErr w:type="spellStart"/>
      <w:r w:rsidR="008303E6" w:rsidRPr="0093394A">
        <w:rPr>
          <w:rFonts w:ascii="Book Antiqua" w:hAnsi="Book Antiqua" w:cs="Helvetica"/>
        </w:rPr>
        <w:t>nitinol</w:t>
      </w:r>
      <w:proofErr w:type="spellEnd"/>
      <w:r w:rsidRPr="0093394A">
        <w:rPr>
          <w:rFonts w:ascii="Book Antiqua" w:hAnsi="Book Antiqua" w:cs="Helvetica"/>
        </w:rPr>
        <w:t xml:space="preserve"> ring </w:t>
      </w:r>
      <w:r w:rsidR="008303E6" w:rsidRPr="0093394A">
        <w:rPr>
          <w:rFonts w:ascii="Book Antiqua" w:hAnsi="Book Antiqua" w:cs="Helvetica"/>
        </w:rPr>
        <w:t>and</w:t>
      </w:r>
      <w:r w:rsidRPr="0093394A">
        <w:rPr>
          <w:rFonts w:ascii="Book Antiqua" w:hAnsi="Book Antiqua" w:cs="Helvetica"/>
        </w:rPr>
        <w:t xml:space="preserve"> a clear applicator cap that is placed on the end of the endoscope</w:t>
      </w:r>
      <w:r w:rsidR="00A6299F" w:rsidRPr="0093394A">
        <w:rPr>
          <w:rFonts w:ascii="Book Antiqua" w:hAnsi="Book Antiqua" w:cs="Helvetica"/>
        </w:rPr>
        <w:t xml:space="preserve"> (</w:t>
      </w:r>
      <w:r w:rsidR="004D492C" w:rsidRPr="0093394A">
        <w:rPr>
          <w:rFonts w:ascii="Book Antiqua" w:hAnsi="Book Antiqua" w:cs="Helvetica"/>
        </w:rPr>
        <w:t>Figure</w:t>
      </w:r>
      <w:r w:rsidR="00A6299F" w:rsidRPr="0093394A">
        <w:rPr>
          <w:rFonts w:ascii="Book Antiqua" w:hAnsi="Book Antiqua" w:cs="Helvetica"/>
        </w:rPr>
        <w:t xml:space="preserve"> </w:t>
      </w:r>
      <w:r w:rsidR="00E6332C" w:rsidRPr="0093394A">
        <w:rPr>
          <w:rFonts w:ascii="Book Antiqua" w:hAnsi="Book Antiqua" w:cs="Helvetica"/>
        </w:rPr>
        <w:t>7</w:t>
      </w:r>
      <w:r w:rsidR="00A6299F" w:rsidRPr="0093394A">
        <w:rPr>
          <w:rFonts w:ascii="Book Antiqua" w:hAnsi="Book Antiqua" w:cs="Helvetica"/>
        </w:rPr>
        <w:t>)</w:t>
      </w:r>
      <w:r w:rsidRPr="0093394A">
        <w:rPr>
          <w:rFonts w:ascii="Book Antiqua" w:hAnsi="Book Antiqua" w:cs="Helvetica"/>
        </w:rPr>
        <w:t>.</w:t>
      </w:r>
      <w:r w:rsidR="004D492C" w:rsidRPr="0093394A">
        <w:rPr>
          <w:rFonts w:ascii="Book Antiqua" w:hAnsi="Book Antiqua" w:cs="Helvetica"/>
        </w:rPr>
        <w:t xml:space="preserve"> </w:t>
      </w:r>
      <w:r w:rsidR="00A6299F" w:rsidRPr="0093394A">
        <w:rPr>
          <w:rFonts w:ascii="Book Antiqua" w:hAnsi="Book Antiqua" w:cs="Helvetica"/>
        </w:rPr>
        <w:t>O</w:t>
      </w:r>
      <w:r w:rsidR="008303E6" w:rsidRPr="0093394A">
        <w:rPr>
          <w:rFonts w:ascii="Book Antiqua" w:hAnsi="Book Antiqua" w:cs="Helvetica"/>
        </w:rPr>
        <w:t>nce deployed</w:t>
      </w:r>
      <w:r w:rsidR="00A6299F" w:rsidRPr="0093394A">
        <w:rPr>
          <w:rFonts w:ascii="Book Antiqua" w:hAnsi="Book Antiqua" w:cs="Helvetica"/>
        </w:rPr>
        <w:t>, the ring</w:t>
      </w:r>
      <w:r w:rsidR="008303E6" w:rsidRPr="0093394A">
        <w:rPr>
          <w:rFonts w:ascii="Book Antiqua" w:hAnsi="Book Antiqua" w:cs="Helvetica"/>
        </w:rPr>
        <w:t xml:space="preserve"> provides 360-degree tissue compression and approximation.</w:t>
      </w:r>
      <w:r w:rsidR="004D492C" w:rsidRPr="0093394A">
        <w:rPr>
          <w:rFonts w:ascii="Book Antiqua" w:hAnsi="Book Antiqua" w:cs="Helvetica"/>
        </w:rPr>
        <w:t xml:space="preserve"> </w:t>
      </w:r>
    </w:p>
    <w:p w14:paraId="534CC07E" w14:textId="4B7DE31E" w:rsidR="00CF3C37" w:rsidRPr="0093394A" w:rsidRDefault="005602AB" w:rsidP="0093394A">
      <w:pPr>
        <w:spacing w:line="360" w:lineRule="auto"/>
        <w:ind w:firstLineChars="200" w:firstLine="480"/>
        <w:contextualSpacing/>
        <w:jc w:val="both"/>
        <w:rPr>
          <w:rFonts w:ascii="Book Antiqua" w:hAnsi="Book Antiqua" w:cs="Helvetica"/>
        </w:rPr>
      </w:pPr>
      <w:r w:rsidRPr="0093394A">
        <w:rPr>
          <w:rFonts w:ascii="Book Antiqua" w:hAnsi="Book Antiqua" w:cs="Times"/>
        </w:rPr>
        <w:lastRenderedPageBreak/>
        <w:t>OTSC has been reported in many case series to be successful in closing acute perforations, leaks, and fistulae with long-term success rat</w:t>
      </w:r>
      <w:r w:rsidR="004E1792" w:rsidRPr="0093394A">
        <w:rPr>
          <w:rFonts w:ascii="Book Antiqua" w:hAnsi="Book Antiqua" w:cs="Times"/>
        </w:rPr>
        <w:t>es ranging</w:t>
      </w:r>
      <w:r w:rsidRPr="0093394A">
        <w:rPr>
          <w:rFonts w:ascii="Book Antiqua" w:hAnsi="Book Antiqua" w:cs="Times"/>
        </w:rPr>
        <w:t xml:space="preserve"> from 71-100%</w:t>
      </w:r>
      <w:r w:rsidR="00957787" w:rsidRPr="0093394A">
        <w:rPr>
          <w:rFonts w:ascii="Book Antiqua" w:hAnsi="Book Antiqua" w:cs="Times"/>
        </w:rPr>
        <w:fldChar w:fldCharType="begin">
          <w:fldData xml:space="preserve">PEVuZE5vdGU+PENpdGU+PEF1dGhvcj5MZWU8L0F1dGhvcj48WWVhcj4yMDE0PC9ZZWFyPjxSZWNO
dW0+Mzk2PC9SZWNOdW0+PERpc3BsYXlUZXh0PjxzdHlsZSBmYWNlPSJzdXBlcnNjcmlwdCI+Wzc0
LTc4XTwvc3R5bGU+PC9EaXNwbGF5VGV4dD48cmVjb3JkPjxyZWMtbnVtYmVyPjM5NjwvcmVjLW51
bWJlcj48Zm9yZWlnbi1rZXlzPjxrZXkgYXBwPSJFTiIgZGItaWQ9InR2ZXh0ZnhkeXh2cmVoZXZm
Zno1MjI5YmFwZnJyMHgyZHYwciI+Mzk2PC9rZXk+PC9mb3JlaWduLWtleXM+PHJlZi10eXBlIG5h
bWU9IkpvdXJuYWwgQXJ0aWNsZSI+MTc8L3JlZi10eXBlPjxjb250cmlidXRvcnM+PGF1dGhvcnM+
PGF1dGhvcj5MZWUsIFcuIEMuPC9hdXRob3I+PGF1dGhvcj5LbywgVy4gSi48L2F1dGhvcj48YXV0
aG9yPkNobywgSi4gSC48L2F1dGhvcj48YXV0aG9yPkxlZSwgVC4gSC48L2F1dGhvcj48YXV0aG9y
Pkplb24sIFMuIFIuPC9hdXRob3I+PGF1dGhvcj5LaW0sIEguIEcuPC9hdXRob3I+PGF1dGhvcj5D
aG8sIEouIFkuPC9hdXRob3I+PC9hdXRob3JzPjwvY29udHJpYnV0b3JzPjxhdXRoLWFkZHJlc3M+
RGlnZXN0aXZlIERpc2Vhc2UgQ2VudGVyLCBTb29uY2h1bmh5YW5nIFVuaXZlcnNpdHkgSG9zcGl0
YWwsIFNlb3VsLCBLb3JlYS48L2F1dGgtYWRkcmVzcz48dGl0bGVzPjx0aXRsZT5FbmRvc2NvcGlj
IFRyZWF0bWVudCBvZiBWYXJpb3VzIEdhc3Ryb2ludGVzdGluYWwgVHJhY3QgRGVmZWN0cyB3aXRo
IGFuIE92ZXItdGhlLVNjb3BlIENsaXA6IENhc2UgU2VyaWVzIGZyb20gYSBUZXJ0aWFyeSBSZWZl
cnJhbCBIb3NwaXRhbDwvdGl0bGU+PHNlY29uZGFyeS10aXRsZT5DbGluIEVuZG9zYzwvc2Vjb25k
YXJ5LXRpdGxlPjxhbHQtdGl0bGU+Q2xpbmljYWwgZW5kb3Njb3B5PC9hbHQtdGl0bGU+PC90aXRs
ZXM+PHBlcmlvZGljYWw+PGZ1bGwtdGl0bGU+Q2xpbiBFbmRvc2M8L2Z1bGwtdGl0bGU+PGFiYnIt
MT5DbGluaWNhbCBlbmRvc2NvcHk8L2FiYnItMT48L3BlcmlvZGljYWw+PGFsdC1wZXJpb2RpY2Fs
PjxmdWxsLXRpdGxlPkNsaW4gRW5kb3NjPC9mdWxsLXRpdGxlPjxhYmJyLTE+Q2xpbmljYWwgZW5k
b3Njb3B5PC9hYmJyLTE+PC9hbHQtcGVyaW9kaWNhbD48cGFnZXM+MTc4LTgyPC9wYWdlcz48dm9s
dW1lPjQ3PC92b2x1bWU+PG51bWJlcj4yPC9udW1iZXI+PGRhdGVzPjx5ZWFyPjIwMTQ8L3llYXI+
PHB1Yi1kYXRlcz48ZGF0ZT5NYXI8L2RhdGU+PC9wdWItZGF0ZXM+PC9kYXRlcz48aXNibj4yMjM0
LTI0MDAgKFByaW50KSYjeEQ7MjIzNC0yNDAwIChMaW5raW5nKTwvaXNibj48YWNjZXNzaW9uLW51
bT4yNDc2NTYwMTwvYWNjZXNzaW9uLW51bT48dXJscz48cmVsYXRlZC11cmxzPjx1cmw+aHR0cDov
L3d3dy5uY2JpLm5sbS5uaWguZ292L3B1Ym1lZC8yNDc2NTYwMTwvdXJsPjwvcmVsYXRlZC11cmxz
PjwvdXJscz48Y3VzdG9tMj4zOTk0MjYxPC9jdXN0b20yPjxlbGVjdHJvbmljLXJlc291cmNlLW51
bT4xMC41OTQ2L2NlLjIwMTQuNDcuMi4xNzg8L2VsZWN0cm9uaWMtcmVzb3VyY2UtbnVtPjwvcmVj
b3JkPjwvQ2l0ZT48Q2l0ZT48QXV0aG9yPk1lcmNreTwvQXV0aG9yPjxZZWFyPjIwMTU8L1llYXI+
PFJlY051bT4zOTc8L1JlY051bT48cmVjb3JkPjxyZWMtbnVtYmVyPjM5NzwvcmVjLW51bWJlcj48
Zm9yZWlnbi1rZXlzPjxrZXkgYXBwPSJFTiIgZGItaWQ9InR2ZXh0ZnhkeXh2cmVoZXZmZno1MjI5
YmFwZnJyMHgyZHYwciI+Mzk3PC9rZXk+PC9mb3JlaWduLWtleXM+PHJlZi10eXBlIG5hbWU9Ikpv
dXJuYWwgQXJ0aWNsZSI+MTc8L3JlZi10eXBlPjxjb250cmlidXRvcnM+PGF1dGhvcnM+PGF1dGhv
cj5NZXJja3ksIFAuPC9hdXRob3I+PGF1dGhvcj5Hb256YWxleiwgSi4gTS48L2F1dGhvcj48YXV0
aG9yPkFpbW9yZSBCb25pbiwgRS48L2F1dGhvcj48YXV0aG9yPkVtdW5nYW5pYSwgTy48L2F1dGhv
cj48YXV0aG9yPkJydW5ldCwgSi48L2F1dGhvcj48YXV0aG9yPkdyaW1hdWQsIEouIEMuPC9hdXRo
b3I+PGF1dGhvcj5CYXJ0aGV0LCBNLjwvYXV0aG9yPjwvYXV0aG9ycz48L2NvbnRyaWJ1dG9ycz48
YXV0aC1hZGRyZXNzPkVuZG9zY29weSBVbml0LCBEZXBhcnRtZW50IG9mIEdhc3Ryb2VudGVyb2xv
Z3ksIE5vcnRoIEhvc3BpdGFsLCBNZWRpdGVyYW5uZWUgVW5pdmVyc2l0eSwgTWFyc2VpbGxlLCBG
cmFuY2UuPC9hdXRoLWFkZHJlc3M+PHRpdGxlcz48dGl0bGU+VXNlZnVsbmVzcyBvZiBvdmVyLXRo
ZS1zY29wZSBjbGlwcGluZyBzeXN0ZW0gZm9yIGNsb3NpbmcgZGlnZXN0aXZlIGZpc3R1bGFz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xOC0yNDwvcGFnZXM+PHZvbHVtZT4yNzwvdm9sdW1lPjxudW1iZXI+MTwvbnVtYmVyPjxk
YXRlcz48eWVhcj4yMDE1PC95ZWFyPjxwdWItZGF0ZXM+PGRhdGU+SmFuPC9kYXRlPjwvcHViLWRh
dGVzPjwvZGF0ZXM+PGlzYm4+MTQ0My0xNjYxIChFbGVjdHJvbmljKSYjeEQ7MDkxNS01NjM1IChM
aW5raW5nKTwvaXNibj48YWNjZXNzaW9uLW51bT4yNDcyMDU3NDwvYWNjZXNzaW9uLW51bT48dXJs
cz48cmVsYXRlZC11cmxzPjx1cmw+aHR0cDovL3d3dy5uY2JpLm5sbS5uaWguZ292L3B1Ym1lZC8y
NDcyMDU3NDwvdXJsPjwvcmVsYXRlZC11cmxzPjwvdXJscz48ZWxlY3Ryb25pYy1yZXNvdXJjZS1u
dW0+MTAuMTExMS9kZW4uMTIyOTU8L2VsZWN0cm9uaWMtcmVzb3VyY2UtbnVtPjwvcmVjb3JkPjwv
Q2l0ZT48Q2l0ZT48QXV0aG9yPktvdWtsYWtpczwvQXV0aG9yPjxZZWFyPjIwMTE8L1llYXI+PFJl
Y051bT4zOTg8L1JlY051bT48cmVjb3JkPjxyZWMtbnVtYmVyPjM5ODwvcmVjLW51bWJlcj48Zm9y
ZWlnbi1rZXlzPjxrZXkgYXBwPSJFTiIgZGItaWQ9InR2ZXh0ZnhkeXh2cmVoZXZmZno1MjI5YmFw
ZnJyMHgyZHYwciI+Mzk4PC9rZXk+PC9mb3JlaWduLWtleXM+PHJlZi10eXBlIG5hbWU9IkpvdXJu
YWwgQXJ0aWNsZSI+MTc8L3JlZi10eXBlPjxjb250cmlidXRvcnM+PGF1dGhvcnM+PGF1dGhvcj5L
b3VrbGFraXMsIEcuPC9hdXRob3I+PGF1dGhvcj5aZXpvcywgUC48L2F1dGhvcj48YXV0aG9yPkxp
cmF0em9wb3Vsb3MsIE4uPC9hdXRob3I+PGF1dGhvcj5HYXRvcG91bG91LCBBLjwvYXV0aG9yPjxh
dXRob3I+T2lrb25vbW91LCBBLjwvYXV0aG9yPjxhdXRob3I+UGl0aWFrb3VkaXMsIE0uPC9hdXRo
b3I+PGF1dGhvcj5FZnJlbWlkb3UsIEUuPC9hdXRob3I+PGF1dGhvcj5TaW1vcG91bG9zLCBDLjwv
YXV0aG9yPjwvYXV0aG9ycz48L2NvbnRyaWJ1dG9ycz48YXV0aC1hZGRyZXNzPkVuZG9zY29weSBV
bml0LCBVbml2ZXJzaXR5IEdlbmVyYWwgSG9zcGl0YWwgb2YgQWxleGFuZHJvdXBvbGlzLCBEZW1v
Y3JpdHVzIFVuaXZlcnNpdHkgb2YgVGhyYWNlLCBEcmFnYW5hIDY4MTAwLCBBbGV4YW5kcm91cG9s
aXMsIEdyZWVjZS48L2F1dGgtYWRkcmVzcz48dGl0bGVzPjx0aXRsZT5FbmRvc2NvcGljIHRyZWF0
bWVudCBvZiBhIGdhc3Ryb2N1dGFuZW91cyBmaXN0dWxhIHVzaW5nIHRoZSBvdmVyLXRoZS1zY29w
ZS1jbGlwIHN5c3RlbTogYSBjYXNlIHJlcG9ydDwvdGl0bGU+PHNlY29uZGFyeS10aXRsZT5EaWFn
biBUaGVyIEVuZG9zYzwvc2Vjb25kYXJ5LXRpdGxlPjxhbHQtdGl0bGU+RGlhZ25vc3RpYyBhbmQg
dGhlcmFwZXV0aWMgZW5kb3Njb3B5PC9hbHQtdGl0bGU+PC90aXRsZXM+PHBlcmlvZGljYWw+PGZ1
bGwtdGl0bGU+RGlhZ24gVGhlciBFbmRvc2M8L2Z1bGwtdGl0bGU+PGFiYnItMT5EaWFnbm9zdGlj
IGFuZCB0aGVyYXBldXRpYyBlbmRvc2NvcHk8L2FiYnItMT48L3BlcmlvZGljYWw+PGFsdC1wZXJp
b2RpY2FsPjxmdWxsLXRpdGxlPkRpYWduIFRoZXIgRW5kb3NjPC9mdWxsLXRpdGxlPjxhYmJyLTE+
RGlhZ25vc3RpYyBhbmQgdGhlcmFwZXV0aWMgZW5kb3Njb3B5PC9hYmJyLTE+PC9hbHQtcGVyaW9k
aWNhbD48cGFnZXM+Mzg0MTQzPC9wYWdlcz48dm9sdW1lPjIwMTE8L3ZvbHVtZT48ZGF0ZXM+PHll
YXI+MjAxMTwveWVhcj48L2RhdGVzPjxpc2JuPjEwMjktMDUxNiAoRWxlY3Ryb25pYykmI3hEOzEw
MjYtNzE0WCAoTGlua2luZyk8L2lzYm4+PGFjY2Vzc2lvbi1udW0+MjE3NDc2NTA8L2FjY2Vzc2lv
bi1udW0+PHVybHM+PHJlbGF0ZWQtdXJscz48dXJsPmh0dHA6Ly93d3cubmNiaS5ubG0ubmloLmdv
di9wdWJtZWQvMjE3NDc2NTA8L3VybD48L3JlbGF0ZWQtdXJscz48L3VybHM+PGN1c3RvbTI+MzEy
Mzg0NTwvY3VzdG9tMj48ZWxlY3Ryb25pYy1yZXNvdXJjZS1udW0+MTAuMTE1NS8yMDExLzM4NDE0
MzwvZWxlY3Ryb25pYy1yZXNvdXJjZS1udW0+PC9yZWNvcmQ+PC9DaXRlPjxDaXRlPjxBdXRob3I+
TWFudGE8L0F1dGhvcj48WWVhcj4yMDExPC9ZZWFyPjxSZWNOdW0+Mzk5PC9SZWNOdW0+PHJlY29y
ZD48cmVjLW51bWJlcj4zOTk8L3JlYy1udW1iZXI+PGZvcmVpZ24ta2V5cz48a2V5IGFwcD0iRU4i
IGRiLWlkPSJ0dmV4dGZ4ZHl4dnJlaGV2ZmZ6NTIyOWJhcGZycjB4MmR2MHIiPjM5OTwva2V5Pjwv
Zm9yZWlnbi1rZXlzPjxyZWYtdHlwZSBuYW1lPSJKb3VybmFsIEFydGljbGUiPjE3PC9yZWYtdHlw
ZT48Y29udHJpYnV0b3JzPjxhdXRob3JzPjxhdXRob3I+TWFudGEsIFIuPC9hdXRob3I+PGF1dGhv
cj5NYW5ubywgTS48L2F1dGhvcj48YXV0aG9yPkJlcnRhbmksIEguPC9hdXRob3I+PGF1dGhvcj5C
YXJiZXJhLCBDLjwvYXV0aG9yPjxhdXRob3I+UGlnbywgRi48L2F1dGhvcj48YXV0aG9yPk1pcmFu
dGUsIFYuPC9hdXRob3I+PGF1dGhvcj5Mb25naW5vdHRpLCBFLjwvYXV0aG9yPjxhdXRob3I+QmFz
c290dGksIEcuPC9hdXRob3I+PGF1dGhvcj5Db25pZ2xpYXJvLCBSLjwvYXV0aG9yPjwvYXV0aG9y
cz48L2NvbnRyaWJ1dG9ycz48YXV0aC1hZGRyZXNzPkdhc3Ryb2VudGVyb2xvZ3kgYW5kIEVuZG9z
Y29weSBVbml0LCBTLiBBZ29zdGlubyBFc3RlbnNlIENpdmlsIEhvc3BpdGFsLCBNb2RlbmEsIEl0
YWx5LiByLm1hbnRhQGxpYmVyby5pdDwvYXV0aC1hZGRyZXNzPjx0aXRsZXM+PHRpdGxlPkVuZG9z
Y29waWMgdHJlYXRtZW50IG9mIGdhc3Ryb2ludGVzdGluYWwgZmlzdHVsYXMgdXNpbmcgYW4gb3Zl
ci10aGUtc2NvcGUgY2xpcCAoT1RTQykgZGV2aWNlOiBjYXNlIHNlcmllcyBmcm9tIGEgdGVydGlh
cnkgcmVmZXJyYWwgY2VudGVy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1NDUtODwvcGFnZXM+PHZvbHVtZT40Mzwvdm9sdW1lPjxudW1iZXI+NjwvbnVt
YmVyPjxrZXl3b3Jkcz48a2V5d29yZD5BZHVsdDwva2V5d29yZD48a2V5d29yZD5BZ2VkPC9rZXl3
b3JkPjxrZXl3b3JkPkRpZ2VzdGl2ZSBTeXN0ZW0gU3VyZ2ljYWwgUHJvY2VkdXJlcy8qaW5zdHJ1
bWVudGF0aW9uLyptZXRob2RzPC9rZXl3b3JkPjxrZXl3b3JkPipFbmRvc2NvcGVzLCBHYXN0cm9p
bnRlc3RpbmFsPC9rZXl3b3JkPjxrZXl3b3JkPkVzb3BoYWdlYWwgRmlzdHVsYS8qc3VyZ2VyeTwv
a2V5d29yZD48a2V5d29yZD5GZW1hbGU8L2tleXdvcmQ+PGtleXdvcmQ+R2FzdHJpYyBGaXN0dWxh
LypzdXJnZXJ5PC9rZXl3b3JkPjxrZXl3b3JkPkh1bWFuczwva2V5d29yZD48a2V5d29yZD5JbnRl
c3RpbmFsIEZpc3R1bGEvKnN1cmdlcnk8L2tleXdvcmQ+PGtleXdvcmQ+TWFsZTwva2V5d29yZD48
a2V5d29yZD5NaWRkbGUgQWdlZDwva2V5d29yZD48a2V5d29yZD5TdXJnaWNhbCBJbnN0cnVtZW50
czwva2V5d29yZD48a2V5d29yZD5UcmVhdG1lbnQgT3V0Y29tZTwva2V5d29yZD48L2tleXdvcmRz
PjxkYXRlcz48eWVhcj4yMDExPC95ZWFyPjxwdWItZGF0ZXM+PGRhdGU+SnVuPC9kYXRlPjwvcHVi
LWRhdGVzPjwvZGF0ZXM+PGlzYm4+MTQzOC04ODEyIChFbGVjdHJvbmljKSYjeEQ7MDAxMy03MjZY
IChMaW5raW5nKTwvaXNibj48YWNjZXNzaW9uLW51bT4yMTQwOTc0MTwvYWNjZXNzaW9uLW51bT48
dXJscz48cmVsYXRlZC11cmxzPjx1cmw+aHR0cDovL3d3dy5uY2JpLm5sbS5uaWguZ292L3B1Ym1l
ZC8yMTQwOTc0MTwvdXJsPjwvcmVsYXRlZC11cmxzPjwvdXJscz48ZWxlY3Ryb25pYy1yZXNvdXJj
ZS1udW0+MTAuMTA1NS9zLTAwMzAtMTI1NjE5NjwvZWxlY3Ryb25pYy1yZXNvdXJjZS1udW0+PC9y
ZWNvcmQ+PC9DaXRlPjxDaXRlPjxBdXRob3I+TWVubmlnZW48L0F1dGhvcj48WWVhcj4yMDEzPC9Z
ZWFyPjxSZWNOdW0+NDAwPC9SZWNOdW0+PHJlY29yZD48cmVjLW51bWJlcj40MDA8L3JlYy1udW1i
ZXI+PGZvcmVpZ24ta2V5cz48a2V5IGFwcD0iRU4iIGRiLWlkPSJ0dmV4dGZ4ZHl4dnJlaGV2ZmZ6
NTIyOWJhcGZycjB4MmR2MHIiPjQwMDwva2V5PjwvZm9yZWlnbi1rZXlzPjxyZWYtdHlwZSBuYW1l
PSJKb3VybmFsIEFydGljbGUiPjE3PC9yZWYtdHlwZT48Y29udHJpYnV0b3JzPjxhdXRob3JzPjxh
dXRob3I+TWVubmlnZW4sIFIuPC9hdXRob3I+PGF1dGhvcj5Db2xvbWJvLUJlbmttYW5uLCBNLjwv
YXV0aG9yPjxhdXRob3I+U2VubmluZ2VyLCBOLjwvYXV0aG9yPjxhdXRob3I+TGF1a29ldHRlciwg
TS48L2F1dGhvcj48L2F1dGhvcnM+PC9jb250cmlidXRvcnM+PGF1dGgtYWRkcmVzcz5EZXBhcnRt
ZW50IG9mIEdlbmVyYWwgYW5kIFZpc2NlcmFsIFN1cmdlcnksIFVuaXZlcnNpdHkgSG9zcGl0YWwg
TXVlbnN0ZXIsIEFsYmVydC1TY2h3ZWl0emVyLUNhbXB1cyAxLCA0ODE0OSwgTXVlbnN0ZXIsIEdl
cm1hbnkuIHJ1ZG9sZi5tZW5uaWdlbkB1a211ZW5zdGVyLmRlPC9hdXRoLWFkZHJlc3M+PHRpdGxl
cz48dGl0bGU+RW5kb3Njb3BpYyBjbG9zdXJlIG9mIHBvc3RvcGVyYXRpdmUgZ2FzdHJvaW50ZXN0
aW5hbCBsZWFrYWdlcyBhbmQgZmlzdHVsYXMgd2l0aCB0aGUgT3Zlci10aGUtU2NvcGUgQ2xpcCAo
T1RTQyk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wNTgtNjU8L3BhZ2VzPjx2b2x1bWU+MTc8
L3ZvbHVtZT48bnVtYmVyPjY8L251bWJlcj48a2V5d29yZHM+PGtleXdvcmQ+QWR1bHQ8L2tleXdv
cmQ+PGtleXdvcmQ+QWdlZDwva2V5d29yZD48a2V5d29yZD5BbmFzdG9tb3NpcywgU3VyZ2ljYWwv
YWR2ZXJzZSBlZmZlY3RzPC9rZXl3b3JkPjxrZXl3b3JkPkFuYXN0b21vdGljIExlYWsvZXRpb2xv
Z3kvKnN1cmdlcnk8L2tleXdvcmQ+PGtleXdvcmQ+QnJvbmNoaWFsIEZpc3R1bGEvc3VyZ2VyeTwv
a2V5d29yZD48a2V5d29yZD5Db2xvbmljIERpc2Vhc2VzL3N1cmdlcnk8L2tleXdvcmQ+PGtleXdv
cmQ+Q3V0YW5lb3VzIEZpc3R1bGEvc3VyZ2VyeTwva2V5d29yZD48a2V5d29yZD5EaWdlc3RpdmUg
U3lzdGVtIEZpc3R1bGEvc3VyZ2VyeTwva2V5d29yZD48a2V5d29yZD5FbmRvc2NvcHksIEdhc3Ry
b2ludGVzdGluYWwvKmluc3RydW1lbnRhdGlvbjwva2V5d29yZD48a2V5d29yZD5Fc29waGFndXMv
KnN1cmdlcnk8L2tleXdvcmQ+PGtleXdvcmQ+RmVtYWxlPC9rZXl3b3JkPjxrZXl3b3JkPkZpc3R1
bGEvKnN1cmdlcnk8L2tleXdvcmQ+PGtleXdvcmQ+SHVtYW5zPC9rZXl3b3JkPjxrZXl3b3JkPk1h
bGU8L2tleXdvcmQ+PGtleXdvcmQ+TWlkZGxlIEFnZWQ8L2tleXdvcmQ+PGtleXdvcmQ+UGxldXJh
bCBEaXNlYXNlcy9zdXJnZXJ5PC9rZXl3b3JkPjxrZXl3b3JkPlJlY3VycmVuY2U8L2tleXdvcmQ+
PGtleXdvcmQ+UmV0cm9zcGVjdGl2ZSBTdHVkaWVzPC9rZXl3b3JkPjxrZXl3b3JkPlN0b21hY2gg
RGlzZWFzZXMvc3VyZ2VyeTwva2V5d29yZD48L2tleXdvcmRzPjxkYXRlcz48eWVhcj4yMDEzPC95
ZWFyPjxwdWItZGF0ZXM+PGRhdGU+SnVuPC9kYXRlPjwvcHViLWRhdGVzPjwvZGF0ZXM+PGlzYm4+
MTg3My00NjI2IChFbGVjdHJvbmljKSYjeEQ7MTA5MS0yNTVYIChMaW5raW5nKTwvaXNibj48YWNj
ZXNzaW9uLW51bT4yMzQwMDUwNzwvYWNjZXNzaW9uLW51bT48dXJscz48cmVsYXRlZC11cmxzPjx1
cmw+aHR0cDovL3d3dy5uY2JpLm5sbS5uaWguZ292L3B1Ym1lZC8yMzQwMDUwNzwvdXJsPjwvcmVs
YXRlZC11cmxzPjwvdXJscz48ZWxlY3Ryb25pYy1yZXNvdXJjZS1udW0+MTAuMTAwNy9zMTE2MDUt
MDEzLTIxNTYteTwvZWxlY3Ryb25pYy1yZXNvdXJjZS1udW0+PC9yZWNvcmQ+PC9DaXRlPjwvRW5k
Tm90ZT5=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MZWU8L0F1dGhvcj48WWVhcj4yMDE0PC9ZZWFyPjxSZWNO
dW0+Mzk2PC9SZWNOdW0+PERpc3BsYXlUZXh0PjxzdHlsZSBmYWNlPSJzdXBlcnNjcmlwdCI+Wzc0
LTc4XTwvc3R5bGU+PC9EaXNwbGF5VGV4dD48cmVjb3JkPjxyZWMtbnVtYmVyPjM5NjwvcmVjLW51
bWJlcj48Zm9yZWlnbi1rZXlzPjxrZXkgYXBwPSJFTiIgZGItaWQ9InR2ZXh0ZnhkeXh2cmVoZXZm
Zno1MjI5YmFwZnJyMHgyZHYwciI+Mzk2PC9rZXk+PC9mb3JlaWduLWtleXM+PHJlZi10eXBlIG5h
bWU9IkpvdXJuYWwgQXJ0aWNsZSI+MTc8L3JlZi10eXBlPjxjb250cmlidXRvcnM+PGF1dGhvcnM+
PGF1dGhvcj5MZWUsIFcuIEMuPC9hdXRob3I+PGF1dGhvcj5LbywgVy4gSi48L2F1dGhvcj48YXV0
aG9yPkNobywgSi4gSC48L2F1dGhvcj48YXV0aG9yPkxlZSwgVC4gSC48L2F1dGhvcj48YXV0aG9y
Pkplb24sIFMuIFIuPC9hdXRob3I+PGF1dGhvcj5LaW0sIEguIEcuPC9hdXRob3I+PGF1dGhvcj5D
aG8sIEouIFkuPC9hdXRob3I+PC9hdXRob3JzPjwvY29udHJpYnV0b3JzPjxhdXRoLWFkZHJlc3M+
RGlnZXN0aXZlIERpc2Vhc2UgQ2VudGVyLCBTb29uY2h1bmh5YW5nIFVuaXZlcnNpdHkgSG9zcGl0
YWwsIFNlb3VsLCBLb3JlYS48L2F1dGgtYWRkcmVzcz48dGl0bGVzPjx0aXRsZT5FbmRvc2NvcGlj
IFRyZWF0bWVudCBvZiBWYXJpb3VzIEdhc3Ryb2ludGVzdGluYWwgVHJhY3QgRGVmZWN0cyB3aXRo
IGFuIE92ZXItdGhlLVNjb3BlIENsaXA6IENhc2UgU2VyaWVzIGZyb20gYSBUZXJ0aWFyeSBSZWZl
cnJhbCBIb3NwaXRhbDwvdGl0bGU+PHNlY29uZGFyeS10aXRsZT5DbGluIEVuZG9zYzwvc2Vjb25k
YXJ5LXRpdGxlPjxhbHQtdGl0bGU+Q2xpbmljYWwgZW5kb3Njb3B5PC9hbHQtdGl0bGU+PC90aXRs
ZXM+PHBlcmlvZGljYWw+PGZ1bGwtdGl0bGU+Q2xpbiBFbmRvc2M8L2Z1bGwtdGl0bGU+PGFiYnIt
MT5DbGluaWNhbCBlbmRvc2NvcHk8L2FiYnItMT48L3BlcmlvZGljYWw+PGFsdC1wZXJpb2RpY2Fs
PjxmdWxsLXRpdGxlPkNsaW4gRW5kb3NjPC9mdWxsLXRpdGxlPjxhYmJyLTE+Q2xpbmljYWwgZW5k
b3Njb3B5PC9hYmJyLTE+PC9hbHQtcGVyaW9kaWNhbD48cGFnZXM+MTc4LTgyPC9wYWdlcz48dm9s
dW1lPjQ3PC92b2x1bWU+PG51bWJlcj4yPC9udW1iZXI+PGRhdGVzPjx5ZWFyPjIwMTQ8L3llYXI+
PHB1Yi1kYXRlcz48ZGF0ZT5NYXI8L2RhdGU+PC9wdWItZGF0ZXM+PC9kYXRlcz48aXNibj4yMjM0
LTI0MDAgKFByaW50KSYjeEQ7MjIzNC0yNDAwIChMaW5raW5nKTwvaXNibj48YWNjZXNzaW9uLW51
bT4yNDc2NTYwMTwvYWNjZXNzaW9uLW51bT48dXJscz48cmVsYXRlZC11cmxzPjx1cmw+aHR0cDov
L3d3dy5uY2JpLm5sbS5uaWguZ292L3B1Ym1lZC8yNDc2NTYwMTwvdXJsPjwvcmVsYXRlZC11cmxz
PjwvdXJscz48Y3VzdG9tMj4zOTk0MjYxPC9jdXN0b20yPjxlbGVjdHJvbmljLXJlc291cmNlLW51
bT4xMC41OTQ2L2NlLjIwMTQuNDcuMi4xNzg8L2VsZWN0cm9uaWMtcmVzb3VyY2UtbnVtPjwvcmVj
b3JkPjwvQ2l0ZT48Q2l0ZT48QXV0aG9yPk1lcmNreTwvQXV0aG9yPjxZZWFyPjIwMTU8L1llYXI+
PFJlY051bT4zOTc8L1JlY051bT48cmVjb3JkPjxyZWMtbnVtYmVyPjM5NzwvcmVjLW51bWJlcj48
Zm9yZWlnbi1rZXlzPjxrZXkgYXBwPSJFTiIgZGItaWQ9InR2ZXh0ZnhkeXh2cmVoZXZmZno1MjI5
YmFwZnJyMHgyZHYwciI+Mzk3PC9rZXk+PC9mb3JlaWduLWtleXM+PHJlZi10eXBlIG5hbWU9Ikpv
dXJuYWwgQXJ0aWNsZSI+MTc8L3JlZi10eXBlPjxjb250cmlidXRvcnM+PGF1dGhvcnM+PGF1dGhv
cj5NZXJja3ksIFAuPC9hdXRob3I+PGF1dGhvcj5Hb256YWxleiwgSi4gTS48L2F1dGhvcj48YXV0
aG9yPkFpbW9yZSBCb25pbiwgRS48L2F1dGhvcj48YXV0aG9yPkVtdW5nYW5pYSwgTy48L2F1dGhv
cj48YXV0aG9yPkJydW5ldCwgSi48L2F1dGhvcj48YXV0aG9yPkdyaW1hdWQsIEouIEMuPC9hdXRo
b3I+PGF1dGhvcj5CYXJ0aGV0LCBNLjwvYXV0aG9yPjwvYXV0aG9ycz48L2NvbnRyaWJ1dG9ycz48
YXV0aC1hZGRyZXNzPkVuZG9zY29weSBVbml0LCBEZXBhcnRtZW50IG9mIEdhc3Ryb2VudGVyb2xv
Z3ksIE5vcnRoIEhvc3BpdGFsLCBNZWRpdGVyYW5uZWUgVW5pdmVyc2l0eSwgTWFyc2VpbGxlLCBG
cmFuY2UuPC9hdXRoLWFkZHJlc3M+PHRpdGxlcz48dGl0bGU+VXNlZnVsbmVzcyBvZiBvdmVyLXRo
ZS1zY29wZSBjbGlwcGluZyBzeXN0ZW0gZm9yIGNsb3NpbmcgZGlnZXN0aXZlIGZpc3R1bGFzPC90
aXRsZT48c2Vjb25kYXJ5LXRpdGxlPkRpZyBFbmRvc2M8L3NlY29uZGFyeS10aXRsZT48YWx0LXRp
dGxlPkRpZ2VzdGl2ZSBlbmRvc2NvcHkgOiBvZmZpY2lhbCBqb3VybmFsIG9mIHRoZSBKYXBhbiBH
YXN0cm9lbnRlcm9sb2dpY2FsIEVuZG9zY29weSBTb2NpZXR5PC9hbHQtdGl0bGU+PC90aXRsZXM+
PHBlcmlvZGljYWw+PGZ1bGwtdGl0bGU+RGlnIEVuZG9zYzwvZnVsbC10aXRsZT48YWJici0xPkRp
Z2VzdGl2ZSBlbmRvc2NvcHkgOiBvZmZpY2lhbCBqb3VybmFsIG9mIHRoZSBKYXBhbiBHYXN0cm9l
bnRlcm9sb2dpY2FsIEVuZG9zY29weSBTb2NpZXR5PC9hYmJyLTE+PC9wZXJpb2RpY2FsPjxhbHQt
cGVyaW9kaWNhbD48ZnVsbC10aXRsZT5EaWcgRW5kb3NjPC9mdWxsLXRpdGxlPjxhYmJyLTE+RGln
ZXN0aXZlIGVuZG9zY29weSA6IG9mZmljaWFsIGpvdXJuYWwgb2YgdGhlIEphcGFuIEdhc3Ryb2Vu
dGVyb2xvZ2ljYWwgRW5kb3Njb3B5IFNvY2lldHk8L2FiYnItMT48L2FsdC1wZXJpb2RpY2FsPjxw
YWdlcz4xOC0yNDwvcGFnZXM+PHZvbHVtZT4yNzwvdm9sdW1lPjxudW1iZXI+MTwvbnVtYmVyPjxk
YXRlcz48eWVhcj4yMDE1PC95ZWFyPjxwdWItZGF0ZXM+PGRhdGU+SmFuPC9kYXRlPjwvcHViLWRh
dGVzPjwvZGF0ZXM+PGlzYm4+MTQ0My0xNjYxIChFbGVjdHJvbmljKSYjeEQ7MDkxNS01NjM1IChM
aW5raW5nKTwvaXNibj48YWNjZXNzaW9uLW51bT4yNDcyMDU3NDwvYWNjZXNzaW9uLW51bT48dXJs
cz48cmVsYXRlZC11cmxzPjx1cmw+aHR0cDovL3d3dy5uY2JpLm5sbS5uaWguZ292L3B1Ym1lZC8y
NDcyMDU3NDwvdXJsPjwvcmVsYXRlZC11cmxzPjwvdXJscz48ZWxlY3Ryb25pYy1yZXNvdXJjZS1u
dW0+MTAuMTExMS9kZW4uMTIyOTU8L2VsZWN0cm9uaWMtcmVzb3VyY2UtbnVtPjwvcmVjb3JkPjwv
Q2l0ZT48Q2l0ZT48QXV0aG9yPktvdWtsYWtpczwvQXV0aG9yPjxZZWFyPjIwMTE8L1llYXI+PFJl
Y051bT4zOTg8L1JlY051bT48cmVjb3JkPjxyZWMtbnVtYmVyPjM5ODwvcmVjLW51bWJlcj48Zm9y
ZWlnbi1rZXlzPjxrZXkgYXBwPSJFTiIgZGItaWQ9InR2ZXh0ZnhkeXh2cmVoZXZmZno1MjI5YmFw
ZnJyMHgyZHYwciI+Mzk4PC9rZXk+PC9mb3JlaWduLWtleXM+PHJlZi10eXBlIG5hbWU9IkpvdXJu
YWwgQXJ0aWNsZSI+MTc8L3JlZi10eXBlPjxjb250cmlidXRvcnM+PGF1dGhvcnM+PGF1dGhvcj5L
b3VrbGFraXMsIEcuPC9hdXRob3I+PGF1dGhvcj5aZXpvcywgUC48L2F1dGhvcj48YXV0aG9yPkxp
cmF0em9wb3Vsb3MsIE4uPC9hdXRob3I+PGF1dGhvcj5HYXRvcG91bG91LCBBLjwvYXV0aG9yPjxh
dXRob3I+T2lrb25vbW91LCBBLjwvYXV0aG9yPjxhdXRob3I+UGl0aWFrb3VkaXMsIE0uPC9hdXRo
b3I+PGF1dGhvcj5FZnJlbWlkb3UsIEUuPC9hdXRob3I+PGF1dGhvcj5TaW1vcG91bG9zLCBDLjwv
YXV0aG9yPjwvYXV0aG9ycz48L2NvbnRyaWJ1dG9ycz48YXV0aC1hZGRyZXNzPkVuZG9zY29weSBV
bml0LCBVbml2ZXJzaXR5IEdlbmVyYWwgSG9zcGl0YWwgb2YgQWxleGFuZHJvdXBvbGlzLCBEZW1v
Y3JpdHVzIFVuaXZlcnNpdHkgb2YgVGhyYWNlLCBEcmFnYW5hIDY4MTAwLCBBbGV4YW5kcm91cG9s
aXMsIEdyZWVjZS48L2F1dGgtYWRkcmVzcz48dGl0bGVzPjx0aXRsZT5FbmRvc2NvcGljIHRyZWF0
bWVudCBvZiBhIGdhc3Ryb2N1dGFuZW91cyBmaXN0dWxhIHVzaW5nIHRoZSBvdmVyLXRoZS1zY29w
ZS1jbGlwIHN5c3RlbTogYSBjYXNlIHJlcG9ydDwvdGl0bGU+PHNlY29uZGFyeS10aXRsZT5EaWFn
biBUaGVyIEVuZG9zYzwvc2Vjb25kYXJ5LXRpdGxlPjxhbHQtdGl0bGU+RGlhZ25vc3RpYyBhbmQg
dGhlcmFwZXV0aWMgZW5kb3Njb3B5PC9hbHQtdGl0bGU+PC90aXRsZXM+PHBlcmlvZGljYWw+PGZ1
bGwtdGl0bGU+RGlhZ24gVGhlciBFbmRvc2M8L2Z1bGwtdGl0bGU+PGFiYnItMT5EaWFnbm9zdGlj
IGFuZCB0aGVyYXBldXRpYyBlbmRvc2NvcHk8L2FiYnItMT48L3BlcmlvZGljYWw+PGFsdC1wZXJp
b2RpY2FsPjxmdWxsLXRpdGxlPkRpYWduIFRoZXIgRW5kb3NjPC9mdWxsLXRpdGxlPjxhYmJyLTE+
RGlhZ25vc3RpYyBhbmQgdGhlcmFwZXV0aWMgZW5kb3Njb3B5PC9hYmJyLTE+PC9hbHQtcGVyaW9k
aWNhbD48cGFnZXM+Mzg0MTQzPC9wYWdlcz48dm9sdW1lPjIwMTE8L3ZvbHVtZT48ZGF0ZXM+PHll
YXI+MjAxMTwveWVhcj48L2RhdGVzPjxpc2JuPjEwMjktMDUxNiAoRWxlY3Ryb25pYykmI3hEOzEw
MjYtNzE0WCAoTGlua2luZyk8L2lzYm4+PGFjY2Vzc2lvbi1udW0+MjE3NDc2NTA8L2FjY2Vzc2lv
bi1udW0+PHVybHM+PHJlbGF0ZWQtdXJscz48dXJsPmh0dHA6Ly93d3cubmNiaS5ubG0ubmloLmdv
di9wdWJtZWQvMjE3NDc2NTA8L3VybD48L3JlbGF0ZWQtdXJscz48L3VybHM+PGN1c3RvbTI+MzEy
Mzg0NTwvY3VzdG9tMj48ZWxlY3Ryb25pYy1yZXNvdXJjZS1udW0+MTAuMTE1NS8yMDExLzM4NDE0
MzwvZWxlY3Ryb25pYy1yZXNvdXJjZS1udW0+PC9yZWNvcmQ+PC9DaXRlPjxDaXRlPjxBdXRob3I+
TWFudGE8L0F1dGhvcj48WWVhcj4yMDExPC9ZZWFyPjxSZWNOdW0+Mzk5PC9SZWNOdW0+PHJlY29y
ZD48cmVjLW51bWJlcj4zOTk8L3JlYy1udW1iZXI+PGZvcmVpZ24ta2V5cz48a2V5IGFwcD0iRU4i
IGRiLWlkPSJ0dmV4dGZ4ZHl4dnJlaGV2ZmZ6NTIyOWJhcGZycjB4MmR2MHIiPjM5OTwva2V5Pjwv
Zm9yZWlnbi1rZXlzPjxyZWYtdHlwZSBuYW1lPSJKb3VybmFsIEFydGljbGUiPjE3PC9yZWYtdHlw
ZT48Y29udHJpYnV0b3JzPjxhdXRob3JzPjxhdXRob3I+TWFudGEsIFIuPC9hdXRob3I+PGF1dGhv
cj5NYW5ubywgTS48L2F1dGhvcj48YXV0aG9yPkJlcnRhbmksIEguPC9hdXRob3I+PGF1dGhvcj5C
YXJiZXJhLCBDLjwvYXV0aG9yPjxhdXRob3I+UGlnbywgRi48L2F1dGhvcj48YXV0aG9yPk1pcmFu
dGUsIFYuPC9hdXRob3I+PGF1dGhvcj5Mb25naW5vdHRpLCBFLjwvYXV0aG9yPjxhdXRob3I+QmFz
c290dGksIEcuPC9hdXRob3I+PGF1dGhvcj5Db25pZ2xpYXJvLCBSLjwvYXV0aG9yPjwvYXV0aG9y
cz48L2NvbnRyaWJ1dG9ycz48YXV0aC1hZGRyZXNzPkdhc3Ryb2VudGVyb2xvZ3kgYW5kIEVuZG9z
Y29weSBVbml0LCBTLiBBZ29zdGlubyBFc3RlbnNlIENpdmlsIEhvc3BpdGFsLCBNb2RlbmEsIEl0
YWx5LiByLm1hbnRhQGxpYmVyby5pdDwvYXV0aC1hZGRyZXNzPjx0aXRsZXM+PHRpdGxlPkVuZG9z
Y29waWMgdHJlYXRtZW50IG9mIGdhc3Ryb2ludGVzdGluYWwgZmlzdHVsYXMgdXNpbmcgYW4gb3Zl
ci10aGUtc2NvcGUgY2xpcCAoT1RTQykgZGV2aWNlOiBjYXNlIHNlcmllcyBmcm9tIGEgdGVydGlh
cnkgcmVmZXJyYWwgY2VudGVyPC90aXRsZT48c2Vjb25kYXJ5LXRpdGxlPkVuZG9zY29weTwvc2Vj
b25kYXJ5LXRpdGxlPjxhbHQtdGl0bGU+RW5kb3Njb3B5PC9hbHQtdGl0bGU+PC90aXRsZXM+PHBl
cmlvZGljYWw+PGZ1bGwtdGl0bGU+RW5kb3Njb3B5PC9mdWxsLXRpdGxlPjxhYmJyLTE+RW5kb3Nj
b3B5PC9hYmJyLTE+PC9wZXJpb2RpY2FsPjxhbHQtcGVyaW9kaWNhbD48ZnVsbC10aXRsZT5FbmRv
c2NvcHk8L2Z1bGwtdGl0bGU+PGFiYnItMT5FbmRvc2NvcHk8L2FiYnItMT48L2FsdC1wZXJpb2Rp
Y2FsPjxwYWdlcz41NDUtODwvcGFnZXM+PHZvbHVtZT40Mzwvdm9sdW1lPjxudW1iZXI+NjwvbnVt
YmVyPjxrZXl3b3Jkcz48a2V5d29yZD5BZHVsdDwva2V5d29yZD48a2V5d29yZD5BZ2VkPC9rZXl3
b3JkPjxrZXl3b3JkPkRpZ2VzdGl2ZSBTeXN0ZW0gU3VyZ2ljYWwgUHJvY2VkdXJlcy8qaW5zdHJ1
bWVudGF0aW9uLyptZXRob2RzPC9rZXl3b3JkPjxrZXl3b3JkPipFbmRvc2NvcGVzLCBHYXN0cm9p
bnRlc3RpbmFsPC9rZXl3b3JkPjxrZXl3b3JkPkVzb3BoYWdlYWwgRmlzdHVsYS8qc3VyZ2VyeTwv
a2V5d29yZD48a2V5d29yZD5GZW1hbGU8L2tleXdvcmQ+PGtleXdvcmQ+R2FzdHJpYyBGaXN0dWxh
LypzdXJnZXJ5PC9rZXl3b3JkPjxrZXl3b3JkPkh1bWFuczwva2V5d29yZD48a2V5d29yZD5JbnRl
c3RpbmFsIEZpc3R1bGEvKnN1cmdlcnk8L2tleXdvcmQ+PGtleXdvcmQ+TWFsZTwva2V5d29yZD48
a2V5d29yZD5NaWRkbGUgQWdlZDwva2V5d29yZD48a2V5d29yZD5TdXJnaWNhbCBJbnN0cnVtZW50
czwva2V5d29yZD48a2V5d29yZD5UcmVhdG1lbnQgT3V0Y29tZTwva2V5d29yZD48L2tleXdvcmRz
PjxkYXRlcz48eWVhcj4yMDExPC95ZWFyPjxwdWItZGF0ZXM+PGRhdGU+SnVuPC9kYXRlPjwvcHVi
LWRhdGVzPjwvZGF0ZXM+PGlzYm4+MTQzOC04ODEyIChFbGVjdHJvbmljKSYjeEQ7MDAxMy03MjZY
IChMaW5raW5nKTwvaXNibj48YWNjZXNzaW9uLW51bT4yMTQwOTc0MTwvYWNjZXNzaW9uLW51bT48
dXJscz48cmVsYXRlZC11cmxzPjx1cmw+aHR0cDovL3d3dy5uY2JpLm5sbS5uaWguZ292L3B1Ym1l
ZC8yMTQwOTc0MTwvdXJsPjwvcmVsYXRlZC11cmxzPjwvdXJscz48ZWxlY3Ryb25pYy1yZXNvdXJj
ZS1udW0+MTAuMTA1NS9zLTAwMzAtMTI1NjE5NjwvZWxlY3Ryb25pYy1yZXNvdXJjZS1udW0+PC9y
ZWNvcmQ+PC9DaXRlPjxDaXRlPjxBdXRob3I+TWVubmlnZW48L0F1dGhvcj48WWVhcj4yMDEzPC9Z
ZWFyPjxSZWNOdW0+NDAwPC9SZWNOdW0+PHJlY29yZD48cmVjLW51bWJlcj40MDA8L3JlYy1udW1i
ZXI+PGZvcmVpZ24ta2V5cz48a2V5IGFwcD0iRU4iIGRiLWlkPSJ0dmV4dGZ4ZHl4dnJlaGV2ZmZ6
NTIyOWJhcGZycjB4MmR2MHIiPjQwMDwva2V5PjwvZm9yZWlnbi1rZXlzPjxyZWYtdHlwZSBuYW1l
PSJKb3VybmFsIEFydGljbGUiPjE3PC9yZWYtdHlwZT48Y29udHJpYnV0b3JzPjxhdXRob3JzPjxh
dXRob3I+TWVubmlnZW4sIFIuPC9hdXRob3I+PGF1dGhvcj5Db2xvbWJvLUJlbmttYW5uLCBNLjwv
YXV0aG9yPjxhdXRob3I+U2VubmluZ2VyLCBOLjwvYXV0aG9yPjxhdXRob3I+TGF1a29ldHRlciwg
TS48L2F1dGhvcj48L2F1dGhvcnM+PC9jb250cmlidXRvcnM+PGF1dGgtYWRkcmVzcz5EZXBhcnRt
ZW50IG9mIEdlbmVyYWwgYW5kIFZpc2NlcmFsIFN1cmdlcnksIFVuaXZlcnNpdHkgSG9zcGl0YWwg
TXVlbnN0ZXIsIEFsYmVydC1TY2h3ZWl0emVyLUNhbXB1cyAxLCA0ODE0OSwgTXVlbnN0ZXIsIEdl
cm1hbnkuIHJ1ZG9sZi5tZW5uaWdlbkB1a211ZW5zdGVyLmRlPC9hdXRoLWFkZHJlc3M+PHRpdGxl
cz48dGl0bGU+RW5kb3Njb3BpYyBjbG9zdXJlIG9mIHBvc3RvcGVyYXRpdmUgZ2FzdHJvaW50ZXN0
aW5hbCBsZWFrYWdlcyBhbmQgZmlzdHVsYXMgd2l0aCB0aGUgT3Zlci10aGUtU2NvcGUgQ2xpcCAo
T1RTQyk8L3RpdGxlPjxzZWNvbmRhcnktdGl0bGU+SiBHYXN0cm9pbnRlc3QgU3VyZzwvc2Vjb25k
YXJ5LXRpdGxlPjxhbHQtdGl0bGU+Sm91cm5hbCBvZiBnYXN0cm9pbnRlc3RpbmFsIHN1cmdlcnkg
OiBvZmZpY2lhbCBqb3VybmFsIG9mIHRoZSBTb2NpZXR5IGZvciBTdXJnZXJ5IG9mIHRoZSBBbGlt
ZW50YXJ5IFRyYWN0PC9hbHQtdGl0bGU+PC90aXRsZXM+PHBlcmlvZGljYWw+PGZ1bGwtdGl0bGU+
SiBHYXN0cm9pbnRlc3QgU3VyZzwvZnVsbC10aXRsZT48YWJici0xPkpvdXJuYWwgb2YgZ2FzdHJv
aW50ZXN0aW5hbCBzdXJnZXJ5IDogb2ZmaWNpYWwgam91cm5hbCBvZiB0aGUgU29jaWV0eSBmb3Ig
U3VyZ2VyeSBvZiB0aGUgQWxpbWVudGFyeSBUcmFjdDwvYWJici0xPjwvcGVyaW9kaWNhbD48YWx0
LXBlcmlvZGljYWw+PGZ1bGwtdGl0bGU+SiBHYXN0cm9pbnRlc3QgU3VyZzwvZnVsbC10aXRsZT48
YWJici0xPkpvdXJuYWwgb2YgZ2FzdHJvaW50ZXN0aW5hbCBzdXJnZXJ5IDogb2ZmaWNpYWwgam91
cm5hbCBvZiB0aGUgU29jaWV0eSBmb3IgU3VyZ2VyeSBvZiB0aGUgQWxpbWVudGFyeSBUcmFjdDwv
YWJici0xPjwvYWx0LXBlcmlvZGljYWw+PHBhZ2VzPjEwNTgtNjU8L3BhZ2VzPjx2b2x1bWU+MTc8
L3ZvbHVtZT48bnVtYmVyPjY8L251bWJlcj48a2V5d29yZHM+PGtleXdvcmQ+QWR1bHQ8L2tleXdv
cmQ+PGtleXdvcmQ+QWdlZDwva2V5d29yZD48a2V5d29yZD5BbmFzdG9tb3NpcywgU3VyZ2ljYWwv
YWR2ZXJzZSBlZmZlY3RzPC9rZXl3b3JkPjxrZXl3b3JkPkFuYXN0b21vdGljIExlYWsvZXRpb2xv
Z3kvKnN1cmdlcnk8L2tleXdvcmQ+PGtleXdvcmQ+QnJvbmNoaWFsIEZpc3R1bGEvc3VyZ2VyeTwv
a2V5d29yZD48a2V5d29yZD5Db2xvbmljIERpc2Vhc2VzL3N1cmdlcnk8L2tleXdvcmQ+PGtleXdv
cmQ+Q3V0YW5lb3VzIEZpc3R1bGEvc3VyZ2VyeTwva2V5d29yZD48a2V5d29yZD5EaWdlc3RpdmUg
U3lzdGVtIEZpc3R1bGEvc3VyZ2VyeTwva2V5d29yZD48a2V5d29yZD5FbmRvc2NvcHksIEdhc3Ry
b2ludGVzdGluYWwvKmluc3RydW1lbnRhdGlvbjwva2V5d29yZD48a2V5d29yZD5Fc29waGFndXMv
KnN1cmdlcnk8L2tleXdvcmQ+PGtleXdvcmQ+RmVtYWxlPC9rZXl3b3JkPjxrZXl3b3JkPkZpc3R1
bGEvKnN1cmdlcnk8L2tleXdvcmQ+PGtleXdvcmQ+SHVtYW5zPC9rZXl3b3JkPjxrZXl3b3JkPk1h
bGU8L2tleXdvcmQ+PGtleXdvcmQ+TWlkZGxlIEFnZWQ8L2tleXdvcmQ+PGtleXdvcmQ+UGxldXJh
bCBEaXNlYXNlcy9zdXJnZXJ5PC9rZXl3b3JkPjxrZXl3b3JkPlJlY3VycmVuY2U8L2tleXdvcmQ+
PGtleXdvcmQ+UmV0cm9zcGVjdGl2ZSBTdHVkaWVzPC9rZXl3b3JkPjxrZXl3b3JkPlN0b21hY2gg
RGlzZWFzZXMvc3VyZ2VyeTwva2V5d29yZD48L2tleXdvcmRzPjxkYXRlcz48eWVhcj4yMDEzPC95
ZWFyPjxwdWItZGF0ZXM+PGRhdGU+SnVuPC9kYXRlPjwvcHViLWRhdGVzPjwvZGF0ZXM+PGlzYm4+
MTg3My00NjI2IChFbGVjdHJvbmljKSYjeEQ7MTA5MS0yNTVYIChMaW5raW5nKTwvaXNibj48YWNj
ZXNzaW9uLW51bT4yMzQwMDUwNzwvYWNjZXNzaW9uLW51bT48dXJscz48cmVsYXRlZC11cmxzPjx1
cmw+aHR0cDovL3d3dy5uY2JpLm5sbS5uaWguZ292L3B1Ym1lZC8yMzQwMDUwNzwvdXJsPjwvcmVs
YXRlZC11cmxzPjwvdXJscz48ZWxlY3Ryb25pYy1yZXNvdXJjZS1udW0+MTAuMTAwNy9zMTE2MDUt
MDEzLTIxNTYteTwvZWxlY3Ryb25pYy1yZXNvdXJjZS1udW0+PC9yZWNvcmQ+PC9DaXRlPjwvRW5k
Tm90ZT5=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74" w:tooltip="Lee, 2014 #396" w:history="1">
        <w:r w:rsidR="0036706B" w:rsidRPr="0093394A">
          <w:rPr>
            <w:rFonts w:ascii="Book Antiqua" w:hAnsi="Book Antiqua" w:cs="Times"/>
            <w:noProof/>
            <w:vertAlign w:val="superscript"/>
          </w:rPr>
          <w:t>74-78</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r w:rsidRPr="0093394A">
        <w:rPr>
          <w:rFonts w:ascii="Book Antiqua" w:hAnsi="Book Antiqua" w:cs="Times"/>
        </w:rPr>
        <w:t>A recent multi-centered international review examined 188 patients with acute perforations, leaks, and fistulae who were treated with OTSC and found that long-term closure rates were achieved in 90%, 73.3% and 42.9% respectively</w:t>
      </w:r>
      <w:r w:rsidR="00957787" w:rsidRPr="0093394A">
        <w:rPr>
          <w:rFonts w:ascii="Book Antiqua" w:hAnsi="Book Antiqua" w:cs="Times"/>
        </w:rPr>
        <w:fldChar w:fldCharType="begin">
          <w:fldData xml:space="preserve">PEVuZE5vdGU+PENpdGU+PEF1dGhvcj5MYXc8L0F1dGhvcj48WWVhcj4yMDE0PC9ZZWFyPjxSZWNO
dW0+NDAyPC9SZWNOdW0+PERpc3BsYXlUZXh0PjxzdHlsZSBmYWNlPSJzdXBlcnNjcmlwdCI+Wzc5
XTwvc3R5bGU+PC9EaXNwbGF5VGV4dD48cmVjb3JkPjxyZWMtbnVtYmVyPjQwMjwvcmVjLW51bWJl
cj48Zm9yZWlnbi1rZXlzPjxrZXkgYXBwPSJFTiIgZGItaWQ9InR2ZXh0ZnhkeXh2cmVoZXZmZno1
MjI5YmFwZnJyMHgyZHYwciI+NDAyPC9rZXk+PC9mb3JlaWduLWtleXM+PHJlZi10eXBlIG5hbWU9
IkpvdXJuYWwgQXJ0aWNsZSI+MTc8L3JlZi10eXBlPjxjb250cmlidXRvcnM+PGF1dGhvcnM+PGF1
dGhvcj5MYXcsIEouIEsuPC9hdXRob3I+PGF1dGhvcj5TdG9pdGEsIEEuPC9hdXRob3I+PGF1dGhv
cj5XZXZlciwgVy48L2F1dGhvcj48YXV0aG9yPkdsZWVzb24sIEYuIEMuPC9hdXRob3I+PGF1dGhv
cj5EcmllcywgQS4gTS48L2F1dGhvcj48YXV0aG9yPkJsYWNrZm9yZCwgQS48L2F1dGhvcj48YXV0
aG9yPktpc3dhbmksIFYuPC9hdXRob3I+PGF1dGhvcj5TaGluLCBFLiBKLjwvYXV0aG9yPjxhdXRo
b3I+S2hhc2hhYiwgTS4gQS48L2F1dGhvcj48YXV0aG9yPkNhbnRvLCBNLiBJLjwvYXV0aG9yPjxh
dXRob3I+U2luZ2gsIFYuIEsuPC9hdXRob3I+PGF1dGhvcj5MZW5ub24sIEEuIE0uPC9hdXRob3I+
PC9hdXRob3JzPjwvY29udHJpYnV0b3JzPjxhdXRoLWFkZHJlc3M+RGl2aXNpb24gb2YgR2FzdHJv
ZW50ZXJvbG9neSBhbmQgSGVwYXRvbG9neSwgVGhlIFNvbCBHb2xkbWFuIFBhbmNyZWF0aWMgQ2Fu
Y2VyIFJlc2VhcmNoIENlbnRlciwgVGhlIEpvaG5zIEhvcGtpbnMgTWVkaWNhbCBJbnN0aXR1dGlv
bnMsIDE4MDAgT3JsZWFucyBTdCwgU3VpdGUgNzEyNSBKLCBCYWx0aW1vcmUsIE1ELCAyMTIwNSwg
VVNBLCBqbGF3OEBqaG1pLmVkdS48L2F1dGgtYWRkcmVzcz48dGl0bGVzPjx0aXRsZT5FbmRvc2Nv
cGljIHVsdHJhc291bmQtZ3VpZGVkIGZpbmUgbmVlZGxlIGFzcGlyYXRpb24gaW1wcm92ZXMgdGhl
IHByZS1vcGVyYXRpdmUgZGlhZ25vc3RpYyB5aWVsZCBvZiBzb2xpZC1wc2V1ZG9wYXBpbGxhcnkg
bmVvcGxhc20gb2YgdGhlIHBhbmNyZWFzOiBhbiBpbnRlcm5hdGlvbmFsIG11bHRpY2VudGVyIGNh
c2Ugc2VyaWVzICh3aXRoIHZpZGVvK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5Mi04PC9w
YWdlcz48dm9sdW1lPjI4PC92b2x1bWU+PG51bWJlcj45PC9udW1iZXI+PGtleXdvcmRzPjxrZXl3
b3JkPkFkb2xlc2NlbnQ8L2tleXdvcmQ+PGtleXdvcmQ+QWR1bHQ8L2tleXdvcmQ+PGtleXdvcmQ+
QWdlZDwva2V5d29yZD48a2V5d29yZD5BZ2VkLCA4MCBhbmQgb3Zlcjwva2V5d29yZD48a2V5d29y
ZD5CaW9wc3ksIEZpbmUtTmVlZGxlL21ldGhvZHM8L2tleXdvcmQ+PGtleXdvcmQ+RW5kb3Njb3Bp
YyBVbHRyYXNvdW5kLUd1aWRlZCBGaW5lIE5lZWRsZSBBc3BpcmF0aW9uLyptZXRob2RzPC9rZXl3
b3JkPjxrZXl3b3JkPkVuZG9zb25vZ3JhcGh5L21ldGhvZHM8L2tleXdvcmQ+PGtleXdvcmQ+RmVt
YWxlPC9rZXl3b3JkPjxrZXl3b3JkPkh1bWFuczwva2V5d29yZD48a2V5d29yZD5NYWxlPC9rZXl3
b3JkPjxrZXl3b3JkPk1pZGRsZSBBZ2VkPC9rZXl3b3JkPjxrZXl3b3JkPlBhbmNyZWF0aWMgTmVv
cGxhc21zLypkaWFnbm9zaXMvcGF0aG9sb2d5PC9rZXl3b3JkPjxrZXl3b3JkPlJldHJvc3BlY3Rp
dmUgU3R1ZGllczwva2V5d29yZD48a2V5d29yZD5Ub21vZ3JhcGh5LCBYLVJheSBDb21wdXRlZC8q
bWV0aG9kczwva2V5d29yZD48a2V5d29yZD5Zb3VuZyBBZHVsdDwva2V5d29yZD48L2tleXdvcmRz
PjxkYXRlcz48eWVhcj4yMDE0PC95ZWFyPjxwdWItZGF0ZXM+PGRhdGU+U2VwPC9kYXRlPjwvcHVi
LWRhdGVzPjwvZGF0ZXM+PGlzYm4+MTQzMi0yMjE4IChFbGVjdHJvbmljKSYjeEQ7MDkzMC0yNzk0
IChMaW5raW5nKTwvaXNibj48YWNjZXNzaW9uLW51bT4yNDcxODY2MjwvYWNjZXNzaW9uLW51bT48
dXJscz48cmVsYXRlZC11cmxzPjx1cmw+aHR0cDovL3d3dy5uY2JpLm5sbS5uaWguZ292L3B1Ym1l
ZC8yNDcxODY2MjwvdXJsPjwvcmVsYXRlZC11cmxzPjwvdXJscz48ZWxlY3Ryb25pYy1yZXNvdXJj
ZS1udW0+MTAuMTAwNy9zMDA0NjQtMDE0LTM1MDgtODwvZWxlY3Ryb25pYy1yZXNvdXJjZS1udW0+
PC9yZWNvcmQ+PC9DaXRlPjwvRW5kTm90ZT4A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MYXc8L0F1dGhvcj48WWVhcj4yMDE0PC9ZZWFyPjxSZWNO
dW0+NDAyPC9SZWNOdW0+PERpc3BsYXlUZXh0PjxzdHlsZSBmYWNlPSJzdXBlcnNjcmlwdCI+Wzc5
XTwvc3R5bGU+PC9EaXNwbGF5VGV4dD48cmVjb3JkPjxyZWMtbnVtYmVyPjQwMjwvcmVjLW51bWJl
cj48Zm9yZWlnbi1rZXlzPjxrZXkgYXBwPSJFTiIgZGItaWQ9InR2ZXh0ZnhkeXh2cmVoZXZmZno1
MjI5YmFwZnJyMHgyZHYwciI+NDAyPC9rZXk+PC9mb3JlaWduLWtleXM+PHJlZi10eXBlIG5hbWU9
IkpvdXJuYWwgQXJ0aWNsZSI+MTc8L3JlZi10eXBlPjxjb250cmlidXRvcnM+PGF1dGhvcnM+PGF1
dGhvcj5MYXcsIEouIEsuPC9hdXRob3I+PGF1dGhvcj5TdG9pdGEsIEEuPC9hdXRob3I+PGF1dGhv
cj5XZXZlciwgVy48L2F1dGhvcj48YXV0aG9yPkdsZWVzb24sIEYuIEMuPC9hdXRob3I+PGF1dGhv
cj5EcmllcywgQS4gTS48L2F1dGhvcj48YXV0aG9yPkJsYWNrZm9yZCwgQS48L2F1dGhvcj48YXV0
aG9yPktpc3dhbmksIFYuPC9hdXRob3I+PGF1dGhvcj5TaGluLCBFLiBKLjwvYXV0aG9yPjxhdXRo
b3I+S2hhc2hhYiwgTS4gQS48L2F1dGhvcj48YXV0aG9yPkNhbnRvLCBNLiBJLjwvYXV0aG9yPjxh
dXRob3I+U2luZ2gsIFYuIEsuPC9hdXRob3I+PGF1dGhvcj5MZW5ub24sIEEuIE0uPC9hdXRob3I+
PC9hdXRob3JzPjwvY29udHJpYnV0b3JzPjxhdXRoLWFkZHJlc3M+RGl2aXNpb24gb2YgR2FzdHJv
ZW50ZXJvbG9neSBhbmQgSGVwYXRvbG9neSwgVGhlIFNvbCBHb2xkbWFuIFBhbmNyZWF0aWMgQ2Fu
Y2VyIFJlc2VhcmNoIENlbnRlciwgVGhlIEpvaG5zIEhvcGtpbnMgTWVkaWNhbCBJbnN0aXR1dGlv
bnMsIDE4MDAgT3JsZWFucyBTdCwgU3VpdGUgNzEyNSBKLCBCYWx0aW1vcmUsIE1ELCAyMTIwNSwg
VVNBLCBqbGF3OEBqaG1pLmVkdS48L2F1dGgtYWRkcmVzcz48dGl0bGVzPjx0aXRsZT5FbmRvc2Nv
cGljIHVsdHJhc291bmQtZ3VpZGVkIGZpbmUgbmVlZGxlIGFzcGlyYXRpb24gaW1wcm92ZXMgdGhl
IHByZS1vcGVyYXRpdmUgZGlhZ25vc3RpYyB5aWVsZCBvZiBzb2xpZC1wc2V1ZG9wYXBpbGxhcnkg
bmVvcGxhc20gb2YgdGhlIHBhbmNyZWFzOiBhbiBpbnRlcm5hdGlvbmFsIG11bHRpY2VudGVyIGNh
c2Ugc2VyaWVzICh3aXRoIHZpZGVvKTwvdGl0bGU+PHNlY29uZGFyeS10aXRsZT5TdXJnIEVuZG9z
Yzwvc2Vjb25kYXJ5LXRpdGxlPjxhbHQtdGl0bGU+U3VyZ2ljYWwgZW5kb3Njb3B5PC9hbHQtdGl0
bGU+PC90aXRsZXM+PHBlcmlvZGljYWw+PGZ1bGwtdGl0bGU+U3VyZyBFbmRvc2M8L2Z1bGwtdGl0
bGU+PGFiYnItMT5TdXJnaWNhbCBlbmRvc2NvcHk8L2FiYnItMT48L3BlcmlvZGljYWw+PGFsdC1w
ZXJpb2RpY2FsPjxmdWxsLXRpdGxlPlN1cmcgRW5kb3NjPC9mdWxsLXRpdGxlPjxhYmJyLTE+U3Vy
Z2ljYWwgZW5kb3Njb3B5PC9hYmJyLTE+PC9hbHQtcGVyaW9kaWNhbD48cGFnZXM+MjU5Mi04PC9w
YWdlcz48dm9sdW1lPjI4PC92b2x1bWU+PG51bWJlcj45PC9udW1iZXI+PGtleXdvcmRzPjxrZXl3
b3JkPkFkb2xlc2NlbnQ8L2tleXdvcmQ+PGtleXdvcmQ+QWR1bHQ8L2tleXdvcmQ+PGtleXdvcmQ+
QWdlZDwva2V5d29yZD48a2V5d29yZD5BZ2VkLCA4MCBhbmQgb3Zlcjwva2V5d29yZD48a2V5d29y
ZD5CaW9wc3ksIEZpbmUtTmVlZGxlL21ldGhvZHM8L2tleXdvcmQ+PGtleXdvcmQ+RW5kb3Njb3Bp
YyBVbHRyYXNvdW5kLUd1aWRlZCBGaW5lIE5lZWRsZSBBc3BpcmF0aW9uLyptZXRob2RzPC9rZXl3
b3JkPjxrZXl3b3JkPkVuZG9zb25vZ3JhcGh5L21ldGhvZHM8L2tleXdvcmQ+PGtleXdvcmQ+RmVt
YWxlPC9rZXl3b3JkPjxrZXl3b3JkPkh1bWFuczwva2V5d29yZD48a2V5d29yZD5NYWxlPC9rZXl3
b3JkPjxrZXl3b3JkPk1pZGRsZSBBZ2VkPC9rZXl3b3JkPjxrZXl3b3JkPlBhbmNyZWF0aWMgTmVv
cGxhc21zLypkaWFnbm9zaXMvcGF0aG9sb2d5PC9rZXl3b3JkPjxrZXl3b3JkPlJldHJvc3BlY3Rp
dmUgU3R1ZGllczwva2V5d29yZD48a2V5d29yZD5Ub21vZ3JhcGh5LCBYLVJheSBDb21wdXRlZC8q
bWV0aG9kczwva2V5d29yZD48a2V5d29yZD5Zb3VuZyBBZHVsdDwva2V5d29yZD48L2tleXdvcmRz
PjxkYXRlcz48eWVhcj4yMDE0PC95ZWFyPjxwdWItZGF0ZXM+PGRhdGU+U2VwPC9kYXRlPjwvcHVi
LWRhdGVzPjwvZGF0ZXM+PGlzYm4+MTQzMi0yMjE4IChFbGVjdHJvbmljKSYjeEQ7MDkzMC0yNzk0
IChMaW5raW5nKTwvaXNibj48YWNjZXNzaW9uLW51bT4yNDcxODY2MjwvYWNjZXNzaW9uLW51bT48
dXJscz48cmVsYXRlZC11cmxzPjx1cmw+aHR0cDovL3d3dy5uY2JpLm5sbS5uaWguZ292L3B1Ym1l
ZC8yNDcxODY2MjwvdXJsPjwvcmVsYXRlZC11cmxzPjwvdXJscz48ZWxlY3Ryb25pYy1yZXNvdXJj
ZS1udW0+MTAuMTAwNy9zMDA0NjQtMDE0LTM1MDgtODwvZWxlY3Ryb25pYy1yZXNvdXJjZS1udW0+
PC9yZWNvcmQ+PC9DaXRlPjwvRW5kTm90ZT4A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79" w:tooltip="Law, 2014 #402" w:history="1">
        <w:r w:rsidR="0036706B" w:rsidRPr="0093394A">
          <w:rPr>
            <w:rFonts w:ascii="Book Antiqua" w:hAnsi="Book Antiqua" w:cs="Times"/>
            <w:noProof/>
            <w:vertAlign w:val="superscript"/>
          </w:rPr>
          <w:t>79</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r w:rsidR="006D70BB" w:rsidRPr="0093394A">
        <w:rPr>
          <w:rFonts w:ascii="Book Antiqua" w:hAnsi="Book Antiqua" w:cs="Times"/>
        </w:rPr>
        <w:t xml:space="preserve">Since 2012 we have </w:t>
      </w:r>
      <w:proofErr w:type="spellStart"/>
      <w:r w:rsidR="006D70BB" w:rsidRPr="0093394A">
        <w:rPr>
          <w:rFonts w:ascii="Book Antiqua" w:hAnsi="Book Antiqua" w:cs="Times"/>
        </w:rPr>
        <w:t>endoscopically</w:t>
      </w:r>
      <w:proofErr w:type="spellEnd"/>
      <w:r w:rsidR="006D70BB" w:rsidRPr="0093394A">
        <w:rPr>
          <w:rFonts w:ascii="Book Antiqua" w:hAnsi="Book Antiqua" w:cs="Times"/>
        </w:rPr>
        <w:t xml:space="preserve"> treated 20 patients with the OTSC (6 with leaks and 14 with fistulae)</w:t>
      </w:r>
      <w:r w:rsidR="00ED666B" w:rsidRPr="0093394A">
        <w:rPr>
          <w:rFonts w:ascii="Book Antiqua" w:hAnsi="Book Antiqua" w:cs="Times"/>
        </w:rPr>
        <w:t xml:space="preserve"> </w:t>
      </w:r>
      <w:r w:rsidR="006D70BB" w:rsidRPr="0093394A">
        <w:rPr>
          <w:rFonts w:ascii="Book Antiqua" w:hAnsi="Book Antiqua" w:cs="Times"/>
        </w:rPr>
        <w:t>resulting in a 100% and 64% closure rate respectively</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Winder J. S.&lt;/Author&gt;&lt;Year&gt;2015&lt;/Year&gt;&lt;RecNum&gt;444&lt;/RecNum&gt;&lt;DisplayText&gt;&lt;style face="superscript"&gt;[44]&lt;/style&gt;&lt;/DisplayText&gt;&lt;record&gt;&lt;rec-number&gt;444&lt;/rec-number&gt;&lt;foreign-keys&gt;&lt;key app="EN" db-id="tvextfxdyxvrehevffz5229bapfrr0x2dv0r"&gt;444&lt;/key&gt;&lt;/foreign-keys&gt;&lt;ref-type name="Conference Paper"&gt;47&lt;/ref-type&gt;&lt;contributors&gt;&lt;authors&gt;&lt;author&gt;Winder J. S., Kulaylat A. N., Schubart J., Hal H. M., Pauli E. M.&lt;/author&gt;&lt;/authors&gt;&lt;/contributors&gt;&lt;titles&gt;&lt;title&gt;Management of gastrointestinal defects using the over the scope clip (OTSC): a retrospective review of one institution&amp;apos;s experience.&lt;/title&gt;&lt;secondary-title&gt;SAGES Annual Surgical Meeting&lt;/secondary-title&gt;&lt;/titles&gt;&lt;dates&gt;&lt;year&gt;2015&lt;/year&gt;&lt;pub-dates&gt;&lt;date&gt;April 15, 2015&lt;/date&gt;&lt;/pub-dates&gt;&lt;/dates&gt;&lt;pub-location&gt;Nashville, TN&lt;/pub-location&gt;&lt;publisher&gt;Surgical Endoscopy&lt;/publisher&gt;&lt;urls&gt;&lt;/urls&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44" w:tooltip="Winder J. S., 2015 #444" w:history="1">
        <w:r w:rsidR="0036706B" w:rsidRPr="0093394A">
          <w:rPr>
            <w:rFonts w:ascii="Book Antiqua" w:hAnsi="Book Antiqua" w:cs="Times"/>
            <w:noProof/>
            <w:vertAlign w:val="superscript"/>
          </w:rPr>
          <w:t>44</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B173FD" w:rsidRPr="0093394A">
        <w:rPr>
          <w:rFonts w:ascii="Book Antiqua" w:hAnsi="Book Antiqua" w:cs="Times"/>
        </w:rPr>
        <w:t>.</w:t>
      </w:r>
    </w:p>
    <w:p w14:paraId="56E65595" w14:textId="77777777" w:rsidR="005602AB" w:rsidRPr="0093394A" w:rsidRDefault="005602AB" w:rsidP="0093394A">
      <w:pPr>
        <w:widowControl w:val="0"/>
        <w:autoSpaceDE w:val="0"/>
        <w:autoSpaceDN w:val="0"/>
        <w:adjustRightInd w:val="0"/>
        <w:spacing w:line="360" w:lineRule="auto"/>
        <w:contextualSpacing/>
        <w:jc w:val="both"/>
        <w:rPr>
          <w:rFonts w:ascii="Book Antiqua" w:hAnsi="Book Antiqua" w:cs="Times"/>
        </w:rPr>
      </w:pPr>
    </w:p>
    <w:p w14:paraId="4281886D" w14:textId="26B1C577" w:rsidR="00CF3C37" w:rsidRPr="0093394A" w:rsidRDefault="00E14ED3" w:rsidP="0093394A">
      <w:pPr>
        <w:widowControl w:val="0"/>
        <w:autoSpaceDE w:val="0"/>
        <w:autoSpaceDN w:val="0"/>
        <w:adjustRightInd w:val="0"/>
        <w:spacing w:line="360" w:lineRule="auto"/>
        <w:contextualSpacing/>
        <w:jc w:val="both"/>
        <w:rPr>
          <w:rFonts w:ascii="Book Antiqua" w:hAnsi="Book Antiqua" w:cs="Times"/>
          <w:b/>
        </w:rPr>
      </w:pPr>
      <w:r w:rsidRPr="0093394A">
        <w:rPr>
          <w:rFonts w:ascii="Book Antiqua" w:hAnsi="Book Antiqua" w:cs="Times"/>
          <w:b/>
        </w:rPr>
        <w:t>FACTORS LEADING TO SUCCESSFUL OUTCOMES</w:t>
      </w:r>
    </w:p>
    <w:p w14:paraId="623A50A6" w14:textId="377EDD73" w:rsidR="00CF3C37" w:rsidRPr="0093394A" w:rsidRDefault="00ED666B" w:rsidP="0093394A">
      <w:pPr>
        <w:widowControl w:val="0"/>
        <w:autoSpaceDE w:val="0"/>
        <w:autoSpaceDN w:val="0"/>
        <w:adjustRightInd w:val="0"/>
        <w:spacing w:line="360" w:lineRule="auto"/>
        <w:contextualSpacing/>
        <w:jc w:val="both"/>
        <w:rPr>
          <w:rFonts w:ascii="Book Antiqua" w:hAnsi="Book Antiqua" w:cs="Times"/>
        </w:rPr>
      </w:pPr>
      <w:r w:rsidRPr="0093394A">
        <w:rPr>
          <w:rFonts w:ascii="Book Antiqua" w:hAnsi="Book Antiqua" w:cs="Times"/>
        </w:rPr>
        <w:t>There are m</w:t>
      </w:r>
      <w:r w:rsidR="002138D5" w:rsidRPr="0093394A">
        <w:rPr>
          <w:rFonts w:ascii="Book Antiqua" w:hAnsi="Book Antiqua" w:cs="Times"/>
        </w:rPr>
        <w:t>ultiple</w:t>
      </w:r>
      <w:r w:rsidRPr="0093394A">
        <w:rPr>
          <w:rFonts w:ascii="Book Antiqua" w:hAnsi="Book Antiqua" w:cs="Times"/>
        </w:rPr>
        <w:t xml:space="preserve"> facto</w:t>
      </w:r>
      <w:r w:rsidR="00007608" w:rsidRPr="0093394A">
        <w:rPr>
          <w:rFonts w:ascii="Book Antiqua" w:hAnsi="Book Antiqua" w:cs="Times"/>
        </w:rPr>
        <w:t>rs that</w:t>
      </w:r>
      <w:r w:rsidR="007964FB" w:rsidRPr="0093394A">
        <w:rPr>
          <w:rFonts w:ascii="Book Antiqua" w:hAnsi="Book Antiqua" w:cs="Times"/>
        </w:rPr>
        <w:t xml:space="preserve"> influence the </w:t>
      </w:r>
      <w:r w:rsidR="008303E6" w:rsidRPr="0093394A">
        <w:rPr>
          <w:rFonts w:ascii="Book Antiqua" w:hAnsi="Book Antiqua" w:cs="Times"/>
        </w:rPr>
        <w:t>ultimate closure rate in any end</w:t>
      </w:r>
      <w:r w:rsidR="002138D5" w:rsidRPr="0093394A">
        <w:rPr>
          <w:rFonts w:ascii="Book Antiqua" w:hAnsi="Book Antiqua" w:cs="Times"/>
        </w:rPr>
        <w:t xml:space="preserve">oscopic therapy, but common themes emerge in the literature </w:t>
      </w:r>
      <w:r w:rsidR="00457DA9" w:rsidRPr="0093394A">
        <w:rPr>
          <w:rFonts w:ascii="Book Antiqua" w:hAnsi="Book Antiqua" w:cs="Times"/>
        </w:rPr>
        <w:t xml:space="preserve">in </w:t>
      </w:r>
      <w:r w:rsidR="007964FB" w:rsidRPr="0093394A">
        <w:rPr>
          <w:rFonts w:ascii="Book Antiqua" w:hAnsi="Book Antiqua" w:cs="Times"/>
        </w:rPr>
        <w:t>regards to closure rates</w:t>
      </w:r>
      <w:r w:rsidR="002138D5" w:rsidRPr="0093394A">
        <w:rPr>
          <w:rFonts w:ascii="Book Antiqua" w:hAnsi="Book Antiqua" w:cs="Times"/>
        </w:rPr>
        <w:t>.</w:t>
      </w:r>
      <w:r w:rsidR="004D492C" w:rsidRPr="0093394A">
        <w:rPr>
          <w:rFonts w:ascii="Book Antiqua" w:hAnsi="Book Antiqua" w:cs="Times"/>
        </w:rPr>
        <w:t xml:space="preserve"> </w:t>
      </w:r>
      <w:r w:rsidR="002138D5" w:rsidRPr="0093394A">
        <w:rPr>
          <w:rFonts w:ascii="Book Antiqua" w:hAnsi="Book Antiqua" w:cs="Times"/>
        </w:rPr>
        <w:t xml:space="preserve">Defect size, that is the size of the </w:t>
      </w:r>
      <w:r w:rsidR="007964FB" w:rsidRPr="0093394A">
        <w:rPr>
          <w:rFonts w:ascii="Book Antiqua" w:hAnsi="Book Antiqua" w:cs="Times"/>
        </w:rPr>
        <w:t>luminal defect, not the length of the leak or fistula outside the GI tract, seems to play a role with smaller defects being easier to close than larger ones</w:t>
      </w:r>
      <w:r w:rsidR="00957787" w:rsidRPr="0093394A">
        <w:rPr>
          <w:rFonts w:ascii="Book Antiqua" w:hAnsi="Book Antiqua" w:cs="Times"/>
        </w:rPr>
        <w:fldChar w:fldCharType="begin">
          <w:fldData xml:space="preserve">PEVuZE5vdGU+PENpdGU+PEF1dGhvcj5GZXJuYW5kZXotRXNwYXJyYWNoPC9BdXRob3I+PFllYXI+
MjAxMDwvWWVhcj48UmVjTnVtPjQwNjwvUmVjTnVtPjxEaXNwbGF5VGV4dD48c3R5bGUgZmFjZT0i
c3VwZXJzY3JpcHQiPls1OF08L3N0eWxlPjwvRGlzcGxheVRleHQ+PHJlY29yZD48cmVjLW51bWJl
cj40MDY8L3JlYy1udW1iZXI+PGZvcmVpZ24ta2V5cz48a2V5IGFwcD0iRU4iIGRiLWlkPSJ0dmV4
dGZ4ZHl4dnJlaGV2ZmZ6NTIyOWJhcGZycjB4MmR2MHIiPjQwNjwva2V5PjwvZm9yZWlnbi1rZXlz
PjxyZWYtdHlwZSBuYW1lPSJKb3VybmFsIEFydGljbGUiPjE3PC9yZWYtdHlwZT48Y29udHJpYnV0
b3JzPjxhdXRob3JzPjxhdXRob3I+RmVybmFuZGV6LUVzcGFycmFjaCwgRy48L2F1dGhvcj48YXV0
aG9yPkxhdXR6LCBELiBCLjwvYXV0aG9yPjxhdXRob3I+VGhvbXBzb24sIEMuIEMuPC9hdXRob3I+
PC9hdXRob3JzPjwvY29udHJpYnV0b3JzPjxhdXRoLWFkZHJlc3M+RGl2aXNpb24gb2YgR2FzdHJv
ZW50ZXJvbG9neSwgQnJpZ2hhbSBhbmQgV29tZW4mYXBvcztzIEhvc3BpdGFsLCBCb3N0b24sIE1h
c3NhY2h1c2V0dHMgMDIxMTUsIFVTQS48L2F1dGgtYWRkcmVzcz48dGl0bGVzPjx0aXRsZT5FbmRv
c2NvcGljIHJlcGFpciBvZiBnYXN0cm9nYXN0cmljIGZpc3R1bGEgYWZ0ZXIgUm91eC1lbi1ZIGdh
c3RyaWMgYnlwYXNzOiBhIGxlc3MtaW52YXNpdmUgYXBwcm9hY2g8L3RpdGxlPjxzZWNvbmRhcnkt
dGl0bGU+U3VyZyBPYmVzIFJlbGF0IERpczwvc2Vjb25kYXJ5LXRpdGxlPjxhbHQtdGl0bGU+U3Vy
Z2VyeSBmb3Igb2Jlc2l0eSBhbmQgcmVsYXRlZCBkaXNlYXNlcyA6IG9mZmljaWFsIGpvdXJuYWwg
b2YgdGhlIEFtZXJpY2FuIFNvY2lldHkgZm9yIEJhcmlhdHJpYyBTdXJnZXJ5PC9hbHQtdGl0bGU+
PC90aXRsZXM+PHBlcmlvZGljYWw+PGZ1bGwtdGl0bGU+U3VyZyBPYmVzIFJlbGF0IERpczwvZnVs
bC10aXRsZT48YWJici0xPlN1cmdlcnkgZm9yIG9iZXNpdHkgYW5kIHJlbGF0ZWQgZGlzZWFzZXMg
OiBvZmZpY2lhbCBqb3VybmFsIG9mIHRoZSBBbWVyaWNhbiBTb2NpZXR5IGZvciBCYXJpYXRyaWMg
U3VyZ2VyeTwvYWJici0xPjwvcGVyaW9kaWNhbD48YWx0LXBlcmlvZGljYWw+PGZ1bGwtdGl0bGU+
U3VyZyBPYmVzIFJlbGF0IERpczwvZnVsbC10aXRsZT48YWJici0xPlN1cmdlcnkgZm9yIG9iZXNp
dHkgYW5kIHJlbGF0ZWQgZGlzZWFzZXMgOiBvZmZpY2lhbCBqb3VybmFsIG9mIHRoZSBBbWVyaWNh
biBTb2NpZXR5IGZvciBCYXJpYXRyaWMgU3VyZ2VyeTwvYWJici0xPjwvYWx0LXBlcmlvZGljYWw+
PHBhZ2VzPjI4Mi04PC9wYWdlcz48dm9sdW1lPjY8L3ZvbHVtZT48bnVtYmVyPjM8L251bWJlcj48
a2V5d29yZHM+PGtleXdvcmQ+QWR1bHQ8L2tleXdvcmQ+PGtleXdvcmQ+QWdlZDwva2V5d29yZD48
a2V5d29yZD5DaGktU3F1YXJlIERpc3RyaWJ1dGlvbjwva2V5d29yZD48a2V5d29yZD5GZW1hbGU8
L2tleXdvcmQ+PGtleXdvcmQ+Rm9sbG93LVVwIFN0dWRpZXM8L2tleXdvcmQ+PGtleXdvcmQ+Kkdh
c3RyaWMgQnlwYXNzPC9rZXl3b3JkPjxrZXl3b3JkPkdhc3RyaWMgRmlzdHVsYS9ldGlvbG9neS8q
c3VyZ2VyeTwva2V5d29yZD48a2V5d29yZD5HYXN0cm9zY29weS8qbWV0aG9kczwva2V5d29yZD48
a2V5d29yZD5IdW1hbnM8L2tleXdvcmQ+PGtleXdvcmQ+SW50ZXJ2aWV3cyBhcyBUb3BpYzwva2V5
d29yZD48a2V5d29yZD5NYWxlPC9rZXl3b3JkPjxrZXl3b3JkPk1pZGRsZSBBZ2VkPC9rZXl3b3Jk
PjxrZXl3b3JkPk9iZXNpdHksIE1vcmJpZC8qc3VyZ2VyeTwva2V5d29yZD48a2V5d29yZD5Qb3N0
b3BlcmF0aXZlIENvbXBsaWNhdGlvbnMvZXRpb2xvZ3kvKnN1cmdlcnk8L2tleXdvcmQ+PGtleXdv
cmQ+UHJvcG9ydGlvbmFsIEhhemFyZHMgTW9kZWxzPC9rZXl3b3JkPjxrZXl3b3JkPlN1dHVyZSBU
ZWNobmlxdWVzPC9rZXl3b3JkPjxrZXl3b3JkPlRyZWF0bWVudCBPdXRjb21lPC9rZXl3b3JkPjwv
a2V5d29yZHM+PGRhdGVzPjx5ZWFyPjIwMTA8L3llYXI+PHB1Yi1kYXRlcz48ZGF0ZT5NYXktSnVu
PC9kYXRlPjwvcHViLWRhdGVzPjwvZGF0ZXM+PGlzYm4+MTg3OC03NTMzIChFbGVjdHJvbmljKSYj
eEQ7MTU1MC03Mjg5IChMaW5raW5nKTwvaXNibj48YWNjZXNzaW9uLW51bT4yMDUxMDI5MTwvYWNj
ZXNzaW9uLW51bT48dXJscz48cmVsYXRlZC11cmxzPjx1cmw+aHR0cDovL3d3dy5uY2JpLm5sbS5u
aWguZ292L3B1Ym1lZC8yMDUxMDI5MTwvdXJsPjwvcmVsYXRlZC11cmxzPjwvdXJscz48ZWxlY3Ry
b25pYy1yZXNvdXJjZS1udW0+MTAuMTAxNi9qLnNvYXJkLjIwMTAuMDIuMDM2PC9lbGVjdHJvbmlj
LXJlc291cmNlLW51bT48L3JlY29yZD48L0NpdGU+PC9FbmROb3RlPgB=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GZXJuYW5kZXotRXNwYXJyYWNoPC9BdXRob3I+PFllYXI+
MjAxMDwvWWVhcj48UmVjTnVtPjQwNjwvUmVjTnVtPjxEaXNwbGF5VGV4dD48c3R5bGUgZmFjZT0i
c3VwZXJzY3JpcHQiPls1OF08L3N0eWxlPjwvRGlzcGxheVRleHQ+PHJlY29yZD48cmVjLW51bWJl
cj40MDY8L3JlYy1udW1iZXI+PGZvcmVpZ24ta2V5cz48a2V5IGFwcD0iRU4iIGRiLWlkPSJ0dmV4
dGZ4ZHl4dnJlaGV2ZmZ6NTIyOWJhcGZycjB4MmR2MHIiPjQwNjwva2V5PjwvZm9yZWlnbi1rZXlz
PjxyZWYtdHlwZSBuYW1lPSJKb3VybmFsIEFydGljbGUiPjE3PC9yZWYtdHlwZT48Y29udHJpYnV0
b3JzPjxhdXRob3JzPjxhdXRob3I+RmVybmFuZGV6LUVzcGFycmFjaCwgRy48L2F1dGhvcj48YXV0
aG9yPkxhdXR6LCBELiBCLjwvYXV0aG9yPjxhdXRob3I+VGhvbXBzb24sIEMuIEMuPC9hdXRob3I+
PC9hdXRob3JzPjwvY29udHJpYnV0b3JzPjxhdXRoLWFkZHJlc3M+RGl2aXNpb24gb2YgR2FzdHJv
ZW50ZXJvbG9neSwgQnJpZ2hhbSBhbmQgV29tZW4mYXBvcztzIEhvc3BpdGFsLCBCb3N0b24sIE1h
c3NhY2h1c2V0dHMgMDIxMTUsIFVTQS48L2F1dGgtYWRkcmVzcz48dGl0bGVzPjx0aXRsZT5FbmRv
c2NvcGljIHJlcGFpciBvZiBnYXN0cm9nYXN0cmljIGZpc3R1bGEgYWZ0ZXIgUm91eC1lbi1ZIGdh
c3RyaWMgYnlwYXNzOiBhIGxlc3MtaW52YXNpdmUgYXBwcm9hY2g8L3RpdGxlPjxzZWNvbmRhcnkt
dGl0bGU+U3VyZyBPYmVzIFJlbGF0IERpczwvc2Vjb25kYXJ5LXRpdGxlPjxhbHQtdGl0bGU+U3Vy
Z2VyeSBmb3Igb2Jlc2l0eSBhbmQgcmVsYXRlZCBkaXNlYXNlcyA6IG9mZmljaWFsIGpvdXJuYWwg
b2YgdGhlIEFtZXJpY2FuIFNvY2lldHkgZm9yIEJhcmlhdHJpYyBTdXJnZXJ5PC9hbHQtdGl0bGU+
PC90aXRsZXM+PHBlcmlvZGljYWw+PGZ1bGwtdGl0bGU+U3VyZyBPYmVzIFJlbGF0IERpczwvZnVs
bC10aXRsZT48YWJici0xPlN1cmdlcnkgZm9yIG9iZXNpdHkgYW5kIHJlbGF0ZWQgZGlzZWFzZXMg
OiBvZmZpY2lhbCBqb3VybmFsIG9mIHRoZSBBbWVyaWNhbiBTb2NpZXR5IGZvciBCYXJpYXRyaWMg
U3VyZ2VyeTwvYWJici0xPjwvcGVyaW9kaWNhbD48YWx0LXBlcmlvZGljYWw+PGZ1bGwtdGl0bGU+
U3VyZyBPYmVzIFJlbGF0IERpczwvZnVsbC10aXRsZT48YWJici0xPlN1cmdlcnkgZm9yIG9iZXNp
dHkgYW5kIHJlbGF0ZWQgZGlzZWFzZXMgOiBvZmZpY2lhbCBqb3VybmFsIG9mIHRoZSBBbWVyaWNh
biBTb2NpZXR5IGZvciBCYXJpYXRyaWMgU3VyZ2VyeTwvYWJici0xPjwvYWx0LXBlcmlvZGljYWw+
PHBhZ2VzPjI4Mi04PC9wYWdlcz48dm9sdW1lPjY8L3ZvbHVtZT48bnVtYmVyPjM8L251bWJlcj48
a2V5d29yZHM+PGtleXdvcmQ+QWR1bHQ8L2tleXdvcmQ+PGtleXdvcmQ+QWdlZDwva2V5d29yZD48
a2V5d29yZD5DaGktU3F1YXJlIERpc3RyaWJ1dGlvbjwva2V5d29yZD48a2V5d29yZD5GZW1hbGU8
L2tleXdvcmQ+PGtleXdvcmQ+Rm9sbG93LVVwIFN0dWRpZXM8L2tleXdvcmQ+PGtleXdvcmQ+Kkdh
c3RyaWMgQnlwYXNzPC9rZXl3b3JkPjxrZXl3b3JkPkdhc3RyaWMgRmlzdHVsYS9ldGlvbG9neS8q
c3VyZ2VyeTwva2V5d29yZD48a2V5d29yZD5HYXN0cm9zY29weS8qbWV0aG9kczwva2V5d29yZD48
a2V5d29yZD5IdW1hbnM8L2tleXdvcmQ+PGtleXdvcmQ+SW50ZXJ2aWV3cyBhcyBUb3BpYzwva2V5
d29yZD48a2V5d29yZD5NYWxlPC9rZXl3b3JkPjxrZXl3b3JkPk1pZGRsZSBBZ2VkPC9rZXl3b3Jk
PjxrZXl3b3JkPk9iZXNpdHksIE1vcmJpZC8qc3VyZ2VyeTwva2V5d29yZD48a2V5d29yZD5Qb3N0
b3BlcmF0aXZlIENvbXBsaWNhdGlvbnMvZXRpb2xvZ3kvKnN1cmdlcnk8L2tleXdvcmQ+PGtleXdv
cmQ+UHJvcG9ydGlvbmFsIEhhemFyZHMgTW9kZWxzPC9rZXl3b3JkPjxrZXl3b3JkPlN1dHVyZSBU
ZWNobmlxdWVzPC9rZXl3b3JkPjxrZXl3b3JkPlRyZWF0bWVudCBPdXRjb21lPC9rZXl3b3JkPjwv
a2V5d29yZHM+PGRhdGVzPjx5ZWFyPjIwMTA8L3llYXI+PHB1Yi1kYXRlcz48ZGF0ZT5NYXktSnVu
PC9kYXRlPjwvcHViLWRhdGVzPjwvZGF0ZXM+PGlzYm4+MTg3OC03NTMzIChFbGVjdHJvbmljKSYj
eEQ7MTU1MC03Mjg5IChMaW5raW5nKTwvaXNibj48YWNjZXNzaW9uLW51bT4yMDUxMDI5MTwvYWNj
ZXNzaW9uLW51bT48dXJscz48cmVsYXRlZC11cmxzPjx1cmw+aHR0cDovL3d3dy5uY2JpLm5sbS5u
aWguZ292L3B1Ym1lZC8yMDUxMDI5MTwvdXJsPjwvcmVsYXRlZC11cmxzPjwvdXJscz48ZWxlY3Ry
b25pYy1yZXNvdXJjZS1udW0+MTAuMTAxNi9qLnNvYXJkLjIwMTAuMDIuMDM2PC9lbGVjdHJvbmlj
LXJlc291cmNlLW51bT48L3JlY29yZD48L0NpdGU+PC9FbmROb3RlPgB=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58" w:tooltip="Fernandez-Esparrach, 2010 #406" w:history="1">
        <w:r w:rsidR="0036706B" w:rsidRPr="0093394A">
          <w:rPr>
            <w:rFonts w:ascii="Book Antiqua" w:hAnsi="Book Antiqua" w:cs="Times"/>
            <w:noProof/>
            <w:vertAlign w:val="superscript"/>
          </w:rPr>
          <w:t>58</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7964FB" w:rsidRPr="0093394A">
        <w:rPr>
          <w:rFonts w:ascii="Book Antiqua" w:hAnsi="Book Antiqua" w:cs="Times"/>
        </w:rPr>
        <w:t>.</w:t>
      </w:r>
      <w:r w:rsidR="004D492C" w:rsidRPr="0093394A">
        <w:rPr>
          <w:rFonts w:ascii="Book Antiqua" w:hAnsi="Book Antiqua" w:cs="Times"/>
        </w:rPr>
        <w:t xml:space="preserve"> </w:t>
      </w:r>
      <w:r w:rsidR="007964FB" w:rsidRPr="0093394A">
        <w:rPr>
          <w:rFonts w:ascii="Book Antiqua" w:hAnsi="Book Antiqua" w:cs="Times"/>
        </w:rPr>
        <w:t xml:space="preserve">This is likely due to the </w:t>
      </w:r>
      <w:r w:rsidR="00457DA9" w:rsidRPr="0093394A">
        <w:rPr>
          <w:rFonts w:ascii="Book Antiqua" w:hAnsi="Book Antiqua" w:cs="Times"/>
        </w:rPr>
        <w:t xml:space="preserve">technically </w:t>
      </w:r>
      <w:r w:rsidR="007964FB" w:rsidRPr="0093394A">
        <w:rPr>
          <w:rFonts w:ascii="Book Antiqua" w:hAnsi="Book Antiqua" w:cs="Times"/>
        </w:rPr>
        <w:t>difficult closure that larger defects p</w:t>
      </w:r>
      <w:r w:rsidR="00307156" w:rsidRPr="0093394A">
        <w:rPr>
          <w:rFonts w:ascii="Book Antiqua" w:hAnsi="Book Antiqua" w:cs="Times"/>
        </w:rPr>
        <w:t>resent.</w:t>
      </w:r>
      <w:r w:rsidR="004D492C" w:rsidRPr="0093394A">
        <w:rPr>
          <w:rFonts w:ascii="Book Antiqua" w:hAnsi="Book Antiqua" w:cs="Times"/>
        </w:rPr>
        <w:t xml:space="preserve"> </w:t>
      </w:r>
      <w:r w:rsidR="00307156" w:rsidRPr="0093394A">
        <w:rPr>
          <w:rFonts w:ascii="Book Antiqua" w:hAnsi="Book Antiqua" w:cs="Times"/>
        </w:rPr>
        <w:t>Also, even though OTSC</w:t>
      </w:r>
      <w:r w:rsidR="007964FB" w:rsidRPr="0093394A">
        <w:rPr>
          <w:rFonts w:ascii="Book Antiqua" w:hAnsi="Book Antiqua" w:cs="Times"/>
        </w:rPr>
        <w:t xml:space="preserve"> </w:t>
      </w:r>
      <w:r w:rsidR="00307156" w:rsidRPr="0093394A">
        <w:rPr>
          <w:rFonts w:ascii="Book Antiqua" w:hAnsi="Book Antiqua" w:cs="Times"/>
        </w:rPr>
        <w:t>has</w:t>
      </w:r>
      <w:r w:rsidR="007964FB" w:rsidRPr="0093394A">
        <w:rPr>
          <w:rFonts w:ascii="Book Antiqua" w:hAnsi="Book Antiqua" w:cs="Times"/>
        </w:rPr>
        <w:t xml:space="preserve"> been shown to close larger defects measuring up to 3</w:t>
      </w:r>
      <w:r w:rsidR="00E53588" w:rsidRPr="0093394A">
        <w:rPr>
          <w:rFonts w:ascii="Book Antiqua" w:eastAsia="宋体" w:hAnsi="Book Antiqua" w:cs="Times"/>
          <w:lang w:eastAsia="zh-CN"/>
        </w:rPr>
        <w:t xml:space="preserve"> </w:t>
      </w:r>
      <w:r w:rsidR="007964FB" w:rsidRPr="0093394A">
        <w:rPr>
          <w:rFonts w:ascii="Book Antiqua" w:hAnsi="Book Antiqua" w:cs="Times"/>
        </w:rPr>
        <w:t>cm, in ex-vivo studies the bursting pressures have been much lower in repairs of larger defects compared to smaller ones</w:t>
      </w:r>
      <w:r w:rsidR="00957787" w:rsidRPr="0093394A">
        <w:rPr>
          <w:rFonts w:ascii="Book Antiqua" w:hAnsi="Book Antiqua" w:cs="Times"/>
        </w:rPr>
        <w:fldChar w:fldCharType="begin">
          <w:fldData xml:space="preserve">PEVuZE5vdGU+PENpdGU+PEF1dGhvcj5NYXR0aGVzPC9BdXRob3I+PFllYXI+MjAxMTwvWWVhcj48
UmVjTnVtPjQwNzwvUmVjTnVtPjxEaXNwbGF5VGV4dD48c3R5bGUgZmFjZT0ic3VwZXJzY3JpcHQi
Pls4MF08L3N0eWxlPjwvRGlzcGxheVRleHQ+PHJlY29yZD48cmVjLW51bWJlcj40MDc8L3JlYy1u
dW1iZXI+PGZvcmVpZ24ta2V5cz48a2V5IGFwcD0iRU4iIGRiLWlkPSJ0dmV4dGZ4ZHl4dnJlaGV2
ZmZ6NTIyOWJhcGZycjB4MmR2MHIiPjQwNzwva2V5PjwvZm9yZWlnbi1rZXlzPjxyZWYtdHlwZSBu
YW1lPSJKb3VybmFsIEFydGljbGUiPjE3PC9yZWYtdHlwZT48Y29udHJpYnV0b3JzPjxhdXRob3Jz
PjxhdXRob3I+TWF0dGhlcywgSy48L2F1dGhvcj48YXV0aG9yPkp1bmcsIFkuPC9hdXRob3I+PGF1
dGhvcj5LYXRvLCBNLjwvYXV0aG9yPjxhdXRob3I+R3JvbXNraSwgTS4gQS48L2F1dGhvcj48YXV0
aG9yPkNodXR0YW5pLCBSLjwvYXV0aG9yPjwvYXV0aG9ycz48L2NvbnRyaWJ1dG9ycz48YXV0aC1h
ZGRyZXNzPkRlcGFydG1lbnQgb2YgTWVkaWNpbmUsIERpdmlzaW9uIG9mIEdhc3Ryb2VudGVyb2xv
Z3ksIEJldGggSXNyYWVsIERlYWNvbmVzcyBNZWRpY2FsIENlbnRlciwgQm9zdG9uLCBNYXNzYWNo
dXNldHRzIDAyMjE1LCBVU0EuPC9hdXRoLWFkZHJlc3M+PHRpdGxlcz48dGl0bGU+RWZmaWNhY3kg
b2YgZnVsbC10aGlja25lc3MgR0kgcGVyZm9yYXRpb24gY2xvc3VyZSB3aXRoIGEgbm92ZWwgb3Zl
ci10aGUtc2NvcGUgY2xpcCBhcHBsaWNhdGlvbiBkZXZpY2U6IGFuIGFuaW1hbCBzdHVk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M2OS03NTwvcGFnZXM+PHZvbHVtZT43NDwvdm9sdW1lPjxudW1iZXI+Njwv
bnVtYmVyPjxrZXl3b3Jkcz48a2V5d29yZD5BbmltYWxzPC9rZXl3b3JkPjxrZXl3b3JkPkRpc2Vh
c2UgTW9kZWxzLCBBbmltYWw8L2tleXdvcmQ+PGtleXdvcmQ+RW5kb3Njb3B5LCBHYXN0cm9pbnRl
c3RpbmFsLyptZXRob2RzPC9rZXl3b3JkPjxrZXl3b3JkPkVxdWlwbWVudCBEZXNpZ248L2tleXdv
cmQ+PGtleXdvcmQ+R2FzdHJpYyBNdWNvc2EvaW5qdXJpZXMvKnN1cmdlcnk8L2tleXdvcmQ+PGtl
eXdvcmQ+UnVwdHVyZTwva2V5d29yZD48a2V5d29yZD5TdG9tYWNoLyppbmp1cmllcy9zdXJnZXJ5
PC9rZXl3b3JkPjxrZXl3b3JkPlN0b21hY2ggRGlzZWFzZXMvZGlhZ25vc2lzL2V0aW9sb2d5Lypz
dXJnZXJ5PC9rZXl3b3JkPjxrZXl3b3JkPlN1dHVyZSBUZWNobmlxdWVzLyppbnN0cnVtZW50YXRp
b248L2tleXdvcmQ+PGtleXdvcmQ+KlN1dHVyZXM8L2tleXdvcmQ+PGtleXdvcmQ+U3dpbmU8L2tl
eXdvcmQ+PGtleXdvcmQ+VHJlYXRtZW50IE91dGNvbWU8L2tleXdvcmQ+PC9rZXl3b3Jkcz48ZGF0
ZXM+PHllYXI+MjAxMTwveWVhcj48cHViLWRhdGVzPjxkYXRlPkRlYzwvZGF0ZT48L3B1Yi1kYXRl
cz48L2RhdGVzPjxpc2JuPjEwOTctNjc3OSAoRWxlY3Ryb25pYykmI3hEOzAwMTYtNTEwNyAoTGlu
a2luZyk8L2lzYm4+PGFjY2Vzc2lvbi1udW0+MjE5ODE4MTQ8L2FjY2Vzc2lvbi1udW0+PHVybHM+
PHJlbGF0ZWQtdXJscz48dXJsPmh0dHA6Ly93d3cubmNiaS5ubG0ubmloLmdvdi9wdWJtZWQvMjE5
ODE4MTQ8L3VybD48L3JlbGF0ZWQtdXJscz48L3VybHM+PGVsZWN0cm9uaWMtcmVzb3VyY2UtbnVt
PjEwLjEwMTYvai5naWUuMjAxMS4wNy4wNTc8L2VsZWN0cm9uaWMtcmVzb3VyY2UtbnVtPjwvcmVj
b3JkPjwvQ2l0ZT48L0VuZE5vdGU+AG==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NYXR0aGVzPC9BdXRob3I+PFllYXI+MjAxMTwvWWVhcj48
UmVjTnVtPjQwNzwvUmVjTnVtPjxEaXNwbGF5VGV4dD48c3R5bGUgZmFjZT0ic3VwZXJzY3JpcHQi
Pls4MF08L3N0eWxlPjwvRGlzcGxheVRleHQ+PHJlY29yZD48cmVjLW51bWJlcj40MDc8L3JlYy1u
dW1iZXI+PGZvcmVpZ24ta2V5cz48a2V5IGFwcD0iRU4iIGRiLWlkPSJ0dmV4dGZ4ZHl4dnJlaGV2
ZmZ6NTIyOWJhcGZycjB4MmR2MHIiPjQwNzwva2V5PjwvZm9yZWlnbi1rZXlzPjxyZWYtdHlwZSBu
YW1lPSJKb3VybmFsIEFydGljbGUiPjE3PC9yZWYtdHlwZT48Y29udHJpYnV0b3JzPjxhdXRob3Jz
PjxhdXRob3I+TWF0dGhlcywgSy48L2F1dGhvcj48YXV0aG9yPkp1bmcsIFkuPC9hdXRob3I+PGF1
dGhvcj5LYXRvLCBNLjwvYXV0aG9yPjxhdXRob3I+R3JvbXNraSwgTS4gQS48L2F1dGhvcj48YXV0
aG9yPkNodXR0YW5pLCBSLjwvYXV0aG9yPjwvYXV0aG9ycz48L2NvbnRyaWJ1dG9ycz48YXV0aC1h
ZGRyZXNzPkRlcGFydG1lbnQgb2YgTWVkaWNpbmUsIERpdmlzaW9uIG9mIEdhc3Ryb2VudGVyb2xv
Z3ksIEJldGggSXNyYWVsIERlYWNvbmVzcyBNZWRpY2FsIENlbnRlciwgQm9zdG9uLCBNYXNzYWNo
dXNldHRzIDAyMjE1LCBVU0EuPC9hdXRoLWFkZHJlc3M+PHRpdGxlcz48dGl0bGU+RWZmaWNhY3kg
b2YgZnVsbC10aGlja25lc3MgR0kgcGVyZm9yYXRpb24gY2xvc3VyZSB3aXRoIGEgbm92ZWwgb3Zl
ci10aGUtc2NvcGUgY2xpcCBhcHBsaWNhdGlvbiBkZXZpY2U6IGFuIGFuaW1hbCBzdHVkeTwvdGl0
bGU+PHNlY29uZGFyeS10aXRsZT5HYXN0cm9pbnRlc3QgRW5kb3NjPC9zZWNvbmRhcnktdGl0bGU+
PGFsdC10aXRsZT5HYXN0cm9pbnRlc3RpbmFsIGVuZG9zY29weTwvYWx0LXRpdGxlPjwvdGl0bGVz
PjxwZXJpb2RpY2FsPjxmdWxsLXRpdGxlPkdhc3Ryb2ludGVzdCBFbmRvc2M8L2Z1bGwtdGl0bGU+
PGFiYnItMT5HYXN0cm9pbnRlc3RpbmFsIGVuZG9zY29weTwvYWJici0xPjwvcGVyaW9kaWNhbD48
YWx0LXBlcmlvZGljYWw+PGZ1bGwtdGl0bGU+R2FzdHJvaW50ZXN0IEVuZG9zYzwvZnVsbC10aXRs
ZT48YWJici0xPkdhc3Ryb2ludGVzdGluYWwgZW5kb3Njb3B5PC9hYmJyLTE+PC9hbHQtcGVyaW9k
aWNhbD48cGFnZXM+MTM2OS03NTwvcGFnZXM+PHZvbHVtZT43NDwvdm9sdW1lPjxudW1iZXI+Njwv
bnVtYmVyPjxrZXl3b3Jkcz48a2V5d29yZD5BbmltYWxzPC9rZXl3b3JkPjxrZXl3b3JkPkRpc2Vh
c2UgTW9kZWxzLCBBbmltYWw8L2tleXdvcmQ+PGtleXdvcmQ+RW5kb3Njb3B5LCBHYXN0cm9pbnRl
c3RpbmFsLyptZXRob2RzPC9rZXl3b3JkPjxrZXl3b3JkPkVxdWlwbWVudCBEZXNpZ248L2tleXdv
cmQ+PGtleXdvcmQ+R2FzdHJpYyBNdWNvc2EvaW5qdXJpZXMvKnN1cmdlcnk8L2tleXdvcmQ+PGtl
eXdvcmQ+UnVwdHVyZTwva2V5d29yZD48a2V5d29yZD5TdG9tYWNoLyppbmp1cmllcy9zdXJnZXJ5
PC9rZXl3b3JkPjxrZXl3b3JkPlN0b21hY2ggRGlzZWFzZXMvZGlhZ25vc2lzL2V0aW9sb2d5Lypz
dXJnZXJ5PC9rZXl3b3JkPjxrZXl3b3JkPlN1dHVyZSBUZWNobmlxdWVzLyppbnN0cnVtZW50YXRp
b248L2tleXdvcmQ+PGtleXdvcmQ+KlN1dHVyZXM8L2tleXdvcmQ+PGtleXdvcmQ+U3dpbmU8L2tl
eXdvcmQ+PGtleXdvcmQ+VHJlYXRtZW50IE91dGNvbWU8L2tleXdvcmQ+PC9rZXl3b3Jkcz48ZGF0
ZXM+PHllYXI+MjAxMTwveWVhcj48cHViLWRhdGVzPjxkYXRlPkRlYzwvZGF0ZT48L3B1Yi1kYXRl
cz48L2RhdGVzPjxpc2JuPjEwOTctNjc3OSAoRWxlY3Ryb25pYykmI3hEOzAwMTYtNTEwNyAoTGlu
a2luZyk8L2lzYm4+PGFjY2Vzc2lvbi1udW0+MjE5ODE4MTQ8L2FjY2Vzc2lvbi1udW0+PHVybHM+
PHJlbGF0ZWQtdXJscz48dXJsPmh0dHA6Ly93d3cubmNiaS5ubG0ubmloLmdvdi9wdWJtZWQvMjE5
ODE4MTQ8L3VybD48L3JlbGF0ZWQtdXJscz48L3VybHM+PGVsZWN0cm9uaWMtcmVzb3VyY2UtbnVt
PjEwLjEwMTYvai5naWUuMjAxMS4wNy4wNTc8L2VsZWN0cm9uaWMtcmVzb3VyY2UtbnVtPjwvcmVj
b3JkPjwvQ2l0ZT48L0VuZE5vdGU+AG==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80" w:tooltip="Matthes, 2011 #407" w:history="1">
        <w:r w:rsidR="0036706B" w:rsidRPr="0093394A">
          <w:rPr>
            <w:rFonts w:ascii="Book Antiqua" w:hAnsi="Book Antiqua" w:cs="Times"/>
            <w:noProof/>
            <w:vertAlign w:val="superscript"/>
          </w:rPr>
          <w:t>80</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122F2F" w:rsidRPr="0093394A">
        <w:rPr>
          <w:rFonts w:ascii="Book Antiqua" w:hAnsi="Book Antiqua" w:cs="Times"/>
        </w:rPr>
        <w:t>.</w:t>
      </w:r>
      <w:r w:rsidR="004D492C" w:rsidRPr="0093394A">
        <w:rPr>
          <w:rFonts w:ascii="Book Antiqua" w:hAnsi="Book Antiqua" w:cs="Times"/>
        </w:rPr>
        <w:t xml:space="preserve"> </w:t>
      </w:r>
      <w:r w:rsidR="003A3FAA" w:rsidRPr="0093394A">
        <w:rPr>
          <w:rFonts w:ascii="Book Antiqua" w:hAnsi="Book Antiqua" w:cs="Times"/>
        </w:rPr>
        <w:t>Using the right tool for the type and location of the defect is crucial.</w:t>
      </w:r>
      <w:r w:rsidR="004D492C" w:rsidRPr="0093394A">
        <w:rPr>
          <w:rFonts w:ascii="Book Antiqua" w:hAnsi="Book Antiqua" w:cs="Times"/>
        </w:rPr>
        <w:t xml:space="preserve"> </w:t>
      </w:r>
      <w:r w:rsidR="00122F2F" w:rsidRPr="0093394A">
        <w:rPr>
          <w:rFonts w:ascii="Book Antiqua" w:hAnsi="Book Antiqua" w:cs="Times"/>
        </w:rPr>
        <w:t xml:space="preserve">Time from perforation to </w:t>
      </w:r>
      <w:r w:rsidR="00307156" w:rsidRPr="0093394A">
        <w:rPr>
          <w:rFonts w:ascii="Book Antiqua" w:hAnsi="Book Antiqua" w:cs="Times"/>
        </w:rPr>
        <w:t xml:space="preserve">attempted </w:t>
      </w:r>
      <w:r w:rsidR="00122F2F" w:rsidRPr="0093394A">
        <w:rPr>
          <w:rFonts w:ascii="Book Antiqua" w:hAnsi="Book Antiqua" w:cs="Times"/>
        </w:rPr>
        <w:t>closure certainly plays a role, with longer times being less successful</w:t>
      </w:r>
      <w:r w:rsidR="00957787" w:rsidRPr="0093394A">
        <w:rPr>
          <w:rFonts w:ascii="Book Antiqua" w:hAnsi="Book Antiqua" w:cs="Times"/>
        </w:rPr>
        <w:fldChar w:fldCharType="begin">
          <w:fldData xml:space="preserve">PEVuZE5vdGU+PENpdGU+PEF1dGhvcj5BbGJlcnQ8L0F1dGhvcj48WWVhcj4yMDExPC9ZZWFyPjxS
ZWNOdW0+NDEwPC9SZWNOdW0+PERpc3BsYXlUZXh0PjxzdHlsZSBmYWNlPSJzdXBlcnNjcmlwdCI+
WzQwLTQzXTwvc3R5bGU+PC9EaXNwbGF5VGV4dD48cmVjb3JkPjxyZWMtbnVtYmVyPjQxMDwvcmVj
LW51bWJlcj48Zm9yZWlnbi1rZXlzPjxrZXkgYXBwPSJFTiIgZGItaWQ9InR2ZXh0ZnhkeXh2cmVo
ZXZmZno1MjI5YmFwZnJyMHgyZHYwciI+NDEwPC9rZXk+PC9mb3JlaWduLWtleXM+PHJlZi10eXBl
IG5hbWU9IkpvdXJuYWwgQXJ0aWNsZSI+MTc8L3JlZi10eXBlPjxjb250cmlidXRvcnM+PGF1dGhv
cnM+PGF1dGhvcj5BbGJlcnQsIEouIEcuPC9hdXRob3I+PGF1dGhvcj5GcmllZHJpY2gtUnVzdCwg
TS48L2F1dGhvcj48YXV0aG9yPldvZXN0ZSwgRy48L2F1dGhvcj48YXV0aG9yPlN0cmV5LCBDLjwv
YXV0aG9yPjxhdXRob3I+QmVjaHN0ZWluLCBXLiBPLjwvYXV0aG9yPjxhdXRob3I+WmV1emVtLCBT
LjwvYXV0aG9yPjxhdXRob3I+U2FycmF6aW4sIEMuPC9hdXRob3I+PC9hdXRob3JzPjwvY29udHJp
YnV0b3JzPjxhdXRoLWFkZHJlc3M+RGVwYXJ0bWVudCBvZiBNZWRpY2luZSBJLCBKb2hhbm4gV29s
ZmdhbmcgR29ldGhlIFVuaXZlcnNpdHkgSG9zcGl0YWwgYW5kIENsaW5pY3MsIEZyYW5rZnVydCwg
R2VybWFueS4gSi5BbGJlcnRAbWVkLnVuaS1mcmFua2Z1cnQuZGU8L2F1dGgtYWRkcmVzcz48dGl0
bGVzPjx0aXRsZT5CZW5lZml0IG9mIGEgY2xpcHBpbmcgZGV2aWNlIGluIHVzZSBpbiBpbnRlc3Rp
bmFsIGJsZWVkaW5nIGFuZCBpbnRlc3RpbmFsIGxlYWthZ2U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M4OS05
NzwvcGFnZXM+PHZvbHVtZT43NDwvdm9sdW1lPjxudW1iZXI+MjwvbnVtYmVyPjxrZXl3b3Jkcz48
a2V5d29yZD5BZHVsdDwva2V5d29yZD48a2V5d29yZD5BZ2VkPC9rZXl3b3JkPjxrZXl3b3JkPkFn
ZWQsIDgwIGFuZCBvdmVyPC9rZXl3b3JkPjxrZXl3b3JkPkFuYXN0b21vdGljIExlYWsvdGhlcmFw
eTwva2V5d29yZD48a2V5d29yZD5DdXRhbmVvdXMgRmlzdHVsYS8qdGhlcmFweTwva2V5d29yZD48
a2V5d29yZD5FbmRvc2NvcHksIEdhc3Ryb2ludGVzdGluYWwvKmluc3RydW1lbnRhdGlvbjwva2V5
d29yZD48a2V5d29yZD5GZW1hbGU8L2tleXdvcmQ+PGtleXdvcmQ+R2FzdHJpYyBGaXN0dWxhLyp0
aGVyYXB5PC9rZXl3b3JkPjxrZXl3b3JkPkdhc3Ryb2ludGVzdGluYWwgSGVtb3JyaGFnZS8qdGhl
cmFweTwva2V5d29yZD48a2V5d29yZD5IZW1vc3Rhc2lzLCBFbmRvc2NvcGljLyppbnN0cnVtZW50
YXRpb248L2tleXdvcmQ+PGtleXdvcmQ+SHVtYW5zPC9rZXl3b3JkPjxrZXl3b3JkPkludGVzdGlu
YWwgRmlzdHVsYS8qdGhlcmFweTwva2V5d29yZD48a2V5d29yZD5NYWxlPC9rZXl3b3JkPjxrZXl3
b3JkPk1pZGRsZSBBZ2VkPC9rZXl3b3JkPjxrZXl3b3JkPlJlY3VycmVuY2U8L2tleXdvcmQ+PGtl
eXdvcmQ+UmV0cm9zcGVjdGl2ZSBTdHVkaWVzPC9rZXl3b3JkPjxrZXl3b3JkPlRyZWF0bWVudCBP
dXRjb21lPC9rZXl3b3JkPjwva2V5d29yZHM+PGRhdGVzPjx5ZWFyPjIwMTE8L3llYXI+PHB1Yi1k
YXRlcz48ZGF0ZT5BdWc8L2RhdGU+PC9wdWItZGF0ZXM+PC9kYXRlcz48aXNibj4xMDk3LTY3Nzkg
KEVsZWN0cm9uaWMpJiN4RDswMDE2LTUxMDcgKExpbmtpbmcpPC9pc2JuPjxhY2Nlc3Npb24tbnVt
PjIxNjEyNzc2PC9hY2Nlc3Npb24tbnVtPjx1cmxzPjxyZWxhdGVkLXVybHM+PHVybD5odHRwOi8v
d3d3Lm5jYmkubmxtLm5paC5nb3YvcHVibWVkLzIxNjEyNzc2PC91cmw+PC9yZWxhdGVkLXVybHM+
PC91cmxzPjxlbGVjdHJvbmljLXJlc291cmNlLW51bT4xMC4xMDE2L2ouZ2llLjIwMTEuMDMuMTEy
ODwvZWxlY3Ryb25pYy1yZXNvdXJjZS1udW0+PC9yZWNvcmQ+PC9DaXRlPjxDaXRlPjxBdXRob3I+
SGFpdG8tQ2hhdmV6PC9BdXRob3I+PFllYXI+MjAxNDwvWWVhcj48UmVjTnVtPjQxMTwvUmVjTnVt
PjxyZWNvcmQ+PHJlYy1udW1iZXI+NDExPC9yZWMtbnVtYmVyPjxmb3JlaWduLWtleXM+PGtleSBh
cHA9IkVOIiBkYi1pZD0idHZleHRmeGR5eHZyZWhldmZmejUyMjliYXBmcnIweDJkdjByIj40MTE8
L2tleT48L2ZvcmVpZ24ta2V5cz48cmVmLXR5cGUgbmFtZT0iSm91cm5hbCBBcnRpY2xlIj4xNzwv
cmVmLXR5cGU+PGNvbnRyaWJ1dG9ycz48YXV0aG9ycz48YXV0aG9yPkhhaXRvLUNoYXZleiwgWS48
L2F1dGhvcj48YXV0aG9yPkxhdywgSi4gSy48L2F1dGhvcj48YXV0aG9yPktyYXR0LCBULjwvYXV0
aG9yPjxhdXRob3I+QXJlenpvLCBBLjwvYXV0aG9yPjxhdXRob3I+VmVycmEsIE0uPC9hdXRob3I+
PGF1dGhvcj5Nb3Jpbm8sIE0uPC9hdXRob3I+PGF1dGhvcj5TaGFyYWloYSwgUi4gWi48L2F1dGhv
cj48YXV0aG9yPlBvbGV5LCBKLiBXLjwvYXV0aG9yPjxhdXRob3I+S2FoYWxlaCwgTS48L2F1dGhv
cj48YXV0aG9yPlRob21wc29uLCBDLiBDLjwvYXV0aG9yPjxhdXRob3I+UnlhbiwgTS4gQi48L2F1
dGhvcj48YXV0aG9yPkNob2tzaSwgTi48L2F1dGhvcj48YXV0aG9yPkVsbXVuemVyLCBCLiBKLjwv
YXV0aG9yPjxhdXRob3I+R29zYWluLCBTLjwvYXV0aG9yPjxhdXRob3I+R29sZGJlcmcsIEUuIE0u
PC9hdXRob3I+PGF1dGhvcj5Nb2RheWlsLCBSLiBKLjwvYXV0aG9yPjxhdXRob3I+U3RhdnJvcG91
bG9zLCBTLiBOLjwvYXV0aG9yPjxhdXRob3I+U2NoZW1icmUsIEQuIEIuPC9hdXRob3I+PGF1dGhv
cj5EaU1haW8sIEMuIEouPC9hdXRob3I+PGF1dGhvcj5DaGFuZHJhc2VraGFyYSwgVi48L2F1dGhv
cj48YXV0aG9yPkhhc2FuLCBNLiBLLjwvYXV0aG9yPjxhdXRob3I+VmFyYWRhcmFqdWx1LCBTLjwv
YXV0aG9yPjxhdXRob3I+SGF3ZXMsIFIuPC9hdXRob3I+PGF1dGhvcj5Hb21leiwgVi48L2F1dGhv
cj48YXV0aG9yPldvb2R3YXJkLCBULiBBLjwvYXV0aG9yPjxhdXRob3I+UnViZWwtQ29oZW4sIFMu
PC9hdXRob3I+PGF1dGhvcj5GbHV4YSwgRi48L2F1dGhvcj48YXV0aG9yPlZsZWdnYWFyLCBGLiBQ
LjwvYXV0aG9yPjxhdXRob3I+QWtzaGludGFsYSwgVi4gUy48L2F1dGhvcj48YXV0aG9yPlJhanUs
IEcuIFMuPC9hdXRob3I+PGF1dGhvcj5LaGFzaGFiLCBNLiBBLjwvYXV0aG9yPjwvYXV0aG9ycz48
L2NvbnRyaWJ1dG9ycz48YXV0aC1hZGRyZXNzPkRpdmlzaW9uIG9mIEdhc3Ryb2VudGVyb2xvZ3ks
IEpvaG5zIEhvcGtpbnMgSG9zcGl0YWwsIEJhbHRpbW9yZSwgTWFyeWxhbmQsIFVTQS4mI3hEO0Rl
cGFydG1lbnQgb2YgR2VuZXJhbCwgVmlzY2VyYWwgYW5kIFRyYW5zcGxhbnQgU3VyZ2VyeSwgVW5p
dmVyc2l0eSBIb3NwaXRhbCBvZiBUdWJpbmdlbiwgVHViaW5nZW4sIEdlcm1hbnkuJiN4RDtEZXBh
cnRtZW50IG9mIFN1cmdpY2FsIFNjaWVuY2VzLCBVbml2ZXJzaXR5IG9mIFRvcmlubywgVG9yaW5v
LCBJdGFseS4mI3hEO0RlcGFydG1lbnQgb2YgSW50ZXJuYWwgTWVkaWNpbmUsIERpdmlzaW9uIG9m
IEdhc3Ryb2VudGVyb2xvZ3kgYW5kIEhlcGF0b2xvZ3ksIFdlaWxsIENvcm5lbGwgTWVkaWNhbCBD
b2xsZWdlLCBOZXcgWW9yaywgTmV3IFlvcmssIFVTQS4mI3hEO0RlcGFydG1lbnQgb2YgR2FzdHJv
ZW50ZXJvbG9neSBhbmQgSGVwYXRvbG9neSwgRXJhc211cyBNQywgVW5pdmVyc2l0eSBNZWRpY2Fs
IENlbnRlciwgUm90dGVyZGFtLCBUaGUgTmV0aGVybGFuZHMuJiN4RDtEaXZpc2lvbiBvZiBHYXN0
cm9lbnRlcm9sb2d5LCBCcmlnaGFtIGFuZCBXb21lbiZhcG9zO3MgSG9zcGl0YWwsIEJvc3Rvbiwg
TWFzc2FjaHVzZXR0cywgVVNBLiYjeEQ7RGl2aXNpb24gb2YgR2FzdHJvZW50ZXJvbG9neSwgVW5p
dmVyc2l0eSBvZiBNaWNoaWdhbiBNZWRpY2FsIENlbnRlciwgQW5uIEFyYm9yLCBNaWNoaWdhbiwg
VVNBLiYjeEQ7RGl2aXNpb24gb2YgR2FzdHJvZW50ZXJvbG9neSBhbmQgSGVwYXRvbG9neSwgVW5p
dmVyc2l0eSBvZiBNYXJ5bGFuZCBTY2hvb2wgb2YgTWVkaWNpbmUsIEJhbHRpbW9yZSwgTUQsIFVT
QS4mI3hEO0RpdmlzaW9uIG9mIEdhc3Ryb2VudGVyb2xvZ3ksIEhlcGF0b2xvZ3kgYW5kIE51dHJp
dGlvbiwgV2ludGhyb3AgVW5pdmVyc2l0eSBIb3NwaXRhbCwgTWluZW9sYSwgTmV3IFlvcmssIFVT
QS4mI3hEO1N3ZWRpc2ggR2FzdHJvZW50ZXJvbG9neSwgU3dlZGlzaCBNZWRpY2FsIENlbnRlciwg
U2VhdHRsZSwgV2FzaGluZ3RvbiwgVVNBLiYjeEQ7RGl2aXNpb24gb2YgR2FzdHJvZW50ZXJvbG9n
eSwgVGhlIE1vdW50IFNpbmFpIE1lZGljYWwgQ2VudGVyLCBOZXcgWW9yaywgTmV3IFlvcmssIFVT
QS4mI3hEO0dhc3Ryb2VudGVyb2xvZ3kgRGl2aXNpb24sIERlcGFydG1lbnQgb2YgSW50ZXJuYWwg
TWVkaWNpbmUsIFVuaXZlcnNpdHkgb2YgUGVubnN5bHZhbmlhIEhlYWx0aCBTeXN0ZW0sIFBoaWxh
ZGVscGhpYSwgUEEsIFVTQS4mI3hEO0NlbnRlciBmb3IgSW50ZXJ2ZW50aW9uYWwgRW5kb3Njb3B5
LCBGbG9yaWRhIEhvc3BpdGFsLCBPcmxhbmRvLCBGbG9yaWRhLCBVU0EuJiN4RDtEaXZpc2lvbiBv
ZiBHYXN0cm9lbnRlcm9sb2d5IGFuZCBIZXBhdG9sb2d5LCBEZXBhcnRtZW50IG9mIE1lZGljaW5l
LCBNYXlvIENsaW5pYywgSmFja3NvbnZpbGxlLCBGbG9yaWRhLCBVU0EuJiN4RDtEZXBhcnRtZW50
IG9mIEdhc3Ryb2VudGVyb2xvZ3ksIENsaW5pY2EgTGFzIENvbmRlcywgVW5pdmVyc2lkYWQgZGUg
Q2hpbGUsIFNhbnRpYWdvLCBDaGlsZS4mI3hEO0RlcGFydG1lbnQgb2YgR2FzdHJvZW50ZXJvbG9n
eSBhbmQgSGVwYXRvbG9neSwgVW5pdmVyc2l0eSBNZWRpY2FsIENlbnRlciBVdHJlY2h0LCBVdHJl
Y2h0LCBUaGUgTmV0aGVybGFuZHMuJiN4RDtEZXBhcnRtZW50IG9mIEdhc3Ryb2VudGVyb2xvZ3ks
IEhlcGF0b2xvZ3ksIGFuZCBOdXRyaXRpb24sIFVuaXZlcnNpdHkgb2YgVGV4YXMgTUQgQW5kZXJz
b24gQ2FuY2VyIENlbnRlciwgSG91c3RvbiwgVGV4YXMsIFVTQS48L2F1dGgtYWRkcmVzcz48dGl0
bGVzPjx0aXRsZT5JbnRlcm5hdGlvbmFsIG11bHRpY2VudGVyIGV4cGVyaWVuY2Ugd2l0aCBhbiBv
dmVyLXRoZS1zY29wZSBjbGlwcGluZyBkZXZpY2UgZm9yIGVuZG9zY29waWMgbWFuYWdlbWVudCBv
ZiBHSSBkZWZlY3R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EwLTIyPC9wYWdlcz48
dm9sdW1lPjgwPC92b2x1bWU+PG51bWJlcj40PC9udW1iZXI+PGRhdGVzPjx5ZWFyPjIwMTQ8L3ll
YXI+PHB1Yi1kYXRlcz48ZGF0ZT5PY3Q8L2RhdGU+PC9wdWItZGF0ZXM+PC9kYXRlcz48aXNibj4x
MDk3LTY3NzkgKEVsZWN0cm9uaWMpJiN4RDswMDE2LTUxMDcgKExpbmtpbmcpPC9pc2JuPjxhY2Nl
c3Npb24tbnVtPjI0OTA4MTkxPC9hY2Nlc3Npb24tbnVtPjx1cmxzPjxyZWxhdGVkLXVybHM+PHVy
bD5odHRwOi8vd3d3Lm5jYmkubmxtLm5paC5nb3YvcHVibWVkLzI0OTA4MTkxPC91cmw+PC9yZWxh
dGVkLXVybHM+PC91cmxzPjxlbGVjdHJvbmljLXJlc291cmNlLW51bT4xMC4xMDE2L2ouZ2llLjIw
MTQuMDMuMDQ5PC9lbGVjdHJvbmljLXJlc291cmNlLW51bT48L3JlY29yZD48L0NpdGU+PENpdGU+
PEF1dGhvcj5LaW08L0F1dGhvcj48WWVhcj4yMDE0PC9ZZWFyPjxSZWNOdW0+NDA5PC9SZWNOdW0+
PHJlY29yZD48cmVjLW51bWJlcj40MDk8L3JlYy1udW1iZXI+PGZvcmVpZ24ta2V5cz48a2V5IGFw
cD0iRU4iIGRiLWlkPSJ0dmV4dGZ4ZHl4dnJlaGV2ZmZ6NTIyOWJhcGZycjB4MmR2MHIiPjQwOTwv
a2V5PjwvZm9yZWlnbi1rZXlzPjxyZWYtdHlwZSBuYW1lPSJKb3VybmFsIEFydGljbGUiPjE3PC9y
ZWYtdHlwZT48Y29udHJpYnV0b3JzPjxhdXRob3JzPjxhdXRob3I+S2ltLCBILiBILjwvYXV0aG9y
PjxhdXRob3I+S3llLCBCLiBILjwvYXV0aG9yPjxhdXRob3I+S2ltLCBILiBKLjwvYXV0aG9yPjxh
dXRob3I+Q2hvLCBILiBNLjwvYXV0aG9yPjwvYXV0aG9ycz48L2NvbnRyaWJ1dG9ycz48YXV0aC1h
ZGRyZXNzPkRlcGFydG1lbnQgb2YgU3VyZ2VyeSwgU3QuIFZpbmNlbnQmYXBvcztzIEhvc3BpdGFs
LCBUaGUgQ2F0aG9saWMgVW5pdmVyc2l0eSBvZiBLb3JlYSBDb2xsZWdlIG9mIE1lZGljaW5lLCBT
dXdvbiwgS29yZWEuPC9hdXRoLWFkZHJlc3M+PHRpdGxlcz48dGl0bGU+UHJvbXB0IG1hbmFnZW1l
bnQgaXMgbW9zdCBpbXBvcnRhbnQgZm9yIGNvbG9uaWMgcGVyZm9yYXRpb24gYWZ0ZXIgY29sb25v
c2NvcHk8L3RpdGxlPjxzZWNvbmRhcnktdGl0bGU+QW5uIENvbG9wcm9jdG9sPC9zZWNvbmRhcnkt
dGl0bGU+PGFsdC10aXRsZT5Bbm5hbHMgb2YgY29sb3Byb2N0b2xvZ3k8L2FsdC10aXRsZT48L3Rp
dGxlcz48cGVyaW9kaWNhbD48ZnVsbC10aXRsZT5Bbm4gQ29sb3Byb2N0b2w8L2Z1bGwtdGl0bGU+
PGFiYnItMT5Bbm5hbHMgb2YgY29sb3Byb2N0b2xvZ3k8L2FiYnItMT48L3BlcmlvZGljYWw+PGFs
dC1wZXJpb2RpY2FsPjxmdWxsLXRpdGxlPkFubiBDb2xvcHJvY3RvbDwvZnVsbC10aXRsZT48YWJi
ci0xPkFubmFscyBvZiBjb2xvcHJvY3RvbG9neTwvYWJici0xPjwvYWx0LXBlcmlvZGljYWw+PHBh
Z2VzPjIyOC0zMTwvcGFnZXM+PHZvbHVtZT4zMDwvdm9sdW1lPjxudW1iZXI+NTwvbnVtYmVyPjxk
YXRlcz48eWVhcj4yMDE0PC95ZWFyPjxwdWItZGF0ZXM+PGRhdGU+T2N0PC9kYXRlPjwvcHViLWRh
dGVzPjwvZGF0ZXM+PGlzYm4+MjI4Ny05NzE0IChQcmludCkmI3hEOzIyODctOTcxNCAoTGlua2lu
Zyk8L2lzYm4+PGFjY2Vzc2lvbi1udW0+MjUzNjA0MzA8L2FjY2Vzc2lvbi1udW0+PHVybHM+PHJl
bGF0ZWQtdXJscz48dXJsPmh0dHA6Ly93d3cubmNiaS5ubG0ubmloLmdvdi9wdWJtZWQvMjUzNjA0
MzA8L3VybD48L3JlbGF0ZWQtdXJscz48L3VybHM+PGN1c3RvbTI+NDIxMzkzOTwvY3VzdG9tMj48
ZWxlY3Ryb25pYy1yZXNvdXJjZS1udW0+MTAuMzM5My9hYy4yMDE0LjMwLjUuMjI4PC9lbGVjdHJv
bmljLXJlc291cmNlLW51bT48L3JlY29yZD48L0NpdGU+PENpdGU+PEF1dGhvcj5RYWRlZXI8L0F1
dGhvcj48WWVhcj4yMDA3PC9ZZWFyPjxSZWNOdW0+NDA4PC9SZWNOdW0+PHJlY29yZD48cmVjLW51
bWJlcj40MDg8L3JlYy1udW1iZXI+PGZvcmVpZ24ta2V5cz48a2V5IGFwcD0iRU4iIGRiLWlkPSJ0
dmV4dGZ4ZHl4dnJlaGV2ZmZ6NTIyOWJhcGZycjB4MmR2MHIiPjQwODwva2V5PjwvZm9yZWlnbi1r
ZXlzPjxyZWYtdHlwZSBuYW1lPSJKb3VybmFsIEFydGljbGUiPjE3PC9yZWYtdHlwZT48Y29udHJp
YnV0b3JzPjxhdXRob3JzPjxhdXRob3I+UWFkZWVyLCBNLiBBLjwvYXV0aG9yPjxhdXRob3I+RHVt
b3QsIEouIEEuPC9hdXRob3I+PGF1dGhvcj5WYXJnbywgSi4gSi48L2F1dGhvcj48YXV0aG9yPkxv
cGV6LCBBLiBSLjwvYXV0aG9yPjxhdXRob3I+UmljZSwgVC4gVy48L2F1dGhvcj48L2F1dGhvcnM+
PC9jb250cmlidXRvcnM+PGF1dGgtYWRkcmVzcz5EZXBhcnRtZW50IG9mIEdhc3Ryb2VudGVyb2xv
Z3kgYW5kIEhlcGF0b2xvZ3ksIENsZXZlbGFuZCBDbGluaWMsIENsZXZlbGFuZCwgT2hpbyA0NDE5
NSwgVVNBLjwvYXV0aC1hZGRyZXNzPjx0aXRsZXM+PHRpdGxlPkVuZG9zY29waWMgY2xpcHMgZm9y
IGNsb3NpbmcgZXNvcGhhZ2VhbCBwZXJmb3JhdGlvbnM6IGNhc2UgcmVwb3J0IGFuZCBwb29sZWQg
YW5hbHlza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wNS0xMTwvcGFnZXM+PHZvbHVtZT42Njwvdm9sdW1l
PjxudW1iZXI+MzwvbnVtYmVyPjxrZXl3b3Jkcz48a2V5d29yZD5DaHJvbmljIERpc2Vhc2U8L2tl
eXdvcmQ+PGtleXdvcmQ+RWxlY3Ryb2NvYWd1bGF0aW9uPC9rZXl3b3JkPjxrZXl3b3JkPkVzb3Bo
YWdlYWwgRmlzdHVsYS8qc3VyZ2VyeTwva2V5d29yZD48a2V5d29yZD5Fc29waGFnZWFsIFBlcmZv
cmF0aW9uLypzdXJnZXJ5PC9rZXl3b3JkPjxrZXl3b3JkPipFc29waGFnb3Njb3B5PC9rZXl3b3Jk
PjxrZXl3b3JkPkZlbWFsZTwva2V5d29yZD48a2V5d29yZD5HYXN0cm9wbGFzdHkvYWR2ZXJzZSBl
ZmZlY3RzPC9rZXl3b3JkPjxrZXl3b3JkPkh1bWFuczwva2V5d29yZD48a2V5d29yZD5JYXRyb2dl
bmljIERpc2Vhc2U8L2tleXdvcmQ+PGtleXdvcmQ+TGFwYXJvc2NvcHkvYWR2ZXJzZSBlZmZlY3Rz
PC9rZXl3b3JkPjxrZXl3b3JkPk1pZGRsZSBBZ2VkPC9rZXl3b3JkPjxrZXl3b3JkPlJlY3VycmVu
Y2U8L2tleXdvcmQ+PGtleXdvcmQ+UmVvcGVyYXRpb248L2tleXdvcmQ+PGtleXdvcmQ+U3RlbnRz
PC9rZXl3b3JkPjxrZXl3b3JkPipTdXJnaWNhbCBJbnN0cnVtZW50czwva2V5d29yZD48a2V5d29y
ZD5UcmVhdG1lbnQgRmFpbHVyZTwva2V5d29yZD48L2tleXdvcmRzPjxkYXRlcz48eWVhcj4yMDA3
PC95ZWFyPjxwdWItZGF0ZXM+PGRhdGU+U2VwPC9kYXRlPjwvcHViLWRhdGVzPjwvZGF0ZXM+PGlz
Ym4+MDAxNi01MTA3IChQcmludCkmI3hEOzAwMTYtNTEwNyAoTGlua2luZyk8L2lzYm4+PGFjY2Vz
c2lvbi1udW0+MTc3MjU5NTY8L2FjY2Vzc2lvbi1udW0+PHVybHM+PHJlbGF0ZWQtdXJscz48dXJs
Pmh0dHA6Ly93d3cubmNiaS5ubG0ubmloLmdvdi9wdWJtZWQvMTc3MjU5NTY8L3VybD48L3JlbGF0
ZWQtdXJscz48L3VybHM+PGVsZWN0cm9uaWMtcmVzb3VyY2UtbnVtPjEwLjEwMTYvai5naWUuMjAw
Ny4wMy4xMDI4PC9lbGVjdHJvbmljLXJlc291cmNlLW51bT48L3JlY29yZD48L0NpdGU+PC9FbmRO
b3RlPgB=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BbGJlcnQ8L0F1dGhvcj48WWVhcj4yMDExPC9ZZWFyPjxS
ZWNOdW0+NDEwPC9SZWNOdW0+PERpc3BsYXlUZXh0PjxzdHlsZSBmYWNlPSJzdXBlcnNjcmlwdCI+
WzQwLTQzXTwvc3R5bGU+PC9EaXNwbGF5VGV4dD48cmVjb3JkPjxyZWMtbnVtYmVyPjQxMDwvcmVj
LW51bWJlcj48Zm9yZWlnbi1rZXlzPjxrZXkgYXBwPSJFTiIgZGItaWQ9InR2ZXh0ZnhkeXh2cmVo
ZXZmZno1MjI5YmFwZnJyMHgyZHYwciI+NDEwPC9rZXk+PC9mb3JlaWduLWtleXM+PHJlZi10eXBl
IG5hbWU9IkpvdXJuYWwgQXJ0aWNsZSI+MTc8L3JlZi10eXBlPjxjb250cmlidXRvcnM+PGF1dGhv
cnM+PGF1dGhvcj5BbGJlcnQsIEouIEcuPC9hdXRob3I+PGF1dGhvcj5GcmllZHJpY2gtUnVzdCwg
TS48L2F1dGhvcj48YXV0aG9yPldvZXN0ZSwgRy48L2F1dGhvcj48YXV0aG9yPlN0cmV5LCBDLjwv
YXV0aG9yPjxhdXRob3I+QmVjaHN0ZWluLCBXLiBPLjwvYXV0aG9yPjxhdXRob3I+WmV1emVtLCBT
LjwvYXV0aG9yPjxhdXRob3I+U2FycmF6aW4sIEMuPC9hdXRob3I+PC9hdXRob3JzPjwvY29udHJp
YnV0b3JzPjxhdXRoLWFkZHJlc3M+RGVwYXJ0bWVudCBvZiBNZWRpY2luZSBJLCBKb2hhbm4gV29s
ZmdhbmcgR29ldGhlIFVuaXZlcnNpdHkgSG9zcGl0YWwgYW5kIENsaW5pY3MsIEZyYW5rZnVydCwg
R2VybWFueS4gSi5BbGJlcnRAbWVkLnVuaS1mcmFua2Z1cnQuZGU8L2F1dGgtYWRkcmVzcz48dGl0
bGVzPjx0aXRsZT5CZW5lZml0IG9mIGEgY2xpcHBpbmcgZGV2aWNlIGluIHVzZSBpbiBpbnRlc3Rp
bmFsIGJsZWVkaW5nIGFuZCBpbnRlc3RpbmFsIGxlYWthZ2U8L3RpdGxlPjxzZWNvbmRhcnktdGl0
bGU+R2FzdHJvaW50ZXN0IEVuZG9zYzwvc2Vjb25kYXJ5LXRpdGxlPjxhbHQtdGl0bGU+R2FzdHJv
aW50ZXN0aW5hbCBlbmRvc2NvcHk8L2FsdC10aXRsZT48L3RpdGxlcz48cGVyaW9kaWNhbD48ZnVs
bC10aXRsZT5HYXN0cm9pbnRlc3QgRW5kb3NjPC9mdWxsLXRpdGxlPjxhYmJyLTE+R2FzdHJvaW50
ZXN0aW5hbCBlbmRvc2NvcHk8L2FiYnItMT48L3BlcmlvZGljYWw+PGFsdC1wZXJpb2RpY2FsPjxm
dWxsLXRpdGxlPkdhc3Ryb2ludGVzdCBFbmRvc2M8L2Z1bGwtdGl0bGU+PGFiYnItMT5HYXN0cm9p
bnRlc3RpbmFsIGVuZG9zY29weTwvYWJici0xPjwvYWx0LXBlcmlvZGljYWw+PHBhZ2VzPjM4OS05
NzwvcGFnZXM+PHZvbHVtZT43NDwvdm9sdW1lPjxudW1iZXI+MjwvbnVtYmVyPjxrZXl3b3Jkcz48
a2V5d29yZD5BZHVsdDwva2V5d29yZD48a2V5d29yZD5BZ2VkPC9rZXl3b3JkPjxrZXl3b3JkPkFn
ZWQsIDgwIGFuZCBvdmVyPC9rZXl3b3JkPjxrZXl3b3JkPkFuYXN0b21vdGljIExlYWsvdGhlcmFw
eTwva2V5d29yZD48a2V5d29yZD5DdXRhbmVvdXMgRmlzdHVsYS8qdGhlcmFweTwva2V5d29yZD48
a2V5d29yZD5FbmRvc2NvcHksIEdhc3Ryb2ludGVzdGluYWwvKmluc3RydW1lbnRhdGlvbjwva2V5
d29yZD48a2V5d29yZD5GZW1hbGU8L2tleXdvcmQ+PGtleXdvcmQ+R2FzdHJpYyBGaXN0dWxhLyp0
aGVyYXB5PC9rZXl3b3JkPjxrZXl3b3JkPkdhc3Ryb2ludGVzdGluYWwgSGVtb3JyaGFnZS8qdGhl
cmFweTwva2V5d29yZD48a2V5d29yZD5IZW1vc3Rhc2lzLCBFbmRvc2NvcGljLyppbnN0cnVtZW50
YXRpb248L2tleXdvcmQ+PGtleXdvcmQ+SHVtYW5zPC9rZXl3b3JkPjxrZXl3b3JkPkludGVzdGlu
YWwgRmlzdHVsYS8qdGhlcmFweTwva2V5d29yZD48a2V5d29yZD5NYWxlPC9rZXl3b3JkPjxrZXl3
b3JkPk1pZGRsZSBBZ2VkPC9rZXl3b3JkPjxrZXl3b3JkPlJlY3VycmVuY2U8L2tleXdvcmQ+PGtl
eXdvcmQ+UmV0cm9zcGVjdGl2ZSBTdHVkaWVzPC9rZXl3b3JkPjxrZXl3b3JkPlRyZWF0bWVudCBP
dXRjb21lPC9rZXl3b3JkPjwva2V5d29yZHM+PGRhdGVzPjx5ZWFyPjIwMTE8L3llYXI+PHB1Yi1k
YXRlcz48ZGF0ZT5BdWc8L2RhdGU+PC9wdWItZGF0ZXM+PC9kYXRlcz48aXNibj4xMDk3LTY3Nzkg
KEVsZWN0cm9uaWMpJiN4RDswMDE2LTUxMDcgKExpbmtpbmcpPC9pc2JuPjxhY2Nlc3Npb24tbnVt
PjIxNjEyNzc2PC9hY2Nlc3Npb24tbnVtPjx1cmxzPjxyZWxhdGVkLXVybHM+PHVybD5odHRwOi8v
d3d3Lm5jYmkubmxtLm5paC5nb3YvcHVibWVkLzIxNjEyNzc2PC91cmw+PC9yZWxhdGVkLXVybHM+
PC91cmxzPjxlbGVjdHJvbmljLXJlc291cmNlLW51bT4xMC4xMDE2L2ouZ2llLjIwMTEuMDMuMTEy
ODwvZWxlY3Ryb25pYy1yZXNvdXJjZS1udW0+PC9yZWNvcmQ+PC9DaXRlPjxDaXRlPjxBdXRob3I+
SGFpdG8tQ2hhdmV6PC9BdXRob3I+PFllYXI+MjAxNDwvWWVhcj48UmVjTnVtPjQxMTwvUmVjTnVt
PjxyZWNvcmQ+PHJlYy1udW1iZXI+NDExPC9yZWMtbnVtYmVyPjxmb3JlaWduLWtleXM+PGtleSBh
cHA9IkVOIiBkYi1pZD0idHZleHRmeGR5eHZyZWhldmZmejUyMjliYXBmcnIweDJkdjByIj40MTE8
L2tleT48L2ZvcmVpZ24ta2V5cz48cmVmLXR5cGUgbmFtZT0iSm91cm5hbCBBcnRpY2xlIj4xNzwv
cmVmLXR5cGU+PGNvbnRyaWJ1dG9ycz48YXV0aG9ycz48YXV0aG9yPkhhaXRvLUNoYXZleiwgWS48
L2F1dGhvcj48YXV0aG9yPkxhdywgSi4gSy48L2F1dGhvcj48YXV0aG9yPktyYXR0LCBULjwvYXV0
aG9yPjxhdXRob3I+QXJlenpvLCBBLjwvYXV0aG9yPjxhdXRob3I+VmVycmEsIE0uPC9hdXRob3I+
PGF1dGhvcj5Nb3Jpbm8sIE0uPC9hdXRob3I+PGF1dGhvcj5TaGFyYWloYSwgUi4gWi48L2F1dGhv
cj48YXV0aG9yPlBvbGV5LCBKLiBXLjwvYXV0aG9yPjxhdXRob3I+S2FoYWxlaCwgTS48L2F1dGhv
cj48YXV0aG9yPlRob21wc29uLCBDLiBDLjwvYXV0aG9yPjxhdXRob3I+UnlhbiwgTS4gQi48L2F1
dGhvcj48YXV0aG9yPkNob2tzaSwgTi48L2F1dGhvcj48YXV0aG9yPkVsbXVuemVyLCBCLiBKLjwv
YXV0aG9yPjxhdXRob3I+R29zYWluLCBTLjwvYXV0aG9yPjxhdXRob3I+R29sZGJlcmcsIEUuIE0u
PC9hdXRob3I+PGF1dGhvcj5Nb2RheWlsLCBSLiBKLjwvYXV0aG9yPjxhdXRob3I+U3RhdnJvcG91
bG9zLCBTLiBOLjwvYXV0aG9yPjxhdXRob3I+U2NoZW1icmUsIEQuIEIuPC9hdXRob3I+PGF1dGhv
cj5EaU1haW8sIEMuIEouPC9hdXRob3I+PGF1dGhvcj5DaGFuZHJhc2VraGFyYSwgVi48L2F1dGhv
cj48YXV0aG9yPkhhc2FuLCBNLiBLLjwvYXV0aG9yPjxhdXRob3I+VmFyYWRhcmFqdWx1LCBTLjwv
YXV0aG9yPjxhdXRob3I+SGF3ZXMsIFIuPC9hdXRob3I+PGF1dGhvcj5Hb21leiwgVi48L2F1dGhv
cj48YXV0aG9yPldvb2R3YXJkLCBULiBBLjwvYXV0aG9yPjxhdXRob3I+UnViZWwtQ29oZW4sIFMu
PC9hdXRob3I+PGF1dGhvcj5GbHV4YSwgRi48L2F1dGhvcj48YXV0aG9yPlZsZWdnYWFyLCBGLiBQ
LjwvYXV0aG9yPjxhdXRob3I+QWtzaGludGFsYSwgVi4gUy48L2F1dGhvcj48YXV0aG9yPlJhanUs
IEcuIFMuPC9hdXRob3I+PGF1dGhvcj5LaGFzaGFiLCBNLiBBLjwvYXV0aG9yPjwvYXV0aG9ycz48
L2NvbnRyaWJ1dG9ycz48YXV0aC1hZGRyZXNzPkRpdmlzaW9uIG9mIEdhc3Ryb2VudGVyb2xvZ3ks
IEpvaG5zIEhvcGtpbnMgSG9zcGl0YWwsIEJhbHRpbW9yZSwgTWFyeWxhbmQsIFVTQS4mI3hEO0Rl
cGFydG1lbnQgb2YgR2VuZXJhbCwgVmlzY2VyYWwgYW5kIFRyYW5zcGxhbnQgU3VyZ2VyeSwgVW5p
dmVyc2l0eSBIb3NwaXRhbCBvZiBUdWJpbmdlbiwgVHViaW5nZW4sIEdlcm1hbnkuJiN4RDtEZXBh
cnRtZW50IG9mIFN1cmdpY2FsIFNjaWVuY2VzLCBVbml2ZXJzaXR5IG9mIFRvcmlubywgVG9yaW5v
LCBJdGFseS4mI3hEO0RlcGFydG1lbnQgb2YgSW50ZXJuYWwgTWVkaWNpbmUsIERpdmlzaW9uIG9m
IEdhc3Ryb2VudGVyb2xvZ3kgYW5kIEhlcGF0b2xvZ3ksIFdlaWxsIENvcm5lbGwgTWVkaWNhbCBD
b2xsZWdlLCBOZXcgWW9yaywgTmV3IFlvcmssIFVTQS4mI3hEO0RlcGFydG1lbnQgb2YgR2FzdHJv
ZW50ZXJvbG9neSBhbmQgSGVwYXRvbG9neSwgRXJhc211cyBNQywgVW5pdmVyc2l0eSBNZWRpY2Fs
IENlbnRlciwgUm90dGVyZGFtLCBUaGUgTmV0aGVybGFuZHMuJiN4RDtEaXZpc2lvbiBvZiBHYXN0
cm9lbnRlcm9sb2d5LCBCcmlnaGFtIGFuZCBXb21lbiZhcG9zO3MgSG9zcGl0YWwsIEJvc3Rvbiwg
TWFzc2FjaHVzZXR0cywgVVNBLiYjeEQ7RGl2aXNpb24gb2YgR2FzdHJvZW50ZXJvbG9neSwgVW5p
dmVyc2l0eSBvZiBNaWNoaWdhbiBNZWRpY2FsIENlbnRlciwgQW5uIEFyYm9yLCBNaWNoaWdhbiwg
VVNBLiYjeEQ7RGl2aXNpb24gb2YgR2FzdHJvZW50ZXJvbG9neSBhbmQgSGVwYXRvbG9neSwgVW5p
dmVyc2l0eSBvZiBNYXJ5bGFuZCBTY2hvb2wgb2YgTWVkaWNpbmUsIEJhbHRpbW9yZSwgTUQsIFVT
QS4mI3hEO0RpdmlzaW9uIG9mIEdhc3Ryb2VudGVyb2xvZ3ksIEhlcGF0b2xvZ3kgYW5kIE51dHJp
dGlvbiwgV2ludGhyb3AgVW5pdmVyc2l0eSBIb3NwaXRhbCwgTWluZW9sYSwgTmV3IFlvcmssIFVT
QS4mI3hEO1N3ZWRpc2ggR2FzdHJvZW50ZXJvbG9neSwgU3dlZGlzaCBNZWRpY2FsIENlbnRlciwg
U2VhdHRsZSwgV2FzaGluZ3RvbiwgVVNBLiYjeEQ7RGl2aXNpb24gb2YgR2FzdHJvZW50ZXJvbG9n
eSwgVGhlIE1vdW50IFNpbmFpIE1lZGljYWwgQ2VudGVyLCBOZXcgWW9yaywgTmV3IFlvcmssIFVT
QS4mI3hEO0dhc3Ryb2VudGVyb2xvZ3kgRGl2aXNpb24sIERlcGFydG1lbnQgb2YgSW50ZXJuYWwg
TWVkaWNpbmUsIFVuaXZlcnNpdHkgb2YgUGVubnN5bHZhbmlhIEhlYWx0aCBTeXN0ZW0sIFBoaWxh
ZGVscGhpYSwgUEEsIFVTQS4mI3hEO0NlbnRlciBmb3IgSW50ZXJ2ZW50aW9uYWwgRW5kb3Njb3B5
LCBGbG9yaWRhIEhvc3BpdGFsLCBPcmxhbmRvLCBGbG9yaWRhLCBVU0EuJiN4RDtEaXZpc2lvbiBv
ZiBHYXN0cm9lbnRlcm9sb2d5IGFuZCBIZXBhdG9sb2d5LCBEZXBhcnRtZW50IG9mIE1lZGljaW5l
LCBNYXlvIENsaW5pYywgSmFja3NvbnZpbGxlLCBGbG9yaWRhLCBVU0EuJiN4RDtEZXBhcnRtZW50
IG9mIEdhc3Ryb2VudGVyb2xvZ3ksIENsaW5pY2EgTGFzIENvbmRlcywgVW5pdmVyc2lkYWQgZGUg
Q2hpbGUsIFNhbnRpYWdvLCBDaGlsZS4mI3hEO0RlcGFydG1lbnQgb2YgR2FzdHJvZW50ZXJvbG9n
eSBhbmQgSGVwYXRvbG9neSwgVW5pdmVyc2l0eSBNZWRpY2FsIENlbnRlciBVdHJlY2h0LCBVdHJl
Y2h0LCBUaGUgTmV0aGVybGFuZHMuJiN4RDtEZXBhcnRtZW50IG9mIEdhc3Ryb2VudGVyb2xvZ3ks
IEhlcGF0b2xvZ3ksIGFuZCBOdXRyaXRpb24sIFVuaXZlcnNpdHkgb2YgVGV4YXMgTUQgQW5kZXJz
b24gQ2FuY2VyIENlbnRlciwgSG91c3RvbiwgVGV4YXMsIFVTQS48L2F1dGgtYWRkcmVzcz48dGl0
bGVzPjx0aXRsZT5JbnRlcm5hdGlvbmFsIG11bHRpY2VudGVyIGV4cGVyaWVuY2Ugd2l0aCBhbiBv
dmVyLXRoZS1zY29wZSBjbGlwcGluZyBkZXZpY2UgZm9yIGVuZG9zY29waWMgbWFuYWdlbWVudCBv
ZiBHSSBkZWZlY3RzICh3aXRoIHZpZGVvKT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jEwLTIyPC9wYWdlcz48
dm9sdW1lPjgwPC92b2x1bWU+PG51bWJlcj40PC9udW1iZXI+PGRhdGVzPjx5ZWFyPjIwMTQ8L3ll
YXI+PHB1Yi1kYXRlcz48ZGF0ZT5PY3Q8L2RhdGU+PC9wdWItZGF0ZXM+PC9kYXRlcz48aXNibj4x
MDk3LTY3NzkgKEVsZWN0cm9uaWMpJiN4RDswMDE2LTUxMDcgKExpbmtpbmcpPC9pc2JuPjxhY2Nl
c3Npb24tbnVtPjI0OTA4MTkxPC9hY2Nlc3Npb24tbnVtPjx1cmxzPjxyZWxhdGVkLXVybHM+PHVy
bD5odHRwOi8vd3d3Lm5jYmkubmxtLm5paC5nb3YvcHVibWVkLzI0OTA4MTkxPC91cmw+PC9yZWxh
dGVkLXVybHM+PC91cmxzPjxlbGVjdHJvbmljLXJlc291cmNlLW51bT4xMC4xMDE2L2ouZ2llLjIw
MTQuMDMuMDQ5PC9lbGVjdHJvbmljLXJlc291cmNlLW51bT48L3JlY29yZD48L0NpdGU+PENpdGU+
PEF1dGhvcj5LaW08L0F1dGhvcj48WWVhcj4yMDE0PC9ZZWFyPjxSZWNOdW0+NDA5PC9SZWNOdW0+
PHJlY29yZD48cmVjLW51bWJlcj40MDk8L3JlYy1udW1iZXI+PGZvcmVpZ24ta2V5cz48a2V5IGFw
cD0iRU4iIGRiLWlkPSJ0dmV4dGZ4ZHl4dnJlaGV2ZmZ6NTIyOWJhcGZycjB4MmR2MHIiPjQwOTwv
a2V5PjwvZm9yZWlnbi1rZXlzPjxyZWYtdHlwZSBuYW1lPSJKb3VybmFsIEFydGljbGUiPjE3PC9y
ZWYtdHlwZT48Y29udHJpYnV0b3JzPjxhdXRob3JzPjxhdXRob3I+S2ltLCBILiBILjwvYXV0aG9y
PjxhdXRob3I+S3llLCBCLiBILjwvYXV0aG9yPjxhdXRob3I+S2ltLCBILiBKLjwvYXV0aG9yPjxh
dXRob3I+Q2hvLCBILiBNLjwvYXV0aG9yPjwvYXV0aG9ycz48L2NvbnRyaWJ1dG9ycz48YXV0aC1h
ZGRyZXNzPkRlcGFydG1lbnQgb2YgU3VyZ2VyeSwgU3QuIFZpbmNlbnQmYXBvcztzIEhvc3BpdGFs
LCBUaGUgQ2F0aG9saWMgVW5pdmVyc2l0eSBvZiBLb3JlYSBDb2xsZWdlIG9mIE1lZGljaW5lLCBT
dXdvbiwgS29yZWEuPC9hdXRoLWFkZHJlc3M+PHRpdGxlcz48dGl0bGU+UHJvbXB0IG1hbmFnZW1l
bnQgaXMgbW9zdCBpbXBvcnRhbnQgZm9yIGNvbG9uaWMgcGVyZm9yYXRpb24gYWZ0ZXIgY29sb25v
c2NvcHk8L3RpdGxlPjxzZWNvbmRhcnktdGl0bGU+QW5uIENvbG9wcm9jdG9sPC9zZWNvbmRhcnkt
dGl0bGU+PGFsdC10aXRsZT5Bbm5hbHMgb2YgY29sb3Byb2N0b2xvZ3k8L2FsdC10aXRsZT48L3Rp
dGxlcz48cGVyaW9kaWNhbD48ZnVsbC10aXRsZT5Bbm4gQ29sb3Byb2N0b2w8L2Z1bGwtdGl0bGU+
PGFiYnItMT5Bbm5hbHMgb2YgY29sb3Byb2N0b2xvZ3k8L2FiYnItMT48L3BlcmlvZGljYWw+PGFs
dC1wZXJpb2RpY2FsPjxmdWxsLXRpdGxlPkFubiBDb2xvcHJvY3RvbDwvZnVsbC10aXRsZT48YWJi
ci0xPkFubmFscyBvZiBjb2xvcHJvY3RvbG9neTwvYWJici0xPjwvYWx0LXBlcmlvZGljYWw+PHBh
Z2VzPjIyOC0zMTwvcGFnZXM+PHZvbHVtZT4zMDwvdm9sdW1lPjxudW1iZXI+NTwvbnVtYmVyPjxk
YXRlcz48eWVhcj4yMDE0PC95ZWFyPjxwdWItZGF0ZXM+PGRhdGU+T2N0PC9kYXRlPjwvcHViLWRh
dGVzPjwvZGF0ZXM+PGlzYm4+MjI4Ny05NzE0IChQcmludCkmI3hEOzIyODctOTcxNCAoTGlua2lu
Zyk8L2lzYm4+PGFjY2Vzc2lvbi1udW0+MjUzNjA0MzA8L2FjY2Vzc2lvbi1udW0+PHVybHM+PHJl
bGF0ZWQtdXJscz48dXJsPmh0dHA6Ly93d3cubmNiaS5ubG0ubmloLmdvdi9wdWJtZWQvMjUzNjA0
MzA8L3VybD48L3JlbGF0ZWQtdXJscz48L3VybHM+PGN1c3RvbTI+NDIxMzkzOTwvY3VzdG9tMj48
ZWxlY3Ryb25pYy1yZXNvdXJjZS1udW0+MTAuMzM5My9hYy4yMDE0LjMwLjUuMjI4PC9lbGVjdHJv
bmljLXJlc291cmNlLW51bT48L3JlY29yZD48L0NpdGU+PENpdGU+PEF1dGhvcj5RYWRlZXI8L0F1
dGhvcj48WWVhcj4yMDA3PC9ZZWFyPjxSZWNOdW0+NDA4PC9SZWNOdW0+PHJlY29yZD48cmVjLW51
bWJlcj40MDg8L3JlYy1udW1iZXI+PGZvcmVpZ24ta2V5cz48a2V5IGFwcD0iRU4iIGRiLWlkPSJ0
dmV4dGZ4ZHl4dnJlaGV2ZmZ6NTIyOWJhcGZycjB4MmR2MHIiPjQwODwva2V5PjwvZm9yZWlnbi1r
ZXlzPjxyZWYtdHlwZSBuYW1lPSJKb3VybmFsIEFydGljbGUiPjE3PC9yZWYtdHlwZT48Y29udHJp
YnV0b3JzPjxhdXRob3JzPjxhdXRob3I+UWFkZWVyLCBNLiBBLjwvYXV0aG9yPjxhdXRob3I+RHVt
b3QsIEouIEEuPC9hdXRob3I+PGF1dGhvcj5WYXJnbywgSi4gSi48L2F1dGhvcj48YXV0aG9yPkxv
cGV6LCBBLiBSLjwvYXV0aG9yPjxhdXRob3I+UmljZSwgVC4gVy48L2F1dGhvcj48L2F1dGhvcnM+
PC9jb250cmlidXRvcnM+PGF1dGgtYWRkcmVzcz5EZXBhcnRtZW50IG9mIEdhc3Ryb2VudGVyb2xv
Z3kgYW5kIEhlcGF0b2xvZ3ksIENsZXZlbGFuZCBDbGluaWMsIENsZXZlbGFuZCwgT2hpbyA0NDE5
NSwgVVNBLjwvYXV0aC1hZGRyZXNzPjx0aXRsZXM+PHRpdGxlPkVuZG9zY29waWMgY2xpcHMgZm9y
IGNsb3NpbmcgZXNvcGhhZ2VhbCBwZXJmb3JhdGlvbnM6IGNhc2UgcmVwb3J0IGFuZCBwb29sZWQg
YW5hbHlzaXM8L3RpdGxlPjxzZWNvbmRhcnktdGl0bGU+R2FzdHJvaW50ZXN0IEVuZG9zYzwvc2Vj
b25kYXJ5LXRpdGxlPjxhbHQtdGl0bGU+R2FzdHJvaW50ZXN0aW5hbCBlbmRvc2NvcHk8L2FsdC10
aXRsZT48L3RpdGxlcz48cGVyaW9kaWNhbD48ZnVsbC10aXRsZT5HYXN0cm9pbnRlc3QgRW5kb3Nj
PC9mdWxsLXRpdGxlPjxhYmJyLTE+R2FzdHJvaW50ZXN0aW5hbCBlbmRvc2NvcHk8L2FiYnItMT48
L3BlcmlvZGljYWw+PGFsdC1wZXJpb2RpY2FsPjxmdWxsLXRpdGxlPkdhc3Ryb2ludGVzdCBFbmRv
c2M8L2Z1bGwtdGl0bGU+PGFiYnItMT5HYXN0cm9pbnRlc3RpbmFsIGVuZG9zY29weTwvYWJici0x
PjwvYWx0LXBlcmlvZGljYWw+PHBhZ2VzPjYwNS0xMTwvcGFnZXM+PHZvbHVtZT42Njwvdm9sdW1l
PjxudW1iZXI+MzwvbnVtYmVyPjxrZXl3b3Jkcz48a2V5d29yZD5DaHJvbmljIERpc2Vhc2U8L2tl
eXdvcmQ+PGtleXdvcmQ+RWxlY3Ryb2NvYWd1bGF0aW9uPC9rZXl3b3JkPjxrZXl3b3JkPkVzb3Bo
YWdlYWwgRmlzdHVsYS8qc3VyZ2VyeTwva2V5d29yZD48a2V5d29yZD5Fc29waGFnZWFsIFBlcmZv
cmF0aW9uLypzdXJnZXJ5PC9rZXl3b3JkPjxrZXl3b3JkPipFc29waGFnb3Njb3B5PC9rZXl3b3Jk
PjxrZXl3b3JkPkZlbWFsZTwva2V5d29yZD48a2V5d29yZD5HYXN0cm9wbGFzdHkvYWR2ZXJzZSBl
ZmZlY3RzPC9rZXl3b3JkPjxrZXl3b3JkPkh1bWFuczwva2V5d29yZD48a2V5d29yZD5JYXRyb2dl
bmljIERpc2Vhc2U8L2tleXdvcmQ+PGtleXdvcmQ+TGFwYXJvc2NvcHkvYWR2ZXJzZSBlZmZlY3Rz
PC9rZXl3b3JkPjxrZXl3b3JkPk1pZGRsZSBBZ2VkPC9rZXl3b3JkPjxrZXl3b3JkPlJlY3VycmVu
Y2U8L2tleXdvcmQ+PGtleXdvcmQ+UmVvcGVyYXRpb248L2tleXdvcmQ+PGtleXdvcmQ+U3RlbnRz
PC9rZXl3b3JkPjxrZXl3b3JkPipTdXJnaWNhbCBJbnN0cnVtZW50czwva2V5d29yZD48a2V5d29y
ZD5UcmVhdG1lbnQgRmFpbHVyZTwva2V5d29yZD48L2tleXdvcmRzPjxkYXRlcz48eWVhcj4yMDA3
PC95ZWFyPjxwdWItZGF0ZXM+PGRhdGU+U2VwPC9kYXRlPjwvcHViLWRhdGVzPjwvZGF0ZXM+PGlz
Ym4+MDAxNi01MTA3IChQcmludCkmI3hEOzAwMTYtNTEwNyAoTGlua2luZyk8L2lzYm4+PGFjY2Vz
c2lvbi1udW0+MTc3MjU5NTY8L2FjY2Vzc2lvbi1udW0+PHVybHM+PHJlbGF0ZWQtdXJscz48dXJs
Pmh0dHA6Ly93d3cubmNiaS5ubG0ubmloLmdvdi9wdWJtZWQvMTc3MjU5NTY8L3VybD48L3JlbGF0
ZWQtdXJscz48L3VybHM+PGVsZWN0cm9uaWMtcmVzb3VyY2UtbnVtPjEwLjEwMTYvai5naWUuMjAw
Ny4wMy4xMDI4PC9lbGVjdHJvbmljLXJlc291cmNlLW51bT48L3JlY29yZD48L0NpdGU+PC9FbmRO
b3RlPgB=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40" w:tooltip="Albert, 2011 #410" w:history="1">
        <w:r w:rsidR="0036706B" w:rsidRPr="0093394A">
          <w:rPr>
            <w:rFonts w:ascii="Book Antiqua" w:hAnsi="Book Antiqua" w:cs="Times"/>
            <w:noProof/>
            <w:vertAlign w:val="superscript"/>
          </w:rPr>
          <w:t>40-43</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307156" w:rsidRPr="0093394A">
        <w:rPr>
          <w:rFonts w:ascii="Book Antiqua" w:hAnsi="Book Antiqua" w:cs="Times"/>
        </w:rPr>
        <w:t>.</w:t>
      </w:r>
      <w:r w:rsidR="004D492C" w:rsidRPr="0093394A">
        <w:rPr>
          <w:rFonts w:ascii="Book Antiqua" w:hAnsi="Book Antiqua" w:cs="Times"/>
        </w:rPr>
        <w:t xml:space="preserve"> </w:t>
      </w:r>
      <w:r w:rsidR="006D70BB" w:rsidRPr="0093394A">
        <w:rPr>
          <w:rFonts w:ascii="Book Antiqua" w:hAnsi="Book Antiqua" w:cs="Times"/>
        </w:rPr>
        <w:t>Accurately measuring and appreciated the size of the defect and ensuring closure fluoroscopically at the time of attempted closure also play a role.</w:t>
      </w:r>
      <w:r w:rsidR="004D492C" w:rsidRPr="0093394A">
        <w:rPr>
          <w:rFonts w:ascii="Book Antiqua" w:hAnsi="Book Antiqua" w:cs="Times"/>
        </w:rPr>
        <w:t xml:space="preserve"> </w:t>
      </w:r>
      <w:r w:rsidR="00307156" w:rsidRPr="0093394A">
        <w:rPr>
          <w:rFonts w:ascii="Book Antiqua" w:hAnsi="Book Antiqua" w:cs="Times"/>
        </w:rPr>
        <w:t xml:space="preserve">Furthermore, the type of defect </w:t>
      </w:r>
      <w:r w:rsidR="00457DA9" w:rsidRPr="0093394A">
        <w:rPr>
          <w:rFonts w:ascii="Book Antiqua" w:hAnsi="Book Antiqua" w:cs="Times"/>
        </w:rPr>
        <w:t>remains important</w:t>
      </w:r>
      <w:r w:rsidR="00307156" w:rsidRPr="0093394A">
        <w:rPr>
          <w:rFonts w:ascii="Book Antiqua" w:hAnsi="Book Antiqua" w:cs="Times"/>
        </w:rPr>
        <w:t>, with acute perforations being more successfully closed than leaks or more chronic fistulae</w:t>
      </w:r>
      <w:r w:rsidR="00957787" w:rsidRPr="0093394A">
        <w:rPr>
          <w:rFonts w:ascii="Book Antiqua" w:hAnsi="Book Antiqua" w:cs="Times"/>
        </w:rPr>
        <w:fldChar w:fldCharType="begin">
          <w:fldData xml:space="preserve">PEVuZE5vdGU+PENpdGU+PEF1dGhvcj5IYWl0by1DaGF2ZXo8L0F1dGhvcj48WWVhcj4yMDE0PC9Z
ZWFyPjxSZWNOdW0+NDAxPC9SZWNOdW0+PERpc3BsYXlUZXh0PjxzdHlsZSBmYWNlPSJzdXBlcnNj
cmlwdCI+WzQxXTwvc3R5bGU+PC9EaXNwbGF5VGV4dD48cmVjb3JkPjxyZWMtbnVtYmVyPjQwMTwv
cmVjLW51bWJlcj48Zm9yZWlnbi1rZXlzPjxrZXkgYXBwPSJFTiIgZGItaWQ9InR2ZXh0ZnhkeXh2
cmVoZXZmZno1MjI5YmFwZnJyMHgyZHYwciI+NDAxPC9rZXk+PC9mb3JlaWduLWtleXM+PHJlZi10
eXBlIG5hbWU9IkpvdXJuYWwgQXJ0aWNsZSI+MTc8L3JlZi10eXBlPjxjb250cmlidXRvcnM+PGF1
dGhvcnM+PGF1dGhvcj5IYWl0by1DaGF2ZXosIFkuPC9hdXRob3I+PGF1dGhvcj5MYXcsIEouIEsu
PC9hdXRob3I+PGF1dGhvcj5LcmF0dCwgVC48L2F1dGhvcj48YXV0aG9yPkFyZXp6bywgQS48L2F1
dGhvcj48YXV0aG9yPlZlcnJhLCBNLjwvYXV0aG9yPjxhdXRob3I+TW9yaW5vLCBNLjwvYXV0aG9y
PjxhdXRob3I+U2hhcmFpaGEsIFIuIFouPC9hdXRob3I+PGF1dGhvcj5Qb2xleSwgSi4gVy48L2F1
dGhvcj48YXV0aG9yPkthaGFsZWgsIE0uPC9hdXRob3I+PGF1dGhvcj5UaG9tcHNvbiwgQy4gQy48
L2F1dGhvcj48YXV0aG9yPlJ5YW4sIE0uIEIuPC9hdXRob3I+PGF1dGhvcj5DaG9rc2ksIE4uPC9h
dXRob3I+PGF1dGhvcj5FbG11bnplciwgQi4gSi48L2F1dGhvcj48YXV0aG9yPkdvc2FpbiwgUy48
L2F1dGhvcj48YXV0aG9yPkdvbGRiZXJnLCBFLiBNLjwvYXV0aG9yPjxhdXRob3I+TW9kYXlpbCwg
Ui4gSi48L2F1dGhvcj48YXV0aG9yPlN0YXZyb3BvdWxvcywgUy4gTi48L2F1dGhvcj48YXV0aG9y
PlNjaGVtYnJlLCBELiBCLjwvYXV0aG9yPjxhdXRob3I+RGlNYWlvLCBDLiBKLjwvYXV0aG9yPjxh
dXRob3I+Q2hhbmRyYXNla2hhcmEsIFYuPC9hdXRob3I+PGF1dGhvcj5IYXNhbiwgTS4gSy48L2F1
dGhvcj48YXV0aG9yPlZhcmFkYXJhanVsdSwgUy48L2F1dGhvcj48YXV0aG9yPkhhd2VzLCBSLjwv
YXV0aG9yPjxhdXRob3I+R29tZXosIFYuPC9hdXRob3I+PGF1dGhvcj5Xb29kd2FyZCwgVC4gQS48
L2F1dGhvcj48YXV0aG9yPlJ1YmVsLUNvaGVuLCBTLjwvYXV0aG9yPjxhdXRob3I+Rmx1eGEsIEYu
PC9hdXRob3I+PGF1dGhvcj5WbGVnZ2FhciwgRi4gUC48L2F1dGhvcj48YXV0aG9yPkFrc2hpbnRh
bGEsIFYuIFMuPC9hdXRob3I+PGF1dGhvcj5SYWp1LCBHLiBTLjwvYXV0aG9yPjxhdXRob3I+S2hh
c2hhYiwgTS4gQS48L2F1dGhvcj48L2F1dGhvcnM+PC9jb250cmlidXRvcnM+PGF1dGgtYWRkcmVz
cz5EaXZpc2lvbiBvZiBHYXN0cm9lbnRlcm9sb2d5LCBKb2hucyBIb3BraW5zIEhvc3BpdGFsLCBC
YWx0aW1vcmUsIE1hcnlsYW5kLCBVU0EuJiN4RDtEZXBhcnRtZW50IG9mIEdlbmVyYWwsIFZpc2Nl
cmFsIGFuZCBUcmFuc3BsYW50IFN1cmdlcnksIFVuaXZlcnNpdHkgSG9zcGl0YWwgb2YgVHViaW5n
ZW4sIFR1YmluZ2VuLCBHZXJtYW55LiYjeEQ7RGVwYXJ0bWVudCBvZiBTdXJnaWNhbCBTY2llbmNl
cywgVW5pdmVyc2l0eSBvZiBUb3Jpbm8sIFRvcmlubywgSXRhbHkuJiN4RDtEZXBhcnRtZW50IG9m
IEludGVybmFsIE1lZGljaW5lLCBEaXZpc2lvbiBvZiBHYXN0cm9lbnRlcm9sb2d5IGFuZCBIZXBh
dG9sb2d5LCBXZWlsbCBDb3JuZWxsIE1lZGljYWwgQ29sbGVnZSwgTmV3IFlvcmssIE5ldyBZb3Jr
LCBVU0EuJiN4RDtEZXBhcnRtZW50IG9mIEdhc3Ryb2VudGVyb2xvZ3kgYW5kIEhlcGF0b2xvZ3ks
IEVyYXNtdXMgTUMsIFVuaXZlcnNpdHkgTWVkaWNhbCBDZW50ZXIsIFJvdHRlcmRhbSwgVGhlIE5l
dGhlcmxhbmRzLiYjeEQ7RGl2aXNpb24gb2YgR2FzdHJvZW50ZXJvbG9neSwgQnJpZ2hhbSBhbmQg
V29tZW4mYXBvcztzIEhvc3BpdGFsLCBCb3N0b24sIE1hc3NhY2h1c2V0dHMsIFVTQS4mI3hEO0Rp
dmlzaW9uIG9mIEdhc3Ryb2VudGVyb2xvZ3ksIFVuaXZlcnNpdHkgb2YgTWljaGlnYW4gTWVkaWNh
bCBDZW50ZXIsIEFubiBBcmJvciwgTWljaGlnYW4sIFVTQS4mI3hEO0RpdmlzaW9uIG9mIEdhc3Ry
b2VudGVyb2xvZ3kgYW5kIEhlcGF0b2xvZ3ksIFVuaXZlcnNpdHkgb2YgTWFyeWxhbmQgU2Nob29s
IG9mIE1lZGljaW5lLCBCYWx0aW1vcmUsIE1ELCBVU0EuJiN4RDtEaXZpc2lvbiBvZiBHYXN0cm9l
bnRlcm9sb2d5LCBIZXBhdG9sb2d5IGFuZCBOdXRyaXRpb24sIFdpbnRocm9wIFVuaXZlcnNpdHkg
SG9zcGl0YWwsIE1pbmVvbGEsIE5ldyBZb3JrLCBVU0EuJiN4RDtTd2VkaXNoIEdhc3Ryb2VudGVy
b2xvZ3ksIFN3ZWRpc2ggTWVkaWNhbCBDZW50ZXIsIFNlYXR0bGUsIFdhc2hpbmd0b24sIFVTQS4m
I3hEO0RpdmlzaW9uIG9mIEdhc3Ryb2VudGVyb2xvZ3ksIFRoZSBNb3VudCBTaW5haSBNZWRpY2Fs
IENlbnRlciwgTmV3IFlvcmssIE5ldyBZb3JrLCBVU0EuJiN4RDtHYXN0cm9lbnRlcm9sb2d5IERp
dmlzaW9uLCBEZXBhcnRtZW50IG9mIEludGVybmFsIE1lZGljaW5lLCBVbml2ZXJzaXR5IG9mIFBl
bm5zeWx2YW5pYSBIZWFsdGggU3lzdGVtLCBQaGlsYWRlbHBoaWEsIFBBLCBVU0EuJiN4RDtDZW50
ZXIgZm9yIEludGVydmVudGlvbmFsIEVuZG9zY29weSwgRmxvcmlkYSBIb3NwaXRhbCwgT3JsYW5k
bywgRmxvcmlkYSwgVVNBLiYjeEQ7RGl2aXNpb24gb2YgR2FzdHJvZW50ZXJvbG9neSBhbmQgSGVw
YXRvbG9neSwgRGVwYXJ0bWVudCBvZiBNZWRpY2luZSwgTWF5byBDbGluaWMsIEphY2tzb252aWxs
ZSwgRmxvcmlkYSwgVVNBLiYjeEQ7RGVwYXJ0bWVudCBvZiBHYXN0cm9lbnRlcm9sb2d5LCBDbGlu
aWNhIExhcyBDb25kZXMsIFVuaXZlcnNpZGFkIGRlIENoaWxlLCBTYW50aWFnbywgQ2hpbGUuJiN4
RDtEZXBhcnRtZW50IG9mIEdhc3Ryb2VudGVyb2xvZ3kgYW5kIEhlcGF0b2xvZ3ksIFVuaXZlcnNp
dHkgTWVkaWNhbCBDZW50ZXIgVXRyZWNodCwgVXRyZWNodCwgVGhlIE5ldGhlcmxhbmRzLiYjeEQ7
RGVwYXJ0bWVudCBvZiBHYXN0cm9lbnRlcm9sb2d5LCBIZXBhdG9sb2d5LCBhbmQgTnV0cml0aW9u
LCBVbml2ZXJzaXR5IG9mIFRleGFzIE1EIEFuZGVyc29uIENhbmNlciBDZW50ZXIsIEhvdXN0b24s
IFRleGFzLCBVU0EuPC9hdXRoLWFkZHJlc3M+PHRpdGxlcz48dGl0bGU+SW50ZXJuYXRpb25hbCBt
dWx0aWNlbnRlciBleHBlcmllbmNlIHdpdGggYW4gb3Zlci10aGUtc2NvcGUgY2xpcHBpbmcgZGV2
aWNlIGZvciBlbmRvc2NvcGljIG1hbmFnZW1lbnQgb2YgR0kgZGVmZWN0cyAod2l0aCB2aWRlby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xMC0yMjwvcGFnZXM+PHZvbHVtZT44MDwvdm9sdW1lPjxudW1iZXI+
NDwvbnVtYmVyPjxkYXRlcz48eWVhcj4yMDE0PC95ZWFyPjxwdWItZGF0ZXM+PGRhdGU+T2N0PC9k
YXRlPjwvcHViLWRhdGVzPjwvZGF0ZXM+PGlzYm4+MTA5Ny02Nzc5IChFbGVjdHJvbmljKSYjeEQ7
MDAxNi01MTA3IChMaW5raW5nKTwvaXNibj48YWNjZXNzaW9uLW51bT4yNDkwODE5MTwvYWNjZXNz
aW9uLW51bT48dXJscz48cmVsYXRlZC11cmxzPjx1cmw+aHR0cDovL3d3dy5uY2JpLm5sbS5uaWgu
Z292L3B1Ym1lZC8yNDkwODE5MTwvdXJsPjwvcmVsYXRlZC11cmxzPjwvdXJscz48ZWxlY3Ryb25p
Yy1yZXNvdXJjZS1udW0+MTAuMTAxNi9qLmdpZS4yMDE0LjAzLjA0OTwvZWxlY3Ryb25pYy1yZXNv
dXJjZS1udW0+PC9yZWNvcmQ+PC9DaXRlPjwvRW5kTm90ZT4A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IYWl0by1DaGF2ZXo8L0F1dGhvcj48WWVhcj4yMDE0PC9Z
ZWFyPjxSZWNOdW0+NDAxPC9SZWNOdW0+PERpc3BsYXlUZXh0PjxzdHlsZSBmYWNlPSJzdXBlcnNj
cmlwdCI+WzQxXTwvc3R5bGU+PC9EaXNwbGF5VGV4dD48cmVjb3JkPjxyZWMtbnVtYmVyPjQwMTwv
cmVjLW51bWJlcj48Zm9yZWlnbi1rZXlzPjxrZXkgYXBwPSJFTiIgZGItaWQ9InR2ZXh0ZnhkeXh2
cmVoZXZmZno1MjI5YmFwZnJyMHgyZHYwciI+NDAxPC9rZXk+PC9mb3JlaWduLWtleXM+PHJlZi10
eXBlIG5hbWU9IkpvdXJuYWwgQXJ0aWNsZSI+MTc8L3JlZi10eXBlPjxjb250cmlidXRvcnM+PGF1
dGhvcnM+PGF1dGhvcj5IYWl0by1DaGF2ZXosIFkuPC9hdXRob3I+PGF1dGhvcj5MYXcsIEouIEsu
PC9hdXRob3I+PGF1dGhvcj5LcmF0dCwgVC48L2F1dGhvcj48YXV0aG9yPkFyZXp6bywgQS48L2F1
dGhvcj48YXV0aG9yPlZlcnJhLCBNLjwvYXV0aG9yPjxhdXRob3I+TW9yaW5vLCBNLjwvYXV0aG9y
PjxhdXRob3I+U2hhcmFpaGEsIFIuIFouPC9hdXRob3I+PGF1dGhvcj5Qb2xleSwgSi4gVy48L2F1
dGhvcj48YXV0aG9yPkthaGFsZWgsIE0uPC9hdXRob3I+PGF1dGhvcj5UaG9tcHNvbiwgQy4gQy48
L2F1dGhvcj48YXV0aG9yPlJ5YW4sIE0uIEIuPC9hdXRob3I+PGF1dGhvcj5DaG9rc2ksIE4uPC9h
dXRob3I+PGF1dGhvcj5FbG11bnplciwgQi4gSi48L2F1dGhvcj48YXV0aG9yPkdvc2FpbiwgUy48
L2F1dGhvcj48YXV0aG9yPkdvbGRiZXJnLCBFLiBNLjwvYXV0aG9yPjxhdXRob3I+TW9kYXlpbCwg
Ui4gSi48L2F1dGhvcj48YXV0aG9yPlN0YXZyb3BvdWxvcywgUy4gTi48L2F1dGhvcj48YXV0aG9y
PlNjaGVtYnJlLCBELiBCLjwvYXV0aG9yPjxhdXRob3I+RGlNYWlvLCBDLiBKLjwvYXV0aG9yPjxh
dXRob3I+Q2hhbmRyYXNla2hhcmEsIFYuPC9hdXRob3I+PGF1dGhvcj5IYXNhbiwgTS4gSy48L2F1
dGhvcj48YXV0aG9yPlZhcmFkYXJhanVsdSwgUy48L2F1dGhvcj48YXV0aG9yPkhhd2VzLCBSLjwv
YXV0aG9yPjxhdXRob3I+R29tZXosIFYuPC9hdXRob3I+PGF1dGhvcj5Xb29kd2FyZCwgVC4gQS48
L2F1dGhvcj48YXV0aG9yPlJ1YmVsLUNvaGVuLCBTLjwvYXV0aG9yPjxhdXRob3I+Rmx1eGEsIEYu
PC9hdXRob3I+PGF1dGhvcj5WbGVnZ2FhciwgRi4gUC48L2F1dGhvcj48YXV0aG9yPkFrc2hpbnRh
bGEsIFYuIFMuPC9hdXRob3I+PGF1dGhvcj5SYWp1LCBHLiBTLjwvYXV0aG9yPjxhdXRob3I+S2hh
c2hhYiwgTS4gQS48L2F1dGhvcj48L2F1dGhvcnM+PC9jb250cmlidXRvcnM+PGF1dGgtYWRkcmVz
cz5EaXZpc2lvbiBvZiBHYXN0cm9lbnRlcm9sb2d5LCBKb2hucyBIb3BraW5zIEhvc3BpdGFsLCBC
YWx0aW1vcmUsIE1hcnlsYW5kLCBVU0EuJiN4RDtEZXBhcnRtZW50IG9mIEdlbmVyYWwsIFZpc2Nl
cmFsIGFuZCBUcmFuc3BsYW50IFN1cmdlcnksIFVuaXZlcnNpdHkgSG9zcGl0YWwgb2YgVHViaW5n
ZW4sIFR1YmluZ2VuLCBHZXJtYW55LiYjeEQ7RGVwYXJ0bWVudCBvZiBTdXJnaWNhbCBTY2llbmNl
cywgVW5pdmVyc2l0eSBvZiBUb3Jpbm8sIFRvcmlubywgSXRhbHkuJiN4RDtEZXBhcnRtZW50IG9m
IEludGVybmFsIE1lZGljaW5lLCBEaXZpc2lvbiBvZiBHYXN0cm9lbnRlcm9sb2d5IGFuZCBIZXBh
dG9sb2d5LCBXZWlsbCBDb3JuZWxsIE1lZGljYWwgQ29sbGVnZSwgTmV3IFlvcmssIE5ldyBZb3Jr
LCBVU0EuJiN4RDtEZXBhcnRtZW50IG9mIEdhc3Ryb2VudGVyb2xvZ3kgYW5kIEhlcGF0b2xvZ3ks
IEVyYXNtdXMgTUMsIFVuaXZlcnNpdHkgTWVkaWNhbCBDZW50ZXIsIFJvdHRlcmRhbSwgVGhlIE5l
dGhlcmxhbmRzLiYjeEQ7RGl2aXNpb24gb2YgR2FzdHJvZW50ZXJvbG9neSwgQnJpZ2hhbSBhbmQg
V29tZW4mYXBvcztzIEhvc3BpdGFsLCBCb3N0b24sIE1hc3NhY2h1c2V0dHMsIFVTQS4mI3hEO0Rp
dmlzaW9uIG9mIEdhc3Ryb2VudGVyb2xvZ3ksIFVuaXZlcnNpdHkgb2YgTWljaGlnYW4gTWVkaWNh
bCBDZW50ZXIsIEFubiBBcmJvciwgTWljaGlnYW4sIFVTQS4mI3hEO0RpdmlzaW9uIG9mIEdhc3Ry
b2VudGVyb2xvZ3kgYW5kIEhlcGF0b2xvZ3ksIFVuaXZlcnNpdHkgb2YgTWFyeWxhbmQgU2Nob29s
IG9mIE1lZGljaW5lLCBCYWx0aW1vcmUsIE1ELCBVU0EuJiN4RDtEaXZpc2lvbiBvZiBHYXN0cm9l
bnRlcm9sb2d5LCBIZXBhdG9sb2d5IGFuZCBOdXRyaXRpb24sIFdpbnRocm9wIFVuaXZlcnNpdHkg
SG9zcGl0YWwsIE1pbmVvbGEsIE5ldyBZb3JrLCBVU0EuJiN4RDtTd2VkaXNoIEdhc3Ryb2VudGVy
b2xvZ3ksIFN3ZWRpc2ggTWVkaWNhbCBDZW50ZXIsIFNlYXR0bGUsIFdhc2hpbmd0b24sIFVTQS4m
I3hEO0RpdmlzaW9uIG9mIEdhc3Ryb2VudGVyb2xvZ3ksIFRoZSBNb3VudCBTaW5haSBNZWRpY2Fs
IENlbnRlciwgTmV3IFlvcmssIE5ldyBZb3JrLCBVU0EuJiN4RDtHYXN0cm9lbnRlcm9sb2d5IERp
dmlzaW9uLCBEZXBhcnRtZW50IG9mIEludGVybmFsIE1lZGljaW5lLCBVbml2ZXJzaXR5IG9mIFBl
bm5zeWx2YW5pYSBIZWFsdGggU3lzdGVtLCBQaGlsYWRlbHBoaWEsIFBBLCBVU0EuJiN4RDtDZW50
ZXIgZm9yIEludGVydmVudGlvbmFsIEVuZG9zY29weSwgRmxvcmlkYSBIb3NwaXRhbCwgT3JsYW5k
bywgRmxvcmlkYSwgVVNBLiYjeEQ7RGl2aXNpb24gb2YgR2FzdHJvZW50ZXJvbG9neSBhbmQgSGVw
YXRvbG9neSwgRGVwYXJ0bWVudCBvZiBNZWRpY2luZSwgTWF5byBDbGluaWMsIEphY2tzb252aWxs
ZSwgRmxvcmlkYSwgVVNBLiYjeEQ7RGVwYXJ0bWVudCBvZiBHYXN0cm9lbnRlcm9sb2d5LCBDbGlu
aWNhIExhcyBDb25kZXMsIFVuaXZlcnNpZGFkIGRlIENoaWxlLCBTYW50aWFnbywgQ2hpbGUuJiN4
RDtEZXBhcnRtZW50IG9mIEdhc3Ryb2VudGVyb2xvZ3kgYW5kIEhlcGF0b2xvZ3ksIFVuaXZlcnNp
dHkgTWVkaWNhbCBDZW50ZXIgVXRyZWNodCwgVXRyZWNodCwgVGhlIE5ldGhlcmxhbmRzLiYjeEQ7
RGVwYXJ0bWVudCBvZiBHYXN0cm9lbnRlcm9sb2d5LCBIZXBhdG9sb2d5LCBhbmQgTnV0cml0aW9u
LCBVbml2ZXJzaXR5IG9mIFRleGFzIE1EIEFuZGVyc29uIENhbmNlciBDZW50ZXIsIEhvdXN0b24s
IFRleGFzLCBVU0EuPC9hdXRoLWFkZHJlc3M+PHRpdGxlcz48dGl0bGU+SW50ZXJuYXRpb25hbCBt
dWx0aWNlbnRlciBleHBlcmllbmNlIHdpdGggYW4gb3Zlci10aGUtc2NvcGUgY2xpcHBpbmcgZGV2
aWNlIGZvciBlbmRvc2NvcGljIG1hbmFnZW1lbnQgb2YgR0kgZGVmZWN0cyAod2l0aCB2aWRlbyk8
L3RpdGxlPjxzZWNvbmRhcnktdGl0bGU+R2FzdHJvaW50ZXN0IEVuZG9zYzwvc2Vjb25kYXJ5LXRp
dGxlPjxhbHQtdGl0bGU+R2FzdHJvaW50ZXN0aW5hbCBlbmRvc2NvcHk8L2FsdC10aXRsZT48L3Rp
dGxlcz48cGVyaW9kaWNhbD48ZnVsbC10aXRsZT5HYXN0cm9pbnRlc3QgRW5kb3NjPC9mdWxsLXRp
dGxlPjxhYmJyLTE+R2FzdHJvaW50ZXN0aW5hbCBlbmRvc2NvcHk8L2FiYnItMT48L3BlcmlvZGlj
YWw+PGFsdC1wZXJpb2RpY2FsPjxmdWxsLXRpdGxlPkdhc3Ryb2ludGVzdCBFbmRvc2M8L2Z1bGwt
dGl0bGU+PGFiYnItMT5HYXN0cm9pbnRlc3RpbmFsIGVuZG9zY29weTwvYWJici0xPjwvYWx0LXBl
cmlvZGljYWw+PHBhZ2VzPjYxMC0yMjwvcGFnZXM+PHZvbHVtZT44MDwvdm9sdW1lPjxudW1iZXI+
NDwvbnVtYmVyPjxkYXRlcz48eWVhcj4yMDE0PC95ZWFyPjxwdWItZGF0ZXM+PGRhdGU+T2N0PC9k
YXRlPjwvcHViLWRhdGVzPjwvZGF0ZXM+PGlzYm4+MTA5Ny02Nzc5IChFbGVjdHJvbmljKSYjeEQ7
MDAxNi01MTA3IChMaW5raW5nKTwvaXNibj48YWNjZXNzaW9uLW51bT4yNDkwODE5MTwvYWNjZXNz
aW9uLW51bT48dXJscz48cmVsYXRlZC11cmxzPjx1cmw+aHR0cDovL3d3dy5uY2JpLm5sbS5uaWgu
Z292L3B1Ym1lZC8yNDkwODE5MTwvdXJsPjwvcmVsYXRlZC11cmxzPjwvdXJscz48ZWxlY3Ryb25p
Yy1yZXNvdXJjZS1udW0+MTAuMTAxNi9qLmdpZS4yMDE0LjAzLjA0OTwvZWxlY3Ryb25pYy1yZXNv
dXJjZS1udW0+PC9yZWNvcmQ+PC9DaXRlPjwvRW5kTm90ZT4A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41" w:tooltip="Haito-Chavez, 2014 #411" w:history="1">
        <w:r w:rsidR="0036706B" w:rsidRPr="0093394A">
          <w:rPr>
            <w:rFonts w:ascii="Book Antiqua" w:hAnsi="Book Antiqua" w:cs="Times"/>
            <w:noProof/>
            <w:vertAlign w:val="superscript"/>
          </w:rPr>
          <w:t>41</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307156" w:rsidRPr="0093394A">
        <w:rPr>
          <w:rFonts w:ascii="Book Antiqua" w:hAnsi="Book Antiqua" w:cs="Times"/>
        </w:rPr>
        <w:t>.</w:t>
      </w:r>
    </w:p>
    <w:p w14:paraId="3A2EFED9" w14:textId="77777777" w:rsidR="008303E6" w:rsidRPr="0093394A" w:rsidRDefault="008303E6" w:rsidP="0093394A">
      <w:pPr>
        <w:widowControl w:val="0"/>
        <w:autoSpaceDE w:val="0"/>
        <w:autoSpaceDN w:val="0"/>
        <w:adjustRightInd w:val="0"/>
        <w:spacing w:line="360" w:lineRule="auto"/>
        <w:contextualSpacing/>
        <w:jc w:val="both"/>
        <w:rPr>
          <w:rFonts w:ascii="Book Antiqua" w:hAnsi="Book Antiqua" w:cs="Times"/>
        </w:rPr>
      </w:pPr>
    </w:p>
    <w:p w14:paraId="0B5A195F" w14:textId="70A21386" w:rsidR="00307156" w:rsidRPr="0093394A" w:rsidRDefault="00E14ED3" w:rsidP="0093394A">
      <w:pPr>
        <w:widowControl w:val="0"/>
        <w:autoSpaceDE w:val="0"/>
        <w:autoSpaceDN w:val="0"/>
        <w:adjustRightInd w:val="0"/>
        <w:spacing w:line="360" w:lineRule="auto"/>
        <w:contextualSpacing/>
        <w:jc w:val="both"/>
        <w:rPr>
          <w:rFonts w:ascii="Book Antiqua" w:hAnsi="Book Antiqua" w:cs="Times"/>
          <w:b/>
        </w:rPr>
      </w:pPr>
      <w:r w:rsidRPr="0093394A">
        <w:rPr>
          <w:rFonts w:ascii="Book Antiqua" w:hAnsi="Book Antiqua" w:cs="Times"/>
          <w:b/>
        </w:rPr>
        <w:t>RECOMMENDATIONS FOR ENDOSCOPIC CLOSURE</w:t>
      </w:r>
    </w:p>
    <w:p w14:paraId="0B1CE343" w14:textId="77777777" w:rsidR="00E53588" w:rsidRPr="0093394A" w:rsidRDefault="00541617" w:rsidP="0093394A">
      <w:pPr>
        <w:widowControl w:val="0"/>
        <w:autoSpaceDE w:val="0"/>
        <w:autoSpaceDN w:val="0"/>
        <w:adjustRightInd w:val="0"/>
        <w:spacing w:line="360" w:lineRule="auto"/>
        <w:contextualSpacing/>
        <w:jc w:val="both"/>
        <w:rPr>
          <w:rFonts w:ascii="Book Antiqua" w:eastAsia="宋体" w:hAnsi="Book Antiqua" w:cs="Times"/>
          <w:lang w:eastAsia="zh-CN"/>
        </w:rPr>
      </w:pPr>
      <w:r w:rsidRPr="0093394A">
        <w:rPr>
          <w:rFonts w:ascii="Book Antiqua" w:hAnsi="Book Antiqua" w:cs="Times"/>
        </w:rPr>
        <w:t>When there is clinical suspicion for acute GI perforation, leak, or fistulae, at an area of the GI tract that is reachable by endoscopic means, we recommend prompt endoscopic evaluation and treatment.</w:t>
      </w:r>
      <w:r w:rsidR="004D492C" w:rsidRPr="0093394A">
        <w:rPr>
          <w:rFonts w:ascii="Book Antiqua" w:hAnsi="Book Antiqua" w:cs="Times"/>
        </w:rPr>
        <w:t xml:space="preserve"> </w:t>
      </w:r>
      <w:r w:rsidRPr="0093394A">
        <w:rPr>
          <w:rFonts w:ascii="Book Antiqua" w:hAnsi="Book Antiqua" w:cs="Times"/>
        </w:rPr>
        <w:t>The absolute contraindication</w:t>
      </w:r>
      <w:r w:rsidR="004E1792" w:rsidRPr="0093394A">
        <w:rPr>
          <w:rFonts w:ascii="Book Antiqua" w:hAnsi="Book Antiqua" w:cs="Times"/>
        </w:rPr>
        <w:t xml:space="preserve"> to </w:t>
      </w:r>
      <w:r w:rsidR="004E1792" w:rsidRPr="0093394A">
        <w:rPr>
          <w:rFonts w:ascii="Book Antiqua" w:hAnsi="Book Antiqua" w:cs="Times"/>
        </w:rPr>
        <w:lastRenderedPageBreak/>
        <w:t>endoscopic therapy is</w:t>
      </w:r>
      <w:r w:rsidRPr="0093394A">
        <w:rPr>
          <w:rFonts w:ascii="Book Antiqua" w:hAnsi="Book Antiqua" w:cs="Times"/>
        </w:rPr>
        <w:t xml:space="preserve"> evidence of peritonitis on abdominal exam</w:t>
      </w:r>
      <w:r w:rsidR="00957787" w:rsidRPr="0093394A">
        <w:rPr>
          <w:rFonts w:ascii="Book Antiqua" w:hAnsi="Book Antiqua" w:cs="Times"/>
        </w:rPr>
        <w:fldChar w:fldCharType="begin">
          <w:fldData xml:space="preserve">PEVuZE5vdGU+PENpdGU+PEF1dGhvcj5BbCBHaG9zc2Fpbmk8L0F1dGhvcj48WWVhcj4yMDE0PC9Z
ZWFyPjxSZWNOdW0+Mzc4PC9SZWNOdW0+PERpc3BsYXlUZXh0PjxzdHlsZSBmYWNlPSJzdXBlcnNj
cmlwdCI+WzczXTwvc3R5bGU+PC9EaXNwbGF5VGV4dD48cmVjb3JkPjxyZWMtbnVtYmVyPjM3ODwv
cmVjLW51bWJlcj48Zm9yZWlnbi1rZXlzPjxrZXkgYXBwPSJFTiIgZGItaWQ9InR2ZXh0ZnhkeXh2
cmVoZXZmZno1MjI5YmFwZnJyMHgyZHYwciI+Mzc4PC9rZXk+PC9mb3JlaWduLWtleXM+PHJlZi10
eXBlIG5hbWU9IkpvdXJuYWwgQXJ0aWNsZSI+MTc8L3JlZi10eXBlPjxjb250cmlidXRvcnM+PGF1
dGhvcnM+PGF1dGhvcj5BbCBHaG9zc2FpbmksIE4uPC9hdXRob3I+PGF1dGhvcj5MdWNpZGFybWUs
IEQuPC9hdXRob3I+PGF1dGhvcj5CdWxvaXMsIFAuPC9hdXRob3I+PC9hdXRob3JzPjwvY29udHJp
YnV0b3JzPjxhdXRoLWFkZHJlc3M+RGVwYXJ0bWVudCBvZiBEaWdlc3RpdmUgRGlzZWFzZXMsIFVu
aXZlcnNpdHkgTm9yZCBkZSBGcmFuY2UsIExpbGxlLCBGcmFuY2UuJiN4RDtIb3BpdGFsIFByaXZl
IExhIExvdXZpZXJlLCBHZW5lcmFsZSBkZSBTYW50ZSwgTGlsbGUsIEZyYW5jZS4gRWxlY3Ryb25p
YyBhZGRyZXNzOiBwaGlsaXBwZWJ1bG9pc0B5YWhvby5mci48L2F1dGgtYWRkcmVzcz48dGl0bGVz
Pjx0aXRsZT5FbmRvc2NvcGljIHRyZWF0bWVudCBvZiBpYXRyb2dlbmljIGdhc3Ryb2ludGVzdGlu
YWwgcGVyZm9yYXRpb25zOiBhbiBvdmVydmlld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k1LTIwMzwvcGFnZXM+PHZv
bHVtZT40Njwvdm9sdW1lPjxudW1iZXI+MzwvbnVtYmVyPjxrZXl3b3Jkcz48a2V5d29yZD5BZGhl
c2l2ZXMvdGhlcmFwZXV0aWMgdXNlPC9rZXl3b3JkPjxrZXl3b3JkPipBbnRpYmlvdGljIFByb3Bo
eWxheGlzPC9rZXl3b3JkPjxrZXl3b3JkPkVuZG9zY29weSwgRGlnZXN0aXZlIFN5c3RlbS9hZHZl
cnNlIGVmZmVjdHMvKm1ldGhvZHM8L2tleXdvcmQ+PGtleXdvcmQ+RXNvcGhhZ2VhbCBQZXJmb3Jh
dGlvbi9ldGlvbG9neS8qc3VyZ2VyeTwva2V5d29yZD48a2V5d29yZD5IdW1hbnM8L2tleXdvcmQ+
PGtleXdvcmQ+SWF0cm9nZW5pYyBEaXNlYXNlPC9rZXl3b3JkPjxrZXl3b3JkPkludGVzdGluYWwg
UGVyZm9yYXRpb24vZXRpb2xvZ3kvKnN1cmdlcnk8L2tleXdvcmQ+PGtleXdvcmQ+U3RlbnRzPC9r
ZXl3b3JkPjxrZXl3b3JkPlN0b21hY2ggRGlzZWFzZXMvZXRpb2xvZ3kvKnN1cmdlcnk8L2tleXdv
cmQ+PGtleXdvcmQ+U3VyZ2ljYWwgSW5zdHJ1bWVudHM8L2tleXdvcmQ+PC9rZXl3b3Jkcz48ZGF0
ZXM+PHllYXI+MjAxNDwveWVhcj48cHViLWRhdGVzPjxkYXRlPk1hcjwvZGF0ZT48L3B1Yi1kYXRl
cz48L2RhdGVzPjxpc2JuPjE4NzgtMzU2MiAoRWxlY3Ryb25pYykmI3hEOzE1OTAtODY1OCAoTGlu
a2luZyk8L2lzYm4+PGFjY2Vzc2lvbi1udW0+MjQyMTA5OTE8L2FjY2Vzc2lvbi1udW0+PHVybHM+
PHJlbGF0ZWQtdXJscz48dXJsPmh0dHA6Ly93d3cubmNiaS5ubG0ubmloLmdvdi9wdWJtZWQvMjQy
MTA5OTE8L3VybD48L3JlbGF0ZWQtdXJscz48L3VybHM+PGVsZWN0cm9uaWMtcmVzb3VyY2UtbnVt
PjEwLjEwMTYvai5kbGQuMjAxMy4wOS4wMjQ8L2VsZWN0cm9uaWMtcmVzb3VyY2UtbnVtPjwvcmVj
b3JkPjwvQ2l0ZT48L0VuZE5vdGU+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BbCBHaG9zc2Fpbmk8L0F1dGhvcj48WWVhcj4yMDE0PC9Z
ZWFyPjxSZWNOdW0+Mzc4PC9SZWNOdW0+PERpc3BsYXlUZXh0PjxzdHlsZSBmYWNlPSJzdXBlcnNj
cmlwdCI+WzczXTwvc3R5bGU+PC9EaXNwbGF5VGV4dD48cmVjb3JkPjxyZWMtbnVtYmVyPjM3ODwv
cmVjLW51bWJlcj48Zm9yZWlnbi1rZXlzPjxrZXkgYXBwPSJFTiIgZGItaWQ9InR2ZXh0ZnhkeXh2
cmVoZXZmZno1MjI5YmFwZnJyMHgyZHYwciI+Mzc4PC9rZXk+PC9mb3JlaWduLWtleXM+PHJlZi10
eXBlIG5hbWU9IkpvdXJuYWwgQXJ0aWNsZSI+MTc8L3JlZi10eXBlPjxjb250cmlidXRvcnM+PGF1
dGhvcnM+PGF1dGhvcj5BbCBHaG9zc2FpbmksIE4uPC9hdXRob3I+PGF1dGhvcj5MdWNpZGFybWUs
IEQuPC9hdXRob3I+PGF1dGhvcj5CdWxvaXMsIFAuPC9hdXRob3I+PC9hdXRob3JzPjwvY29udHJp
YnV0b3JzPjxhdXRoLWFkZHJlc3M+RGVwYXJ0bWVudCBvZiBEaWdlc3RpdmUgRGlzZWFzZXMsIFVu
aXZlcnNpdHkgTm9yZCBkZSBGcmFuY2UsIExpbGxlLCBGcmFuY2UuJiN4RDtIb3BpdGFsIFByaXZl
IExhIExvdXZpZXJlLCBHZW5lcmFsZSBkZSBTYW50ZSwgTGlsbGUsIEZyYW5jZS4gRWxlY3Ryb25p
YyBhZGRyZXNzOiBwaGlsaXBwZWJ1bG9pc0B5YWhvby5mci48L2F1dGgtYWRkcmVzcz48dGl0bGVz
Pjx0aXRsZT5FbmRvc2NvcGljIHRyZWF0bWVudCBvZiBpYXRyb2dlbmljIGdhc3Ryb2ludGVzdGlu
YWwgcGVyZm9yYXRpb25zOiBhbiBvdmVydmlldzwvdGl0bGU+PHNlY29uZGFyeS10aXRsZT5EaWcg
TGl2ZXIgRGlzPC9zZWNvbmRhcnktdGl0bGU+PGFsdC10aXRsZT5EaWdlc3RpdmUgYW5kIGxpdmVy
IGRpc2Vhc2UgOiBvZmZpY2lhbCBqb3VybmFsIG9mIHRoZSBJdGFsaWFuIFNvY2lldHkgb2YgR2Fz
dHJvZW50ZXJvbG9neSBhbmQgdGhlIEl0YWxpYW4gQXNzb2NpYXRpb24gZm9yIHRoZSBTdHVkeSBv
ZiB0aGUgTGl2ZXI8L2FsdC10aXRsZT48L3RpdGxlcz48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wZXJpb2RpY2FsPjxhbHQtcGVyaW9kaWNhbD48ZnVsbC10aXRsZT5E
aWcgTGl2ZXIgRGlzPC9mdWxsLXRpdGxlPjxhYmJyLTE+RGlnZXN0aXZlIGFuZCBsaXZlciBkaXNl
YXNlIDogb2ZmaWNpYWwgam91cm5hbCBvZiB0aGUgSXRhbGlhbiBTb2NpZXR5IG9mIEdhc3Ryb2Vu
dGVyb2xvZ3kgYW5kIHRoZSBJdGFsaWFuIEFzc29jaWF0aW9uIGZvciB0aGUgU3R1ZHkgb2YgdGhl
IExpdmVyPC9hYmJyLTE+PC9hbHQtcGVyaW9kaWNhbD48cGFnZXM+MTk1LTIwMzwvcGFnZXM+PHZv
bHVtZT40Njwvdm9sdW1lPjxudW1iZXI+MzwvbnVtYmVyPjxrZXl3b3Jkcz48a2V5d29yZD5BZGhl
c2l2ZXMvdGhlcmFwZXV0aWMgdXNlPC9rZXl3b3JkPjxrZXl3b3JkPipBbnRpYmlvdGljIFByb3Bo
eWxheGlzPC9rZXl3b3JkPjxrZXl3b3JkPkVuZG9zY29weSwgRGlnZXN0aXZlIFN5c3RlbS9hZHZl
cnNlIGVmZmVjdHMvKm1ldGhvZHM8L2tleXdvcmQ+PGtleXdvcmQ+RXNvcGhhZ2VhbCBQZXJmb3Jh
dGlvbi9ldGlvbG9neS8qc3VyZ2VyeTwva2V5d29yZD48a2V5d29yZD5IdW1hbnM8L2tleXdvcmQ+
PGtleXdvcmQ+SWF0cm9nZW5pYyBEaXNlYXNlPC9rZXl3b3JkPjxrZXl3b3JkPkludGVzdGluYWwg
UGVyZm9yYXRpb24vZXRpb2xvZ3kvKnN1cmdlcnk8L2tleXdvcmQ+PGtleXdvcmQ+U3RlbnRzPC9r
ZXl3b3JkPjxrZXl3b3JkPlN0b21hY2ggRGlzZWFzZXMvZXRpb2xvZ3kvKnN1cmdlcnk8L2tleXdv
cmQ+PGtleXdvcmQ+U3VyZ2ljYWwgSW5zdHJ1bWVudHM8L2tleXdvcmQ+PC9rZXl3b3Jkcz48ZGF0
ZXM+PHllYXI+MjAxNDwveWVhcj48cHViLWRhdGVzPjxkYXRlPk1hcjwvZGF0ZT48L3B1Yi1kYXRl
cz48L2RhdGVzPjxpc2JuPjE4NzgtMzU2MiAoRWxlY3Ryb25pYykmI3hEOzE1OTAtODY1OCAoTGlu
a2luZyk8L2lzYm4+PGFjY2Vzc2lvbi1udW0+MjQyMTA5OTE8L2FjY2Vzc2lvbi1udW0+PHVybHM+
PHJlbGF0ZWQtdXJscz48dXJsPmh0dHA6Ly93d3cubmNiaS5ubG0ubmloLmdvdi9wdWJtZWQvMjQy
MTA5OTE8L3VybD48L3JlbGF0ZWQtdXJscz48L3VybHM+PGVsZWN0cm9uaWMtcmVzb3VyY2UtbnVt
PjEwLjEwMTYvai5kbGQuMjAxMy4wOS4wMjQ8L2VsZWN0cm9uaWMtcmVzb3VyY2UtbnVtPjwvcmVj
b3JkPjwvQ2l0ZT48L0VuZE5vdGU+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73" w:tooltip="Al Ghossaini, 2014 #378" w:history="1">
        <w:r w:rsidR="0036706B" w:rsidRPr="0093394A">
          <w:rPr>
            <w:rFonts w:ascii="Book Antiqua" w:hAnsi="Book Antiqua" w:cs="Times"/>
            <w:noProof/>
            <w:vertAlign w:val="superscript"/>
          </w:rPr>
          <w:t>73</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4E1792" w:rsidRPr="0093394A">
        <w:rPr>
          <w:rFonts w:ascii="Book Antiqua" w:hAnsi="Book Antiqua" w:cs="Times"/>
        </w:rPr>
        <w:t>.</w:t>
      </w:r>
      <w:r w:rsidR="004D492C" w:rsidRPr="0093394A">
        <w:rPr>
          <w:rFonts w:ascii="Book Antiqua" w:hAnsi="Book Antiqua" w:cs="Times"/>
        </w:rPr>
        <w:t xml:space="preserve"> </w:t>
      </w:r>
      <w:r w:rsidRPr="0093394A">
        <w:rPr>
          <w:rFonts w:ascii="Book Antiqua" w:hAnsi="Book Antiqua" w:cs="Times"/>
        </w:rPr>
        <w:t xml:space="preserve">Prompt endoscopic intervention provides two major benefits: Firstly, the </w:t>
      </w:r>
      <w:proofErr w:type="spellStart"/>
      <w:r w:rsidRPr="0093394A">
        <w:rPr>
          <w:rFonts w:ascii="Book Antiqua" w:hAnsi="Book Antiqua" w:cs="Times"/>
        </w:rPr>
        <w:t>endoscopist</w:t>
      </w:r>
      <w:proofErr w:type="spellEnd"/>
      <w:r w:rsidRPr="0093394A">
        <w:rPr>
          <w:rFonts w:ascii="Book Antiqua" w:hAnsi="Book Antiqua" w:cs="Times"/>
        </w:rPr>
        <w:t xml:space="preserve"> is able to provide a direct evaluation of the location and extent of the defect, and secondly, they are able to provide </w:t>
      </w:r>
      <w:r w:rsidR="00746AE7" w:rsidRPr="0093394A">
        <w:rPr>
          <w:rFonts w:ascii="Book Antiqua" w:hAnsi="Book Antiqua" w:cs="Times"/>
        </w:rPr>
        <w:t xml:space="preserve">timely </w:t>
      </w:r>
      <w:r w:rsidRPr="0093394A">
        <w:rPr>
          <w:rFonts w:ascii="Book Antiqua" w:hAnsi="Book Antiqua" w:cs="Times"/>
        </w:rPr>
        <w:t>therapeutic attempts at closure for those lesions that are appropriate for endoscopic management.</w:t>
      </w:r>
      <w:r w:rsidR="004D492C" w:rsidRPr="0093394A">
        <w:rPr>
          <w:rFonts w:ascii="Book Antiqua" w:hAnsi="Book Antiqua" w:cs="Times"/>
        </w:rPr>
        <w:t xml:space="preserve"> </w:t>
      </w:r>
    </w:p>
    <w:p w14:paraId="4EE0E6DB" w14:textId="77777777" w:rsidR="00E53588" w:rsidRPr="0093394A" w:rsidRDefault="004E1792"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Times"/>
        </w:rPr>
        <w:t xml:space="preserve">The method of closure in acute full thickness GI </w:t>
      </w:r>
      <w:r w:rsidR="00F31D89" w:rsidRPr="0093394A">
        <w:rPr>
          <w:rFonts w:ascii="Book Antiqua" w:hAnsi="Book Antiqua" w:cs="Times"/>
        </w:rPr>
        <w:t>defects</w:t>
      </w:r>
      <w:r w:rsidR="00541617" w:rsidRPr="0093394A">
        <w:rPr>
          <w:rFonts w:ascii="Book Antiqua" w:hAnsi="Book Antiqua" w:cs="Times"/>
        </w:rPr>
        <w:t xml:space="preserve"> will be dictated by three factors: the location, the size, and the operator</w:t>
      </w:r>
      <w:r w:rsidR="008E797E" w:rsidRPr="0093394A">
        <w:rPr>
          <w:rFonts w:ascii="Book Antiqua" w:hAnsi="Book Antiqua" w:cs="Times"/>
        </w:rPr>
        <w:t>’</w:t>
      </w:r>
      <w:r w:rsidR="00541617" w:rsidRPr="0093394A">
        <w:rPr>
          <w:rFonts w:ascii="Book Antiqua" w:hAnsi="Book Antiqua" w:cs="Times"/>
        </w:rPr>
        <w:t>s proficiency and familiarity with each therapy.</w:t>
      </w:r>
      <w:r w:rsidR="004D492C" w:rsidRPr="0093394A">
        <w:rPr>
          <w:rFonts w:ascii="Book Antiqua" w:hAnsi="Book Antiqua" w:cs="Times"/>
        </w:rPr>
        <w:t xml:space="preserve"> </w:t>
      </w:r>
      <w:r w:rsidR="00541617" w:rsidRPr="0093394A">
        <w:rPr>
          <w:rFonts w:ascii="Book Antiqua" w:hAnsi="Book Antiqua" w:cs="Times"/>
        </w:rPr>
        <w:t>Smaller defects may be amenable to TTSC, while larger ones may require one or more deployments of the OTSC.</w:t>
      </w:r>
      <w:r w:rsidR="004D492C" w:rsidRPr="0093394A">
        <w:rPr>
          <w:rFonts w:ascii="Book Antiqua" w:hAnsi="Book Antiqua" w:cs="Times"/>
        </w:rPr>
        <w:t xml:space="preserve"> </w:t>
      </w:r>
      <w:r w:rsidR="00B533E9" w:rsidRPr="0093394A">
        <w:rPr>
          <w:rFonts w:ascii="Book Antiqua" w:hAnsi="Book Antiqua" w:cs="Times"/>
        </w:rPr>
        <w:t>Very proximal perforations may not be amenable to stenting due to the foreign-body sensation that many patients experience with proximal stenting</w:t>
      </w:r>
      <w:r w:rsidR="008E797E" w:rsidRPr="0093394A">
        <w:rPr>
          <w:rFonts w:ascii="Book Antiqua" w:hAnsi="Book Antiqua" w:cs="Times"/>
        </w:rPr>
        <w:t xml:space="preserve"> that approaches the upper esophageal sphincter</w:t>
      </w:r>
      <w:r w:rsidR="00B533E9" w:rsidRPr="0093394A">
        <w:rPr>
          <w:rFonts w:ascii="Book Antiqua" w:hAnsi="Book Antiqua" w:cs="Times"/>
        </w:rPr>
        <w:t>.</w:t>
      </w:r>
      <w:r w:rsidR="004D492C" w:rsidRPr="0093394A">
        <w:rPr>
          <w:rFonts w:ascii="Book Antiqua" w:hAnsi="Book Antiqua" w:cs="Times"/>
        </w:rPr>
        <w:t xml:space="preserve"> </w:t>
      </w:r>
      <w:r w:rsidR="00B533E9" w:rsidRPr="0093394A">
        <w:rPr>
          <w:rFonts w:ascii="Book Antiqua" w:hAnsi="Book Antiqua" w:cs="Times"/>
        </w:rPr>
        <w:t>In many cases</w:t>
      </w:r>
      <w:r w:rsidR="008E797E" w:rsidRPr="0093394A">
        <w:rPr>
          <w:rFonts w:ascii="Book Antiqua" w:hAnsi="Book Antiqua" w:cs="Times"/>
        </w:rPr>
        <w:t xml:space="preserve"> of initial failure,</w:t>
      </w:r>
      <w:r w:rsidR="00B533E9" w:rsidRPr="0093394A">
        <w:rPr>
          <w:rFonts w:ascii="Book Antiqua" w:hAnsi="Book Antiqua" w:cs="Times"/>
        </w:rPr>
        <w:t xml:space="preserve"> multiple attempts with various modalities are often required to ulti</w:t>
      </w:r>
      <w:r w:rsidR="008E797E" w:rsidRPr="0093394A">
        <w:rPr>
          <w:rFonts w:ascii="Book Antiqua" w:hAnsi="Book Antiqua" w:cs="Times"/>
        </w:rPr>
        <w:t>mately obtain long-term closure</w:t>
      </w:r>
      <w:r w:rsidR="00957787" w:rsidRPr="0093394A">
        <w:rPr>
          <w:rFonts w:ascii="Book Antiqua" w:hAnsi="Book Antiqua" w:cs="Times"/>
        </w:rPr>
        <w:fldChar w:fldCharType="begin">
          <w:fldData xml:space="preserve">PEVuZE5vdGU+PENpdGU+PEF1dGhvcj5CZWdlPC9BdXRob3I+PFllYXI+MjAxMTwvWWVhcj48UmVj
TnVtPjQxMjwvUmVjTnVtPjxEaXNwbGF5VGV4dD48c3R5bGUgZmFjZT0ic3VwZXJzY3JpcHQiPls4
MV08L3N0eWxlPjwvRGlzcGxheVRleHQ+PHJlY29yZD48cmVjLW51bWJlcj40MTI8L3JlYy1udW1i
ZXI+PGZvcmVpZ24ta2V5cz48a2V5IGFwcD0iRU4iIGRiLWlkPSJ0dmV4dGZ4ZHl4dnJlaGV2ZmZ6
NTIyOWJhcGZycjB4MmR2MHIiPjQxMjwva2V5PjwvZm9yZWlnbi1rZXlzPjxyZWYtdHlwZSBuYW1l
PSJKb3VybmFsIEFydGljbGUiPjE3PC9yZWYtdHlwZT48Y29udHJpYnV0b3JzPjxhdXRob3JzPjxh
dXRob3I+QmVnZSwgVC48L2F1dGhvcj48YXV0aG9yPkVtdW5nYW5pYSwgTy48L2F1dGhvcj48YXV0
aG9yPlZpdHRvbiwgVi48L2F1dGhvcj48YXV0aG9yPkFoLVNvdW5lLCBQLjwvYXV0aG9yPjxhdXRo
b3I+Tm9jY2EsIEQuPC9hdXRob3I+PGF1dGhvcj5Ob2VsLCBQLjwvYXV0aG9yPjxhdXRob3I+QnJh
ZGphbmlhbiwgUy48L2F1dGhvcj48YXV0aG9yPkJlcmRhaCwgUy4gVi48L2F1dGhvcj48YXV0aG9y
PkJydW5ldCwgQy48L2F1dGhvcj48YXV0aG9yPkdyaW1hdWQsIEouIEMuPC9hdXRob3I+PGF1dGhv
cj5CYXJ0aGV0LCBNLjwvYXV0aG9yPjwvYXV0aG9ycz48L2NvbnRyaWJ1dG9ycz48YXV0aC1hZGRy
ZXNzPkRlcGFydG1lbnQgb2YgR2FzdHJvZW50ZXJvbG9neSBhbmQgSGVwYXRvbG9neSwgTm9ydGgg
SG9zcGl0YWwsIE1hcnNlaWxsZSwgRnJhbmNlLjwvYXV0aC1hZGRyZXNzPjx0aXRsZXM+PHRpdGxl
PkFuIGVuZG9zY29waWMgc3RyYXRlZ3kgZm9yIG1hbmFnZW1lbnQgb2YgYW5hc3RvbW90aWMgY29t
cGxpY2F0aW9ucyBmcm9tIGJhcmlhdHJpYyBzdXJnZXJ5OiBhIHByb3NwZWN0aXZl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zgtNDQ8L3BhZ2VzPjx2b2x1bWU+NzM8L3ZvbHVtZT48bnVtYmVyPjI8
L251bWJlcj48a2V5d29yZHM+PGtleXdvcmQ+QWR1bHQ8L2tleXdvcmQ+PGtleXdvcmQ+QW5hc3Rv
bW90aWMgTGVhay9ldGlvbG9neS8qc3VyZ2VyeTwva2V5d29yZD48a2V5d29yZD5CYXJpYXRyaWMg
U3VyZ2VyeS8qYWR2ZXJzZSBlZmZlY3RzPC9rZXl3b3JkPjxrZXl3b3JkPkVuZG9zY29weSwgR2Fz
dHJvaW50ZXN0aW5hbC8qc3RhbmRhcmRzPC9rZXl3b3JkPjxrZXl3b3JkPkZlbWFsZTwva2V5d29y
ZD48a2V5d29yZD5IdW1hbnM8L2tleXdvcmQ+PGtleXdvcmQ+SW50ZXN0aW5hbCBGaXN0dWxhL2V0
aW9sb2d5LypzdXJnZXJ5PC9rZXl3b3JkPjxrZXl3b3JkPk1hbGU8L2tleXdvcmQ+PGtleXdvcmQ+
TWlkZGxlIEFnZWQ8L2tleXdvcmQ+PGtleXdvcmQ+T2Jlc2l0eSwgTW9yYmlkL3N1cmdlcnk8L2tl
eXdvcmQ+PGtleXdvcmQ+KlByYWN0aWNlIEd1aWRlbGluZXMgYXMgVG9waWM8L2tleXdvcmQ+PGtl
eXdvcmQ+UHJvc3BlY3RpdmUgU3R1ZGllczwva2V5d29yZD48a2V5d29yZD5UcmVhdG1lbnQgT3V0
Y29tZTwva2V5d29yZD48a2V5d29yZD5Zb3VuZyBBZHVsdDwva2V5d29yZD48L2tleXdvcmRzPjxk
YXRlcz48eWVhcj4yMDExPC95ZWFyPjxwdWItZGF0ZXM+PGRhdGU+RmViPC9kYXRlPjwvcHViLWRh
dGVzPjwvZGF0ZXM+PGlzYm4+MTA5Ny02Nzc5IChFbGVjdHJvbmljKSYjeEQ7MDAxNi01MTA3IChM
aW5raW5nKTwvaXNibj48YWNjZXNzaW9uLW51bT4yMTI5NTYzNzwvYWNjZXNzaW9uLW51bT48dXJs
cz48cmVsYXRlZC11cmxzPjx1cmw+aHR0cDovL3d3dy5uY2JpLm5sbS5uaWguZ292L3B1Ym1lZC8y
MTI5NTYzNzwvdXJsPjwvcmVsYXRlZC11cmxzPjwvdXJscz48ZWxlY3Ryb25pYy1yZXNvdXJjZS1u
dW0+MTAuMTAxNi9qLmdpZS4yMDEwLjEwLjAxMDwvZWxlY3Ryb25pYy1yZXNvdXJjZS1udW0+PC9y
ZWNvcmQ+PC9DaXRlPjwvRW5kTm90ZT5=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CZWdlPC9BdXRob3I+PFllYXI+MjAxMTwvWWVhcj48UmVj
TnVtPjQxMjwvUmVjTnVtPjxEaXNwbGF5VGV4dD48c3R5bGUgZmFjZT0ic3VwZXJzY3JpcHQiPls4
MV08L3N0eWxlPjwvRGlzcGxheVRleHQ+PHJlY29yZD48cmVjLW51bWJlcj40MTI8L3JlYy1udW1i
ZXI+PGZvcmVpZ24ta2V5cz48a2V5IGFwcD0iRU4iIGRiLWlkPSJ0dmV4dGZ4ZHl4dnJlaGV2ZmZ6
NTIyOWJhcGZycjB4MmR2MHIiPjQxMjwva2V5PjwvZm9yZWlnbi1rZXlzPjxyZWYtdHlwZSBuYW1l
PSJKb3VybmFsIEFydGljbGUiPjE3PC9yZWYtdHlwZT48Y29udHJpYnV0b3JzPjxhdXRob3JzPjxh
dXRob3I+QmVnZSwgVC48L2F1dGhvcj48YXV0aG9yPkVtdW5nYW5pYSwgTy48L2F1dGhvcj48YXV0
aG9yPlZpdHRvbiwgVi48L2F1dGhvcj48YXV0aG9yPkFoLVNvdW5lLCBQLjwvYXV0aG9yPjxhdXRo
b3I+Tm9jY2EsIEQuPC9hdXRob3I+PGF1dGhvcj5Ob2VsLCBQLjwvYXV0aG9yPjxhdXRob3I+QnJh
ZGphbmlhbiwgUy48L2F1dGhvcj48YXV0aG9yPkJlcmRhaCwgUy4gVi48L2F1dGhvcj48YXV0aG9y
PkJydW5ldCwgQy48L2F1dGhvcj48YXV0aG9yPkdyaW1hdWQsIEouIEMuPC9hdXRob3I+PGF1dGhv
cj5CYXJ0aGV0LCBNLjwvYXV0aG9yPjwvYXV0aG9ycz48L2NvbnRyaWJ1dG9ycz48YXV0aC1hZGRy
ZXNzPkRlcGFydG1lbnQgb2YgR2FzdHJvZW50ZXJvbG9neSBhbmQgSGVwYXRvbG9neSwgTm9ydGgg
SG9zcGl0YWwsIE1hcnNlaWxsZSwgRnJhbmNlLjwvYXV0aC1hZGRyZXNzPjx0aXRsZXM+PHRpdGxl
PkFuIGVuZG9zY29waWMgc3RyYXRlZ3kgZm9yIG1hbmFnZW1lbnQgb2YgYW5hc3RvbW90aWMgY29t
cGxpY2F0aW9ucyBmcm9tIGJhcmlhdHJpYyBzdXJnZXJ5OiBhIHByb3NwZWN0aXZl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zgtNDQ8L3BhZ2VzPjx2b2x1bWU+NzM8L3ZvbHVtZT48bnVtYmVyPjI8
L251bWJlcj48a2V5d29yZHM+PGtleXdvcmQ+QWR1bHQ8L2tleXdvcmQ+PGtleXdvcmQ+QW5hc3Rv
bW90aWMgTGVhay9ldGlvbG9neS8qc3VyZ2VyeTwva2V5d29yZD48a2V5d29yZD5CYXJpYXRyaWMg
U3VyZ2VyeS8qYWR2ZXJzZSBlZmZlY3RzPC9rZXl3b3JkPjxrZXl3b3JkPkVuZG9zY29weSwgR2Fz
dHJvaW50ZXN0aW5hbC8qc3RhbmRhcmRzPC9rZXl3b3JkPjxrZXl3b3JkPkZlbWFsZTwva2V5d29y
ZD48a2V5d29yZD5IdW1hbnM8L2tleXdvcmQ+PGtleXdvcmQ+SW50ZXN0aW5hbCBGaXN0dWxhL2V0
aW9sb2d5LypzdXJnZXJ5PC9rZXl3b3JkPjxrZXl3b3JkPk1hbGU8L2tleXdvcmQ+PGtleXdvcmQ+
TWlkZGxlIEFnZWQ8L2tleXdvcmQ+PGtleXdvcmQ+T2Jlc2l0eSwgTW9yYmlkL3N1cmdlcnk8L2tl
eXdvcmQ+PGtleXdvcmQ+KlByYWN0aWNlIEd1aWRlbGluZXMgYXMgVG9waWM8L2tleXdvcmQ+PGtl
eXdvcmQ+UHJvc3BlY3RpdmUgU3R1ZGllczwva2V5d29yZD48a2V5d29yZD5UcmVhdG1lbnQgT3V0
Y29tZTwva2V5d29yZD48a2V5d29yZD5Zb3VuZyBBZHVsdDwva2V5d29yZD48L2tleXdvcmRzPjxk
YXRlcz48eWVhcj4yMDExPC95ZWFyPjxwdWItZGF0ZXM+PGRhdGU+RmViPC9kYXRlPjwvcHViLWRh
dGVzPjwvZGF0ZXM+PGlzYm4+MTA5Ny02Nzc5IChFbGVjdHJvbmljKSYjeEQ7MDAxNi01MTA3IChM
aW5raW5nKTwvaXNibj48YWNjZXNzaW9uLW51bT4yMTI5NTYzNzwvYWNjZXNzaW9uLW51bT48dXJs
cz48cmVsYXRlZC11cmxzPjx1cmw+aHR0cDovL3d3dy5uY2JpLm5sbS5uaWguZ292L3B1Ym1lZC8y
MTI5NTYzNzwvdXJsPjwvcmVsYXRlZC11cmxzPjwvdXJscz48ZWxlY3Ryb25pYy1yZXNvdXJjZS1u
dW0+MTAuMTAxNi9qLmdpZS4yMDEwLjEwLjAxMDwvZWxlY3Ryb25pYy1yZXNvdXJjZS1udW0+PC9y
ZWNvcmQ+PC9DaXRlPjwvRW5kTm90ZT5=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81" w:tooltip="Bege, 2011 #412" w:history="1">
        <w:r w:rsidR="0036706B" w:rsidRPr="0093394A">
          <w:rPr>
            <w:rFonts w:ascii="Book Antiqua" w:hAnsi="Book Antiqua" w:cs="Times"/>
            <w:noProof/>
            <w:vertAlign w:val="superscript"/>
          </w:rPr>
          <w:t>81</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8E797E" w:rsidRPr="0093394A">
        <w:rPr>
          <w:rFonts w:ascii="Book Antiqua" w:hAnsi="Book Antiqua" w:cs="Times"/>
        </w:rPr>
        <w:t>.</w:t>
      </w:r>
      <w:r w:rsidR="004D492C" w:rsidRPr="0093394A">
        <w:rPr>
          <w:rFonts w:ascii="Book Antiqua" w:hAnsi="Book Antiqua" w:cs="Times"/>
        </w:rPr>
        <w:t xml:space="preserve"> </w:t>
      </w:r>
      <w:r w:rsidR="00F31D89" w:rsidRPr="0093394A">
        <w:rPr>
          <w:rFonts w:ascii="Book Antiqua" w:hAnsi="Book Antiqua" w:cs="Times"/>
        </w:rPr>
        <w:t>We previously described the use of laparoscopy and endoscopic stent placement for management of leaks following bariatric surgery, but have since moved to definitive endoscopic closure of all leaks with endoscopic suturing or over the scope clips</w:t>
      </w:r>
      <w:r w:rsidR="00957787" w:rsidRPr="0093394A">
        <w:rPr>
          <w:rFonts w:ascii="Book Antiqua" w:hAnsi="Book Antiqua" w:cs="Times"/>
        </w:rPr>
        <w:fldChar w:fldCharType="begin"/>
      </w:r>
      <w:r w:rsidR="00957787" w:rsidRPr="0093394A">
        <w:rPr>
          <w:rFonts w:ascii="Book Antiqua" w:hAnsi="Book Antiqua" w:cs="Times"/>
        </w:rPr>
        <w:instrText xml:space="preserve"> ADDIN EN.CITE &lt;EndNote&gt;&lt;Cite&gt;&lt;Author&gt;Juza&lt;/Author&gt;&lt;Year&gt;2014&lt;/Year&gt;&lt;RecNum&gt;462&lt;/RecNum&gt;&lt;DisplayText&gt;&lt;style face="superscript"&gt;[5]&lt;/style&gt;&lt;/DisplayText&gt;&lt;record&gt;&lt;rec-number&gt;462&lt;/rec-number&gt;&lt;foreign-keys&gt;&lt;key app="EN" db-id="tvextfxdyxvrehevffz5229bapfrr0x2dv0r"&gt;462&lt;/key&gt;&lt;/foreign-keys&gt;&lt;ref-type name="Journal Article"&gt;17&lt;/ref-type&gt;&lt;contributors&gt;&lt;authors&gt;&lt;author&gt;Juza, R. M.&lt;/author&gt;&lt;author&gt;Haluck, R. S.&lt;/author&gt;&lt;author&gt;Pauli, E. M.&lt;/author&gt;&lt;author&gt;Rogers, A. M.&lt;/author&gt;&lt;author&gt;Won, E. J.&lt;/author&gt;&lt;author&gt;LynSue, J. R.&lt;/author&gt;&lt;/authors&gt;&lt;/contributors&gt;&lt;auth-address&gt;Department of Surgery, Division of Minimally Invasive Surgery, The Pennsylvania State University, College of Medicine, Hershey, Pennsylvania. Electronic address: rjuza@hmc.psu.edu.&amp;#xD;Department of Surgery, Division of Minimally Invasive Surgery, The Pennsylvania State University, College of Medicine, Hershey, Pennsylvania.&lt;/auth-address&gt;&lt;titles&gt;&lt;title&gt;Gastric sleeve leak: a single institution&amp;apos;s experience with early combined laparoendoscopic management&lt;/title&gt;&lt;secondary-title&gt;Surg Obes Relat Dis&lt;/secondary-title&gt;&lt;alt-title&gt;Surgery for obesity and related diseases : official journal of the American Society for Bariatric Surgery&lt;/alt-title&gt;&lt;/titles&gt;&lt;periodical&gt;&lt;full-title&gt;Surg Obes Relat Dis&lt;/full-title&gt;&lt;abbr-1&gt;Surgery for obesity and related diseases : official journal of the American Society for Bariatric Surgery&lt;/abbr-1&gt;&lt;/periodical&gt;&lt;alt-periodical&gt;&lt;full-title&gt;Surg Obes Relat Dis&lt;/full-title&gt;&lt;abbr-1&gt;Surgery for obesity and related diseases : official journal of the American Society for Bariatric Surgery&lt;/abbr-1&gt;&lt;/alt-periodical&gt;&lt;dates&gt;&lt;year&gt;2014&lt;/year&gt;&lt;pub-dates&gt;&lt;date&gt;Jun 19&lt;/date&gt;&lt;/pub-dates&gt;&lt;/dates&gt;&lt;isbn&gt;1878-7533 (Electronic)&amp;#xD;1550-7289 (Linking)&lt;/isbn&gt;&lt;accession-num&gt;25543312&lt;/accession-num&gt;&lt;urls&gt;&lt;related-urls&gt;&lt;url&gt;http://www.ncbi.nlm.nih.gov/pubmed/25543312&lt;/url&gt;&lt;/related-urls&gt;&lt;/urls&gt;&lt;electronic-resource-num&gt;10.1016/j.soard.2014.06.011&lt;/electronic-resource-num&gt;&lt;/record&gt;&lt;/Cite&gt;&lt;/EndNote&gt;</w:instrText>
      </w:r>
      <w:r w:rsidR="00957787" w:rsidRPr="0093394A">
        <w:rPr>
          <w:rFonts w:ascii="Book Antiqua" w:hAnsi="Book Antiqua" w:cs="Times"/>
        </w:rPr>
        <w:fldChar w:fldCharType="separate"/>
      </w:r>
      <w:r w:rsidR="00957787" w:rsidRPr="0093394A">
        <w:rPr>
          <w:rFonts w:ascii="Book Antiqua" w:hAnsi="Book Antiqua" w:cs="Times"/>
          <w:noProof/>
          <w:vertAlign w:val="superscript"/>
        </w:rPr>
        <w:t>[</w:t>
      </w:r>
      <w:hyperlink w:anchor="_ENREF_5" w:tooltip="Juza, 2014 #449" w:history="1">
        <w:r w:rsidR="0036706B" w:rsidRPr="0093394A">
          <w:rPr>
            <w:rFonts w:ascii="Book Antiqua" w:hAnsi="Book Antiqua" w:cs="Times"/>
            <w:noProof/>
            <w:vertAlign w:val="superscript"/>
          </w:rPr>
          <w:t>5</w:t>
        </w:r>
      </w:hyperlink>
      <w:r w:rsidR="00957787" w:rsidRPr="0093394A">
        <w:rPr>
          <w:rFonts w:ascii="Book Antiqua" w:hAnsi="Book Antiqua" w:cs="Times"/>
          <w:noProof/>
          <w:vertAlign w:val="superscript"/>
        </w:rPr>
        <w:t>]</w:t>
      </w:r>
      <w:r w:rsidR="00957787" w:rsidRPr="0093394A">
        <w:rPr>
          <w:rFonts w:ascii="Book Antiqua" w:hAnsi="Book Antiqua" w:cs="Times"/>
        </w:rPr>
        <w:fldChar w:fldCharType="end"/>
      </w:r>
      <w:r w:rsidR="00EE5B22" w:rsidRPr="0093394A">
        <w:rPr>
          <w:rFonts w:ascii="Book Antiqua" w:hAnsi="Book Antiqua" w:cs="Times"/>
        </w:rPr>
        <w:t>.</w:t>
      </w:r>
      <w:r w:rsidR="004D492C" w:rsidRPr="0093394A">
        <w:rPr>
          <w:rFonts w:ascii="Book Antiqua" w:hAnsi="Book Antiqua" w:cs="Times"/>
        </w:rPr>
        <w:t xml:space="preserve"> </w:t>
      </w:r>
      <w:r w:rsidR="003A3FAA" w:rsidRPr="0093394A">
        <w:rPr>
          <w:rFonts w:ascii="Book Antiqua" w:hAnsi="Book Antiqua" w:cs="Times"/>
        </w:rPr>
        <w:t>We now reserve stent</w:t>
      </w:r>
      <w:r w:rsidR="00F31D89" w:rsidRPr="0093394A">
        <w:rPr>
          <w:rFonts w:ascii="Book Antiqua" w:hAnsi="Book Antiqua" w:cs="Times"/>
        </w:rPr>
        <w:t xml:space="preserve"> use for leaks not amenable to or that have failed </w:t>
      </w:r>
      <w:r w:rsidR="003A3FAA" w:rsidRPr="0093394A">
        <w:rPr>
          <w:rFonts w:ascii="Book Antiqua" w:hAnsi="Book Antiqua" w:cs="Times"/>
        </w:rPr>
        <w:t xml:space="preserve">previous attempts at </w:t>
      </w:r>
      <w:r w:rsidR="00F31D89" w:rsidRPr="0093394A">
        <w:rPr>
          <w:rFonts w:ascii="Book Antiqua" w:hAnsi="Book Antiqua" w:cs="Times"/>
        </w:rPr>
        <w:t>definitive closure.</w:t>
      </w:r>
    </w:p>
    <w:p w14:paraId="5A30274A" w14:textId="77777777" w:rsidR="00E53588" w:rsidRPr="0093394A" w:rsidRDefault="00457DA9"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Times"/>
        </w:rPr>
        <w:t>We do not recommend any one type of endoscopic therapy for any specific location in the GI tract.</w:t>
      </w:r>
      <w:r w:rsidR="004D492C" w:rsidRPr="0093394A">
        <w:rPr>
          <w:rFonts w:ascii="Book Antiqua" w:hAnsi="Book Antiqua" w:cs="Times"/>
        </w:rPr>
        <w:t xml:space="preserve"> </w:t>
      </w:r>
      <w:r w:rsidRPr="0093394A">
        <w:rPr>
          <w:rFonts w:ascii="Book Antiqua" w:hAnsi="Book Antiqua" w:cs="Times"/>
        </w:rPr>
        <w:t xml:space="preserve">Rather, we recommend that the </w:t>
      </w:r>
      <w:proofErr w:type="spellStart"/>
      <w:r w:rsidRPr="0093394A">
        <w:rPr>
          <w:rFonts w:ascii="Book Antiqua" w:hAnsi="Book Antiqua" w:cs="Times"/>
        </w:rPr>
        <w:t>endoscopist</w:t>
      </w:r>
      <w:proofErr w:type="spellEnd"/>
      <w:r w:rsidRPr="0093394A">
        <w:rPr>
          <w:rFonts w:ascii="Book Antiqua" w:hAnsi="Book Antiqua" w:cs="Times"/>
        </w:rPr>
        <w:t xml:space="preserve"> become familiar with all treatment modalities so as to use whichever method he/she deems appropriate based on clinical judgment.</w:t>
      </w:r>
      <w:r w:rsidR="004D492C" w:rsidRPr="0093394A">
        <w:rPr>
          <w:rFonts w:ascii="Book Antiqua" w:hAnsi="Book Antiqua" w:cs="Times"/>
        </w:rPr>
        <w:t xml:space="preserve"> </w:t>
      </w:r>
      <w:r w:rsidRPr="0093394A">
        <w:rPr>
          <w:rFonts w:ascii="Book Antiqua" w:hAnsi="Book Antiqua" w:cs="Times"/>
        </w:rPr>
        <w:t>We reemphasize that often these defects require multiple attempts with varying modalities to achieve long-term closure, thus familiarity with all types of endoscopic therapies is strongly encouraged.</w:t>
      </w:r>
      <w:r w:rsidR="004D492C" w:rsidRPr="0093394A">
        <w:rPr>
          <w:rFonts w:ascii="Book Antiqua" w:hAnsi="Book Antiqua" w:cs="Times"/>
        </w:rPr>
        <w:t xml:space="preserve"> </w:t>
      </w:r>
    </w:p>
    <w:p w14:paraId="230AF1BB" w14:textId="77777777" w:rsidR="00E53588" w:rsidRPr="0093394A" w:rsidRDefault="00F31D89"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Times"/>
        </w:rPr>
        <w:t>Because e</w:t>
      </w:r>
      <w:r w:rsidR="00665497" w:rsidRPr="0093394A">
        <w:rPr>
          <w:rFonts w:ascii="Book Antiqua" w:hAnsi="Book Antiqua" w:cs="Times"/>
        </w:rPr>
        <w:t xml:space="preserve">ndoscopic closure of fistulae has routinely </w:t>
      </w:r>
      <w:r w:rsidR="003A3FAA" w:rsidRPr="0093394A">
        <w:rPr>
          <w:rFonts w:ascii="Book Antiqua" w:hAnsi="Book Antiqua" w:cs="Times"/>
        </w:rPr>
        <w:t>achieved</w:t>
      </w:r>
      <w:r w:rsidR="00665497" w:rsidRPr="0093394A">
        <w:rPr>
          <w:rFonts w:ascii="Book Antiqua" w:hAnsi="Book Antiqua" w:cs="Times"/>
        </w:rPr>
        <w:t xml:space="preserve"> the lowest long-term success rates</w:t>
      </w:r>
      <w:r w:rsidRPr="0093394A">
        <w:rPr>
          <w:rFonts w:ascii="Book Antiqua" w:hAnsi="Book Antiqua" w:cs="Times"/>
        </w:rPr>
        <w:t>, we recommend adopting traditional surgical fistula management techniques jointly with endoscopic attempts at closure</w:t>
      </w:r>
      <w:r w:rsidR="00957787" w:rsidRPr="0093394A">
        <w:rPr>
          <w:rFonts w:ascii="Book Antiqua" w:hAnsi="Book Antiqua" w:cs="Times"/>
        </w:rPr>
        <w:fldChar w:fldCharType="begin">
          <w:fldData xml:space="preserve">PEVuZE5vdGU+PENpdGU+PEF1dGhvcj5LaXJzY2huaWFrPC9BdXRob3I+PFllYXI+MjAxMTwvWWVh
cj48UmVjTnVtPjQxMzwvUmVjTnVtPjxEaXNwbGF5VGV4dD48c3R5bGUgZmFjZT0ic3VwZXJzY3Jp
cHQiPls4Mi04NV08L3N0eWxlPjwvRGlzcGxheVRleHQ+PHJlY29yZD48cmVjLW51bWJlcj40MTM8
L3JlYy1udW1iZXI+PGZvcmVpZ24ta2V5cz48a2V5IGFwcD0iRU4iIGRiLWlkPSJ0dmV4dGZ4ZHl4
dnJlaGV2ZmZ6NTIyOWJhcGZycjB4MmR2MHIiPjQxMzwva2V5PjwvZm9yZWlnbi1rZXlzPjxyZWYt
dHlwZSBuYW1lPSJKb3VybmFsIEFydGljbGUiPjE3PC9yZWYtdHlwZT48Y29udHJpYnV0b3JzPjxh
dXRob3JzPjxhdXRob3I+S2lyc2NobmlhaywgQS48L2F1dGhvcj48YXV0aG9yPlN1Ym90b3ZhLCBO
LjwvYXV0aG9yPjxhdXRob3I+Wmlla2VyLCBELjwvYXV0aG9yPjxhdXRob3I+S29uaWdzcmFpbmVy
LCBBLjwvYXV0aG9yPjxhdXRob3I+S3JhdHQsIFQuPC9hdXRob3I+PC9hdXRob3JzPjwvY29udHJp
YnV0b3JzPjxhdXRoLWFkZHJlc3M+RGVwYXJ0bWVudCBvZiBHZW5lcmFsLCBWaXNjZXJhbCBhbmQg
VHJhbnNwbGFudGF0aW9uIFN1cmdlcnksIFVuaXZlcnNpdHkgb2YgVHViaW5nZW4sIEhvcHBlLVNl
eWxlci1TdHJhc3NlIDMsIDcyMDcyIFR1YmluZ2VuLCBHZXJtYW55LiBha2lyc2Nobmlha0Bhb2wu
Y29tPC9hdXRoLWFkZHJlc3M+PHRpdGxlcz48dGl0bGU+VGhlIE92ZXItVGhlLVNjb3BlIENsaXAg
KE9UU0MpIGZvciB0aGUgdHJlYXRtZW50IG9mIGdhc3Ryb2ludGVzdGluYWwgYmxlZWRpbmcsIHBl
cmZvcmF0aW9ucywgYW5kIGZpc3R1bGFz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OTAxLTU8
L3BhZ2VzPjx2b2x1bWU+MjU8L3ZvbHVtZT48bnVtYmVyPjk8L251bWJlcj48a2V5d29yZHM+PGtl
eXdvcmQ+QWdlZDwva2V5d29yZD48a2V5d29yZD5BZ2VkLCA4MCBhbmQgb3Zlcjwva2V5d29yZD48
a2V5d29yZD5FbmRvc2NvcGVzLCBHYXN0cm9pbnRlc3RpbmFsPC9rZXl3b3JkPjxrZXl3b3JkPkVu
ZG9zY29weSwgR2FzdHJvaW50ZXN0aW5hbC8qaW5zdHJ1bWVudGF0aW9uPC9rZXl3b3JkPjxrZXl3
b3JkPkVxdWlwbWVudCBEZXNpZ248L2tleXdvcmQ+PGtleXdvcmQ+RmVtYWxlPC9rZXl3b3JkPjxr
ZXl3b3JkPipGaWR1Y2lhbCBNYXJrZXJzPC9rZXl3b3JkPjxrZXl3b3JkPkdhc3Ryb2ludGVzdGlu
YWwgSGVtb3JyaGFnZS9ldGlvbG9neS8qc3VyZ2VyeTwva2V5d29yZD48a2V5d29yZD5IZW1vc3Rh
c2lzLCBTdXJnaWNhbC8qaW5zdHJ1bWVudGF0aW9uPC9rZXl3b3JkPjxrZXl3b3JkPkh1bWFuczwv
a2V5d29yZD48a2V5d29yZD5JbnRlc3RpbmFsIEZpc3R1bGEvKnN1cmdlcnk8L2tleXdvcmQ+PGtl
eXdvcmQ+SW50ZXN0aW5hbCBQZXJmb3JhdGlvbi8qc3VyZ2VyeTwva2V5d29yZD48a2V5d29yZD5N
YWxlPC9rZXl3b3JkPjxrZXl3b3JkPk1pZGRsZSBBZ2VkPC9rZXl3b3JkPjxrZXl3b3JkPlJlY3Rv
dmFnaW5hbCBGaXN0dWxhL3N1cmdlcnk8L2tleXdvcmQ+PGtleXdvcmQ+UmV0cm9zcGVjdGl2ZSBT
dHVkaWVzPC9rZXl3b3JkPjxrZXl3b3JkPlN1cmdpY2FsIEluc3RydW1lbnRzPC9rZXl3b3JkPjxr
ZXl3b3JkPldvdW5kIENsb3N1cmUgVGVjaG5pcXVlcy8qaW5zdHJ1bWVudGF0aW9uPC9rZXl3b3Jk
PjxrZXl3b3JkPllvdW5nIEFkdWx0PC9rZXl3b3JkPjwva2V5d29yZHM+PGRhdGVzPjx5ZWFyPjIw
MTE8L3llYXI+PHB1Yi1kYXRlcz48ZGF0ZT5TZXA8L2RhdGU+PC9wdWItZGF0ZXM+PC9kYXRlcz48
aXNibj4xNDMyLTIyMTggKEVsZWN0cm9uaWMpJiN4RDswOTMwLTI3OTQgKExpbmtpbmcpPC9pc2Ju
PjxhY2Nlc3Npb24tbnVtPjIxNDI0MTk3PC9hY2Nlc3Npb24tbnVtPjx1cmxzPjxyZWxhdGVkLXVy
bHM+PHVybD5odHRwOi8vd3d3Lm5jYmkubmxtLm5paC5nb3YvcHVibWVkLzIxNDI0MTk3PC91cmw+
PC9yZWxhdGVkLXVybHM+PC91cmxzPjxlbGVjdHJvbmljLXJlc291cmNlLW51bT4xMC4xMDA3L3Mw
MDQ2NC0wMTEtMTY0MC0yPC9lbGVjdHJvbmljLXJlc291cmNlLW51bT48L3JlY29yZD48L0NpdGU+
PENpdGU+PEF1dGhvcj5IYWdlbDwvQXV0aG9yPjxZZWFyPjIwMTI8L1llYXI+PFJlY051bT40MTQ8
L1JlY051bT48cmVjb3JkPjxyZWMtbnVtYmVyPjQxNDwvcmVjLW51bWJlcj48Zm9yZWlnbi1rZXlz
PjxrZXkgYXBwPSJFTiIgZGItaWQ9InR2ZXh0ZnhkeXh2cmVoZXZmZno1MjI5YmFwZnJyMHgyZHYw
ciI+NDE0PC9rZXk+PC9mb3JlaWduLWtleXM+PHJlZi10eXBlIG5hbWU9IkpvdXJuYWwgQXJ0aWNs
ZSI+MTc8L3JlZi10eXBlPjxjb250cmlidXRvcnM+PGF1dGhvcnM+PGF1dGhvcj5IYWdlbCwgQS4g
Ri48L2F1dGhvcj48YXV0aG9yPk5hZWdlbCwgQS48L2F1dGhvcj48YXV0aG9yPkxpbmRuZXIsIEEu
IFMuPC9hdXRob3I+PGF1dGhvcj5LZXNzbGVyLCBILjwvYXV0aG9yPjxhdXRob3I+TWF0emVsLCBL
LjwvYXV0aG9yPjxhdXRob3I+RGF1dGgsIFcuPC9hdXRob3I+PGF1dGhvcj5OZXVyYXRoLCBNLiBG
LjwvYXV0aG9yPjxhdXRob3I+UmFpdGhlbCwgTS48L2F1dGhvcj48L2F1dGhvcnM+PC9jb250cmli
dXRvcnM+PGF1dGgtYWRkcmVzcz5EZXBhcnRtZW50IG9mIE1lZGljaW5lIEksIEdhc3Ryb2VudGVy
b2xvZ3ksIFVuaXZlcnNpdHkgb2YgRXJsYW5nZW4tTnVyZW1iZXJnLCBVbG1lbndlZyAxOCwgOTEw
NTQgRXJsYW5nZW4sIEdlcm1hbnkuIGFsZXhhbmRlci5oYWdlbEB1ay1lcmxhbmdlbi5kZTwvYXV0
aC1hZGRyZXNzPjx0aXRsZXM+PHRpdGxlPk92ZXItdGhlLXNjb3BlIGNsaXAgYXBwbGljYXRpb24g
eWllbGRzIGEgaGlnaCByYXRlIG9mIGNsb3N1cmUgaW4gZ2FzdHJvaW50ZXN0aW5hbCBwZXJmb3Jh
dGlvbnMgYW5kIG1heSByZWR1Y2UgZW1lcmdlbmN5IHN1cmdlcnk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IxMzItODwvcGFnZXM+PHZvbHVtZT4xNjwvdm9sdW1lPjxudW1iZXI+MTE8L251bWJl
cj48a2V5d29yZHM+PGtleXdvcmQ+QWdlZDwva2V5d29yZD48a2V5d29yZD5BZ2VkLCA4MCBhbmQg
b3Zlcjwva2V5d29yZD48a2V5d29yZD5FbWVyZ2VuY3kgVHJlYXRtZW50PC9rZXl3b3JkPjxrZXl3
b3JkPkVuZG9zY29weTwva2V5d29yZD48a2V5d29yZD5FbmRvc2NvcHksIEdhc3Ryb2ludGVzdGlu
YWwvKmluc3RydW1lbnRhdGlvbjwva2V5d29yZD48a2V5d29yZD5FcXVpcG1lbnQgRGVzaWduPC9r
ZXl3b3JkPjxrZXl3b3JkPkZlbWFsZTwva2V5d29yZD48a2V5d29yZD5HYXN0cm9zdG9teTwva2V5
d29yZD48a2V5d29yZD5IdW1hbnM8L2tleXdvcmQ+PGtleXdvcmQ+SWF0cm9nZW5pYyBEaXNlYXNl
PC9rZXl3b3JkPjxrZXl3b3JkPkludGVzdGluYWwgUGVyZm9yYXRpb24vcGF0aG9sb2d5LypzdXJn
ZXJ5PC9rZXl3b3JkPjxrZXl3b3JkPk1hbGU8L2tleXdvcmQ+PC9rZXl3b3Jkcz48ZGF0ZXM+PHll
YXI+MjAxMjwveWVhcj48cHViLWRhdGVzPjxkYXRlPk5vdjwvZGF0ZT48L3B1Yi1kYXRlcz48L2Rh
dGVzPjxpc2JuPjE4NzMtNDYyNiAoRWxlY3Ryb25pYykmI3hEOzEwOTEtMjU1WCAoTGlua2luZyk8
L2lzYm4+PGFjY2Vzc2lvbi1udW0+MjI5MDMzNjQ8L2FjY2Vzc2lvbi1udW0+PHVybHM+PHJlbGF0
ZWQtdXJscz48dXJsPmh0dHA6Ly93d3cubmNiaS5ubG0ubmloLmdvdi9wdWJtZWQvMjI5MDMzNjQ8
L3VybD48L3JlbGF0ZWQtdXJscz48L3VybHM+PGVsZWN0cm9uaWMtcmVzb3VyY2UtbnVtPjEwLjEw
MDcvczExNjA1LTAxMi0xOTgzLTY8L2VsZWN0cm9uaWMtcmVzb3VyY2UtbnVtPjwvcmVjb3JkPjwv
Q2l0ZT48Q2l0ZT48QXV0aG9yPkRpc2liZXlhejwvQXV0aG9yPjxZZWFyPjIwMTI8L1llYXI+PFJl
Y051bT40MTU8L1JlY051bT48cmVjb3JkPjxyZWMtbnVtYmVyPjQxNTwvcmVjLW51bWJlcj48Zm9y
ZWlnbi1rZXlzPjxrZXkgYXBwPSJFTiIgZGItaWQ9InR2ZXh0ZnhkeXh2cmVoZXZmZno1MjI5YmFw
ZnJyMHgyZHYwciI+NDE1PC9rZXk+PC9mb3JlaWduLWtleXM+PHJlZi10eXBlIG5hbWU9IkpvdXJu
YWwgQXJ0aWNsZSI+MTc8L3JlZi10eXBlPjxjb250cmlidXRvcnM+PGF1dGhvcnM+PGF1dGhvcj5E
aXNpYmV5YXosIFMuPC9hdXRob3I+PGF1dGhvcj5Lb2tzYWwsIEEuIFMuPC9hdXRob3I+PGF1dGhv
cj5QYXJsYWssIEUuPC9hdXRob3I+PGF1dGhvcj5Ub3J1biwgUy48L2F1dGhvcj48YXV0aG9yPlNh
c21heiwgTi48L2F1dGhvcj48L2F1dGhvcnM+PC9jb250cmlidXRvcnM+PGF1dGgtYWRkcmVzcz5U
dXJraXllIFl1a3NlayBJaHRpc2FzIEhvc3BpdGFsLCBEZXBhcnRtZW50IG9mIEdhc3Ryb2VudGVy
b2xvZ3ksIEFua2FyYSwgVHVya2V5LjwvYXV0aC1hZGRyZXNzPjx0aXRsZXM+PHRpdGxlPkVuZG9z
Y29waWMgY2xvc3VyZSBvZiBnYXN0cm9pbnRlc3RpbmFsIGRlZmVjdHMgd2l0aCBhbiBvdmVyLXRo
ZS1zY29wZSBjbGlwIGRldmljZS4gQSBjYXNlIHNlcmllcyBhbmQgcmV2aWV3IG9mIHRoZSBsaXRl
cmF0dXJlPC90aXRsZT48c2Vjb25kYXJ5LXRpdGxlPkNsaW4gUmVzIEhlcGF0b2wgR2FzdHJvZW50
ZXJvbDwvc2Vjb25kYXJ5LXRpdGxlPjxhbHQtdGl0bGU+Q2xpbmljcyBhbmQgcmVzZWFyY2ggaW4g
aGVwYXRvbG9neSBhbmQgZ2FzdHJvZW50ZXJvbG9neTwvYWx0LXRpdGxlPjwvdGl0bGVzPjxwZXJp
b2RpY2FsPjxmdWxsLXRpdGxlPkNsaW4gUmVzIEhlcGF0b2wgR2FzdHJvZW50ZXJvbDwvZnVsbC10
aXRsZT48YWJici0xPkNsaW5pY3MgYW5kIHJlc2VhcmNoIGluIGhlcGF0b2xvZ3kgYW5kIGdhc3Ry
b2VudGVyb2xvZ3k8L2FiYnItMT48L3BlcmlvZGljYWw+PGFsdC1wZXJpb2RpY2FsPjxmdWxsLXRp
dGxlPkNsaW4gUmVzIEhlcGF0b2wgR2FzdHJvZW50ZXJvbDwvZnVsbC10aXRsZT48YWJici0xPkNs
aW5pY3MgYW5kIHJlc2VhcmNoIGluIGhlcGF0b2xvZ3kgYW5kIGdhc3Ryb2VudGVyb2xvZ3k8L2Fi
YnItMT48L2FsdC1wZXJpb2RpY2FsPjxwYWdlcz42MTQtMjE8L3BhZ2VzPjx2b2x1bWU+MzY8L3Zv
bHVtZT48bnVtYmVyPjY8L251bWJlcj48a2V5d29yZHM+PGtleXdvcmQ+QWR1bHQ8L2tleXdvcmQ+
PGtleXdvcmQ+QWdlZDwva2V5d29yZD48a2V5d29yZD5BbmFzdG9tb3RpYyBMZWFrLypzdXJnZXJ5
PC9rZXl3b3JkPjxrZXl3b3JkPkVuZG9zY29weSwgR2FzdHJvaW50ZXN0aW5hbC8qaW5zdHJ1bWVu
dGF0aW9uPC9rZXl3b3JkPjxrZXl3b3JkPkVxdWlwbWVudCBEZXNpZ248L2tleXdvcmQ+PGtleXdv
cmQ+RmVtYWxlPC9rZXl3b3JkPjxrZXl3b3JkPkh1bWFuczwva2V5d29yZD48a2V5d29yZD5JbnRl
c3RpbmFsIEZpc3R1bGEvKnN1cmdlcnk8L2tleXdvcmQ+PGtleXdvcmQ+SW50ZXN0aW5hbCBQZXJm
b3JhdGlvbi8qc3VyZ2VyeTwva2V5d29yZD48a2V5d29yZD5NYWxlPC9rZXl3b3JkPjxrZXl3b3Jk
Pk1pZGRsZSBBZ2VkPC9rZXl3b3JkPjxrZXl3b3JkPllvdW5nIEFkdWx0PC9rZXl3b3JkPjwva2V5
d29yZHM+PGRhdGVzPjx5ZWFyPjIwMTI8L3llYXI+PHB1Yi1kYXRlcz48ZGF0ZT5EZWM8L2RhdGU+
PC9wdWItZGF0ZXM+PC9kYXRlcz48aXNibj4yMjEwLTc0MVggKEVsZWN0cm9uaWMpJiN4RDsyMjEw
LTc0MDEgKExpbmtpbmcpPC9pc2JuPjxhY2Nlc3Npb24tbnVtPjIyNzA0ODE4PC9hY2Nlc3Npb24t
bnVtPjx1cmxzPjxyZWxhdGVkLXVybHM+PHVybD5odHRwOi8vd3d3Lm5jYmkubmxtLm5paC5nb3Yv
cHVibWVkLzIyNzA0ODE4PC91cmw+PC9yZWxhdGVkLXVybHM+PC91cmxzPjxlbGVjdHJvbmljLXJl
c291cmNlLW51bT4xMC4xMDE2L2ouY2xpbnJlLjIwMTIuMDQuMDE1PC9lbGVjdHJvbmljLXJlc291
cmNlLW51bT48L3JlY29yZD48L0NpdGU+PENpdGU+PEF1dGhvcj5CYXJvbjwvQXV0aG9yPjxZZWFy
PjIwMTI8L1llYXI+PFJlY051bT40MTY8L1JlY051bT48cmVjb3JkPjxyZWMtbnVtYmVyPjQxNjwv
cmVjLW51bWJlcj48Zm9yZWlnbi1rZXlzPjxrZXkgYXBwPSJFTiIgZGItaWQ9InR2ZXh0ZnhkeXh2
cmVoZXZmZno1MjI5YmFwZnJyMHgyZHYwciI+NDE2PC9rZXk+PC9mb3JlaWduLWtleXM+PHJlZi10
eXBlIG5hbWU9IkpvdXJuYWwgQXJ0aWNsZSI+MTc8L3JlZi10eXBlPjxjb250cmlidXRvcnM+PGF1
dGhvcnM+PGF1dGhvcj5CYXJvbiwgVC4gSC48L2F1dGhvcj48YXV0aG9yPlNvbmcsIEwuIE0uPC9h
dXRob3I+PGF1dGhvcj5Sb3NzLCBBLjwvYXV0aG9yPjxhdXRob3I+VG9rYXIsIEouIEwuPC9hdXRo
b3I+PGF1dGhvcj5JcmFuaSwgUy48L2F1dGhvcj48YXV0aG9yPktvemFyZWssIFIuIEEuPC9hdXRo
b3I+PC9hdXRob3JzPjwvY29udHJpYnV0b3JzPjxhdXRoLWFkZHJlc3M+RGl2aXNpb24gb2YgR2Fz
dHJvZW50ZXJvbG9neSAmYW1wOyBIZXBhdG9sb2d5LCBNYXlvIENsaW5pYywgUm9jaGVzdGVyLCBN
aW5uZXNvdGEgNTU5MDUsIFVTQS48L2F1dGgtYWRkcmVzcz48dGl0bGVzPjx0aXRsZT5Vc2Ugb2Yg
YW4gb3Zlci10aGUtc2NvcGUgY2xpcHBpbmcgZGV2aWNlOiBtdWx0aWNlbnRlciByZXRyb3NwZWN0
aXZlIHJlc3VsdHMgb2YgdGhlIGZpcnN0IFUuUy4gZXhwZXJpZW5jZSAod2l0aCB2aWRlb3M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DItODwvcGFnZXM+PHZvbHVtZT43Njwvdm9sdW1lPjxudW1iZXI+MTwv
bnVtYmVyPjxrZXl3b3Jkcz48a2V5d29yZD5BZHVsdDwva2V5d29yZD48a2V5d29yZD5BZ2VkPC9r
ZXl3b3JkPjxrZXl3b3JkPkFnZWQsIDgwIGFuZCBvdmVyPC9rZXl3b3JkPjxrZXl3b3JkPkFuYXN0
b21vdGljIExlYWsvdGhlcmFweTwva2V5d29yZD48a2V5d29yZD5Db2xvbmljIERpc2Vhc2VzL3Ro
ZXJhcHk8L2tleXdvcmQ+PGtleXdvcmQ+Q3V0YW5lb3VzIEZpc3R1bGEvKnRoZXJhcHk8L2tleXdv
cmQ+PGtleXdvcmQ+RW5kb3Njb3B5LCBHYXN0cm9pbnRlc3RpbmFsL2FkdmVyc2UgZWZmZWN0cy8q
aW5zdHJ1bWVudGF0aW9uPC9rZXl3b3JkPjxrZXl3b3JkPkZlbWFsZTwva2V5d29yZD48a2V5d29y
ZD5HYXN0cmljIEZpc3R1bGEvKnRoZXJhcHk8L2tleXdvcmQ+PGtleXdvcmQ+SGVtb3N0YXNpcywg
RW5kb3Njb3BpYy9hZHZlcnNlIGVmZmVjdHMvKmluc3RydW1lbnRhdGlvbjwva2V5d29yZD48a2V5
d29yZD5IdW1hbnM8L2tleXdvcmQ+PGtleXdvcmQ+SW50ZXN0aW5hbCBQZXJmb3JhdGlvbi90aGVy
YXB5PC9rZXl3b3JkPjxrZXl3b3JkPkplanVuYWwgRGlzZWFzZXMvdGhlcmFweTwva2V5d29yZD48
a2V5d29yZD5NYWxlPC9rZXl3b3JkPjxrZXl3b3JkPk1pZGRsZSBBZ2VkPC9rZXl3b3JkPjxrZXl3
b3JkPlJldHJvc3BlY3RpdmUgU3R1ZGllczwva2V5d29yZD48a2V5d29yZD5TdXJnaWNhbCBJbnN0
cnVtZW50cy9hZHZlcnNlIGVmZmVjdHM8L2tleXdvcmQ+PGtleXdvcmQ+VW5pdGVkIFN0YXRlczwv
a2V5d29yZD48L2tleXdvcmRzPjxkYXRlcz48eWVhcj4yMDEyPC95ZWFyPjxwdWItZGF0ZXM+PGRh
dGU+SnVsPC9kYXRlPjwvcHViLWRhdGVzPjwvZGF0ZXM+PGlzYm4+MTA5Ny02Nzc5IChFbGVjdHJv
bmljKSYjeEQ7MDAxNi01MTA3IChMaW5raW5nKTwvaXNibj48YWNjZXNzaW9uLW51bT4yMjcyNjQ4
NDwvYWNjZXNzaW9uLW51bT48dXJscz48cmVsYXRlZC11cmxzPjx1cmw+aHR0cDovL3d3dy5uY2Jp
Lm5sbS5uaWguZ292L3B1Ym1lZC8yMjcyNjQ4NDwvdXJsPjwvcmVsYXRlZC11cmxzPjwvdXJscz48
ZWxlY3Ryb25pYy1yZXNvdXJjZS1udW0+MTAuMTAxNi9qLmdpZS4yMDEyLjAzLjI1MDwvZWxlY3Ry
b25pYy1yZXNvdXJjZS1udW0+PC9yZWNvcmQ+PC9DaXRlPjwvRW5kTm90ZT4A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LaXJzY2huaWFrPC9BdXRob3I+PFllYXI+MjAxMTwvWWVh
cj48UmVjTnVtPjQxMzwvUmVjTnVtPjxEaXNwbGF5VGV4dD48c3R5bGUgZmFjZT0ic3VwZXJzY3Jp
cHQiPls4Mi04NV08L3N0eWxlPjwvRGlzcGxheVRleHQ+PHJlY29yZD48cmVjLW51bWJlcj40MTM8
L3JlYy1udW1iZXI+PGZvcmVpZ24ta2V5cz48a2V5IGFwcD0iRU4iIGRiLWlkPSJ0dmV4dGZ4ZHl4
dnJlaGV2ZmZ6NTIyOWJhcGZycjB4MmR2MHIiPjQxMzwva2V5PjwvZm9yZWlnbi1rZXlzPjxyZWYt
dHlwZSBuYW1lPSJKb3VybmFsIEFydGljbGUiPjE3PC9yZWYtdHlwZT48Y29udHJpYnV0b3JzPjxh
dXRob3JzPjxhdXRob3I+S2lyc2NobmlhaywgQS48L2F1dGhvcj48YXV0aG9yPlN1Ym90b3ZhLCBO
LjwvYXV0aG9yPjxhdXRob3I+Wmlla2VyLCBELjwvYXV0aG9yPjxhdXRob3I+S29uaWdzcmFpbmVy
LCBBLjwvYXV0aG9yPjxhdXRob3I+S3JhdHQsIFQuPC9hdXRob3I+PC9hdXRob3JzPjwvY29udHJp
YnV0b3JzPjxhdXRoLWFkZHJlc3M+RGVwYXJ0bWVudCBvZiBHZW5lcmFsLCBWaXNjZXJhbCBhbmQg
VHJhbnNwbGFudGF0aW9uIFN1cmdlcnksIFVuaXZlcnNpdHkgb2YgVHViaW5nZW4sIEhvcHBlLVNl
eWxlci1TdHJhc3NlIDMsIDcyMDcyIFR1YmluZ2VuLCBHZXJtYW55LiBha2lyc2Nobmlha0Bhb2wu
Y29tPC9hdXRoLWFkZHJlc3M+PHRpdGxlcz48dGl0bGU+VGhlIE92ZXItVGhlLVNjb3BlIENsaXAg
KE9UU0MpIGZvciB0aGUgdHJlYXRtZW50IG9mIGdhc3Ryb2ludGVzdGluYWwgYmxlZWRpbmcsIHBl
cmZvcmF0aW9ucywgYW5kIGZpc3R1bGFzPC90aXRsZT48c2Vjb25kYXJ5LXRpdGxlPlN1cmcgRW5k
b3NjPC9zZWNvbmRhcnktdGl0bGU+PGFsdC10aXRsZT5TdXJnaWNhbCBlbmRvc2NvcHk8L2FsdC10
aXRsZT48L3RpdGxlcz48cGVyaW9kaWNhbD48ZnVsbC10aXRsZT5TdXJnIEVuZG9zYzwvZnVsbC10
aXRsZT48YWJici0xPlN1cmdpY2FsIGVuZG9zY29weTwvYWJici0xPjwvcGVyaW9kaWNhbD48YWx0
LXBlcmlvZGljYWw+PGZ1bGwtdGl0bGU+U3VyZyBFbmRvc2M8L2Z1bGwtdGl0bGU+PGFiYnItMT5T
dXJnaWNhbCBlbmRvc2NvcHk8L2FiYnItMT48L2FsdC1wZXJpb2RpY2FsPjxwYWdlcz4yOTAxLTU8
L3BhZ2VzPjx2b2x1bWU+MjU8L3ZvbHVtZT48bnVtYmVyPjk8L251bWJlcj48a2V5d29yZHM+PGtl
eXdvcmQ+QWdlZDwva2V5d29yZD48a2V5d29yZD5BZ2VkLCA4MCBhbmQgb3Zlcjwva2V5d29yZD48
a2V5d29yZD5FbmRvc2NvcGVzLCBHYXN0cm9pbnRlc3RpbmFsPC9rZXl3b3JkPjxrZXl3b3JkPkVu
ZG9zY29weSwgR2FzdHJvaW50ZXN0aW5hbC8qaW5zdHJ1bWVudGF0aW9uPC9rZXl3b3JkPjxrZXl3
b3JkPkVxdWlwbWVudCBEZXNpZ248L2tleXdvcmQ+PGtleXdvcmQ+RmVtYWxlPC9rZXl3b3JkPjxr
ZXl3b3JkPipGaWR1Y2lhbCBNYXJrZXJzPC9rZXl3b3JkPjxrZXl3b3JkPkdhc3Ryb2ludGVzdGlu
YWwgSGVtb3JyaGFnZS9ldGlvbG9neS8qc3VyZ2VyeTwva2V5d29yZD48a2V5d29yZD5IZW1vc3Rh
c2lzLCBTdXJnaWNhbC8qaW5zdHJ1bWVudGF0aW9uPC9rZXl3b3JkPjxrZXl3b3JkPkh1bWFuczwv
a2V5d29yZD48a2V5d29yZD5JbnRlc3RpbmFsIEZpc3R1bGEvKnN1cmdlcnk8L2tleXdvcmQ+PGtl
eXdvcmQ+SW50ZXN0aW5hbCBQZXJmb3JhdGlvbi8qc3VyZ2VyeTwva2V5d29yZD48a2V5d29yZD5N
YWxlPC9rZXl3b3JkPjxrZXl3b3JkPk1pZGRsZSBBZ2VkPC9rZXl3b3JkPjxrZXl3b3JkPlJlY3Rv
dmFnaW5hbCBGaXN0dWxhL3N1cmdlcnk8L2tleXdvcmQ+PGtleXdvcmQ+UmV0cm9zcGVjdGl2ZSBT
dHVkaWVzPC9rZXl3b3JkPjxrZXl3b3JkPlN1cmdpY2FsIEluc3RydW1lbnRzPC9rZXl3b3JkPjxr
ZXl3b3JkPldvdW5kIENsb3N1cmUgVGVjaG5pcXVlcy8qaW5zdHJ1bWVudGF0aW9uPC9rZXl3b3Jk
PjxrZXl3b3JkPllvdW5nIEFkdWx0PC9rZXl3b3JkPjwva2V5d29yZHM+PGRhdGVzPjx5ZWFyPjIw
MTE8L3llYXI+PHB1Yi1kYXRlcz48ZGF0ZT5TZXA8L2RhdGU+PC9wdWItZGF0ZXM+PC9kYXRlcz48
aXNibj4xNDMyLTIyMTggKEVsZWN0cm9uaWMpJiN4RDswOTMwLTI3OTQgKExpbmtpbmcpPC9pc2Ju
PjxhY2Nlc3Npb24tbnVtPjIxNDI0MTk3PC9hY2Nlc3Npb24tbnVtPjx1cmxzPjxyZWxhdGVkLXVy
bHM+PHVybD5odHRwOi8vd3d3Lm5jYmkubmxtLm5paC5nb3YvcHVibWVkLzIxNDI0MTk3PC91cmw+
PC9yZWxhdGVkLXVybHM+PC91cmxzPjxlbGVjdHJvbmljLXJlc291cmNlLW51bT4xMC4xMDA3L3Mw
MDQ2NC0wMTEtMTY0MC0yPC9lbGVjdHJvbmljLXJlc291cmNlLW51bT48L3JlY29yZD48L0NpdGU+
PENpdGU+PEF1dGhvcj5IYWdlbDwvQXV0aG9yPjxZZWFyPjIwMTI8L1llYXI+PFJlY051bT40MTQ8
L1JlY051bT48cmVjb3JkPjxyZWMtbnVtYmVyPjQxNDwvcmVjLW51bWJlcj48Zm9yZWlnbi1rZXlz
PjxrZXkgYXBwPSJFTiIgZGItaWQ9InR2ZXh0ZnhkeXh2cmVoZXZmZno1MjI5YmFwZnJyMHgyZHYw
ciI+NDE0PC9rZXk+PC9mb3JlaWduLWtleXM+PHJlZi10eXBlIG5hbWU9IkpvdXJuYWwgQXJ0aWNs
ZSI+MTc8L3JlZi10eXBlPjxjb250cmlidXRvcnM+PGF1dGhvcnM+PGF1dGhvcj5IYWdlbCwgQS4g
Ri48L2F1dGhvcj48YXV0aG9yPk5hZWdlbCwgQS48L2F1dGhvcj48YXV0aG9yPkxpbmRuZXIsIEEu
IFMuPC9hdXRob3I+PGF1dGhvcj5LZXNzbGVyLCBILjwvYXV0aG9yPjxhdXRob3I+TWF0emVsLCBL
LjwvYXV0aG9yPjxhdXRob3I+RGF1dGgsIFcuPC9hdXRob3I+PGF1dGhvcj5OZXVyYXRoLCBNLiBG
LjwvYXV0aG9yPjxhdXRob3I+UmFpdGhlbCwgTS48L2F1dGhvcj48L2F1dGhvcnM+PC9jb250cmli
dXRvcnM+PGF1dGgtYWRkcmVzcz5EZXBhcnRtZW50IG9mIE1lZGljaW5lIEksIEdhc3Ryb2VudGVy
b2xvZ3ksIFVuaXZlcnNpdHkgb2YgRXJsYW5nZW4tTnVyZW1iZXJnLCBVbG1lbndlZyAxOCwgOTEw
NTQgRXJsYW5nZW4sIEdlcm1hbnkuIGFsZXhhbmRlci5oYWdlbEB1ay1lcmxhbmdlbi5kZTwvYXV0
aC1hZGRyZXNzPjx0aXRsZXM+PHRpdGxlPk92ZXItdGhlLXNjb3BlIGNsaXAgYXBwbGljYXRpb24g
eWllbGRzIGEgaGlnaCByYXRlIG9mIGNsb3N1cmUgaW4gZ2FzdHJvaW50ZXN0aW5hbCBwZXJmb3Jh
dGlvbnMgYW5kIG1heSByZWR1Y2UgZW1lcmdlbmN5IHN1cmdlcnk8L3RpdGxlPjxzZWNvbmRhcnkt
dGl0bGU+SiBHYXN0cm9pbnRlc3QgU3VyZzwvc2Vjb25kYXJ5LXRpdGxlPjxhbHQtdGl0bGU+Sm91
cm5hbCBvZiBnYXN0cm9pbnRlc3RpbmFsIHN1cmdlcnkgOiBvZmZpY2lhbCBqb3VybmFsIG9mIHRo
ZSBTb2NpZXR5IGZvciBTdXJnZXJ5IG9mIHRoZSBBbGltZW50YXJ5IFRyYWN0PC9hbHQtdGl0bGU+
PC90aXRsZXM+PHBlcmlvZGljYWw+PGZ1bGwtdGl0bGU+SiBHYXN0cm9pbnRlc3QgU3VyZzwvZnVs
bC10aXRsZT48YWJici0xPkpvdXJuYWwgb2YgZ2FzdHJvaW50ZXN0aW5hbCBzdXJnZXJ5IDogb2Zm
aWNpYWwgam91cm5hbCBvZiB0aGUgU29jaWV0eSBmb3IgU3VyZ2VyeSBvZiB0aGUgQWxpbWVudGFy
eSBUcmFjdDwvYWJici0xPjwvcGVyaW9kaWNhbD48YWx0LXBlcmlvZGljYWw+PGZ1bGwtdGl0bGU+
SiBHYXN0cm9pbnRlc3QgU3VyZzwvZnVsbC10aXRsZT48YWJici0xPkpvdXJuYWwgb2YgZ2FzdHJv
aW50ZXN0aW5hbCBzdXJnZXJ5IDogb2ZmaWNpYWwgam91cm5hbCBvZiB0aGUgU29jaWV0eSBmb3Ig
U3VyZ2VyeSBvZiB0aGUgQWxpbWVudGFyeSBUcmFjdDwvYWJici0xPjwvYWx0LXBlcmlvZGljYWw+
PHBhZ2VzPjIxMzItODwvcGFnZXM+PHZvbHVtZT4xNjwvdm9sdW1lPjxudW1iZXI+MTE8L251bWJl
cj48a2V5d29yZHM+PGtleXdvcmQ+QWdlZDwva2V5d29yZD48a2V5d29yZD5BZ2VkLCA4MCBhbmQg
b3Zlcjwva2V5d29yZD48a2V5d29yZD5FbWVyZ2VuY3kgVHJlYXRtZW50PC9rZXl3b3JkPjxrZXl3
b3JkPkVuZG9zY29weTwva2V5d29yZD48a2V5d29yZD5FbmRvc2NvcHksIEdhc3Ryb2ludGVzdGlu
YWwvKmluc3RydW1lbnRhdGlvbjwva2V5d29yZD48a2V5d29yZD5FcXVpcG1lbnQgRGVzaWduPC9r
ZXl3b3JkPjxrZXl3b3JkPkZlbWFsZTwva2V5d29yZD48a2V5d29yZD5HYXN0cm9zdG9teTwva2V5
d29yZD48a2V5d29yZD5IdW1hbnM8L2tleXdvcmQ+PGtleXdvcmQ+SWF0cm9nZW5pYyBEaXNlYXNl
PC9rZXl3b3JkPjxrZXl3b3JkPkludGVzdGluYWwgUGVyZm9yYXRpb24vcGF0aG9sb2d5LypzdXJn
ZXJ5PC9rZXl3b3JkPjxrZXl3b3JkPk1hbGU8L2tleXdvcmQ+PC9rZXl3b3Jkcz48ZGF0ZXM+PHll
YXI+MjAxMjwveWVhcj48cHViLWRhdGVzPjxkYXRlPk5vdjwvZGF0ZT48L3B1Yi1kYXRlcz48L2Rh
dGVzPjxpc2JuPjE4NzMtNDYyNiAoRWxlY3Ryb25pYykmI3hEOzEwOTEtMjU1WCAoTGlua2luZyk8
L2lzYm4+PGFjY2Vzc2lvbi1udW0+MjI5MDMzNjQ8L2FjY2Vzc2lvbi1udW0+PHVybHM+PHJlbGF0
ZWQtdXJscz48dXJsPmh0dHA6Ly93d3cubmNiaS5ubG0ubmloLmdvdi9wdWJtZWQvMjI5MDMzNjQ8
L3VybD48L3JlbGF0ZWQtdXJscz48L3VybHM+PGVsZWN0cm9uaWMtcmVzb3VyY2UtbnVtPjEwLjEw
MDcvczExNjA1LTAxMi0xOTgzLTY8L2VsZWN0cm9uaWMtcmVzb3VyY2UtbnVtPjwvcmVjb3JkPjwv
Q2l0ZT48Q2l0ZT48QXV0aG9yPkRpc2liZXlhejwvQXV0aG9yPjxZZWFyPjIwMTI8L1llYXI+PFJl
Y051bT40MTU8L1JlY051bT48cmVjb3JkPjxyZWMtbnVtYmVyPjQxNTwvcmVjLW51bWJlcj48Zm9y
ZWlnbi1rZXlzPjxrZXkgYXBwPSJFTiIgZGItaWQ9InR2ZXh0ZnhkeXh2cmVoZXZmZno1MjI5YmFw
ZnJyMHgyZHYwciI+NDE1PC9rZXk+PC9mb3JlaWduLWtleXM+PHJlZi10eXBlIG5hbWU9IkpvdXJu
YWwgQXJ0aWNsZSI+MTc8L3JlZi10eXBlPjxjb250cmlidXRvcnM+PGF1dGhvcnM+PGF1dGhvcj5E
aXNpYmV5YXosIFMuPC9hdXRob3I+PGF1dGhvcj5Lb2tzYWwsIEEuIFMuPC9hdXRob3I+PGF1dGhv
cj5QYXJsYWssIEUuPC9hdXRob3I+PGF1dGhvcj5Ub3J1biwgUy48L2F1dGhvcj48YXV0aG9yPlNh
c21heiwgTi48L2F1dGhvcj48L2F1dGhvcnM+PC9jb250cmlidXRvcnM+PGF1dGgtYWRkcmVzcz5U
dXJraXllIFl1a3NlayBJaHRpc2FzIEhvc3BpdGFsLCBEZXBhcnRtZW50IG9mIEdhc3Ryb2VudGVy
b2xvZ3ksIEFua2FyYSwgVHVya2V5LjwvYXV0aC1hZGRyZXNzPjx0aXRsZXM+PHRpdGxlPkVuZG9z
Y29waWMgY2xvc3VyZSBvZiBnYXN0cm9pbnRlc3RpbmFsIGRlZmVjdHMgd2l0aCBhbiBvdmVyLXRo
ZS1zY29wZSBjbGlwIGRldmljZS4gQSBjYXNlIHNlcmllcyBhbmQgcmV2aWV3IG9mIHRoZSBsaXRl
cmF0dXJlPC90aXRsZT48c2Vjb25kYXJ5LXRpdGxlPkNsaW4gUmVzIEhlcGF0b2wgR2FzdHJvZW50
ZXJvbDwvc2Vjb25kYXJ5LXRpdGxlPjxhbHQtdGl0bGU+Q2xpbmljcyBhbmQgcmVzZWFyY2ggaW4g
aGVwYXRvbG9neSBhbmQgZ2FzdHJvZW50ZXJvbG9neTwvYWx0LXRpdGxlPjwvdGl0bGVzPjxwZXJp
b2RpY2FsPjxmdWxsLXRpdGxlPkNsaW4gUmVzIEhlcGF0b2wgR2FzdHJvZW50ZXJvbDwvZnVsbC10
aXRsZT48YWJici0xPkNsaW5pY3MgYW5kIHJlc2VhcmNoIGluIGhlcGF0b2xvZ3kgYW5kIGdhc3Ry
b2VudGVyb2xvZ3k8L2FiYnItMT48L3BlcmlvZGljYWw+PGFsdC1wZXJpb2RpY2FsPjxmdWxsLXRp
dGxlPkNsaW4gUmVzIEhlcGF0b2wgR2FzdHJvZW50ZXJvbDwvZnVsbC10aXRsZT48YWJici0xPkNs
aW5pY3MgYW5kIHJlc2VhcmNoIGluIGhlcGF0b2xvZ3kgYW5kIGdhc3Ryb2VudGVyb2xvZ3k8L2Fi
YnItMT48L2FsdC1wZXJpb2RpY2FsPjxwYWdlcz42MTQtMjE8L3BhZ2VzPjx2b2x1bWU+MzY8L3Zv
bHVtZT48bnVtYmVyPjY8L251bWJlcj48a2V5d29yZHM+PGtleXdvcmQ+QWR1bHQ8L2tleXdvcmQ+
PGtleXdvcmQ+QWdlZDwva2V5d29yZD48a2V5d29yZD5BbmFzdG9tb3RpYyBMZWFrLypzdXJnZXJ5
PC9rZXl3b3JkPjxrZXl3b3JkPkVuZG9zY29weSwgR2FzdHJvaW50ZXN0aW5hbC8qaW5zdHJ1bWVu
dGF0aW9uPC9rZXl3b3JkPjxrZXl3b3JkPkVxdWlwbWVudCBEZXNpZ248L2tleXdvcmQ+PGtleXdv
cmQ+RmVtYWxlPC9rZXl3b3JkPjxrZXl3b3JkPkh1bWFuczwva2V5d29yZD48a2V5d29yZD5JbnRl
c3RpbmFsIEZpc3R1bGEvKnN1cmdlcnk8L2tleXdvcmQ+PGtleXdvcmQ+SW50ZXN0aW5hbCBQZXJm
b3JhdGlvbi8qc3VyZ2VyeTwva2V5d29yZD48a2V5d29yZD5NYWxlPC9rZXl3b3JkPjxrZXl3b3Jk
Pk1pZGRsZSBBZ2VkPC9rZXl3b3JkPjxrZXl3b3JkPllvdW5nIEFkdWx0PC9rZXl3b3JkPjwva2V5
d29yZHM+PGRhdGVzPjx5ZWFyPjIwMTI8L3llYXI+PHB1Yi1kYXRlcz48ZGF0ZT5EZWM8L2RhdGU+
PC9wdWItZGF0ZXM+PC9kYXRlcz48aXNibj4yMjEwLTc0MVggKEVsZWN0cm9uaWMpJiN4RDsyMjEw
LTc0MDEgKExpbmtpbmcpPC9pc2JuPjxhY2Nlc3Npb24tbnVtPjIyNzA0ODE4PC9hY2Nlc3Npb24t
bnVtPjx1cmxzPjxyZWxhdGVkLXVybHM+PHVybD5odHRwOi8vd3d3Lm5jYmkubmxtLm5paC5nb3Yv
cHVibWVkLzIyNzA0ODE4PC91cmw+PC9yZWxhdGVkLXVybHM+PC91cmxzPjxlbGVjdHJvbmljLXJl
c291cmNlLW51bT4xMC4xMDE2L2ouY2xpbnJlLjIwMTIuMDQuMDE1PC9lbGVjdHJvbmljLXJlc291
cmNlLW51bT48L3JlY29yZD48L0NpdGU+PENpdGU+PEF1dGhvcj5CYXJvbjwvQXV0aG9yPjxZZWFy
PjIwMTI8L1llYXI+PFJlY051bT40MTY8L1JlY051bT48cmVjb3JkPjxyZWMtbnVtYmVyPjQxNjwv
cmVjLW51bWJlcj48Zm9yZWlnbi1rZXlzPjxrZXkgYXBwPSJFTiIgZGItaWQ9InR2ZXh0ZnhkeXh2
cmVoZXZmZno1MjI5YmFwZnJyMHgyZHYwciI+NDE2PC9rZXk+PC9mb3JlaWduLWtleXM+PHJlZi10
eXBlIG5hbWU9IkpvdXJuYWwgQXJ0aWNsZSI+MTc8L3JlZi10eXBlPjxjb250cmlidXRvcnM+PGF1
dGhvcnM+PGF1dGhvcj5CYXJvbiwgVC4gSC48L2F1dGhvcj48YXV0aG9yPlNvbmcsIEwuIE0uPC9h
dXRob3I+PGF1dGhvcj5Sb3NzLCBBLjwvYXV0aG9yPjxhdXRob3I+VG9rYXIsIEouIEwuPC9hdXRo
b3I+PGF1dGhvcj5JcmFuaSwgUy48L2F1dGhvcj48YXV0aG9yPktvemFyZWssIFIuIEEuPC9hdXRo
b3I+PC9hdXRob3JzPjwvY29udHJpYnV0b3JzPjxhdXRoLWFkZHJlc3M+RGl2aXNpb24gb2YgR2Fz
dHJvZW50ZXJvbG9neSAmYW1wOyBIZXBhdG9sb2d5LCBNYXlvIENsaW5pYywgUm9jaGVzdGVyLCBN
aW5uZXNvdGEgNTU5MDUsIFVTQS48L2F1dGgtYWRkcmVzcz48dGl0bGVzPjx0aXRsZT5Vc2Ugb2Yg
YW4gb3Zlci10aGUtc2NvcGUgY2xpcHBpbmcgZGV2aWNlOiBtdWx0aWNlbnRlciByZXRyb3NwZWN0
aXZlIHJlc3VsdHMgb2YgdGhlIGZpcnN0IFUuUy4gZXhwZXJpZW5jZSAod2l0aCB2aWRlb3Mp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DItODwvcGFnZXM+PHZvbHVtZT43Njwvdm9sdW1lPjxudW1iZXI+MTwv
bnVtYmVyPjxrZXl3b3Jkcz48a2V5d29yZD5BZHVsdDwva2V5d29yZD48a2V5d29yZD5BZ2VkPC9r
ZXl3b3JkPjxrZXl3b3JkPkFnZWQsIDgwIGFuZCBvdmVyPC9rZXl3b3JkPjxrZXl3b3JkPkFuYXN0
b21vdGljIExlYWsvdGhlcmFweTwva2V5d29yZD48a2V5d29yZD5Db2xvbmljIERpc2Vhc2VzL3Ro
ZXJhcHk8L2tleXdvcmQ+PGtleXdvcmQ+Q3V0YW5lb3VzIEZpc3R1bGEvKnRoZXJhcHk8L2tleXdv
cmQ+PGtleXdvcmQ+RW5kb3Njb3B5LCBHYXN0cm9pbnRlc3RpbmFsL2FkdmVyc2UgZWZmZWN0cy8q
aW5zdHJ1bWVudGF0aW9uPC9rZXl3b3JkPjxrZXl3b3JkPkZlbWFsZTwva2V5d29yZD48a2V5d29y
ZD5HYXN0cmljIEZpc3R1bGEvKnRoZXJhcHk8L2tleXdvcmQ+PGtleXdvcmQ+SGVtb3N0YXNpcywg
RW5kb3Njb3BpYy9hZHZlcnNlIGVmZmVjdHMvKmluc3RydW1lbnRhdGlvbjwva2V5d29yZD48a2V5
d29yZD5IdW1hbnM8L2tleXdvcmQ+PGtleXdvcmQ+SW50ZXN0aW5hbCBQZXJmb3JhdGlvbi90aGVy
YXB5PC9rZXl3b3JkPjxrZXl3b3JkPkplanVuYWwgRGlzZWFzZXMvdGhlcmFweTwva2V5d29yZD48
a2V5d29yZD5NYWxlPC9rZXl3b3JkPjxrZXl3b3JkPk1pZGRsZSBBZ2VkPC9rZXl3b3JkPjxrZXl3
b3JkPlJldHJvc3BlY3RpdmUgU3R1ZGllczwva2V5d29yZD48a2V5d29yZD5TdXJnaWNhbCBJbnN0
cnVtZW50cy9hZHZlcnNlIGVmZmVjdHM8L2tleXdvcmQ+PGtleXdvcmQ+VW5pdGVkIFN0YXRlczwv
a2V5d29yZD48L2tleXdvcmRzPjxkYXRlcz48eWVhcj4yMDEyPC95ZWFyPjxwdWItZGF0ZXM+PGRh
dGU+SnVsPC9kYXRlPjwvcHViLWRhdGVzPjwvZGF0ZXM+PGlzYm4+MTA5Ny02Nzc5IChFbGVjdHJv
bmljKSYjeEQ7MDAxNi01MTA3IChMaW5raW5nKTwvaXNibj48YWNjZXNzaW9uLW51bT4yMjcyNjQ4
NDwvYWNjZXNzaW9uLW51bT48dXJscz48cmVsYXRlZC11cmxzPjx1cmw+aHR0cDovL3d3dy5uY2Jp
Lm5sbS5uaWguZ292L3B1Ym1lZC8yMjcyNjQ4NDwvdXJsPjwvcmVsYXRlZC11cmxzPjwvdXJscz48
ZWxlY3Ryb25pYy1yZXNvdXJjZS1udW0+MTAuMTAxNi9qLmdpZS4yMDEyLjAzLjI1MDwvZWxlY3Ry
b25pYy1yZXNvdXJjZS1udW0+PC9yZWNvcmQ+PC9DaXRlPjwvRW5kTm90ZT4A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82" w:tooltip="Kirschniak, 2011 #413" w:history="1">
        <w:r w:rsidR="0036706B" w:rsidRPr="0093394A">
          <w:rPr>
            <w:rFonts w:ascii="Book Antiqua" w:hAnsi="Book Antiqua" w:cs="Times"/>
            <w:noProof/>
            <w:vertAlign w:val="superscript"/>
          </w:rPr>
          <w:t>82-85</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r w:rsidR="00746AE7" w:rsidRPr="0093394A">
        <w:rPr>
          <w:rFonts w:ascii="Book Antiqua" w:hAnsi="Book Antiqua" w:cs="Times"/>
        </w:rPr>
        <w:t xml:space="preserve">Addressing the </w:t>
      </w:r>
      <w:r w:rsidR="00380B49" w:rsidRPr="0093394A">
        <w:rPr>
          <w:rFonts w:ascii="Book Antiqua" w:hAnsi="Book Antiqua" w:cs="Times"/>
        </w:rPr>
        <w:t>factors</w:t>
      </w:r>
      <w:r w:rsidR="00746AE7" w:rsidRPr="0093394A">
        <w:rPr>
          <w:rFonts w:ascii="Book Antiqua" w:hAnsi="Book Antiqua" w:cs="Times"/>
        </w:rPr>
        <w:t xml:space="preserve"> described by the classic acronym FRIENDS (foreign bodies, radiation, infection/inflammation, epithelialization, neoplasm, distal </w:t>
      </w:r>
      <w:r w:rsidR="00746AE7" w:rsidRPr="0093394A">
        <w:rPr>
          <w:rFonts w:ascii="Book Antiqua" w:hAnsi="Book Antiqua" w:cs="Times"/>
        </w:rPr>
        <w:lastRenderedPageBreak/>
        <w:t>obstruction, and steroids) in the setting of fistula management is imperative to long-term success.</w:t>
      </w:r>
      <w:r w:rsidR="004D492C" w:rsidRPr="0093394A">
        <w:rPr>
          <w:rFonts w:ascii="Book Antiqua" w:hAnsi="Book Antiqua" w:cs="Times"/>
        </w:rPr>
        <w:t xml:space="preserve"> </w:t>
      </w:r>
      <w:r w:rsidR="00746AE7" w:rsidRPr="0093394A">
        <w:rPr>
          <w:rFonts w:ascii="Book Antiqua" w:hAnsi="Book Antiqua" w:cs="Times"/>
        </w:rPr>
        <w:t>It has been our experience that by addressing these issues on a case-by-case basis, we have achieved somewhat higher closure rates in patients with long-term fistulae.</w:t>
      </w:r>
      <w:r w:rsidR="004D492C" w:rsidRPr="0093394A">
        <w:rPr>
          <w:rFonts w:ascii="Book Antiqua" w:hAnsi="Book Antiqua" w:cs="Times"/>
        </w:rPr>
        <w:t xml:space="preserve"> </w:t>
      </w:r>
      <w:r w:rsidR="00860F72" w:rsidRPr="0093394A">
        <w:rPr>
          <w:rFonts w:ascii="Book Antiqua" w:hAnsi="Book Antiqua" w:cs="Times"/>
        </w:rPr>
        <w:t xml:space="preserve">Since 2012 we have </w:t>
      </w:r>
      <w:proofErr w:type="spellStart"/>
      <w:r w:rsidR="00860F72" w:rsidRPr="0093394A">
        <w:rPr>
          <w:rFonts w:ascii="Book Antiqua" w:hAnsi="Book Antiqua" w:cs="Times"/>
        </w:rPr>
        <w:t>endoscopically</w:t>
      </w:r>
      <w:proofErr w:type="spellEnd"/>
      <w:r w:rsidR="00860F72" w:rsidRPr="0093394A">
        <w:rPr>
          <w:rFonts w:ascii="Book Antiqua" w:hAnsi="Book Antiqua" w:cs="Times"/>
        </w:rPr>
        <w:t xml:space="preserve"> treated 14 patients with GI fistulae with the OTSC resulting in a 64% closure rate</w:t>
      </w:r>
      <w:r w:rsidR="00957787" w:rsidRPr="0093394A">
        <w:rPr>
          <w:rFonts w:ascii="Book Antiqua" w:hAnsi="Book Antiqua" w:cs="Times"/>
        </w:rPr>
        <w:fldChar w:fldCharType="begin"/>
      </w:r>
      <w:r w:rsidR="0036706B" w:rsidRPr="0093394A">
        <w:rPr>
          <w:rFonts w:ascii="Book Antiqua" w:hAnsi="Book Antiqua" w:cs="Times"/>
        </w:rPr>
        <w:instrText xml:space="preserve"> ADDIN EN.CITE &lt;EndNote&gt;&lt;Cite&gt;&lt;Author&gt;Winder J. S.&lt;/Author&gt;&lt;Year&gt;2015&lt;/Year&gt;&lt;RecNum&gt;444&lt;/RecNum&gt;&lt;DisplayText&gt;&lt;style face="superscript"&gt;[44]&lt;/style&gt;&lt;/DisplayText&gt;&lt;record&gt;&lt;rec-number&gt;444&lt;/rec-number&gt;&lt;foreign-keys&gt;&lt;key app="EN" db-id="tvextfxdyxvrehevffz5229bapfrr0x2dv0r"&gt;444&lt;/key&gt;&lt;/foreign-keys&gt;&lt;ref-type name="Conference Paper"&gt;47&lt;/ref-type&gt;&lt;contributors&gt;&lt;authors&gt;&lt;author&gt;Winder J. S., Kulaylat A. N., Schubart J., Hal H. M., Pauli E. M.&lt;/author&gt;&lt;/authors&gt;&lt;/contributors&gt;&lt;titles&gt;&lt;title&gt;Management of gastrointestinal defects using the over the scope clip (OTSC): a retrospective review of one institution&amp;apos;s experience.&lt;/title&gt;&lt;secondary-title&gt;SAGES Annual Surgical Meeting&lt;/secondary-title&gt;&lt;/titles&gt;&lt;dates&gt;&lt;year&gt;2015&lt;/year&gt;&lt;pub-dates&gt;&lt;date&gt;April 15, 2015&lt;/date&gt;&lt;/pub-dates&gt;&lt;/dates&gt;&lt;pub-location&gt;Nashville, TN&lt;/pub-location&gt;&lt;publisher&gt;Surgical Endoscopy&lt;/publisher&gt;&lt;urls&gt;&lt;/urls&gt;&lt;/record&gt;&lt;/Cite&gt;&lt;/EndNote&gt;</w:instrText>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44" w:tooltip="Winder J. S., 2015 #444" w:history="1">
        <w:r w:rsidR="0036706B" w:rsidRPr="0093394A">
          <w:rPr>
            <w:rFonts w:ascii="Book Antiqua" w:hAnsi="Book Antiqua" w:cs="Times"/>
            <w:noProof/>
            <w:vertAlign w:val="superscript"/>
          </w:rPr>
          <w:t>44</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00B173FD" w:rsidRPr="0093394A">
        <w:rPr>
          <w:rFonts w:ascii="Book Antiqua" w:hAnsi="Book Antiqua" w:cs="Times"/>
        </w:rPr>
        <w:t>.</w:t>
      </w:r>
    </w:p>
    <w:p w14:paraId="4D4C9E3E" w14:textId="77777777" w:rsidR="00E53588" w:rsidRPr="0093394A" w:rsidRDefault="00746AE7"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Times"/>
        </w:rPr>
        <w:t xml:space="preserve">Foreign bodies at the </w:t>
      </w:r>
      <w:proofErr w:type="spellStart"/>
      <w:r w:rsidRPr="0093394A">
        <w:rPr>
          <w:rFonts w:ascii="Book Antiqua" w:hAnsi="Book Antiqua" w:cs="Times"/>
        </w:rPr>
        <w:t>endoluminal</w:t>
      </w:r>
      <w:proofErr w:type="spellEnd"/>
      <w:r w:rsidRPr="0093394A">
        <w:rPr>
          <w:rFonts w:ascii="Book Antiqua" w:hAnsi="Book Antiqua" w:cs="Times"/>
        </w:rPr>
        <w:t xml:space="preserve"> opening of any fistula will contribute to its persistence by the foreign body reaction that they perpetuate.</w:t>
      </w:r>
      <w:r w:rsidR="004D492C" w:rsidRPr="0093394A">
        <w:rPr>
          <w:rFonts w:ascii="Book Antiqua" w:hAnsi="Book Antiqua" w:cs="Times"/>
        </w:rPr>
        <w:t xml:space="preserve"> </w:t>
      </w:r>
      <w:r w:rsidRPr="0093394A">
        <w:rPr>
          <w:rFonts w:ascii="Book Antiqua" w:hAnsi="Book Antiqua" w:cs="Times"/>
        </w:rPr>
        <w:t>We routinely remove any su</w:t>
      </w:r>
      <w:r w:rsidR="005C7495" w:rsidRPr="0093394A">
        <w:rPr>
          <w:rFonts w:ascii="Book Antiqua" w:hAnsi="Book Antiqua" w:cs="Times"/>
        </w:rPr>
        <w:t>ture, indigestible food matter, or other foreign bodie</w:t>
      </w:r>
      <w:r w:rsidR="00F31D89" w:rsidRPr="0093394A">
        <w:rPr>
          <w:rFonts w:ascii="Book Antiqua" w:hAnsi="Book Antiqua" w:cs="Times"/>
        </w:rPr>
        <w:t xml:space="preserve">s present within </w:t>
      </w:r>
      <w:r w:rsidR="005C7495" w:rsidRPr="0093394A">
        <w:rPr>
          <w:rFonts w:ascii="Book Antiqua" w:hAnsi="Book Antiqua" w:cs="Times"/>
        </w:rPr>
        <w:t>fistulous</w:t>
      </w:r>
      <w:r w:rsidRPr="0093394A">
        <w:rPr>
          <w:rFonts w:ascii="Book Antiqua" w:hAnsi="Book Antiqua" w:cs="Times"/>
        </w:rPr>
        <w:t xml:space="preserve"> tract</w:t>
      </w:r>
      <w:r w:rsidR="00A6299F" w:rsidRPr="0093394A">
        <w:rPr>
          <w:rFonts w:ascii="Book Antiqua" w:hAnsi="Book Antiqua" w:cs="Times"/>
        </w:rPr>
        <w:t xml:space="preserve"> (</w:t>
      </w:r>
      <w:r w:rsidR="004D492C" w:rsidRPr="0093394A">
        <w:rPr>
          <w:rFonts w:ascii="Book Antiqua" w:hAnsi="Book Antiqua" w:cs="Times"/>
        </w:rPr>
        <w:t>Figure</w:t>
      </w:r>
      <w:r w:rsidR="00A6299F" w:rsidRPr="0093394A">
        <w:rPr>
          <w:rFonts w:ascii="Book Antiqua" w:hAnsi="Book Antiqua" w:cs="Times"/>
        </w:rPr>
        <w:t xml:space="preserve"> </w:t>
      </w:r>
      <w:r w:rsidR="00E6332C" w:rsidRPr="0093394A">
        <w:rPr>
          <w:rFonts w:ascii="Book Antiqua" w:hAnsi="Book Antiqua" w:cs="Times"/>
        </w:rPr>
        <w:t>8</w:t>
      </w:r>
      <w:r w:rsidR="00E53588" w:rsidRPr="0093394A">
        <w:rPr>
          <w:rFonts w:ascii="Book Antiqua" w:eastAsia="宋体" w:hAnsi="Book Antiqua" w:cs="Times"/>
          <w:lang w:eastAsia="zh-CN"/>
        </w:rPr>
        <w:t xml:space="preserve"> and</w:t>
      </w:r>
      <w:r w:rsidR="00A92A4E" w:rsidRPr="0093394A">
        <w:rPr>
          <w:rFonts w:ascii="Book Antiqua" w:hAnsi="Book Antiqua" w:cs="Times"/>
        </w:rPr>
        <w:t xml:space="preserve"> 9</w:t>
      </w:r>
      <w:r w:rsidR="00A6299F" w:rsidRPr="0093394A">
        <w:rPr>
          <w:rFonts w:ascii="Book Antiqua" w:hAnsi="Book Antiqua" w:cs="Times"/>
        </w:rPr>
        <w:t>)</w:t>
      </w:r>
      <w:r w:rsidRPr="0093394A">
        <w:rPr>
          <w:rFonts w:ascii="Book Antiqua" w:hAnsi="Book Antiqua" w:cs="Times"/>
        </w:rPr>
        <w:t>. Furthermore, once external drains have effectively treated the fluid collection for which they were placed, they should be removed in conjunction with the endoscopic treatment of the fistulous opening.</w:t>
      </w:r>
      <w:r w:rsidR="004D492C" w:rsidRPr="0093394A">
        <w:rPr>
          <w:rFonts w:ascii="Book Antiqua" w:hAnsi="Book Antiqua" w:cs="Times"/>
        </w:rPr>
        <w:t xml:space="preserve"> </w:t>
      </w:r>
    </w:p>
    <w:p w14:paraId="08EA4E63" w14:textId="77777777" w:rsidR="00E53588" w:rsidRPr="0093394A" w:rsidRDefault="005247AC"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Times"/>
        </w:rPr>
        <w:t>Infection must</w:t>
      </w:r>
      <w:r w:rsidR="005C7495" w:rsidRPr="0093394A">
        <w:rPr>
          <w:rFonts w:ascii="Book Antiqua" w:hAnsi="Book Antiqua" w:cs="Times"/>
        </w:rPr>
        <w:t xml:space="preserve"> be treated with adequate source control in the form of external drainage for infected fluid collections and organism-specific antibiotic coverage.</w:t>
      </w:r>
      <w:r w:rsidR="004D492C" w:rsidRPr="0093394A">
        <w:rPr>
          <w:rFonts w:ascii="Book Antiqua" w:hAnsi="Book Antiqua" w:cs="Times"/>
        </w:rPr>
        <w:t xml:space="preserve"> </w:t>
      </w:r>
      <w:r w:rsidR="005C7495" w:rsidRPr="0093394A">
        <w:rPr>
          <w:rFonts w:ascii="Book Antiqua" w:hAnsi="Book Antiqua" w:cs="Times"/>
        </w:rPr>
        <w:t>If the patient displays hemodynamic instability</w:t>
      </w:r>
      <w:r w:rsidR="0069609B" w:rsidRPr="0093394A">
        <w:rPr>
          <w:rFonts w:ascii="Book Antiqua" w:hAnsi="Book Antiqua" w:cs="Times"/>
        </w:rPr>
        <w:t xml:space="preserve"> or sepsis</w:t>
      </w:r>
      <w:r w:rsidR="005C7495" w:rsidRPr="0093394A">
        <w:rPr>
          <w:rFonts w:ascii="Book Antiqua" w:hAnsi="Book Antiqua" w:cs="Times"/>
        </w:rPr>
        <w:t xml:space="preserve"> due to uncontrolled infection, surgical intervention may be warranted as endoscopic management is typically reserved for the more stable patient.</w:t>
      </w:r>
      <w:r w:rsidR="004D492C" w:rsidRPr="0093394A">
        <w:rPr>
          <w:rFonts w:ascii="Book Antiqua" w:hAnsi="Book Antiqua" w:cs="Times"/>
        </w:rPr>
        <w:t xml:space="preserve"> </w:t>
      </w:r>
    </w:p>
    <w:p w14:paraId="71FFCC62" w14:textId="77777777" w:rsidR="00E53588" w:rsidRPr="0093394A" w:rsidRDefault="005C7495"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Times"/>
        </w:rPr>
        <w:t>Inflammation at the site of the fistulous opening is a commonly sited factor for failed closure.</w:t>
      </w:r>
      <w:r w:rsidR="004D492C" w:rsidRPr="0093394A">
        <w:rPr>
          <w:rFonts w:ascii="Book Antiqua" w:hAnsi="Book Antiqua" w:cs="Times"/>
        </w:rPr>
        <w:t xml:space="preserve"> </w:t>
      </w:r>
      <w:r w:rsidRPr="0093394A">
        <w:rPr>
          <w:rFonts w:ascii="Book Antiqua" w:hAnsi="Book Antiqua" w:cs="Times"/>
        </w:rPr>
        <w:t>It is felt that closure rates are lower due to the difficulty in achieving adequate tissue apposition due to the fibrotic and inflamed edges that are present at the fistula opening</w:t>
      </w:r>
      <w:r w:rsidR="00957787" w:rsidRPr="0093394A">
        <w:rPr>
          <w:rFonts w:ascii="Book Antiqua" w:hAnsi="Book Antiqua" w:cs="Times"/>
        </w:rPr>
        <w:fldChar w:fldCharType="begin">
          <w:fldData xml:space="preserve">PEVuZE5vdGU+PENpdGU+PEF1dGhvcj52b24gUmVudGVsbjwvQXV0aG9yPjxZZWFyPjIwMTA8L1ll
YXI+PFJlY051bT40MTc8L1JlY051bT48RGlzcGxheVRleHQ+PHN0eWxlIGZhY2U9InN1cGVyc2Ny
aXB0Ij5bODZdPC9zdHlsZT48L0Rpc3BsYXlUZXh0PjxyZWNvcmQ+PHJlYy1udW1iZXI+NDE3PC9y
ZWMtbnVtYmVyPjxmb3JlaWduLWtleXM+PGtleSBhcHA9IkVOIiBkYi1pZD0idHZleHRmeGR5eHZy
ZWhldmZmejUyMjliYXBmcnIweDJkdjByIj40MTc8L2tleT48L2ZvcmVpZ24ta2V5cz48cmVmLXR5
cGUgbmFtZT0iSm91cm5hbCBBcnRpY2xlIj4xNzwvcmVmLXR5cGU+PGNvbnRyaWJ1dG9ycz48YXV0
aG9ycz48YXV0aG9yPnZvbiBSZW50ZWxuLCBELjwvYXV0aG9yPjxhdXRob3I+RGVuemVyLCBVLiBX
LjwvYXV0aG9yPjxhdXRob3I+U2NoYWNoc2NoYWwsIEcuPC9hdXRob3I+PGF1dGhvcj5BbmRlcnMs
IE0uPC9hdXRob3I+PGF1dGhvcj5Hcm90aCwgUy48L2F1dGhvcj48YXV0aG9yPlJvc2NoLCBULjwv
YXV0aG9yPjwvYXV0aG9ycz48L2NvbnRyaWJ1dG9ycz48YXV0aC1hZGRyZXNzPkRlcGFydG1lbnQg
b2YgSW50ZXJkaXNjaXBsaW5hcnkgRW5kb3Njb3B5LCBVbml2ZXJzaXR5IEhvc3BpdGFsIEhhbWJ1
cmctRXBwZW5kb3JmLCBIYW1idXJnLCBHZXJtYW55LjwvYXV0aC1hZGRyZXNzPjx0aXRsZXM+PHRp
dGxlPkVuZG9zY29waWMgY2xvc3VyZSBvZiBHSSBmaXN0dWxhZSBieSB1c2luZyBhbiBvdmVyLXRo
ZS1zY29wZSBjbGlw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yODktOTY8L3BhZ2Vz
Pjx2b2x1bWU+NzI8L3ZvbHVtZT48bnVtYmVyPjY8L251bWJlcj48a2V5d29yZHM+PGtleXdvcmQ+
QWR1bHQ8L2tleXdvcmQ+PGtleXdvcmQ+QWdlZDwva2V5d29yZD48a2V5d29yZD5DdXRhbmVvdXMg
RmlzdHVsYS90aGVyYXB5PC9rZXl3b3JkPjxrZXl3b3JkPkRldmljZSBSZW1vdmFsPC9rZXl3b3Jk
PjxrZXl3b3JkPkVxdWlwbWVudCBGYWlsdXJlIEFuYWx5c2lzPC9rZXl3b3JkPjxrZXl3b3JkPkVz
b3BoYWdlYWwgRmlzdHVsYS90aGVyYXB5PC9rZXl3b3JkPjxrZXl3b3JkPkZlYXNpYmlsaXR5IFN0
dWRpZXM8L2tleXdvcmQ+PGtleXdvcmQ+RmVtYWxlPC9rZXl3b3JkPjxrZXl3b3JkPkZpc3R1bGEv
KnRoZXJhcHk8L2tleXdvcmQ+PGtleXdvcmQ+Rm9sbG93LVVwIFN0dWRpZXM8L2tleXdvcmQ+PGtl
eXdvcmQ+R2FzdHJpYyBGaXN0dWxhLyp0aGVyYXB5PC9rZXl3b3JkPjxrZXl3b3JkPkdhc3Ryb2lu
dGVzdGluYWwgRGlzZWFzZXMvKnRoZXJhcHk8L2tleXdvcmQ+PGtleXdvcmQ+Kkdhc3Ryb3Njb3B5
PC9rZXl3b3JkPjxrZXl3b3JkPkh1bWFuczwva2V5d29yZD48a2V5d29yZD5JbnRlc3RpbmFsIEZp
c3R1bGEvdGhlcmFweTwva2V5d29yZD48a2V5d29yZD5KZWp1bmFsIERpc2Vhc2VzL3RoZXJhcHk8
L2tleXdvcmQ+PGtleXdvcmQ+THVuZyBEaXNlYXNlcy90aGVyYXB5PC9rZXl3b3JkPjxrZXl3b3Jk
Pk1hbGU8L2tleXdvcmQ+PGtleXdvcmQ+TWlkZGxlIEFnZWQ8L2tleXdvcmQ+PGtleXdvcmQ+KlN1
cmdpY2FsIEluc3RydW1lbnRzPC9rZXl3b3JkPjxrZXl3b3JkPlRyZWF0bWVudCBGYWlsdXJlPC9r
ZXl3b3JkPjwva2V5d29yZHM+PGRhdGVzPjx5ZWFyPjIwMTA8L3llYXI+PHB1Yi1kYXRlcz48ZGF0
ZT5EZWM8L2RhdGU+PC9wdWItZGF0ZXM+PC9kYXRlcz48aXNibj4xMDk3LTY3NzkgKEVsZWN0cm9u
aWMpJiN4RDswMDE2LTUxMDcgKExpbmtpbmcpPC9pc2JuPjxhY2Nlc3Npb24tbnVtPjIwOTUxOTg5
PC9hY2Nlc3Npb24tbnVtPjx1cmxzPjxyZWxhdGVkLXVybHM+PHVybD5odHRwOi8vd3d3Lm5jYmku
bmxtLm5paC5nb3YvcHVibWVkLzIwOTUxOTg5PC91cmw+PC9yZWxhdGVkLXVybHM+PC91cmxzPjxl
bGVjdHJvbmljLXJlc291cmNlLW51bT4xMC4xMDE2L2ouZ2llLjIwMTAuMDcuMDMzPC9lbGVjdHJv
bmljLXJlc291cmNlLW51bT48L3JlY29yZD48L0NpdGU+PC9FbmROb3RlPgB=
</w:fldData>
        </w:fldChar>
      </w:r>
      <w:r w:rsidR="0036706B" w:rsidRPr="0093394A">
        <w:rPr>
          <w:rFonts w:ascii="Book Antiqua" w:hAnsi="Book Antiqua" w:cs="Times"/>
        </w:rPr>
        <w:instrText xml:space="preserve"> ADDIN EN.CITE </w:instrText>
      </w:r>
      <w:r w:rsidR="0036706B" w:rsidRPr="0093394A">
        <w:rPr>
          <w:rFonts w:ascii="Book Antiqua" w:hAnsi="Book Antiqua" w:cs="Times"/>
        </w:rPr>
        <w:fldChar w:fldCharType="begin">
          <w:fldData xml:space="preserve">PEVuZE5vdGU+PENpdGU+PEF1dGhvcj52b24gUmVudGVsbjwvQXV0aG9yPjxZZWFyPjIwMTA8L1ll
YXI+PFJlY051bT40MTc8L1JlY051bT48RGlzcGxheVRleHQ+PHN0eWxlIGZhY2U9InN1cGVyc2Ny
aXB0Ij5bODZdPC9zdHlsZT48L0Rpc3BsYXlUZXh0PjxyZWNvcmQ+PHJlYy1udW1iZXI+NDE3PC9y
ZWMtbnVtYmVyPjxmb3JlaWduLWtleXM+PGtleSBhcHA9IkVOIiBkYi1pZD0idHZleHRmeGR5eHZy
ZWhldmZmejUyMjliYXBmcnIweDJkdjByIj40MTc8L2tleT48L2ZvcmVpZ24ta2V5cz48cmVmLXR5
cGUgbmFtZT0iSm91cm5hbCBBcnRpY2xlIj4xNzwvcmVmLXR5cGU+PGNvbnRyaWJ1dG9ycz48YXV0
aG9ycz48YXV0aG9yPnZvbiBSZW50ZWxuLCBELjwvYXV0aG9yPjxhdXRob3I+RGVuemVyLCBVLiBX
LjwvYXV0aG9yPjxhdXRob3I+U2NoYWNoc2NoYWwsIEcuPC9hdXRob3I+PGF1dGhvcj5BbmRlcnMs
IE0uPC9hdXRob3I+PGF1dGhvcj5Hcm90aCwgUy48L2F1dGhvcj48YXV0aG9yPlJvc2NoLCBULjwv
YXV0aG9yPjwvYXV0aG9ycz48L2NvbnRyaWJ1dG9ycz48YXV0aC1hZGRyZXNzPkRlcGFydG1lbnQg
b2YgSW50ZXJkaXNjaXBsaW5hcnkgRW5kb3Njb3B5LCBVbml2ZXJzaXR5IEhvc3BpdGFsIEhhbWJ1
cmctRXBwZW5kb3JmLCBIYW1idXJnLCBHZXJtYW55LjwvYXV0aC1hZGRyZXNzPjx0aXRsZXM+PHRp
dGxlPkVuZG9zY29waWMgY2xvc3VyZSBvZiBHSSBmaXN0dWxhZSBieSB1c2luZyBhbiBvdmVyLXRo
ZS1zY29wZSBjbGlwICh3aXRoIHZpZGVvcyk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EyODktOTY8L3BhZ2Vz
Pjx2b2x1bWU+NzI8L3ZvbHVtZT48bnVtYmVyPjY8L251bWJlcj48a2V5d29yZHM+PGtleXdvcmQ+
QWR1bHQ8L2tleXdvcmQ+PGtleXdvcmQ+QWdlZDwva2V5d29yZD48a2V5d29yZD5DdXRhbmVvdXMg
RmlzdHVsYS90aGVyYXB5PC9rZXl3b3JkPjxrZXl3b3JkPkRldmljZSBSZW1vdmFsPC9rZXl3b3Jk
PjxrZXl3b3JkPkVxdWlwbWVudCBGYWlsdXJlIEFuYWx5c2lzPC9rZXl3b3JkPjxrZXl3b3JkPkVz
b3BoYWdlYWwgRmlzdHVsYS90aGVyYXB5PC9rZXl3b3JkPjxrZXl3b3JkPkZlYXNpYmlsaXR5IFN0
dWRpZXM8L2tleXdvcmQ+PGtleXdvcmQ+RmVtYWxlPC9rZXl3b3JkPjxrZXl3b3JkPkZpc3R1bGEv
KnRoZXJhcHk8L2tleXdvcmQ+PGtleXdvcmQ+Rm9sbG93LVVwIFN0dWRpZXM8L2tleXdvcmQ+PGtl
eXdvcmQ+R2FzdHJpYyBGaXN0dWxhLyp0aGVyYXB5PC9rZXl3b3JkPjxrZXl3b3JkPkdhc3Ryb2lu
dGVzdGluYWwgRGlzZWFzZXMvKnRoZXJhcHk8L2tleXdvcmQ+PGtleXdvcmQ+Kkdhc3Ryb3Njb3B5
PC9rZXl3b3JkPjxrZXl3b3JkPkh1bWFuczwva2V5d29yZD48a2V5d29yZD5JbnRlc3RpbmFsIEZp
c3R1bGEvdGhlcmFweTwva2V5d29yZD48a2V5d29yZD5KZWp1bmFsIERpc2Vhc2VzL3RoZXJhcHk8
L2tleXdvcmQ+PGtleXdvcmQ+THVuZyBEaXNlYXNlcy90aGVyYXB5PC9rZXl3b3JkPjxrZXl3b3Jk
Pk1hbGU8L2tleXdvcmQ+PGtleXdvcmQ+TWlkZGxlIEFnZWQ8L2tleXdvcmQ+PGtleXdvcmQ+KlN1
cmdpY2FsIEluc3RydW1lbnRzPC9rZXl3b3JkPjxrZXl3b3JkPlRyZWF0bWVudCBGYWlsdXJlPC9r
ZXl3b3JkPjwva2V5d29yZHM+PGRhdGVzPjx5ZWFyPjIwMTA8L3llYXI+PHB1Yi1kYXRlcz48ZGF0
ZT5EZWM8L2RhdGU+PC9wdWItZGF0ZXM+PC9kYXRlcz48aXNibj4xMDk3LTY3NzkgKEVsZWN0cm9u
aWMpJiN4RDswMDE2LTUxMDcgKExpbmtpbmcpPC9pc2JuPjxhY2Nlc3Npb24tbnVtPjIwOTUxOTg5
PC9hY2Nlc3Npb24tbnVtPjx1cmxzPjxyZWxhdGVkLXVybHM+PHVybD5odHRwOi8vd3d3Lm5jYmku
bmxtLm5paC5nb3YvcHVibWVkLzIwOTUxOTg5PC91cmw+PC9yZWxhdGVkLXVybHM+PC91cmxzPjxl
bGVjdHJvbmljLXJlc291cmNlLW51bT4xMC4xMDE2L2ouZ2llLjIwMTAuMDcuMDMzPC9lbGVjdHJv
bmljLXJlc291cmNlLW51bT48L3JlY29yZD48L0NpdGU+PC9FbmROb3RlPgB=
</w:fldData>
        </w:fldChar>
      </w:r>
      <w:r w:rsidR="0036706B" w:rsidRPr="0093394A">
        <w:rPr>
          <w:rFonts w:ascii="Book Antiqua" w:hAnsi="Book Antiqua" w:cs="Times"/>
        </w:rPr>
        <w:instrText xml:space="preserve"> ADDIN EN.CITE.DATA </w:instrText>
      </w:r>
      <w:r w:rsidR="0036706B" w:rsidRPr="0093394A">
        <w:rPr>
          <w:rFonts w:ascii="Book Antiqua" w:hAnsi="Book Antiqua" w:cs="Times"/>
        </w:rPr>
      </w:r>
      <w:r w:rsidR="0036706B" w:rsidRPr="0093394A">
        <w:rPr>
          <w:rFonts w:ascii="Book Antiqua" w:hAnsi="Book Antiqua" w:cs="Times"/>
        </w:rPr>
        <w:fldChar w:fldCharType="end"/>
      </w:r>
      <w:r w:rsidR="00957787" w:rsidRPr="0093394A">
        <w:rPr>
          <w:rFonts w:ascii="Book Antiqua" w:hAnsi="Book Antiqua" w:cs="Times"/>
        </w:rPr>
      </w:r>
      <w:r w:rsidR="00957787" w:rsidRPr="0093394A">
        <w:rPr>
          <w:rFonts w:ascii="Book Antiqua" w:hAnsi="Book Antiqua" w:cs="Times"/>
        </w:rPr>
        <w:fldChar w:fldCharType="separate"/>
      </w:r>
      <w:r w:rsidR="0036706B" w:rsidRPr="0093394A">
        <w:rPr>
          <w:rFonts w:ascii="Book Antiqua" w:hAnsi="Book Antiqua" w:cs="Times"/>
          <w:noProof/>
          <w:vertAlign w:val="superscript"/>
        </w:rPr>
        <w:t>[</w:t>
      </w:r>
      <w:hyperlink w:anchor="_ENREF_86" w:tooltip="von Renteln, 2010 #417" w:history="1">
        <w:r w:rsidR="0036706B" w:rsidRPr="0093394A">
          <w:rPr>
            <w:rFonts w:ascii="Book Antiqua" w:hAnsi="Book Antiqua" w:cs="Times"/>
            <w:noProof/>
            <w:vertAlign w:val="superscript"/>
          </w:rPr>
          <w:t>86</w:t>
        </w:r>
      </w:hyperlink>
      <w:r w:rsidR="0036706B" w:rsidRPr="0093394A">
        <w:rPr>
          <w:rFonts w:ascii="Book Antiqua" w:hAnsi="Book Antiqua" w:cs="Times"/>
          <w:noProof/>
          <w:vertAlign w:val="superscript"/>
        </w:rPr>
        <w:t>]</w:t>
      </w:r>
      <w:r w:rsidR="00957787" w:rsidRPr="0093394A">
        <w:rPr>
          <w:rFonts w:ascii="Book Antiqua" w:hAnsi="Book Antiqua" w:cs="Times"/>
        </w:rPr>
        <w:fldChar w:fldCharType="end"/>
      </w:r>
      <w:r w:rsidRPr="0093394A">
        <w:rPr>
          <w:rFonts w:ascii="Book Antiqua" w:hAnsi="Book Antiqua" w:cs="Times"/>
        </w:rPr>
        <w:t>.</w:t>
      </w:r>
      <w:r w:rsidR="004D492C" w:rsidRPr="0093394A">
        <w:rPr>
          <w:rFonts w:ascii="Book Antiqua" w:hAnsi="Book Antiqua" w:cs="Times"/>
        </w:rPr>
        <w:t xml:space="preserve"> </w:t>
      </w:r>
      <w:r w:rsidR="0069609B" w:rsidRPr="0093394A">
        <w:rPr>
          <w:rFonts w:ascii="Book Antiqua" w:hAnsi="Book Antiqua" w:cs="Garamond"/>
        </w:rPr>
        <w:t>Cauterization of the margins of chronic fistulae has been advocated to facilitate subsequent closure with the OTSC</w:t>
      </w:r>
      <w:r w:rsidR="00957787" w:rsidRPr="0093394A">
        <w:rPr>
          <w:rFonts w:ascii="Book Antiqua" w:hAnsi="Book Antiqua" w:cs="Garamond"/>
        </w:rPr>
        <w:fldChar w:fldCharType="begin"/>
      </w:r>
      <w:r w:rsidR="0036706B" w:rsidRPr="0093394A">
        <w:rPr>
          <w:rFonts w:ascii="Book Antiqua" w:hAnsi="Book Antiqua" w:cs="Garamond"/>
        </w:rPr>
        <w:instrText xml:space="preserve"> ADDIN EN.CITE &lt;EndNote&gt;&lt;Cite&gt;&lt;Author&gt;Iacopini&lt;/Author&gt;&lt;Year&gt;2010&lt;/Year&gt;&lt;RecNum&gt;418&lt;/RecNum&gt;&lt;DisplayText&gt;&lt;style face="superscript"&gt;[87]&lt;/style&gt;&lt;/DisplayText&gt;&lt;record&gt;&lt;rec-number&gt;418&lt;/rec-number&gt;&lt;foreign-keys&gt;&lt;key app="EN" db-id="tvextfxdyxvrehevffz5229bapfrr0x2dv0r"&gt;418&lt;/key&gt;&lt;/foreign-keys&gt;&lt;ref-type name="Journal Article"&gt;17&lt;/ref-type&gt;&lt;contributors&gt;&lt;authors&gt;&lt;author&gt;Iacopini, F.&lt;/author&gt;&lt;author&gt;Di Lorenzo, N.&lt;/author&gt;&lt;author&gt;Altorio, F.&lt;/author&gt;&lt;author&gt;Schurr, M. O.&lt;/author&gt;&lt;author&gt;Scozzarro, A.&lt;/author&gt;&lt;/authors&gt;&lt;/contributors&gt;&lt;auth-address&gt;Gastroenterology and Endoscopy Unit, Ospedale San Giuseppe, Via dell&amp;apos;Olivella, Albano Laziale, Rome 00041, Italy.&lt;/auth-address&gt;&lt;titles&gt;&lt;title&gt;Over-the-scope clip closure of two chronic fistulas after gastric band penetration&lt;/title&gt;&lt;secondary-title&gt;World J Gastroenterol&lt;/secondary-title&gt;&lt;alt-title&gt;World journal of gastroenterology : WJG&lt;/alt-title&gt;&lt;/titles&gt;&lt;periodical&gt;&lt;full-title&gt;World J Gastroenterol&lt;/full-title&gt;&lt;abbr-1&gt;World journal of gastroenterology : WJG&lt;/abbr-1&gt;&lt;/periodical&gt;&lt;alt-periodical&gt;&lt;full-title&gt;World J Gastroenterol&lt;/full-title&gt;&lt;abbr-1&gt;World journal of gastroenterology : WJG&lt;/abbr-1&gt;&lt;/alt-periodical&gt;&lt;pages&gt;1665-9&lt;/pages&gt;&lt;volume&gt;16&lt;/volume&gt;&lt;number&gt;13&lt;/number&gt;&lt;keywords&gt;&lt;keyword&gt;Device Removal&lt;/keyword&gt;&lt;keyword&gt;Endoscopy, Digestive System&lt;/keyword&gt;&lt;keyword&gt;Female&lt;/keyword&gt;&lt;keyword&gt;Fistula/*surgery&lt;/keyword&gt;&lt;keyword&gt;Gastroplasty/*adverse effects/methods&lt;/keyword&gt;&lt;keyword&gt;Humans&lt;/keyword&gt;&lt;keyword&gt;Intestinal Perforation/surgery&lt;/keyword&gt;&lt;keyword&gt;Laparoscopy/adverse effects/methods&lt;/keyword&gt;&lt;keyword&gt;Middle Aged&lt;/keyword&gt;&lt;keyword&gt;Stomach/*surgery&lt;/keyword&gt;&lt;keyword&gt;*Surgical Instruments&lt;/keyword&gt;&lt;keyword&gt;Treatment Outcome&lt;/keyword&gt;&lt;/keywords&gt;&lt;dates&gt;&lt;year&gt;2010&lt;/year&gt;&lt;pub-dates&gt;&lt;date&gt;Apr 7&lt;/date&gt;&lt;/pub-dates&gt;&lt;/dates&gt;&lt;isbn&gt;2219-2840 (Electronic)&amp;#xD;1007-9327 (Linking)&lt;/isbn&gt;&lt;accession-num&gt;20355247&lt;/accession-num&gt;&lt;urls&gt;&lt;related-urls&gt;&lt;url&gt;http://www.ncbi.nlm.nih.gov/pubmed/20355247&lt;/url&gt;&lt;/related-urls&gt;&lt;/urls&gt;&lt;custom2&gt;2848377&lt;/custom2&gt;&lt;/record&gt;&lt;/Cite&gt;&lt;/EndNote&gt;</w:instrText>
      </w:r>
      <w:r w:rsidR="00957787" w:rsidRPr="0093394A">
        <w:rPr>
          <w:rFonts w:ascii="Book Antiqua" w:hAnsi="Book Antiqua" w:cs="Garamond"/>
        </w:rPr>
        <w:fldChar w:fldCharType="separate"/>
      </w:r>
      <w:r w:rsidR="0036706B" w:rsidRPr="0093394A">
        <w:rPr>
          <w:rFonts w:ascii="Book Antiqua" w:hAnsi="Book Antiqua" w:cs="Garamond"/>
          <w:noProof/>
          <w:vertAlign w:val="superscript"/>
        </w:rPr>
        <w:t>[</w:t>
      </w:r>
      <w:hyperlink w:anchor="_ENREF_87" w:tooltip="Iacopini, 2010 #418" w:history="1">
        <w:r w:rsidR="0036706B" w:rsidRPr="0093394A">
          <w:rPr>
            <w:rFonts w:ascii="Book Antiqua" w:hAnsi="Book Antiqua" w:cs="Garamond"/>
            <w:noProof/>
            <w:vertAlign w:val="superscript"/>
          </w:rPr>
          <w:t>87</w:t>
        </w:r>
      </w:hyperlink>
      <w:r w:rsidR="0036706B" w:rsidRPr="0093394A">
        <w:rPr>
          <w:rFonts w:ascii="Book Antiqua" w:hAnsi="Book Antiqua" w:cs="Garamond"/>
          <w:noProof/>
          <w:vertAlign w:val="superscript"/>
        </w:rPr>
        <w:t>]</w:t>
      </w:r>
      <w:r w:rsidR="00957787" w:rsidRPr="0093394A">
        <w:rPr>
          <w:rFonts w:ascii="Book Antiqua" w:hAnsi="Book Antiqua" w:cs="Garamond"/>
        </w:rPr>
        <w:fldChar w:fldCharType="end"/>
      </w:r>
      <w:r w:rsidR="0069609B" w:rsidRPr="0093394A">
        <w:rPr>
          <w:rFonts w:ascii="Book Antiqua" w:hAnsi="Book Antiqua" w:cs="Garamond"/>
        </w:rPr>
        <w:t>.</w:t>
      </w:r>
      <w:r w:rsidR="004D492C" w:rsidRPr="0093394A">
        <w:rPr>
          <w:rFonts w:ascii="Book Antiqua" w:hAnsi="Book Antiqua" w:cs="Garamond"/>
        </w:rPr>
        <w:t xml:space="preserve"> </w:t>
      </w:r>
      <w:r w:rsidR="0069609B" w:rsidRPr="0093394A">
        <w:rPr>
          <w:rFonts w:ascii="Book Antiqua" w:hAnsi="Book Antiqua" w:cs="Garamond"/>
        </w:rPr>
        <w:t>We routinely ablate the margins prior to clip placement in all chronic fistulae.</w:t>
      </w:r>
      <w:r w:rsidR="004D492C" w:rsidRPr="0093394A">
        <w:rPr>
          <w:rFonts w:ascii="Book Antiqua" w:hAnsi="Book Antiqua" w:cs="Garamond"/>
        </w:rPr>
        <w:t xml:space="preserve"> </w:t>
      </w:r>
    </w:p>
    <w:p w14:paraId="604680A5" w14:textId="77777777" w:rsidR="00E53588" w:rsidRPr="0093394A" w:rsidRDefault="00AF4715"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Garamond"/>
        </w:rPr>
        <w:t>Epithelialization of the fistula tract can be addressed by both mechanical and ablative techniques.</w:t>
      </w:r>
      <w:r w:rsidR="004D492C" w:rsidRPr="0093394A">
        <w:rPr>
          <w:rFonts w:ascii="Book Antiqua" w:hAnsi="Book Antiqua" w:cs="Garamond"/>
        </w:rPr>
        <w:t xml:space="preserve"> </w:t>
      </w:r>
      <w:r w:rsidRPr="0093394A">
        <w:rPr>
          <w:rFonts w:ascii="Book Antiqua" w:hAnsi="Book Antiqua" w:cs="Garamond"/>
        </w:rPr>
        <w:t>We frequently use argon plasma</w:t>
      </w:r>
      <w:r w:rsidR="00F31D89" w:rsidRPr="0093394A">
        <w:rPr>
          <w:rFonts w:ascii="Book Antiqua" w:hAnsi="Book Antiqua" w:cs="Garamond"/>
        </w:rPr>
        <w:t xml:space="preserve"> coagulation</w:t>
      </w:r>
      <w:r w:rsidR="00471914" w:rsidRPr="0093394A">
        <w:rPr>
          <w:rFonts w:ascii="Book Antiqua" w:hAnsi="Book Antiqua" w:cs="Garamond"/>
        </w:rPr>
        <w:t xml:space="preserve"> to ablate the epithelialized surface of the fistula tract to help prevent recurrence </w:t>
      </w:r>
      <w:r w:rsidR="00E6332C" w:rsidRPr="0093394A">
        <w:rPr>
          <w:rFonts w:ascii="Book Antiqua" w:hAnsi="Book Antiqua" w:cs="Garamond"/>
        </w:rPr>
        <w:t>(</w:t>
      </w:r>
      <w:r w:rsidR="004D492C" w:rsidRPr="0093394A">
        <w:rPr>
          <w:rFonts w:ascii="Book Antiqua" w:hAnsi="Book Antiqua" w:cs="Garamond"/>
        </w:rPr>
        <w:t>Figure</w:t>
      </w:r>
      <w:r w:rsidR="00E6332C" w:rsidRPr="0093394A">
        <w:rPr>
          <w:rFonts w:ascii="Book Antiqua" w:hAnsi="Book Antiqua" w:cs="Garamond"/>
        </w:rPr>
        <w:t xml:space="preserve"> </w:t>
      </w:r>
      <w:r w:rsidR="00A92A4E" w:rsidRPr="0093394A">
        <w:rPr>
          <w:rFonts w:ascii="Book Antiqua" w:hAnsi="Book Antiqua" w:cs="Garamond"/>
        </w:rPr>
        <w:t>10</w:t>
      </w:r>
      <w:r w:rsidR="00E6332C" w:rsidRPr="0093394A">
        <w:rPr>
          <w:rFonts w:ascii="Book Antiqua" w:hAnsi="Book Antiqua" w:cs="Garamond"/>
        </w:rPr>
        <w:t>)</w:t>
      </w:r>
      <w:r w:rsidR="00957787" w:rsidRPr="0093394A">
        <w:rPr>
          <w:rFonts w:ascii="Book Antiqua" w:hAnsi="Book Antiqua" w:cs="Garamond"/>
        </w:rPr>
        <w:fldChar w:fldCharType="begin">
          <w:fldData xml:space="preserve">PEVuZE5vdGU+PENpdGU+PEF1dGhvcj5ab2xvdGFyZXZza3k8L0F1dGhvcj48WWVhcj4yMDEyPC9Z
ZWFyPjxSZWNOdW0+NDQ1PC9SZWNOdW0+PERpc3BsYXlUZXh0PjxzdHlsZSBmYWNlPSJzdXBlcnNj
cmlwdCI+Wzg4XTwvc3R5bGU+PC9EaXNwbGF5VGV4dD48cmVjb3JkPjxyZWMtbnVtYmVyPjQ0NTwv
cmVjLW51bWJlcj48Zm9yZWlnbi1rZXlzPjxrZXkgYXBwPSJFTiIgZGItaWQ9InR2ZXh0ZnhkeXh2
cmVoZXZmZno1MjI5YmFwZnJyMHgyZHYwciI+NDQ1PC9rZXk+PC9mb3JlaWduLWtleXM+PHJlZi10
eXBlIG5hbWU9IkpvdXJuYWwgQXJ0aWNsZSI+MTc8L3JlZi10eXBlPjxjb250cmlidXRvcnM+PGF1
dGhvcnM+PGF1dGhvcj5ab2xvdGFyZXZza3ksIEUuPC9hdXRob3I+PGF1dGhvcj5Ld29uLCBZLjwv
YXV0aG9yPjxhdXRob3I+QmFpbnMsIE0uPC9hdXRob3I+PGF1dGhvcj5TY2hhdHRuZXIsIE0uPC9h
dXRob3I+PC9hdXRob3JzPjwvY29udHJpYnV0b3JzPjxhdXRoLWFkZHJlc3M+RGVwYXJ0bWVudCBv
ZiBHYXN0cm9lbnRlcm9sb2d5IGFuZCBOdXRyaXRpb24gU2VydmljZSwgTWVtb3JpYWwgU2xvYW4t
S2V0dGVyaW5nIENhbmNlciBDZW50ZXIsIE5ldyBZb3JrLCBOZXcgWW9yayAxMDA2NSwgVVNBLiB6
b2xvdGFyZUBtc2tjYy5vcmc8L2F1dGgtYWRkcmVzcz48dGl0bGVzPjx0aXRsZT5Fc29waGFnb2Jy
b25jaGlhbCBmaXN0dWxhIGNsb3N1cmUgdXNpbmcgYSBub3ZlbCBlbmRvc2NvcGljIG92ZXItdGhl
LXNjb3BlLWNsaXA8L3RpdGxlPjxzZWNvbmRhcnktdGl0bGU+QW5uIFRob3JhYyBTdXJnPC9zZWNv
bmRhcnktdGl0bGU+PGFsdC10aXRsZT5UaGUgQW5uYWxzIG9mIHRob3JhY2ljIHN1cmdlcnk8L2Fs
dC10aXRsZT48L3RpdGxlcz48cGVyaW9kaWNhbD48ZnVsbC10aXRsZT5Bbm4gVGhvcmFjIFN1cmc8
L2Z1bGwtdGl0bGU+PGFiYnItMT5UaGUgQW5uYWxzIG9mIHRob3JhY2ljIHN1cmdlcnk8L2FiYnIt
MT48L3BlcmlvZGljYWw+PGFsdC1wZXJpb2RpY2FsPjxmdWxsLXRpdGxlPkFubiBUaG9yYWMgU3Vy
ZzwvZnVsbC10aXRsZT48YWJici0xPlRoZSBBbm5hbHMgb2YgdGhvcmFjaWMgc3VyZ2VyeTwvYWJi
ci0xPjwvYWx0LXBlcmlvZGljYWw+PHBhZ2VzPmU2OS03MDwvcGFnZXM+PHZvbHVtZT45NDwvdm9s
dW1lPjxudW1iZXI+MzwvbnVtYmVyPjxrZXl3b3Jkcz48a2V5d29yZD5BZ2VkLCA4MCBhbmQgb3Zl
cjwva2V5d29yZD48a2V5d29yZD5Ccm9uY2hpYWwgRmlzdHVsYS9jb21wbGljYXRpb25zL2RpYWdu
b3Npcy8qc3VyZ2VyeTwva2V5d29yZD48a2V5d29yZD5Ccm9uY2hvc2NvcHkvbWV0aG9kczwva2V5
d29yZD48a2V5d29yZD5EaXZlcnRpY3VsdW0sIEVzb3BoYWdlYWwvZGlhZ25vc2lzL3N1cmdlcnk8
L2tleXdvcmQ+PGtleXdvcmQ+RW5kb3Njb3B5LyptZXRob2RzPC9rZXl3b3JkPjxrZXl3b3JkPkVu
ZG9zY29weSwgRGlnZXN0aXZlIFN5c3RlbS8qbWV0aG9kczwva2V5d29yZD48a2V5d29yZD5Fc29w
aGFnZWFsIEZpc3R1bGEvY29tcGxpY2F0aW9ucy9kaWFnbm9zaXMvKnN1cmdlcnk8L2tleXdvcmQ+
PGtleXdvcmQ+RXNvcGhhZ29zY29weS9tZXRob2RzPC9rZXl3b3JkPjxrZXl3b3JkPkZlbWFsZTwv
a2V5d29yZD48a2V5d29yZD5Gb2xsb3ctVXAgU3R1ZGllczwva2V5d29yZD48a2V5d29yZD5IdW1h
bnM8L2tleXdvcmQ+PGtleXdvcmQ+UmFkaW9ncmFwaHksIFRob3JhY2ljL21ldGhvZHM8L2tleXdv
cmQ+PGtleXdvcmQ+UmlzayBBc3Nlc3NtZW50PC9rZXl3b3JkPjxrZXl3b3JkPlNldmVyaXR5IG9m
IElsbG5lc3MgSW5kZXg8L2tleXdvcmQ+PGtleXdvcmQ+KlN1cmdpY2FsIEluc3RydW1lbnRzPC9r
ZXl3b3JkPjxrZXl3b3JkPlRvbW9ncmFwaHksIFgtUmF5IENvbXB1dGVkPC9rZXl3b3JkPjxrZXl3
b3JkPlRyZWF0bWVudCBPdXRjb21lPC9rZXl3b3JkPjwva2V5d29yZHM+PGRhdGVzPjx5ZWFyPjIw
MTI8L3llYXI+PHB1Yi1kYXRlcz48ZGF0ZT5TZXA8L2RhdGU+PC9wdWItZGF0ZXM+PC9kYXRlcz48
aXNibj4xNTUyLTYyNTkgKEVsZWN0cm9uaWMpJiN4RDswMDAzLTQ5NzUgKExpbmtpbmcpPC9pc2Ju
PjxhY2Nlc3Npb24tbnVtPjIyOTE2NzgzPC9hY2Nlc3Npb24tbnVtPjx1cmxzPjxyZWxhdGVkLXVy
bHM+PHVybD5odHRwOi8vd3d3Lm5jYmkubmxtLm5paC5nb3YvcHVibWVkLzIyOTE2NzgzPC91cmw+
PC9yZWxhdGVkLXVybHM+PC91cmxzPjxlbGVjdHJvbmljLXJlc291cmNlLW51bT4xMC4xMDE2L2ou
YXRob3JhY3N1ci4yMDEyLjAyLjAyNTwvZWxlY3Ryb25pYy1yZXNvdXJjZS1udW0+PC9yZWNvcmQ+
PC9DaXRlPjwvRW5kTm90ZT4A
</w:fldData>
        </w:fldChar>
      </w:r>
      <w:r w:rsidR="0036706B" w:rsidRPr="0093394A">
        <w:rPr>
          <w:rFonts w:ascii="Book Antiqua" w:hAnsi="Book Antiqua" w:cs="Garamond"/>
        </w:rPr>
        <w:instrText xml:space="preserve"> ADDIN EN.CITE </w:instrText>
      </w:r>
      <w:r w:rsidR="0036706B" w:rsidRPr="0093394A">
        <w:rPr>
          <w:rFonts w:ascii="Book Antiqua" w:hAnsi="Book Antiqua" w:cs="Garamond"/>
        </w:rPr>
        <w:fldChar w:fldCharType="begin">
          <w:fldData xml:space="preserve">PEVuZE5vdGU+PENpdGU+PEF1dGhvcj5ab2xvdGFyZXZza3k8L0F1dGhvcj48WWVhcj4yMDEyPC9Z
ZWFyPjxSZWNOdW0+NDQ1PC9SZWNOdW0+PERpc3BsYXlUZXh0PjxzdHlsZSBmYWNlPSJzdXBlcnNj
cmlwdCI+Wzg4XTwvc3R5bGU+PC9EaXNwbGF5VGV4dD48cmVjb3JkPjxyZWMtbnVtYmVyPjQ0NTwv
cmVjLW51bWJlcj48Zm9yZWlnbi1rZXlzPjxrZXkgYXBwPSJFTiIgZGItaWQ9InR2ZXh0ZnhkeXh2
cmVoZXZmZno1MjI5YmFwZnJyMHgyZHYwciI+NDQ1PC9rZXk+PC9mb3JlaWduLWtleXM+PHJlZi10
eXBlIG5hbWU9IkpvdXJuYWwgQXJ0aWNsZSI+MTc8L3JlZi10eXBlPjxjb250cmlidXRvcnM+PGF1
dGhvcnM+PGF1dGhvcj5ab2xvdGFyZXZza3ksIEUuPC9hdXRob3I+PGF1dGhvcj5Ld29uLCBZLjwv
YXV0aG9yPjxhdXRob3I+QmFpbnMsIE0uPC9hdXRob3I+PGF1dGhvcj5TY2hhdHRuZXIsIE0uPC9h
dXRob3I+PC9hdXRob3JzPjwvY29udHJpYnV0b3JzPjxhdXRoLWFkZHJlc3M+RGVwYXJ0bWVudCBv
ZiBHYXN0cm9lbnRlcm9sb2d5IGFuZCBOdXRyaXRpb24gU2VydmljZSwgTWVtb3JpYWwgU2xvYW4t
S2V0dGVyaW5nIENhbmNlciBDZW50ZXIsIE5ldyBZb3JrLCBOZXcgWW9yayAxMDA2NSwgVVNBLiB6
b2xvdGFyZUBtc2tjYy5vcmc8L2F1dGgtYWRkcmVzcz48dGl0bGVzPjx0aXRsZT5Fc29waGFnb2Jy
b25jaGlhbCBmaXN0dWxhIGNsb3N1cmUgdXNpbmcgYSBub3ZlbCBlbmRvc2NvcGljIG92ZXItdGhl
LXNjb3BlLWNsaXA8L3RpdGxlPjxzZWNvbmRhcnktdGl0bGU+QW5uIFRob3JhYyBTdXJnPC9zZWNv
bmRhcnktdGl0bGU+PGFsdC10aXRsZT5UaGUgQW5uYWxzIG9mIHRob3JhY2ljIHN1cmdlcnk8L2Fs
dC10aXRsZT48L3RpdGxlcz48cGVyaW9kaWNhbD48ZnVsbC10aXRsZT5Bbm4gVGhvcmFjIFN1cmc8
L2Z1bGwtdGl0bGU+PGFiYnItMT5UaGUgQW5uYWxzIG9mIHRob3JhY2ljIHN1cmdlcnk8L2FiYnIt
MT48L3BlcmlvZGljYWw+PGFsdC1wZXJpb2RpY2FsPjxmdWxsLXRpdGxlPkFubiBUaG9yYWMgU3Vy
ZzwvZnVsbC10aXRsZT48YWJici0xPlRoZSBBbm5hbHMgb2YgdGhvcmFjaWMgc3VyZ2VyeTwvYWJi
ci0xPjwvYWx0LXBlcmlvZGljYWw+PHBhZ2VzPmU2OS03MDwvcGFnZXM+PHZvbHVtZT45NDwvdm9s
dW1lPjxudW1iZXI+MzwvbnVtYmVyPjxrZXl3b3Jkcz48a2V5d29yZD5BZ2VkLCA4MCBhbmQgb3Zl
cjwva2V5d29yZD48a2V5d29yZD5Ccm9uY2hpYWwgRmlzdHVsYS9jb21wbGljYXRpb25zL2RpYWdu
b3Npcy8qc3VyZ2VyeTwva2V5d29yZD48a2V5d29yZD5Ccm9uY2hvc2NvcHkvbWV0aG9kczwva2V5
d29yZD48a2V5d29yZD5EaXZlcnRpY3VsdW0sIEVzb3BoYWdlYWwvZGlhZ25vc2lzL3N1cmdlcnk8
L2tleXdvcmQ+PGtleXdvcmQ+RW5kb3Njb3B5LyptZXRob2RzPC9rZXl3b3JkPjxrZXl3b3JkPkVu
ZG9zY29weSwgRGlnZXN0aXZlIFN5c3RlbS8qbWV0aG9kczwva2V5d29yZD48a2V5d29yZD5Fc29w
aGFnZWFsIEZpc3R1bGEvY29tcGxpY2F0aW9ucy9kaWFnbm9zaXMvKnN1cmdlcnk8L2tleXdvcmQ+
PGtleXdvcmQ+RXNvcGhhZ29zY29weS9tZXRob2RzPC9rZXl3b3JkPjxrZXl3b3JkPkZlbWFsZTwv
a2V5d29yZD48a2V5d29yZD5Gb2xsb3ctVXAgU3R1ZGllczwva2V5d29yZD48a2V5d29yZD5IdW1h
bnM8L2tleXdvcmQ+PGtleXdvcmQ+UmFkaW9ncmFwaHksIFRob3JhY2ljL21ldGhvZHM8L2tleXdv
cmQ+PGtleXdvcmQ+UmlzayBBc3Nlc3NtZW50PC9rZXl3b3JkPjxrZXl3b3JkPlNldmVyaXR5IG9m
IElsbG5lc3MgSW5kZXg8L2tleXdvcmQ+PGtleXdvcmQ+KlN1cmdpY2FsIEluc3RydW1lbnRzPC9r
ZXl3b3JkPjxrZXl3b3JkPlRvbW9ncmFwaHksIFgtUmF5IENvbXB1dGVkPC9rZXl3b3JkPjxrZXl3
b3JkPlRyZWF0bWVudCBPdXRjb21lPC9rZXl3b3JkPjwva2V5d29yZHM+PGRhdGVzPjx5ZWFyPjIw
MTI8L3llYXI+PHB1Yi1kYXRlcz48ZGF0ZT5TZXA8L2RhdGU+PC9wdWItZGF0ZXM+PC9kYXRlcz48
aXNibj4xNTUyLTYyNTkgKEVsZWN0cm9uaWMpJiN4RDswMDAzLTQ5NzUgKExpbmtpbmcpPC9pc2Ju
PjxhY2Nlc3Npb24tbnVtPjIyOTE2NzgzPC9hY2Nlc3Npb24tbnVtPjx1cmxzPjxyZWxhdGVkLXVy
bHM+PHVybD5odHRwOi8vd3d3Lm5jYmkubmxtLm5paC5nb3YvcHVibWVkLzIyOTE2NzgzPC91cmw+
PC9yZWxhdGVkLXVybHM+PC91cmxzPjxlbGVjdHJvbmljLXJlc291cmNlLW51bT4xMC4xMDE2L2ou
YXRob3JhY3N1ci4yMDEyLjAyLjAyNTwvZWxlY3Ryb25pYy1yZXNvdXJjZS1udW0+PC9yZWNvcmQ+
PC9DaXRlPjwvRW5kTm90ZT4A
</w:fldData>
        </w:fldChar>
      </w:r>
      <w:r w:rsidR="0036706B" w:rsidRPr="0093394A">
        <w:rPr>
          <w:rFonts w:ascii="Book Antiqua" w:hAnsi="Book Antiqua" w:cs="Garamond"/>
        </w:rPr>
        <w:instrText xml:space="preserve"> ADDIN EN.CITE.DATA </w:instrText>
      </w:r>
      <w:r w:rsidR="0036706B" w:rsidRPr="0093394A">
        <w:rPr>
          <w:rFonts w:ascii="Book Antiqua" w:hAnsi="Book Antiqua" w:cs="Garamond"/>
        </w:rPr>
      </w:r>
      <w:r w:rsidR="0036706B" w:rsidRPr="0093394A">
        <w:rPr>
          <w:rFonts w:ascii="Book Antiqua" w:hAnsi="Book Antiqua" w:cs="Garamond"/>
        </w:rPr>
        <w:fldChar w:fldCharType="end"/>
      </w:r>
      <w:r w:rsidR="00957787" w:rsidRPr="0093394A">
        <w:rPr>
          <w:rFonts w:ascii="Book Antiqua" w:hAnsi="Book Antiqua" w:cs="Garamond"/>
        </w:rPr>
      </w:r>
      <w:r w:rsidR="00957787" w:rsidRPr="0093394A">
        <w:rPr>
          <w:rFonts w:ascii="Book Antiqua" w:hAnsi="Book Antiqua" w:cs="Garamond"/>
        </w:rPr>
        <w:fldChar w:fldCharType="separate"/>
      </w:r>
      <w:r w:rsidR="0036706B" w:rsidRPr="0093394A">
        <w:rPr>
          <w:rFonts w:ascii="Book Antiqua" w:hAnsi="Book Antiqua" w:cs="Garamond"/>
          <w:noProof/>
          <w:vertAlign w:val="superscript"/>
        </w:rPr>
        <w:t>[</w:t>
      </w:r>
      <w:hyperlink w:anchor="_ENREF_88" w:tooltip="Zolotarevsky, 2012 #445" w:history="1">
        <w:r w:rsidR="0036706B" w:rsidRPr="0093394A">
          <w:rPr>
            <w:rFonts w:ascii="Book Antiqua" w:hAnsi="Book Antiqua" w:cs="Garamond"/>
            <w:noProof/>
            <w:vertAlign w:val="superscript"/>
          </w:rPr>
          <w:t>88</w:t>
        </w:r>
      </w:hyperlink>
      <w:r w:rsidR="0036706B" w:rsidRPr="0093394A">
        <w:rPr>
          <w:rFonts w:ascii="Book Antiqua" w:hAnsi="Book Antiqua" w:cs="Garamond"/>
          <w:noProof/>
          <w:vertAlign w:val="superscript"/>
        </w:rPr>
        <w:t>]</w:t>
      </w:r>
      <w:r w:rsidR="00957787" w:rsidRPr="0093394A">
        <w:rPr>
          <w:rFonts w:ascii="Book Antiqua" w:hAnsi="Book Antiqua" w:cs="Garamond"/>
        </w:rPr>
        <w:fldChar w:fldCharType="end"/>
      </w:r>
      <w:r w:rsidR="00471914" w:rsidRPr="0093394A">
        <w:rPr>
          <w:rFonts w:ascii="Book Antiqua" w:hAnsi="Book Antiqua" w:cs="Garamond"/>
        </w:rPr>
        <w:t>.</w:t>
      </w:r>
      <w:r w:rsidR="004D492C" w:rsidRPr="0093394A">
        <w:rPr>
          <w:rFonts w:ascii="Book Antiqua" w:hAnsi="Book Antiqua" w:cs="Garamond"/>
        </w:rPr>
        <w:t xml:space="preserve"> </w:t>
      </w:r>
      <w:r w:rsidR="00471914" w:rsidRPr="0093394A">
        <w:rPr>
          <w:rFonts w:ascii="Book Antiqua" w:hAnsi="Book Antiqua" w:cs="Garamond"/>
        </w:rPr>
        <w:t>Other authors have described mechanical debridement with biopsy forceps or brushes to disrupt the epithelial lining that may be present with more chronic tracts.</w:t>
      </w:r>
      <w:r w:rsidR="004D492C" w:rsidRPr="0093394A">
        <w:rPr>
          <w:rFonts w:ascii="Book Antiqua" w:hAnsi="Book Antiqua" w:cs="Garamond"/>
        </w:rPr>
        <w:t xml:space="preserve"> </w:t>
      </w:r>
    </w:p>
    <w:p w14:paraId="5A838D2C" w14:textId="77777777" w:rsidR="00E53588" w:rsidRPr="0093394A" w:rsidRDefault="00A369F6"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Garamond"/>
        </w:rPr>
        <w:t>Distal obstruction or stenosis may precipitate the failure or breakdown of more proximal anastomoses or staple-lines</w:t>
      </w:r>
      <w:r w:rsidR="00957787" w:rsidRPr="0093394A">
        <w:rPr>
          <w:rFonts w:ascii="Book Antiqua" w:hAnsi="Book Antiqua" w:cs="Garamond"/>
        </w:rPr>
        <w:fldChar w:fldCharType="begin">
          <w:fldData xml:space="preserve">PEVuZE5vdGU+PENpdGU+PEF1dGhvcj5Dc2VuZGVzPC9BdXRob3I+PFllYXI+MjAxMDwvWWVhcj48
UmVjTnVtPjQyNzwvUmVjTnVtPjxEaXNwbGF5VGV4dD48c3R5bGUgZmFjZT0ic3VwZXJzY3JpcHQi
Pls4OV08L3N0eWxlPjwvRGlzcGxheVRleHQ+PHJlY29yZD48cmVjLW51bWJlcj40Mjc8L3JlYy1u
dW1iZXI+PGZvcmVpZ24ta2V5cz48a2V5IGFwcD0iRU4iIGRiLWlkPSJ0dmV4dGZ4ZHl4dnJlaGV2
ZmZ6NTIyOWJhcGZycjB4MmR2MHIiPjQyNzwva2V5PjwvZm9yZWlnbi1rZXlzPjxyZWYtdHlwZSBu
YW1lPSJKb3VybmFsIEFydGljbGUiPjE3PC9yZWYtdHlwZT48Y29udHJpYnV0b3JzPjxhdXRob3Jz
PjxhdXRob3I+Q3NlbmRlcywgQS48L2F1dGhvcj48YXV0aG9yPkJyYWdoZXR0bywgSS48L2F1dGhv
cj48YXV0aG9yPkxlb24sIFAuPC9hdXRob3I+PGF1dGhvcj5CdXJnb3MsIEEuIE0uPC9hdXRob3I+
PC9hdXRob3JzPjwvY29udHJpYnV0b3JzPjxhdXRoLWFkZHJlc3M+RGVwYXJ0bWVudCBvZiBTdXJn
ZXJ5LCBVbml2ZXJzaXR5IG9mIENoaWxlIENsaW5pY2FsIEhvc3BpdGFsLCBTYW50b3MgRHVtb250
IDk5OSwgU2FudGlhZ28sIENoaWxlLiBhY3NlbmRlc0ByZWRjbGluaWNhdWNoaWxlLmNsPC9hdXRo
LWFkZHJlc3M+PHRpdGxlcz48dGl0bGU+TWFuYWdlbWVudCBvZiBsZWFrcyBhZnRlciBsYXBhcm9z
Y29waWMgc2xlZXZlIGdhc3RyZWN0b215IGluIHBhdGllbnRzIHdpdGggb2Jlc2l0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MTM0My04PC9wYWdlcz48dm9sdW1lPjE0PC92b2x1bWU+PG51bWJl
cj45PC9udW1iZXI+PGtleXdvcmRzPjxrZXl3b3JkPkFkb2xlc2NlbnQ8L2tleXdvcmQ+PGtleXdv
cmQ+QWR1bHQ8L2tleXdvcmQ+PGtleXdvcmQ+Qm9keSBNYXNzIEluZGV4PC9rZXl3b3JkPjxrZXl3
b3JkPkRyYWluYWdlLyptZXRob2RzPC9rZXl3b3JkPjxrZXl3b3JkPkVudGVyYWwgTnV0cml0aW9u
LyptZXRob2RzPC9rZXl3b3JkPjxrZXl3b3JkPkZlbWFsZTwva2V5d29yZD48a2V5d29yZD5HYXN0
cmVjdG9teS8qYWR2ZXJzZSBlZmZlY3RzL21ldGhvZHM8L2tleXdvcmQ+PGtleXdvcmQ+SHVtYW5z
PC9rZXl3b3JkPjxrZXl3b3JkPklucGF0aWVudHM8L2tleXdvcmQ+PGtleXdvcmQ+TGFwYXJvc2Nv
cHkvKmFkdmVyc2UgZWZmZWN0czwva2V5d29yZD48a2V5d29yZD5NYWxlPC9rZXl3b3JkPjxrZXl3
b3JkPk1pZGRsZSBBZ2VkPC9rZXl3b3JkPjxrZXl3b3JkPk9iZXNpdHkvKnN1cmdlcnk8L2tleXdv
cmQ+PGtleXdvcmQ+UG9zdG9wZXJhdGl2ZSBDb21wbGljYXRpb25zLyp0aGVyYXB5PC9rZXl3b3Jk
PjxrZXl3b3JkPlRyZWF0bWVudCBPdXRjb21lPC9rZXl3b3JkPjxrZXl3b3JkPllvdW5nIEFkdWx0
PC9rZXl3b3JkPjwva2V5d29yZHM+PGRhdGVzPjx5ZWFyPjIwMTA8L3llYXI+PHB1Yi1kYXRlcz48
ZGF0ZT5TZXA8L2RhdGU+PC9wdWItZGF0ZXM+PC9kYXRlcz48aXNibj4xODczLTQ2MjYgKEVsZWN0
cm9uaWMpJiN4RDsxMDkxLTI1NVggKExpbmtpbmcpPC9pc2JuPjxhY2Nlc3Npb24tbnVtPjIwNTY3
OTMwPC9hY2Nlc3Npb24tbnVtPjx1cmxzPjxyZWxhdGVkLXVybHM+PHVybD5odHRwOi8vd3d3Lm5j
YmkubmxtLm5paC5nb3YvcHVibWVkLzIwNTY3OTMwPC91cmw+PC9yZWxhdGVkLXVybHM+PC91cmxz
PjxlbGVjdHJvbmljLXJlc291cmNlLW51bT4xMC4xMDA3L3MxMTYwNS0wMTAtMTI0OS0wPC9lbGVj
dHJvbmljLXJlc291cmNlLW51bT48L3JlY29yZD48L0NpdGU+PC9FbmROb3RlPn==
</w:fldData>
        </w:fldChar>
      </w:r>
      <w:r w:rsidR="0036706B" w:rsidRPr="0093394A">
        <w:rPr>
          <w:rFonts w:ascii="Book Antiqua" w:hAnsi="Book Antiqua" w:cs="Garamond"/>
        </w:rPr>
        <w:instrText xml:space="preserve"> ADDIN EN.CITE </w:instrText>
      </w:r>
      <w:r w:rsidR="0036706B" w:rsidRPr="0093394A">
        <w:rPr>
          <w:rFonts w:ascii="Book Antiqua" w:hAnsi="Book Antiqua" w:cs="Garamond"/>
        </w:rPr>
        <w:fldChar w:fldCharType="begin">
          <w:fldData xml:space="preserve">PEVuZE5vdGU+PENpdGU+PEF1dGhvcj5Dc2VuZGVzPC9BdXRob3I+PFllYXI+MjAxMDwvWWVhcj48
UmVjTnVtPjQyNzwvUmVjTnVtPjxEaXNwbGF5VGV4dD48c3R5bGUgZmFjZT0ic3VwZXJzY3JpcHQi
Pls4OV08L3N0eWxlPjwvRGlzcGxheVRleHQ+PHJlY29yZD48cmVjLW51bWJlcj40Mjc8L3JlYy1u
dW1iZXI+PGZvcmVpZ24ta2V5cz48a2V5IGFwcD0iRU4iIGRiLWlkPSJ0dmV4dGZ4ZHl4dnJlaGV2
ZmZ6NTIyOWJhcGZycjB4MmR2MHIiPjQyNzwva2V5PjwvZm9yZWlnbi1rZXlzPjxyZWYtdHlwZSBu
YW1lPSJKb3VybmFsIEFydGljbGUiPjE3PC9yZWYtdHlwZT48Y29udHJpYnV0b3JzPjxhdXRob3Jz
PjxhdXRob3I+Q3NlbmRlcywgQS48L2F1dGhvcj48YXV0aG9yPkJyYWdoZXR0bywgSS48L2F1dGhv
cj48YXV0aG9yPkxlb24sIFAuPC9hdXRob3I+PGF1dGhvcj5CdXJnb3MsIEEuIE0uPC9hdXRob3I+
PC9hdXRob3JzPjwvY29udHJpYnV0b3JzPjxhdXRoLWFkZHJlc3M+RGVwYXJ0bWVudCBvZiBTdXJn
ZXJ5LCBVbml2ZXJzaXR5IG9mIENoaWxlIENsaW5pY2FsIEhvc3BpdGFsLCBTYW50b3MgRHVtb250
IDk5OSwgU2FudGlhZ28sIENoaWxlLiBhY3NlbmRlc0ByZWRjbGluaWNhdWNoaWxlLmNsPC9hdXRo
LWFkZHJlc3M+PHRpdGxlcz48dGl0bGU+TWFuYWdlbWVudCBvZiBsZWFrcyBhZnRlciBsYXBhcm9z
Y29waWMgc2xlZXZlIGdhc3RyZWN0b215IGluIHBhdGllbnRzIHdpdGggb2Jlc2l0eTwvdGl0bGU+
PHNlY29uZGFyeS10aXRsZT5KIEdhc3Ryb2ludGVzdCBTdXJnPC9zZWNvbmRhcnktdGl0bGU+PGFs
dC10aXRsZT5Kb3VybmFsIG9mIGdhc3Ryb2ludGVzdGluYWwgc3VyZ2VyeSA6IG9mZmljaWFsIGpv
dXJuYWwgb2YgdGhlIFNvY2lldHkgZm9yIFN1cmdlcnkgb2YgdGhlIEFsaW1lbnRhcnkgVHJhY3Q8
L2FsdC10aXRsZT48L3RpdGxlcz48cGVyaW9kaWNhbD48ZnVsbC10aXRsZT5KIEdhc3Ryb2ludGVz
dCBTdXJnPC9mdWxsLXRpdGxlPjxhYmJyLTE+Sm91cm5hbCBvZiBnYXN0cm9pbnRlc3RpbmFsIHN1
cmdlcnkgOiBvZmZpY2lhbCBqb3VybmFsIG9mIHRoZSBTb2NpZXR5IGZvciBTdXJnZXJ5IG9mIHRo
ZSBBbGltZW50YXJ5IFRyYWN0PC9hYmJyLTE+PC9wZXJpb2RpY2FsPjxhbHQtcGVyaW9kaWNhbD48
ZnVsbC10aXRsZT5KIEdhc3Ryb2ludGVzdCBTdXJnPC9mdWxsLXRpdGxlPjxhYmJyLTE+Sm91cm5h
bCBvZiBnYXN0cm9pbnRlc3RpbmFsIHN1cmdlcnkgOiBvZmZpY2lhbCBqb3VybmFsIG9mIHRoZSBT
b2NpZXR5IGZvciBTdXJnZXJ5IG9mIHRoZSBBbGltZW50YXJ5IFRyYWN0PC9hYmJyLTE+PC9hbHQt
cGVyaW9kaWNhbD48cGFnZXM+MTM0My04PC9wYWdlcz48dm9sdW1lPjE0PC92b2x1bWU+PG51bWJl
cj45PC9udW1iZXI+PGtleXdvcmRzPjxrZXl3b3JkPkFkb2xlc2NlbnQ8L2tleXdvcmQ+PGtleXdv
cmQ+QWR1bHQ8L2tleXdvcmQ+PGtleXdvcmQ+Qm9keSBNYXNzIEluZGV4PC9rZXl3b3JkPjxrZXl3
b3JkPkRyYWluYWdlLyptZXRob2RzPC9rZXl3b3JkPjxrZXl3b3JkPkVudGVyYWwgTnV0cml0aW9u
LyptZXRob2RzPC9rZXl3b3JkPjxrZXl3b3JkPkZlbWFsZTwva2V5d29yZD48a2V5d29yZD5HYXN0
cmVjdG9teS8qYWR2ZXJzZSBlZmZlY3RzL21ldGhvZHM8L2tleXdvcmQ+PGtleXdvcmQ+SHVtYW5z
PC9rZXl3b3JkPjxrZXl3b3JkPklucGF0aWVudHM8L2tleXdvcmQ+PGtleXdvcmQ+TGFwYXJvc2Nv
cHkvKmFkdmVyc2UgZWZmZWN0czwva2V5d29yZD48a2V5d29yZD5NYWxlPC9rZXl3b3JkPjxrZXl3
b3JkPk1pZGRsZSBBZ2VkPC9rZXl3b3JkPjxrZXl3b3JkPk9iZXNpdHkvKnN1cmdlcnk8L2tleXdv
cmQ+PGtleXdvcmQ+UG9zdG9wZXJhdGl2ZSBDb21wbGljYXRpb25zLyp0aGVyYXB5PC9rZXl3b3Jk
PjxrZXl3b3JkPlRyZWF0bWVudCBPdXRjb21lPC9rZXl3b3JkPjxrZXl3b3JkPllvdW5nIEFkdWx0
PC9rZXl3b3JkPjwva2V5d29yZHM+PGRhdGVzPjx5ZWFyPjIwMTA8L3llYXI+PHB1Yi1kYXRlcz48
ZGF0ZT5TZXA8L2RhdGU+PC9wdWItZGF0ZXM+PC9kYXRlcz48aXNibj4xODczLTQ2MjYgKEVsZWN0
cm9uaWMpJiN4RDsxMDkxLTI1NVggKExpbmtpbmcpPC9pc2JuPjxhY2Nlc3Npb24tbnVtPjIwNTY3
OTMwPC9hY2Nlc3Npb24tbnVtPjx1cmxzPjxyZWxhdGVkLXVybHM+PHVybD5odHRwOi8vd3d3Lm5j
YmkubmxtLm5paC5nb3YvcHVibWVkLzIwNTY3OTMwPC91cmw+PC9yZWxhdGVkLXVybHM+PC91cmxz
PjxlbGVjdHJvbmljLXJlc291cmNlLW51bT4xMC4xMDA3L3MxMTYwNS0wMTAtMTI0OS0wPC9lbGVj
dHJvbmljLXJlc291cmNlLW51bT48L3JlY29yZD48L0NpdGU+PC9FbmROb3RlPn==
</w:fldData>
        </w:fldChar>
      </w:r>
      <w:r w:rsidR="0036706B" w:rsidRPr="0093394A">
        <w:rPr>
          <w:rFonts w:ascii="Book Antiqua" w:hAnsi="Book Antiqua" w:cs="Garamond"/>
        </w:rPr>
        <w:instrText xml:space="preserve"> ADDIN EN.CITE.DATA </w:instrText>
      </w:r>
      <w:r w:rsidR="0036706B" w:rsidRPr="0093394A">
        <w:rPr>
          <w:rFonts w:ascii="Book Antiqua" w:hAnsi="Book Antiqua" w:cs="Garamond"/>
        </w:rPr>
      </w:r>
      <w:r w:rsidR="0036706B" w:rsidRPr="0093394A">
        <w:rPr>
          <w:rFonts w:ascii="Book Antiqua" w:hAnsi="Book Antiqua" w:cs="Garamond"/>
        </w:rPr>
        <w:fldChar w:fldCharType="end"/>
      </w:r>
      <w:r w:rsidR="00957787" w:rsidRPr="0093394A">
        <w:rPr>
          <w:rFonts w:ascii="Book Antiqua" w:hAnsi="Book Antiqua" w:cs="Garamond"/>
        </w:rPr>
      </w:r>
      <w:r w:rsidR="00957787" w:rsidRPr="0093394A">
        <w:rPr>
          <w:rFonts w:ascii="Book Antiqua" w:hAnsi="Book Antiqua" w:cs="Garamond"/>
        </w:rPr>
        <w:fldChar w:fldCharType="separate"/>
      </w:r>
      <w:r w:rsidR="0036706B" w:rsidRPr="0093394A">
        <w:rPr>
          <w:rFonts w:ascii="Book Antiqua" w:hAnsi="Book Antiqua" w:cs="Garamond"/>
          <w:noProof/>
          <w:vertAlign w:val="superscript"/>
        </w:rPr>
        <w:t>[</w:t>
      </w:r>
      <w:hyperlink w:anchor="_ENREF_89" w:tooltip="Csendes, 2010 #427" w:history="1">
        <w:r w:rsidR="0036706B" w:rsidRPr="0093394A">
          <w:rPr>
            <w:rFonts w:ascii="Book Antiqua" w:hAnsi="Book Antiqua" w:cs="Garamond"/>
            <w:noProof/>
            <w:vertAlign w:val="superscript"/>
          </w:rPr>
          <w:t>89</w:t>
        </w:r>
      </w:hyperlink>
      <w:r w:rsidR="0036706B" w:rsidRPr="0093394A">
        <w:rPr>
          <w:rFonts w:ascii="Book Antiqua" w:hAnsi="Book Antiqua" w:cs="Garamond"/>
          <w:noProof/>
          <w:vertAlign w:val="superscript"/>
        </w:rPr>
        <w:t>]</w:t>
      </w:r>
      <w:r w:rsidR="00957787" w:rsidRPr="0093394A">
        <w:rPr>
          <w:rFonts w:ascii="Book Antiqua" w:hAnsi="Book Antiqua" w:cs="Garamond"/>
        </w:rPr>
        <w:fldChar w:fldCharType="end"/>
      </w:r>
      <w:r w:rsidRPr="0093394A">
        <w:rPr>
          <w:rFonts w:ascii="Book Antiqua" w:hAnsi="Book Antiqua" w:cs="Garamond"/>
        </w:rPr>
        <w:t>.</w:t>
      </w:r>
      <w:r w:rsidR="004D492C" w:rsidRPr="0093394A">
        <w:rPr>
          <w:rFonts w:ascii="Book Antiqua" w:hAnsi="Book Antiqua" w:cs="Garamond"/>
        </w:rPr>
        <w:t xml:space="preserve"> </w:t>
      </w:r>
      <w:r w:rsidRPr="0093394A">
        <w:rPr>
          <w:rFonts w:ascii="Book Antiqua" w:hAnsi="Book Antiqua" w:cs="Garamond"/>
        </w:rPr>
        <w:t xml:space="preserve">When distal stenosis is discovered, </w:t>
      </w:r>
      <w:r w:rsidRPr="0093394A">
        <w:rPr>
          <w:rFonts w:ascii="Book Antiqua" w:hAnsi="Book Antiqua" w:cs="Garamond"/>
        </w:rPr>
        <w:lastRenderedPageBreak/>
        <w:t>this must be addressed concomitantly with any attempt to close proximal fistulae.</w:t>
      </w:r>
      <w:r w:rsidR="004D492C" w:rsidRPr="0093394A">
        <w:rPr>
          <w:rFonts w:ascii="Book Antiqua" w:hAnsi="Book Antiqua" w:cs="Garamond"/>
        </w:rPr>
        <w:t xml:space="preserve"> </w:t>
      </w:r>
      <w:r w:rsidRPr="0093394A">
        <w:rPr>
          <w:rFonts w:ascii="Book Antiqua" w:hAnsi="Book Antiqua" w:cs="Garamond"/>
        </w:rPr>
        <w:t xml:space="preserve">Stenosis may be adequately treated with serial endoscopic dilations, though more recalcitrant strictures may require stenting </w:t>
      </w:r>
      <w:r w:rsidR="00E6332C" w:rsidRPr="0093394A">
        <w:rPr>
          <w:rFonts w:ascii="Book Antiqua" w:hAnsi="Book Antiqua" w:cs="Garamond"/>
        </w:rPr>
        <w:t>(</w:t>
      </w:r>
      <w:r w:rsidR="004D492C" w:rsidRPr="0093394A">
        <w:rPr>
          <w:rFonts w:ascii="Book Antiqua" w:hAnsi="Book Antiqua" w:cs="Garamond"/>
        </w:rPr>
        <w:t>Figure</w:t>
      </w:r>
      <w:r w:rsidR="00E6332C" w:rsidRPr="0093394A">
        <w:rPr>
          <w:rFonts w:ascii="Book Antiqua" w:hAnsi="Book Antiqua" w:cs="Garamond"/>
        </w:rPr>
        <w:t xml:space="preserve"> 1</w:t>
      </w:r>
      <w:r w:rsidR="00A92A4E" w:rsidRPr="0093394A">
        <w:rPr>
          <w:rFonts w:ascii="Book Antiqua" w:hAnsi="Book Antiqua" w:cs="Garamond"/>
        </w:rPr>
        <w:t>1</w:t>
      </w:r>
      <w:r w:rsidR="00E6332C" w:rsidRPr="0093394A">
        <w:rPr>
          <w:rFonts w:ascii="Book Antiqua" w:hAnsi="Book Antiqua" w:cs="Garamond"/>
        </w:rPr>
        <w:t>)</w:t>
      </w:r>
      <w:r w:rsidR="00957787" w:rsidRPr="0093394A">
        <w:rPr>
          <w:rFonts w:ascii="Book Antiqua" w:hAnsi="Book Antiqua" w:cs="Garamond"/>
        </w:rPr>
        <w:fldChar w:fldCharType="begin">
          <w:fldData xml:space="preserve">PEVuZE5vdGU+PENpdGU+PEF1dGhvcj5FdWJhbmtzPC9BdXRob3I+PFllYXI+MjAwODwvWWVhcj48
UmVjTnVtPjQxOTwvUmVjTnVtPjxEaXNwbGF5VGV4dD48c3R5bGUgZmFjZT0ic3VwZXJzY3JpcHQi
Pls5MF08L3N0eWxlPjwvRGlzcGxheVRleHQ+PHJlY29yZD48cmVjLW51bWJlcj40MTk8L3JlYy1u
dW1iZXI+PGZvcmVpZ24ta2V5cz48a2V5IGFwcD0iRU4iIGRiLWlkPSJ0dmV4dGZ4ZHl4dnJlaGV2
ZmZ6NTIyOWJhcGZycjB4MmR2MHIiPjQxOTwva2V5PjwvZm9yZWlnbi1rZXlzPjxyZWYtdHlwZSBu
YW1lPSJKb3VybmFsIEFydGljbGUiPjE3PC9yZWYtdHlwZT48Y29udHJpYnV0b3JzPjxhdXRob3Jz
PjxhdXRob3I+RXViYW5rcywgUy48L2F1dGhvcj48YXV0aG9yPkVkd2FyZHMsIEMuIEEuPC9hdXRo
b3I+PGF1dGhvcj5GZWFyaW5nLCBOLiBNLjwvYXV0aG9yPjxhdXRob3I+UmFtYXN3YW15LCBBLjwv
YXV0aG9yPjxhdXRob3I+ZGUgbGEgVG9ycmUsIFIuIEEuPC9hdXRob3I+PGF1dGhvcj5UaGFsZXIs
IEsuIEouPC9hdXRob3I+PGF1dGhvcj5NaWVkZW1hLCBCLiBXLjwvYXV0aG9yPjxhdXRob3I+U2Nv
dHQsIEouIFMuPC9hdXRob3I+PC9hdXRob3JzPjwvY29udHJpYnV0b3JzPjxhdXRoLWFkZHJlc3M+
RGVwYXJ0bWVudCBvZiBTdXJnZXJ5LCBVbml2ZXJzaXR5IG9mIE1pc3NvdXJpLCBDb2x1bWJpYSwg
TU8gNjUyMTIsIFVTQS48L2F1dGgtYWRkcmVzcz48dGl0bGVzPjx0aXRsZT5Vc2Ugb2YgZW5kb3Nj
b3BpYyBzdGVudHMgdG8gdHJlYXQgYW5hc3RvbW90aWMgY29tcGxpY2F0aW9ucyBhZnRlciBiYXJp
YXRyaWMgc3VyZ2Vy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TM1LTg7IGRpc2N1c3Npb24gOTM4LTk8L3BhZ2VzPjx2b2x1bWU+MjA2PC92b2x1
bWU+PG51bWJlcj41PC9udW1iZXI+PGtleXdvcmRzPjxrZXl3b3JkPkFkdWx0PC9rZXl3b3JkPjxr
ZXl3b3JkPkFuYXN0b21vc2lzLCBTdXJnaWNhbC8qYWR2ZXJzZSBlZmZlY3RzPC9rZXl3b3JkPjxr
ZXl3b3JkPkJhcmlhdHJpYyBTdXJnZXJ5LyphZHZlcnNlIGVmZmVjdHM8L2tleXdvcmQ+PGtleXdv
cmQ+KkVuZG9zY29weSwgRGlnZXN0aXZlIFN5c3RlbTwva2V5d29yZD48a2V5d29yZD5GZW1hbGU8
L2tleXdvcmQ+PGtleXdvcmQ+SHVtYW5zPC9rZXl3b3JkPjxrZXl3b3JkPk1hbGU8L2tleXdvcmQ+
PGtleXdvcmQ+TWlkZGxlIEFnZWQ8L2tleXdvcmQ+PGtleXdvcmQ+UG9zdG9wZXJhdGl2ZSBDb21w
bGljYXRpb25zL3N1cmdlcnk8L2tleXdvcmQ+PGtleXdvcmQ+UmV0cm9zcGVjdGl2ZSBTdHVkaWVz
PC9rZXl3b3JkPjxrZXl3b3JkPipTdGVudHM8L2tleXdvcmQ+PGtleXdvcmQ+U3VyZ2ljYWwgU3Rh
cGxpbmcvYWR2ZXJzZSBlZmZlY3RzPC9rZXl3b3JkPjwva2V5d29yZHM+PGRhdGVzPjx5ZWFyPjIw
MDg8L3llYXI+PHB1Yi1kYXRlcz48ZGF0ZT5NYXk8L2RhdGU+PC9wdWItZGF0ZXM+PC9kYXRlcz48
aXNibj4xODc5LTExOTAgKEVsZWN0cm9uaWMpJiN4RDsxMDcyLTc1MTUgKExpbmtpbmcpPC9pc2Ju
PjxhY2Nlc3Npb24tbnVtPjE4NDcxNzI3PC9hY2Nlc3Npb24tbnVtPjx1cmxzPjxyZWxhdGVkLXVy
bHM+PHVybD5odHRwOi8vd3d3Lm5jYmkubmxtLm5paC5nb3YvcHVibWVkLzE4NDcxNzI3PC91cmw+
PC9yZWxhdGVkLXVybHM+PC91cmxzPjxlbGVjdHJvbmljLXJlc291cmNlLW51bT4xMC4xMDE2L2ou
amFtY29sbHN1cmcuMjAwOC4wMi4wMTY8L2VsZWN0cm9uaWMtcmVzb3VyY2UtbnVtPjwvcmVjb3Jk
PjwvQ2l0ZT48L0VuZE5vdGU+AG==
</w:fldData>
        </w:fldChar>
      </w:r>
      <w:r w:rsidR="0036706B" w:rsidRPr="0093394A">
        <w:rPr>
          <w:rFonts w:ascii="Book Antiqua" w:hAnsi="Book Antiqua" w:cs="Garamond"/>
        </w:rPr>
        <w:instrText xml:space="preserve"> ADDIN EN.CITE </w:instrText>
      </w:r>
      <w:r w:rsidR="0036706B" w:rsidRPr="0093394A">
        <w:rPr>
          <w:rFonts w:ascii="Book Antiqua" w:hAnsi="Book Antiqua" w:cs="Garamond"/>
        </w:rPr>
        <w:fldChar w:fldCharType="begin">
          <w:fldData xml:space="preserve">PEVuZE5vdGU+PENpdGU+PEF1dGhvcj5FdWJhbmtzPC9BdXRob3I+PFllYXI+MjAwODwvWWVhcj48
UmVjTnVtPjQxOTwvUmVjTnVtPjxEaXNwbGF5VGV4dD48c3R5bGUgZmFjZT0ic3VwZXJzY3JpcHQi
Pls5MF08L3N0eWxlPjwvRGlzcGxheVRleHQ+PHJlY29yZD48cmVjLW51bWJlcj40MTk8L3JlYy1u
dW1iZXI+PGZvcmVpZ24ta2V5cz48a2V5IGFwcD0iRU4iIGRiLWlkPSJ0dmV4dGZ4ZHl4dnJlaGV2
ZmZ6NTIyOWJhcGZycjB4MmR2MHIiPjQxOTwva2V5PjwvZm9yZWlnbi1rZXlzPjxyZWYtdHlwZSBu
YW1lPSJKb3VybmFsIEFydGljbGUiPjE3PC9yZWYtdHlwZT48Y29udHJpYnV0b3JzPjxhdXRob3Jz
PjxhdXRob3I+RXViYW5rcywgUy48L2F1dGhvcj48YXV0aG9yPkVkd2FyZHMsIEMuIEEuPC9hdXRo
b3I+PGF1dGhvcj5GZWFyaW5nLCBOLiBNLjwvYXV0aG9yPjxhdXRob3I+UmFtYXN3YW15LCBBLjwv
YXV0aG9yPjxhdXRob3I+ZGUgbGEgVG9ycmUsIFIuIEEuPC9hdXRob3I+PGF1dGhvcj5UaGFsZXIs
IEsuIEouPC9hdXRob3I+PGF1dGhvcj5NaWVkZW1hLCBCLiBXLjwvYXV0aG9yPjxhdXRob3I+U2Nv
dHQsIEouIFMuPC9hdXRob3I+PC9hdXRob3JzPjwvY29udHJpYnV0b3JzPjxhdXRoLWFkZHJlc3M+
RGVwYXJ0bWVudCBvZiBTdXJnZXJ5LCBVbml2ZXJzaXR5IG9mIE1pc3NvdXJpLCBDb2x1bWJpYSwg
TU8gNjUyMTIsIFVTQS48L2F1dGgtYWRkcmVzcz48dGl0bGVzPjx0aXRsZT5Vc2Ugb2YgZW5kb3Nj
b3BpYyBzdGVudHMgdG8gdHJlYXQgYW5hc3RvbW90aWMgY29tcGxpY2F0aW9ucyBhZnRlciBiYXJp
YXRyaWMgc3VyZ2VyeTwvdGl0bGU+PHNlY29uZGFyeS10aXRsZT5KIEFtIENvbGwgU3VyZzwvc2Vj
b25kYXJ5LXRpdGxlPjxhbHQtdGl0bGU+Sm91cm5hbCBvZiB0aGUgQW1lcmljYW4gQ29sbGVnZSBv
ZiBTdXJnZW9uczwvYWx0LXRpdGxlPjwvdGl0bGVzPjxwZXJpb2RpY2FsPjxmdWxsLXRpdGxlPkog
QW0gQ29sbCBTdXJnPC9mdWxsLXRpdGxlPjxhYmJyLTE+Sm91cm5hbCBvZiB0aGUgQW1lcmljYW4g
Q29sbGVnZSBvZiBTdXJnZW9uczwvYWJici0xPjwvcGVyaW9kaWNhbD48YWx0LXBlcmlvZGljYWw+
PGZ1bGwtdGl0bGU+SiBBbSBDb2xsIFN1cmc8L2Z1bGwtdGl0bGU+PGFiYnItMT5Kb3VybmFsIG9m
IHRoZSBBbWVyaWNhbiBDb2xsZWdlIG9mIFN1cmdlb25zPC9hYmJyLTE+PC9hbHQtcGVyaW9kaWNh
bD48cGFnZXM+OTM1LTg7IGRpc2N1c3Npb24gOTM4LTk8L3BhZ2VzPjx2b2x1bWU+MjA2PC92b2x1
bWU+PG51bWJlcj41PC9udW1iZXI+PGtleXdvcmRzPjxrZXl3b3JkPkFkdWx0PC9rZXl3b3JkPjxr
ZXl3b3JkPkFuYXN0b21vc2lzLCBTdXJnaWNhbC8qYWR2ZXJzZSBlZmZlY3RzPC9rZXl3b3JkPjxr
ZXl3b3JkPkJhcmlhdHJpYyBTdXJnZXJ5LyphZHZlcnNlIGVmZmVjdHM8L2tleXdvcmQ+PGtleXdv
cmQ+KkVuZG9zY29weSwgRGlnZXN0aXZlIFN5c3RlbTwva2V5d29yZD48a2V5d29yZD5GZW1hbGU8
L2tleXdvcmQ+PGtleXdvcmQ+SHVtYW5zPC9rZXl3b3JkPjxrZXl3b3JkPk1hbGU8L2tleXdvcmQ+
PGtleXdvcmQ+TWlkZGxlIEFnZWQ8L2tleXdvcmQ+PGtleXdvcmQ+UG9zdG9wZXJhdGl2ZSBDb21w
bGljYXRpb25zL3N1cmdlcnk8L2tleXdvcmQ+PGtleXdvcmQ+UmV0cm9zcGVjdGl2ZSBTdHVkaWVz
PC9rZXl3b3JkPjxrZXl3b3JkPipTdGVudHM8L2tleXdvcmQ+PGtleXdvcmQ+U3VyZ2ljYWwgU3Rh
cGxpbmcvYWR2ZXJzZSBlZmZlY3RzPC9rZXl3b3JkPjwva2V5d29yZHM+PGRhdGVzPjx5ZWFyPjIw
MDg8L3llYXI+PHB1Yi1kYXRlcz48ZGF0ZT5NYXk8L2RhdGU+PC9wdWItZGF0ZXM+PC9kYXRlcz48
aXNibj4xODc5LTExOTAgKEVsZWN0cm9uaWMpJiN4RDsxMDcyLTc1MTUgKExpbmtpbmcpPC9pc2Ju
PjxhY2Nlc3Npb24tbnVtPjE4NDcxNzI3PC9hY2Nlc3Npb24tbnVtPjx1cmxzPjxyZWxhdGVkLXVy
bHM+PHVybD5odHRwOi8vd3d3Lm5jYmkubmxtLm5paC5nb3YvcHVibWVkLzE4NDcxNzI3PC91cmw+
PC9yZWxhdGVkLXVybHM+PC91cmxzPjxlbGVjdHJvbmljLXJlc291cmNlLW51bT4xMC4xMDE2L2ou
amFtY29sbHN1cmcuMjAwOC4wMi4wMTY8L2VsZWN0cm9uaWMtcmVzb3VyY2UtbnVtPjwvcmVjb3Jk
PjwvQ2l0ZT48L0VuZE5vdGU+AG==
</w:fldData>
        </w:fldChar>
      </w:r>
      <w:r w:rsidR="0036706B" w:rsidRPr="0093394A">
        <w:rPr>
          <w:rFonts w:ascii="Book Antiqua" w:hAnsi="Book Antiqua" w:cs="Garamond"/>
        </w:rPr>
        <w:instrText xml:space="preserve"> ADDIN EN.CITE.DATA </w:instrText>
      </w:r>
      <w:r w:rsidR="0036706B" w:rsidRPr="0093394A">
        <w:rPr>
          <w:rFonts w:ascii="Book Antiqua" w:hAnsi="Book Antiqua" w:cs="Garamond"/>
        </w:rPr>
      </w:r>
      <w:r w:rsidR="0036706B" w:rsidRPr="0093394A">
        <w:rPr>
          <w:rFonts w:ascii="Book Antiqua" w:hAnsi="Book Antiqua" w:cs="Garamond"/>
        </w:rPr>
        <w:fldChar w:fldCharType="end"/>
      </w:r>
      <w:r w:rsidR="00957787" w:rsidRPr="0093394A">
        <w:rPr>
          <w:rFonts w:ascii="Book Antiqua" w:hAnsi="Book Antiqua" w:cs="Garamond"/>
        </w:rPr>
      </w:r>
      <w:r w:rsidR="00957787" w:rsidRPr="0093394A">
        <w:rPr>
          <w:rFonts w:ascii="Book Antiqua" w:hAnsi="Book Antiqua" w:cs="Garamond"/>
        </w:rPr>
        <w:fldChar w:fldCharType="separate"/>
      </w:r>
      <w:r w:rsidR="0036706B" w:rsidRPr="0093394A">
        <w:rPr>
          <w:rFonts w:ascii="Book Antiqua" w:hAnsi="Book Antiqua" w:cs="Garamond"/>
          <w:noProof/>
          <w:vertAlign w:val="superscript"/>
        </w:rPr>
        <w:t>[</w:t>
      </w:r>
      <w:hyperlink w:anchor="_ENREF_90" w:tooltip="Eubanks, 2008 #419" w:history="1">
        <w:r w:rsidR="0036706B" w:rsidRPr="0093394A">
          <w:rPr>
            <w:rFonts w:ascii="Book Antiqua" w:hAnsi="Book Antiqua" w:cs="Garamond"/>
            <w:noProof/>
            <w:vertAlign w:val="superscript"/>
          </w:rPr>
          <w:t>90</w:t>
        </w:r>
      </w:hyperlink>
      <w:r w:rsidR="0036706B" w:rsidRPr="0093394A">
        <w:rPr>
          <w:rFonts w:ascii="Book Antiqua" w:hAnsi="Book Antiqua" w:cs="Garamond"/>
          <w:noProof/>
          <w:vertAlign w:val="superscript"/>
        </w:rPr>
        <w:t>]</w:t>
      </w:r>
      <w:r w:rsidR="00957787" w:rsidRPr="0093394A">
        <w:rPr>
          <w:rFonts w:ascii="Book Antiqua" w:hAnsi="Book Antiqua" w:cs="Garamond"/>
        </w:rPr>
        <w:fldChar w:fldCharType="end"/>
      </w:r>
      <w:r w:rsidR="00380B49" w:rsidRPr="0093394A">
        <w:rPr>
          <w:rFonts w:ascii="Book Antiqua" w:hAnsi="Book Antiqua" w:cs="Garamond"/>
        </w:rPr>
        <w:t xml:space="preserve">. </w:t>
      </w:r>
    </w:p>
    <w:p w14:paraId="2C0C67D6" w14:textId="77777777" w:rsidR="00E53588" w:rsidRPr="0093394A" w:rsidRDefault="00380B49"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Garamond"/>
        </w:rPr>
        <w:t>For the patient who is receiving steroid therapy for unrelated processes, coordination with the provider managing their steroids may provide a window where the steroid load can either be lessened or withheld for a period while endoscopic treatment is attempted.</w:t>
      </w:r>
      <w:r w:rsidR="004D492C" w:rsidRPr="0093394A">
        <w:rPr>
          <w:rFonts w:ascii="Book Antiqua" w:hAnsi="Book Antiqua" w:cs="Garamond"/>
        </w:rPr>
        <w:t xml:space="preserve"> </w:t>
      </w:r>
      <w:r w:rsidRPr="0093394A">
        <w:rPr>
          <w:rFonts w:ascii="Book Antiqua" w:hAnsi="Book Antiqua" w:cs="Garamond"/>
        </w:rPr>
        <w:t>This may not be possible in all cases, but should be</w:t>
      </w:r>
      <w:r w:rsidR="00BF7063" w:rsidRPr="0093394A">
        <w:rPr>
          <w:rFonts w:ascii="Book Antiqua" w:hAnsi="Book Antiqua" w:cs="Garamond"/>
        </w:rPr>
        <w:t xml:space="preserve"> addressed o</w:t>
      </w:r>
      <w:r w:rsidRPr="0093394A">
        <w:rPr>
          <w:rFonts w:ascii="Book Antiqua" w:hAnsi="Book Antiqua" w:cs="Garamond"/>
        </w:rPr>
        <w:t>n a case-by-case basis.</w:t>
      </w:r>
    </w:p>
    <w:p w14:paraId="249DD94A" w14:textId="77777777" w:rsidR="00E53588" w:rsidRPr="0093394A" w:rsidRDefault="00380B49"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Garamond"/>
        </w:rPr>
        <w:t>Maintaining adequate nutrition in these patients is imperative to promote healing.</w:t>
      </w:r>
      <w:r w:rsidR="004D492C" w:rsidRPr="0093394A">
        <w:rPr>
          <w:rFonts w:ascii="Book Antiqua" w:hAnsi="Book Antiqua" w:cs="Garamond"/>
        </w:rPr>
        <w:t xml:space="preserve"> </w:t>
      </w:r>
      <w:r w:rsidRPr="0093394A">
        <w:rPr>
          <w:rFonts w:ascii="Book Antiqua" w:hAnsi="Book Antiqua" w:cs="Garamond"/>
        </w:rPr>
        <w:t xml:space="preserve">We recommend </w:t>
      </w:r>
      <w:r w:rsidR="00BF7063" w:rsidRPr="0093394A">
        <w:rPr>
          <w:rFonts w:ascii="Book Antiqua" w:hAnsi="Book Antiqua" w:cs="Garamond"/>
        </w:rPr>
        <w:t xml:space="preserve">early </w:t>
      </w:r>
      <w:r w:rsidRPr="0093394A">
        <w:rPr>
          <w:rFonts w:ascii="Book Antiqua" w:hAnsi="Book Antiqua" w:cs="Garamond"/>
        </w:rPr>
        <w:t>enteral feeding in all cases possible.</w:t>
      </w:r>
      <w:r w:rsidR="004D492C" w:rsidRPr="0093394A">
        <w:rPr>
          <w:rFonts w:ascii="Book Antiqua" w:hAnsi="Book Antiqua" w:cs="Garamond"/>
        </w:rPr>
        <w:t xml:space="preserve"> </w:t>
      </w:r>
      <w:r w:rsidRPr="0093394A">
        <w:rPr>
          <w:rFonts w:ascii="Book Antiqua" w:hAnsi="Book Antiqua" w:cs="Garamond"/>
        </w:rPr>
        <w:t>This may be achieved by obtaining feeding tube access distal to the site of the fistula</w:t>
      </w:r>
      <w:r w:rsidR="002B6DDD" w:rsidRPr="0093394A">
        <w:rPr>
          <w:rFonts w:ascii="Book Antiqua" w:hAnsi="Book Antiqua" w:cs="Garamond"/>
        </w:rPr>
        <w:t xml:space="preserve"> such as a </w:t>
      </w:r>
      <w:proofErr w:type="spellStart"/>
      <w:r w:rsidR="002B6DDD" w:rsidRPr="0093394A">
        <w:rPr>
          <w:rFonts w:ascii="Book Antiqua" w:hAnsi="Book Antiqua" w:cs="Garamond"/>
        </w:rPr>
        <w:t>nasojejunal</w:t>
      </w:r>
      <w:proofErr w:type="spellEnd"/>
      <w:r w:rsidR="002B6DDD" w:rsidRPr="0093394A">
        <w:rPr>
          <w:rFonts w:ascii="Book Antiqua" w:hAnsi="Book Antiqua" w:cs="Garamond"/>
        </w:rPr>
        <w:t xml:space="preserve"> tube, or a percutaneous endoscopic </w:t>
      </w:r>
      <w:proofErr w:type="spellStart"/>
      <w:r w:rsidR="002B6DDD" w:rsidRPr="0093394A">
        <w:rPr>
          <w:rFonts w:ascii="Book Antiqua" w:hAnsi="Book Antiqua" w:cs="Garamond"/>
        </w:rPr>
        <w:t>jejunostomy</w:t>
      </w:r>
      <w:proofErr w:type="spellEnd"/>
      <w:r w:rsidR="002B6DDD" w:rsidRPr="0093394A">
        <w:rPr>
          <w:rFonts w:ascii="Book Antiqua" w:hAnsi="Book Antiqua" w:cs="Garamond"/>
        </w:rPr>
        <w:t xml:space="preserve"> tube (PEJ)</w:t>
      </w:r>
      <w:r w:rsidRPr="0093394A">
        <w:rPr>
          <w:rFonts w:ascii="Book Antiqua" w:hAnsi="Book Antiqua" w:cs="Garamond"/>
        </w:rPr>
        <w:t>.</w:t>
      </w:r>
      <w:r w:rsidR="004D492C" w:rsidRPr="0093394A">
        <w:rPr>
          <w:rFonts w:ascii="Book Antiqua" w:hAnsi="Book Antiqua" w:cs="Garamond"/>
        </w:rPr>
        <w:t xml:space="preserve"> </w:t>
      </w:r>
      <w:r w:rsidRPr="0093394A">
        <w:rPr>
          <w:rFonts w:ascii="Book Antiqua" w:hAnsi="Book Antiqua" w:cs="Garamond"/>
        </w:rPr>
        <w:t xml:space="preserve">If this is not feasible, total parenteral nutrition may be initiated and continued until enteral feeding </w:t>
      </w:r>
      <w:r w:rsidR="00BF7063" w:rsidRPr="0093394A">
        <w:rPr>
          <w:rFonts w:ascii="Book Antiqua" w:hAnsi="Book Antiqua" w:cs="Garamond"/>
        </w:rPr>
        <w:t>is tolerated.</w:t>
      </w:r>
      <w:r w:rsidR="004D492C" w:rsidRPr="0093394A">
        <w:rPr>
          <w:rFonts w:ascii="Book Antiqua" w:hAnsi="Book Antiqua" w:cs="Garamond"/>
        </w:rPr>
        <w:t xml:space="preserve"> </w:t>
      </w:r>
    </w:p>
    <w:p w14:paraId="3626DCB3" w14:textId="77777777" w:rsidR="00E53588" w:rsidRPr="0093394A" w:rsidRDefault="001D1547"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rPr>
        <w:t>In patients with acute perforations, endoscopic management alone may be sufficient for long-term success.</w:t>
      </w:r>
      <w:r w:rsidR="004D492C" w:rsidRPr="0093394A">
        <w:rPr>
          <w:rFonts w:ascii="Book Antiqua" w:hAnsi="Book Antiqua"/>
        </w:rPr>
        <w:t xml:space="preserve"> </w:t>
      </w:r>
      <w:r w:rsidRPr="0093394A">
        <w:rPr>
          <w:rFonts w:ascii="Book Antiqua" w:hAnsi="Book Antiqua"/>
        </w:rPr>
        <w:t>In patients with chronic GI fistulae, a</w:t>
      </w:r>
      <w:r w:rsidR="00855DA0" w:rsidRPr="0093394A">
        <w:rPr>
          <w:rFonts w:ascii="Book Antiqua" w:hAnsi="Book Antiqua"/>
        </w:rPr>
        <w:t>ll aspects of a patient’s care must be optimized in order to achieve long-term success.</w:t>
      </w:r>
      <w:r w:rsidR="004D492C" w:rsidRPr="0093394A">
        <w:rPr>
          <w:rFonts w:ascii="Book Antiqua" w:hAnsi="Book Antiqua"/>
        </w:rPr>
        <w:t xml:space="preserve"> </w:t>
      </w:r>
      <w:r w:rsidR="005F14DC" w:rsidRPr="0093394A">
        <w:rPr>
          <w:rFonts w:ascii="Book Antiqua" w:hAnsi="Book Antiqua"/>
        </w:rPr>
        <w:t xml:space="preserve"> Similar</w:t>
      </w:r>
      <w:r w:rsidRPr="0093394A">
        <w:rPr>
          <w:rFonts w:ascii="Book Antiqua" w:hAnsi="Book Antiqua"/>
        </w:rPr>
        <w:t xml:space="preserve"> to the treatment of a patient with acute GI hemorrhage, multimodality endoscopic therapies may be required for more complex or chronic GI tract perforation.</w:t>
      </w:r>
      <w:r w:rsidR="004D492C" w:rsidRPr="0093394A">
        <w:rPr>
          <w:rFonts w:ascii="Book Antiqua" w:hAnsi="Book Antiqua"/>
        </w:rPr>
        <w:t xml:space="preserve"> </w:t>
      </w:r>
      <w:r w:rsidRPr="0093394A">
        <w:rPr>
          <w:rFonts w:ascii="Book Antiqua" w:hAnsi="Book Antiqua"/>
        </w:rPr>
        <w:t>A large gastro-gastric fistula after RYGB, for example, may require suture foreign body removal, argon plasma ablation of the epithelialized track, endoscopic suture closure of the largest portions of the defect, over the scope clip application to smaller portions and endoscopic dilation of a simultaneous gastro-</w:t>
      </w:r>
      <w:proofErr w:type="spellStart"/>
      <w:r w:rsidRPr="0093394A">
        <w:rPr>
          <w:rFonts w:ascii="Book Antiqua" w:hAnsi="Book Antiqua"/>
        </w:rPr>
        <w:t>jejunal</w:t>
      </w:r>
      <w:proofErr w:type="spellEnd"/>
      <w:r w:rsidRPr="0093394A">
        <w:rPr>
          <w:rFonts w:ascii="Book Antiqua" w:hAnsi="Book Antiqua"/>
        </w:rPr>
        <w:t xml:space="preserve"> anastomotic ulcer.</w:t>
      </w:r>
      <w:r w:rsidR="004D492C" w:rsidRPr="0093394A">
        <w:rPr>
          <w:rFonts w:ascii="Book Antiqua" w:hAnsi="Book Antiqua"/>
        </w:rPr>
        <w:t xml:space="preserve"> </w:t>
      </w:r>
      <w:r w:rsidRPr="0093394A">
        <w:rPr>
          <w:rFonts w:ascii="Book Antiqua" w:hAnsi="Book Antiqua"/>
        </w:rPr>
        <w:t>Failure</w:t>
      </w:r>
      <w:r w:rsidR="004F09AB" w:rsidRPr="0093394A">
        <w:rPr>
          <w:rFonts w:ascii="Book Antiqua" w:hAnsi="Book Antiqua"/>
        </w:rPr>
        <w:t xml:space="preserve"> to address all of these issues</w:t>
      </w:r>
      <w:r w:rsidRPr="0093394A">
        <w:rPr>
          <w:rFonts w:ascii="Book Antiqua" w:hAnsi="Book Antiqua"/>
        </w:rPr>
        <w:t xml:space="preserve"> will likely result in short term endoscopic failure. </w:t>
      </w:r>
    </w:p>
    <w:p w14:paraId="38BED5DE" w14:textId="0BED7EF2" w:rsidR="00855DA0" w:rsidRPr="0093394A" w:rsidRDefault="00855DA0" w:rsidP="0093394A">
      <w:pPr>
        <w:widowControl w:val="0"/>
        <w:autoSpaceDE w:val="0"/>
        <w:autoSpaceDN w:val="0"/>
        <w:adjustRightInd w:val="0"/>
        <w:spacing w:line="360" w:lineRule="auto"/>
        <w:ind w:firstLineChars="200" w:firstLine="480"/>
        <w:contextualSpacing/>
        <w:jc w:val="both"/>
        <w:rPr>
          <w:rFonts w:ascii="Book Antiqua" w:eastAsia="宋体" w:hAnsi="Book Antiqua" w:cs="Times"/>
          <w:lang w:eastAsia="zh-CN"/>
        </w:rPr>
      </w:pPr>
      <w:r w:rsidRPr="0093394A">
        <w:rPr>
          <w:rFonts w:ascii="Book Antiqua" w:hAnsi="Book Antiqua" w:cs="Garamond"/>
        </w:rPr>
        <w:t>Unfortunately, there will be patients who ultimately fail endoscopic therapy and will require surgical interventi</w:t>
      </w:r>
      <w:r w:rsidR="001D1547" w:rsidRPr="0093394A">
        <w:rPr>
          <w:rFonts w:ascii="Book Antiqua" w:hAnsi="Book Antiqua" w:cs="Garamond"/>
        </w:rPr>
        <w:t>on.</w:t>
      </w:r>
      <w:r w:rsidR="004D492C" w:rsidRPr="0093394A">
        <w:rPr>
          <w:rFonts w:ascii="Book Antiqua" w:hAnsi="Book Antiqua" w:cs="Garamond"/>
        </w:rPr>
        <w:t xml:space="preserve"> </w:t>
      </w:r>
      <w:r w:rsidR="001D1547" w:rsidRPr="0093394A">
        <w:rPr>
          <w:rFonts w:ascii="Book Antiqua" w:hAnsi="Book Antiqua" w:cs="Garamond"/>
        </w:rPr>
        <w:t>However, even in</w:t>
      </w:r>
      <w:r w:rsidRPr="0093394A">
        <w:rPr>
          <w:rFonts w:ascii="Book Antiqua" w:hAnsi="Book Antiqua" w:cs="Garamond"/>
        </w:rPr>
        <w:t xml:space="preserve"> these patients, </w:t>
      </w:r>
      <w:r w:rsidR="001D1547" w:rsidRPr="0093394A">
        <w:rPr>
          <w:rFonts w:ascii="Book Antiqua" w:hAnsi="Book Antiqua" w:cs="Garamond"/>
        </w:rPr>
        <w:t>early endoscopic management can</w:t>
      </w:r>
      <w:r w:rsidRPr="0093394A">
        <w:rPr>
          <w:rFonts w:ascii="Book Antiqua" w:hAnsi="Book Antiqua" w:cs="Garamond"/>
        </w:rPr>
        <w:t xml:space="preserve"> lessen the symptoms of high-output fistulae, enable patients to leave the hospital if even for a brief period, allow time for nutritional status to be improved, infections to be treated, and time for more in-depth </w:t>
      </w:r>
      <w:r w:rsidRPr="0093394A">
        <w:rPr>
          <w:rFonts w:ascii="Book Antiqua" w:hAnsi="Book Antiqua" w:cs="Garamond"/>
        </w:rPr>
        <w:lastRenderedPageBreak/>
        <w:t>operative planning that would otherwise not be available in the emergent setting.</w:t>
      </w:r>
      <w:r w:rsidR="004D492C" w:rsidRPr="0093394A">
        <w:rPr>
          <w:rFonts w:ascii="Book Antiqua" w:hAnsi="Book Antiqua" w:cs="Garamond"/>
        </w:rPr>
        <w:t xml:space="preserve"> </w:t>
      </w:r>
    </w:p>
    <w:p w14:paraId="3246180C" w14:textId="77777777" w:rsidR="00855DA0" w:rsidRPr="0093394A" w:rsidRDefault="00855DA0" w:rsidP="0093394A">
      <w:pPr>
        <w:widowControl w:val="0"/>
        <w:autoSpaceDE w:val="0"/>
        <w:autoSpaceDN w:val="0"/>
        <w:adjustRightInd w:val="0"/>
        <w:spacing w:line="360" w:lineRule="auto"/>
        <w:contextualSpacing/>
        <w:jc w:val="both"/>
        <w:rPr>
          <w:rFonts w:ascii="Book Antiqua" w:hAnsi="Book Antiqua" w:cs="Garamond"/>
        </w:rPr>
      </w:pPr>
    </w:p>
    <w:p w14:paraId="46154A6B" w14:textId="1F2DCE1D" w:rsidR="00855DA0" w:rsidRPr="0093394A" w:rsidRDefault="00855DA0" w:rsidP="0093394A">
      <w:pPr>
        <w:widowControl w:val="0"/>
        <w:autoSpaceDE w:val="0"/>
        <w:autoSpaceDN w:val="0"/>
        <w:adjustRightInd w:val="0"/>
        <w:spacing w:line="360" w:lineRule="auto"/>
        <w:contextualSpacing/>
        <w:jc w:val="both"/>
        <w:rPr>
          <w:rFonts w:ascii="Book Antiqua" w:eastAsia="宋体" w:hAnsi="Book Antiqua" w:cs="Garamond"/>
          <w:b/>
          <w:lang w:eastAsia="zh-CN"/>
        </w:rPr>
      </w:pPr>
      <w:r w:rsidRPr="0093394A">
        <w:rPr>
          <w:rFonts w:ascii="Book Antiqua" w:hAnsi="Book Antiqua" w:cs="Garamond"/>
          <w:b/>
        </w:rPr>
        <w:t>C</w:t>
      </w:r>
      <w:r w:rsidR="00AA3CC1" w:rsidRPr="0093394A">
        <w:rPr>
          <w:rFonts w:ascii="Book Antiqua" w:hAnsi="Book Antiqua" w:cs="Garamond"/>
          <w:b/>
        </w:rPr>
        <w:t>ONCLUSION</w:t>
      </w:r>
    </w:p>
    <w:p w14:paraId="60036695" w14:textId="60D6865C" w:rsidR="00B52D7A" w:rsidRPr="0093394A" w:rsidRDefault="00855DA0" w:rsidP="0093394A">
      <w:pPr>
        <w:widowControl w:val="0"/>
        <w:autoSpaceDE w:val="0"/>
        <w:autoSpaceDN w:val="0"/>
        <w:adjustRightInd w:val="0"/>
        <w:spacing w:line="360" w:lineRule="auto"/>
        <w:contextualSpacing/>
        <w:jc w:val="both"/>
        <w:rPr>
          <w:rFonts w:ascii="Book Antiqua" w:hAnsi="Book Antiqua" w:cs="Helvetica"/>
        </w:rPr>
      </w:pPr>
      <w:r w:rsidRPr="0093394A">
        <w:rPr>
          <w:rFonts w:ascii="Book Antiqua" w:hAnsi="Book Antiqua" w:cs="Garamond"/>
        </w:rPr>
        <w:t xml:space="preserve">There has been a great deal of advancement in the </w:t>
      </w:r>
      <w:r w:rsidR="000814E5" w:rsidRPr="0093394A">
        <w:rPr>
          <w:rFonts w:ascii="Book Antiqua" w:hAnsi="Book Antiqua" w:cs="Garamond"/>
        </w:rPr>
        <w:t xml:space="preserve">field of endoscopic </w:t>
      </w:r>
      <w:r w:rsidRPr="0093394A">
        <w:rPr>
          <w:rFonts w:ascii="Book Antiqua" w:hAnsi="Book Antiqua" w:cs="Garamond"/>
        </w:rPr>
        <w:t>treatment of full thickness GI defects</w:t>
      </w:r>
      <w:r w:rsidR="000814E5" w:rsidRPr="0093394A">
        <w:rPr>
          <w:rFonts w:ascii="Book Antiqua" w:hAnsi="Book Antiqua" w:cs="Garamond"/>
        </w:rPr>
        <w:t xml:space="preserve"> with high rates of long-term closure.</w:t>
      </w:r>
      <w:r w:rsidR="004D492C" w:rsidRPr="0093394A">
        <w:rPr>
          <w:rFonts w:ascii="Book Antiqua" w:hAnsi="Book Antiqua" w:cs="Garamond"/>
        </w:rPr>
        <w:t xml:space="preserve"> </w:t>
      </w:r>
      <w:r w:rsidR="000814E5" w:rsidRPr="0093394A">
        <w:rPr>
          <w:rFonts w:ascii="Book Antiqua" w:hAnsi="Book Antiqua" w:cs="Helvetica"/>
        </w:rPr>
        <w:t>TTSCs, endoscopic suturing devices, stents, sealants, fistula plugs, vacuum-assisted devices, and OTSC have all been shown to be effective modalities.</w:t>
      </w:r>
      <w:r w:rsidR="004D492C" w:rsidRPr="0093394A">
        <w:rPr>
          <w:rFonts w:ascii="Book Antiqua" w:hAnsi="Book Antiqua" w:cs="Helvetica"/>
        </w:rPr>
        <w:t xml:space="preserve"> </w:t>
      </w:r>
      <w:r w:rsidR="000814E5" w:rsidRPr="0093394A">
        <w:rPr>
          <w:rFonts w:ascii="Book Antiqua" w:hAnsi="Book Antiqua" w:cs="Helvetica"/>
        </w:rPr>
        <w:t>The treatment of acute perforations is generally more effective than the treatment of chronic fistulae.</w:t>
      </w:r>
      <w:r w:rsidR="004D492C" w:rsidRPr="0093394A">
        <w:rPr>
          <w:rFonts w:ascii="Book Antiqua" w:hAnsi="Book Antiqua" w:cs="Helvetica"/>
        </w:rPr>
        <w:t xml:space="preserve"> </w:t>
      </w:r>
      <w:r w:rsidR="000814E5" w:rsidRPr="0093394A">
        <w:rPr>
          <w:rFonts w:ascii="Book Antiqua" w:hAnsi="Book Antiqua" w:cs="Helvetica"/>
        </w:rPr>
        <w:t>Because of this, we recommend a marriage of endoscopic therapies with classic fistula management to give the patient the best chance at long-term closure.</w:t>
      </w:r>
      <w:r w:rsidR="004D492C" w:rsidRPr="0093394A">
        <w:rPr>
          <w:rFonts w:ascii="Book Antiqua" w:hAnsi="Book Antiqua" w:cs="Helvetica"/>
        </w:rPr>
        <w:t xml:space="preserve"> </w:t>
      </w:r>
      <w:r w:rsidR="000814E5" w:rsidRPr="0093394A">
        <w:rPr>
          <w:rFonts w:ascii="Book Antiqua" w:hAnsi="Book Antiqua" w:cs="Helvetica"/>
        </w:rPr>
        <w:t>Ultimately, even in the case of failure, endoscopic therapy can “buy time” for patient optimization prior to definitive surgical management.</w:t>
      </w:r>
      <w:r w:rsidR="004D492C" w:rsidRPr="0093394A">
        <w:rPr>
          <w:rFonts w:ascii="Book Antiqua" w:hAnsi="Book Antiqua" w:cs="Helvetica"/>
        </w:rPr>
        <w:t xml:space="preserve"> </w:t>
      </w:r>
    </w:p>
    <w:p w14:paraId="65688768" w14:textId="77777777" w:rsidR="0019212A" w:rsidRPr="0093394A" w:rsidRDefault="0019212A" w:rsidP="0093394A">
      <w:pPr>
        <w:spacing w:line="360" w:lineRule="auto"/>
        <w:jc w:val="both"/>
        <w:rPr>
          <w:rFonts w:ascii="Book Antiqua" w:eastAsia="宋体" w:hAnsi="Book Antiqua" w:cs="Helvetica"/>
          <w:lang w:eastAsia="zh-CN"/>
        </w:rPr>
      </w:pPr>
    </w:p>
    <w:p w14:paraId="2DC338E8" w14:textId="77777777" w:rsidR="0019212A" w:rsidRPr="0093394A" w:rsidRDefault="0019212A" w:rsidP="0093394A">
      <w:pPr>
        <w:spacing w:line="360" w:lineRule="auto"/>
        <w:jc w:val="both"/>
        <w:rPr>
          <w:rFonts w:ascii="Book Antiqua" w:eastAsia="宋体" w:hAnsi="Book Antiqua" w:cs="Helvetica"/>
          <w:b/>
          <w:lang w:eastAsia="zh-CN"/>
        </w:rPr>
      </w:pPr>
      <w:r w:rsidRPr="0093394A">
        <w:rPr>
          <w:rFonts w:ascii="Book Antiqua" w:eastAsia="宋体" w:hAnsi="Book Antiqua" w:cs="Helvetica"/>
          <w:b/>
          <w:lang w:eastAsia="zh-CN"/>
        </w:rPr>
        <w:t>REFERENCES</w:t>
      </w:r>
    </w:p>
    <w:p w14:paraId="6731ACB1" w14:textId="3E9D805B"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 </w:t>
      </w:r>
      <w:proofErr w:type="gramStart"/>
      <w:r w:rsidRPr="0093394A">
        <w:rPr>
          <w:rFonts w:ascii="Book Antiqua" w:eastAsia="宋体" w:hAnsi="Book Antiqua" w:cs="宋体"/>
          <w:b/>
        </w:rPr>
        <w:t>Centers</w:t>
      </w:r>
      <w:proofErr w:type="gramEnd"/>
      <w:r w:rsidRPr="0093394A">
        <w:rPr>
          <w:rFonts w:ascii="Book Antiqua" w:eastAsia="宋体" w:hAnsi="Book Antiqua" w:cs="宋体"/>
          <w:b/>
        </w:rPr>
        <w:t xml:space="preserve"> for Disease Control and Prevention. </w:t>
      </w:r>
      <w:r w:rsidRPr="0093394A">
        <w:rPr>
          <w:rFonts w:ascii="Book Antiqua" w:eastAsia="宋体" w:hAnsi="Book Antiqua" w:cs="宋体"/>
        </w:rPr>
        <w:t xml:space="preserve">National Hospital Discharge Survey: 2010 Table, Procedures by selected patient characteristics. </w:t>
      </w:r>
      <w:r w:rsidR="004629CE">
        <w:rPr>
          <w:rFonts w:ascii="Book Antiqua" w:eastAsia="宋体" w:hAnsi="Book Antiqua" w:cs="宋体"/>
        </w:rPr>
        <w:t>[</w:t>
      </w:r>
      <w:proofErr w:type="gramStart"/>
      <w:r w:rsidR="004629CE">
        <w:rPr>
          <w:rFonts w:ascii="Book Antiqua" w:eastAsia="宋体" w:hAnsi="Book Antiqua" w:cs="宋体"/>
        </w:rPr>
        <w:t>a</w:t>
      </w:r>
      <w:r w:rsidRPr="0093394A">
        <w:rPr>
          <w:rFonts w:ascii="Book Antiqua" w:eastAsia="宋体" w:hAnsi="Book Antiqua" w:cs="宋体"/>
        </w:rPr>
        <w:t>ccessed</w:t>
      </w:r>
      <w:proofErr w:type="gramEnd"/>
      <w:r w:rsidRPr="0093394A">
        <w:rPr>
          <w:rFonts w:ascii="Book Antiqua" w:eastAsia="宋体" w:hAnsi="Book Antiqua" w:cs="宋体"/>
        </w:rPr>
        <w:t xml:space="preserve"> 2015 Jan 28</w:t>
      </w:r>
      <w:r w:rsidR="004629CE">
        <w:rPr>
          <w:rFonts w:ascii="Book Antiqua" w:eastAsia="宋体" w:hAnsi="Book Antiqua" w:cs="宋体"/>
        </w:rPr>
        <w:t>]</w:t>
      </w:r>
      <w:r w:rsidRPr="0093394A">
        <w:rPr>
          <w:rFonts w:ascii="Book Antiqua" w:eastAsia="宋体" w:hAnsi="Book Antiqua" w:cs="宋体"/>
        </w:rPr>
        <w:t xml:space="preserve">. Available from: http: //www.cdc.gov/nchs/data/nhds/4procedures/2010pro4_numberprocedureage.pdf. </w:t>
      </w:r>
    </w:p>
    <w:p w14:paraId="77BAEB33"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 </w:t>
      </w:r>
      <w:proofErr w:type="spellStart"/>
      <w:r w:rsidRPr="0093394A">
        <w:rPr>
          <w:rFonts w:ascii="Book Antiqua" w:eastAsia="宋体" w:hAnsi="Book Antiqua" w:cs="宋体"/>
          <w:b/>
          <w:bCs/>
        </w:rPr>
        <w:t>Lüning</w:t>
      </w:r>
      <w:proofErr w:type="spellEnd"/>
      <w:r w:rsidRPr="0093394A">
        <w:rPr>
          <w:rFonts w:ascii="Book Antiqua" w:eastAsia="宋体" w:hAnsi="Book Antiqua" w:cs="宋体"/>
          <w:b/>
          <w:bCs/>
        </w:rPr>
        <w:t xml:space="preserve"> TH</w:t>
      </w:r>
      <w:r w:rsidRPr="0093394A">
        <w:rPr>
          <w:rFonts w:ascii="Book Antiqua" w:eastAsia="宋体" w:hAnsi="Book Antiqua" w:cs="宋体"/>
        </w:rPr>
        <w:t xml:space="preserve">, </w:t>
      </w:r>
      <w:proofErr w:type="spellStart"/>
      <w:r w:rsidRPr="0093394A">
        <w:rPr>
          <w:rFonts w:ascii="Book Antiqua" w:eastAsia="宋体" w:hAnsi="Book Antiqua" w:cs="宋体"/>
        </w:rPr>
        <w:t>Keemers</w:t>
      </w:r>
      <w:proofErr w:type="spellEnd"/>
      <w:r w:rsidRPr="0093394A">
        <w:rPr>
          <w:rFonts w:ascii="Book Antiqua" w:eastAsia="宋体" w:hAnsi="Book Antiqua" w:cs="宋体"/>
        </w:rPr>
        <w:t xml:space="preserve">-Gels ME, </w:t>
      </w:r>
      <w:proofErr w:type="spellStart"/>
      <w:r w:rsidRPr="0093394A">
        <w:rPr>
          <w:rFonts w:ascii="Book Antiqua" w:eastAsia="宋体" w:hAnsi="Book Antiqua" w:cs="宋体"/>
        </w:rPr>
        <w:t>Barendregt</w:t>
      </w:r>
      <w:proofErr w:type="spellEnd"/>
      <w:r w:rsidRPr="0093394A">
        <w:rPr>
          <w:rFonts w:ascii="Book Antiqua" w:eastAsia="宋体" w:hAnsi="Book Antiqua" w:cs="宋体"/>
        </w:rPr>
        <w:t xml:space="preserve"> WB, Tan AC, </w:t>
      </w:r>
      <w:proofErr w:type="spellStart"/>
      <w:r w:rsidRPr="0093394A">
        <w:rPr>
          <w:rFonts w:ascii="Book Antiqua" w:eastAsia="宋体" w:hAnsi="Book Antiqua" w:cs="宋体"/>
        </w:rPr>
        <w:t>Rosman</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Colonoscopic</w:t>
      </w:r>
      <w:proofErr w:type="spellEnd"/>
      <w:r w:rsidRPr="0093394A">
        <w:rPr>
          <w:rFonts w:ascii="Book Antiqua" w:eastAsia="宋体" w:hAnsi="Book Antiqua" w:cs="宋体"/>
        </w:rPr>
        <w:t xml:space="preserve"> perforations: a review of 30,366 patients.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7; </w:t>
      </w:r>
      <w:r w:rsidRPr="0093394A">
        <w:rPr>
          <w:rFonts w:ascii="Book Antiqua" w:eastAsia="宋体" w:hAnsi="Book Antiqua" w:cs="宋体"/>
          <w:b/>
          <w:bCs/>
        </w:rPr>
        <w:t>21</w:t>
      </w:r>
      <w:r w:rsidRPr="0093394A">
        <w:rPr>
          <w:rFonts w:ascii="Book Antiqua" w:eastAsia="宋体" w:hAnsi="Book Antiqua" w:cs="宋体"/>
        </w:rPr>
        <w:t>: 994-997 [PMID: 17453289 DOI: 10.1007/s00464-007-9251-7]</w:t>
      </w:r>
    </w:p>
    <w:p w14:paraId="58DDE8C1"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 </w:t>
      </w:r>
      <w:proofErr w:type="spellStart"/>
      <w:r w:rsidRPr="0093394A">
        <w:rPr>
          <w:rFonts w:ascii="Book Antiqua" w:eastAsia="宋体" w:hAnsi="Book Antiqua" w:cs="宋体"/>
          <w:b/>
          <w:bCs/>
        </w:rPr>
        <w:t>Svanes</w:t>
      </w:r>
      <w:proofErr w:type="spellEnd"/>
      <w:r w:rsidRPr="0093394A">
        <w:rPr>
          <w:rFonts w:ascii="Book Antiqua" w:eastAsia="宋体" w:hAnsi="Book Antiqua" w:cs="宋体"/>
          <w:b/>
          <w:bCs/>
        </w:rPr>
        <w:t xml:space="preserve"> C</w:t>
      </w:r>
      <w:r w:rsidRPr="0093394A">
        <w:rPr>
          <w:rFonts w:ascii="Book Antiqua" w:eastAsia="宋体" w:hAnsi="Book Antiqua" w:cs="宋体"/>
        </w:rPr>
        <w:t xml:space="preserve">. Trends in perforated peptic ulcer: incidence, etiology, treatment, and prognosis. </w:t>
      </w:r>
      <w:r w:rsidRPr="0093394A">
        <w:rPr>
          <w:rFonts w:ascii="Book Antiqua" w:eastAsia="宋体" w:hAnsi="Book Antiqua" w:cs="宋体"/>
          <w:i/>
          <w:iCs/>
        </w:rPr>
        <w:t xml:space="preserve">World J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0; </w:t>
      </w:r>
      <w:r w:rsidRPr="0093394A">
        <w:rPr>
          <w:rFonts w:ascii="Book Antiqua" w:eastAsia="宋体" w:hAnsi="Book Antiqua" w:cs="宋体"/>
          <w:b/>
          <w:bCs/>
        </w:rPr>
        <w:t>24</w:t>
      </w:r>
      <w:r w:rsidRPr="0093394A">
        <w:rPr>
          <w:rFonts w:ascii="Book Antiqua" w:eastAsia="宋体" w:hAnsi="Book Antiqua" w:cs="宋体"/>
        </w:rPr>
        <w:t>: 277-283 [PMID: 10658061 DOI: 10.1007/s002689910045]</w:t>
      </w:r>
    </w:p>
    <w:p w14:paraId="54371D3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 </w:t>
      </w:r>
      <w:r w:rsidRPr="0093394A">
        <w:rPr>
          <w:rFonts w:ascii="Book Antiqua" w:eastAsia="宋体" w:hAnsi="Book Antiqua" w:cs="宋体"/>
          <w:b/>
          <w:bCs/>
        </w:rPr>
        <w:t>Pauli EM</w:t>
      </w:r>
      <w:r w:rsidRPr="0093394A">
        <w:rPr>
          <w:rFonts w:ascii="Book Antiqua" w:eastAsia="宋体" w:hAnsi="Book Antiqua" w:cs="宋体"/>
        </w:rPr>
        <w:t xml:space="preserve">, </w:t>
      </w:r>
      <w:proofErr w:type="spellStart"/>
      <w:r w:rsidRPr="0093394A">
        <w:rPr>
          <w:rFonts w:ascii="Book Antiqua" w:eastAsia="宋体" w:hAnsi="Book Antiqua" w:cs="宋体"/>
        </w:rPr>
        <w:t>Schomisch</w:t>
      </w:r>
      <w:proofErr w:type="spellEnd"/>
      <w:r w:rsidRPr="0093394A">
        <w:rPr>
          <w:rFonts w:ascii="Book Antiqua" w:eastAsia="宋体" w:hAnsi="Book Antiqua" w:cs="宋体"/>
        </w:rPr>
        <w:t xml:space="preserve"> SJ, </w:t>
      </w:r>
      <w:proofErr w:type="spellStart"/>
      <w:r w:rsidRPr="0093394A">
        <w:rPr>
          <w:rFonts w:ascii="Book Antiqua" w:eastAsia="宋体" w:hAnsi="Book Antiqua" w:cs="宋体"/>
        </w:rPr>
        <w:t>Blatnik</w:t>
      </w:r>
      <w:proofErr w:type="spellEnd"/>
      <w:r w:rsidRPr="0093394A">
        <w:rPr>
          <w:rFonts w:ascii="Book Antiqua" w:eastAsia="宋体" w:hAnsi="Book Antiqua" w:cs="宋体"/>
        </w:rPr>
        <w:t xml:space="preserve"> JA, </w:t>
      </w:r>
      <w:proofErr w:type="spellStart"/>
      <w:r w:rsidRPr="0093394A">
        <w:rPr>
          <w:rFonts w:ascii="Book Antiqua" w:eastAsia="宋体" w:hAnsi="Book Antiqua" w:cs="宋体"/>
        </w:rPr>
        <w:t>Krpata</w:t>
      </w:r>
      <w:proofErr w:type="spellEnd"/>
      <w:r w:rsidRPr="0093394A">
        <w:rPr>
          <w:rFonts w:ascii="Book Antiqua" w:eastAsia="宋体" w:hAnsi="Book Antiqua" w:cs="宋体"/>
        </w:rPr>
        <w:t xml:space="preserve"> DM, </w:t>
      </w:r>
      <w:proofErr w:type="spellStart"/>
      <w:r w:rsidRPr="0093394A">
        <w:rPr>
          <w:rFonts w:ascii="Book Antiqua" w:eastAsia="宋体" w:hAnsi="Book Antiqua" w:cs="宋体"/>
        </w:rPr>
        <w:t>Sanabria</w:t>
      </w:r>
      <w:proofErr w:type="spellEnd"/>
      <w:r w:rsidRPr="0093394A">
        <w:rPr>
          <w:rFonts w:ascii="Book Antiqua" w:eastAsia="宋体" w:hAnsi="Book Antiqua" w:cs="宋体"/>
        </w:rPr>
        <w:t xml:space="preserve"> JS, Marks JM. </w:t>
      </w:r>
      <w:proofErr w:type="gramStart"/>
      <w:r w:rsidRPr="0093394A">
        <w:rPr>
          <w:rFonts w:ascii="Book Antiqua" w:eastAsia="宋体" w:hAnsi="Book Antiqua" w:cs="宋体"/>
        </w:rPr>
        <w:t>A novel over-the-scope deployment method for enteral stent placement.</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3; </w:t>
      </w:r>
      <w:r w:rsidRPr="0093394A">
        <w:rPr>
          <w:rFonts w:ascii="Book Antiqua" w:eastAsia="宋体" w:hAnsi="Book Antiqua" w:cs="宋体"/>
          <w:b/>
          <w:bCs/>
        </w:rPr>
        <w:t>27</w:t>
      </w:r>
      <w:r w:rsidRPr="0093394A">
        <w:rPr>
          <w:rFonts w:ascii="Book Antiqua" w:eastAsia="宋体" w:hAnsi="Book Antiqua" w:cs="宋体"/>
        </w:rPr>
        <w:t>: 1410-1411 [PMID: 23052538 DOI: 10.1007/s00464-012-2564-1]</w:t>
      </w:r>
    </w:p>
    <w:p w14:paraId="616980E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lastRenderedPageBreak/>
        <w:t xml:space="preserve">5 </w:t>
      </w:r>
      <w:proofErr w:type="spellStart"/>
      <w:r w:rsidRPr="0093394A">
        <w:rPr>
          <w:rFonts w:ascii="Book Antiqua" w:eastAsia="宋体" w:hAnsi="Book Antiqua" w:cs="宋体"/>
          <w:b/>
        </w:rPr>
        <w:t>Juza</w:t>
      </w:r>
      <w:proofErr w:type="spellEnd"/>
      <w:r w:rsidRPr="0093394A">
        <w:rPr>
          <w:rFonts w:ascii="Book Antiqua" w:eastAsia="宋体" w:hAnsi="Book Antiqua" w:cs="宋体"/>
          <w:b/>
        </w:rPr>
        <w:t xml:space="preserve"> RM,</w:t>
      </w:r>
      <w:r w:rsidRPr="0093394A">
        <w:rPr>
          <w:rFonts w:ascii="Book Antiqua" w:eastAsia="宋体" w:hAnsi="Book Antiqua" w:cs="宋体"/>
        </w:rPr>
        <w:t xml:space="preserve"> </w:t>
      </w:r>
      <w:proofErr w:type="spellStart"/>
      <w:r w:rsidRPr="0093394A">
        <w:rPr>
          <w:rFonts w:ascii="Book Antiqua" w:eastAsia="宋体" w:hAnsi="Book Antiqua" w:cs="宋体"/>
        </w:rPr>
        <w:t>Haluck</w:t>
      </w:r>
      <w:proofErr w:type="spellEnd"/>
      <w:r w:rsidRPr="0093394A">
        <w:rPr>
          <w:rFonts w:ascii="Book Antiqua" w:eastAsia="宋体" w:hAnsi="Book Antiqua" w:cs="宋体"/>
        </w:rPr>
        <w:t xml:space="preserve"> RS, Pauli EM, Rogers AM, Won EJ, </w:t>
      </w:r>
      <w:proofErr w:type="spellStart"/>
      <w:r w:rsidRPr="0093394A">
        <w:rPr>
          <w:rFonts w:ascii="Book Antiqua" w:eastAsia="宋体" w:hAnsi="Book Antiqua" w:cs="宋体"/>
        </w:rPr>
        <w:t>LynSue</w:t>
      </w:r>
      <w:proofErr w:type="spellEnd"/>
      <w:r w:rsidRPr="0093394A">
        <w:rPr>
          <w:rFonts w:ascii="Book Antiqua" w:eastAsia="宋体" w:hAnsi="Book Antiqua" w:cs="宋体"/>
        </w:rPr>
        <w:t xml:space="preserve"> JR. Gastric sleeve leak: a single institution's experience with early combined </w:t>
      </w:r>
      <w:proofErr w:type="spellStart"/>
      <w:r w:rsidRPr="0093394A">
        <w:rPr>
          <w:rFonts w:ascii="Book Antiqua" w:eastAsia="宋体" w:hAnsi="Book Antiqua" w:cs="宋体"/>
        </w:rPr>
        <w:t>laparoendoscopic</w:t>
      </w:r>
      <w:proofErr w:type="spellEnd"/>
      <w:r w:rsidRPr="0093394A">
        <w:rPr>
          <w:rFonts w:ascii="Book Antiqua" w:eastAsia="宋体" w:hAnsi="Book Antiqua" w:cs="宋体"/>
        </w:rPr>
        <w:t xml:space="preserve"> management. </w:t>
      </w:r>
      <w:proofErr w:type="spellStart"/>
      <w:r w:rsidRPr="0093394A">
        <w:rPr>
          <w:rFonts w:ascii="Book Antiqua" w:eastAsia="宋体" w:hAnsi="Book Antiqua" w:cs="宋体"/>
          <w:i/>
        </w:rPr>
        <w:t>Surg</w:t>
      </w:r>
      <w:proofErr w:type="spellEnd"/>
      <w:r w:rsidRPr="0093394A">
        <w:rPr>
          <w:rFonts w:ascii="Book Antiqua" w:eastAsia="宋体" w:hAnsi="Book Antiqua" w:cs="宋体"/>
          <w:i/>
        </w:rPr>
        <w:t xml:space="preserve"> </w:t>
      </w:r>
      <w:proofErr w:type="spellStart"/>
      <w:r w:rsidRPr="0093394A">
        <w:rPr>
          <w:rFonts w:ascii="Book Antiqua" w:eastAsia="宋体" w:hAnsi="Book Antiqua" w:cs="宋体"/>
          <w:i/>
        </w:rPr>
        <w:t>Obes</w:t>
      </w:r>
      <w:proofErr w:type="spellEnd"/>
      <w:r w:rsidRPr="0093394A">
        <w:rPr>
          <w:rFonts w:ascii="Book Antiqua" w:eastAsia="宋体" w:hAnsi="Book Antiqua" w:cs="宋体"/>
          <w:i/>
        </w:rPr>
        <w:t xml:space="preserve"> </w:t>
      </w:r>
      <w:proofErr w:type="spellStart"/>
      <w:r w:rsidRPr="0093394A">
        <w:rPr>
          <w:rFonts w:ascii="Book Antiqua" w:eastAsia="宋体" w:hAnsi="Book Antiqua" w:cs="宋体"/>
          <w:i/>
        </w:rPr>
        <w:t>Relat</w:t>
      </w:r>
      <w:proofErr w:type="spellEnd"/>
      <w:r w:rsidRPr="0093394A">
        <w:rPr>
          <w:rFonts w:ascii="Book Antiqua" w:eastAsia="宋体" w:hAnsi="Book Antiqua" w:cs="宋体"/>
          <w:i/>
        </w:rPr>
        <w:t xml:space="preserve"> Dis</w:t>
      </w:r>
      <w:r w:rsidRPr="0093394A">
        <w:rPr>
          <w:rFonts w:ascii="Book Antiqua" w:eastAsia="宋体" w:hAnsi="Book Antiqua" w:cs="宋体"/>
        </w:rPr>
        <w:t xml:space="preserve"> 2014; </w:t>
      </w:r>
      <w:r w:rsidRPr="0093394A">
        <w:rPr>
          <w:rFonts w:ascii="Book Antiqua" w:eastAsia="宋体" w:hAnsi="Book Antiqua" w:cs="宋体"/>
          <w:b/>
        </w:rPr>
        <w:t>11</w:t>
      </w:r>
      <w:r w:rsidRPr="0093394A">
        <w:rPr>
          <w:rFonts w:ascii="Book Antiqua" w:eastAsia="宋体" w:hAnsi="Book Antiqua" w:cs="宋体"/>
        </w:rPr>
        <w:t>: 60-64 [PMID: 25543312 DOI: 10.1016/j.soard.2014.06.011]</w:t>
      </w:r>
    </w:p>
    <w:p w14:paraId="27840726"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 </w:t>
      </w:r>
      <w:r w:rsidRPr="0093394A">
        <w:rPr>
          <w:rFonts w:ascii="Book Antiqua" w:eastAsia="宋体" w:hAnsi="Book Antiqua" w:cs="宋体"/>
          <w:b/>
          <w:bCs/>
        </w:rPr>
        <w:t>Pauli EM</w:t>
      </w:r>
      <w:r w:rsidRPr="0093394A">
        <w:rPr>
          <w:rFonts w:ascii="Book Antiqua" w:eastAsia="宋体" w:hAnsi="Book Antiqua" w:cs="宋体"/>
        </w:rPr>
        <w:t xml:space="preserve">, </w:t>
      </w:r>
      <w:proofErr w:type="spellStart"/>
      <w:r w:rsidRPr="0093394A">
        <w:rPr>
          <w:rFonts w:ascii="Book Antiqua" w:eastAsia="宋体" w:hAnsi="Book Antiqua" w:cs="宋体"/>
        </w:rPr>
        <w:t>Beshir</w:t>
      </w:r>
      <w:proofErr w:type="spellEnd"/>
      <w:r w:rsidRPr="0093394A">
        <w:rPr>
          <w:rFonts w:ascii="Book Antiqua" w:eastAsia="宋体" w:hAnsi="Book Antiqua" w:cs="宋体"/>
        </w:rPr>
        <w:t xml:space="preserve"> H, Mathew A. </w:t>
      </w:r>
      <w:proofErr w:type="spellStart"/>
      <w:r w:rsidRPr="0093394A">
        <w:rPr>
          <w:rFonts w:ascii="Book Antiqua" w:eastAsia="宋体" w:hAnsi="Book Antiqua" w:cs="宋体"/>
        </w:rPr>
        <w:t>Gastrogastric</w:t>
      </w:r>
      <w:proofErr w:type="spellEnd"/>
      <w:r w:rsidRPr="0093394A">
        <w:rPr>
          <w:rFonts w:ascii="Book Antiqua" w:eastAsia="宋体" w:hAnsi="Book Antiqua" w:cs="宋体"/>
        </w:rPr>
        <w:t xml:space="preserve"> fistulae following gastric bypass surgery-clinical recognition and treatment. </w:t>
      </w:r>
      <w:proofErr w:type="spellStart"/>
      <w:r w:rsidRPr="0093394A">
        <w:rPr>
          <w:rFonts w:ascii="Book Antiqua" w:eastAsia="宋体" w:hAnsi="Book Antiqua" w:cs="宋体"/>
          <w:i/>
          <w:iCs/>
        </w:rPr>
        <w:t>Curr</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Gastroenterol</w:t>
      </w:r>
      <w:proofErr w:type="spellEnd"/>
      <w:r w:rsidRPr="0093394A">
        <w:rPr>
          <w:rFonts w:ascii="Book Antiqua" w:eastAsia="宋体" w:hAnsi="Book Antiqua" w:cs="宋体"/>
          <w:i/>
          <w:iCs/>
        </w:rPr>
        <w:t xml:space="preserve"> Rep</w:t>
      </w:r>
      <w:r w:rsidRPr="0093394A">
        <w:rPr>
          <w:rFonts w:ascii="Book Antiqua" w:eastAsia="宋体" w:hAnsi="Book Antiqua" w:cs="宋体"/>
        </w:rPr>
        <w:t xml:space="preserve"> 2014; </w:t>
      </w:r>
      <w:r w:rsidRPr="0093394A">
        <w:rPr>
          <w:rFonts w:ascii="Book Antiqua" w:eastAsia="宋体" w:hAnsi="Book Antiqua" w:cs="宋体"/>
          <w:b/>
          <w:bCs/>
        </w:rPr>
        <w:t>16</w:t>
      </w:r>
      <w:r w:rsidRPr="0093394A">
        <w:rPr>
          <w:rFonts w:ascii="Book Antiqua" w:eastAsia="宋体" w:hAnsi="Book Antiqua" w:cs="宋体"/>
        </w:rPr>
        <w:t>: 405 [PMID: 25113040 DOI: 10.1007/s11894-014-0405-1]</w:t>
      </w:r>
    </w:p>
    <w:p w14:paraId="0F130ABC" w14:textId="00921833"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7 </w:t>
      </w:r>
      <w:r w:rsidRPr="0093394A">
        <w:rPr>
          <w:rFonts w:ascii="Book Antiqua" w:eastAsia="宋体" w:hAnsi="Book Antiqua" w:cs="宋体"/>
          <w:b/>
        </w:rPr>
        <w:t>Pauli EM,</w:t>
      </w:r>
      <w:r w:rsidRPr="0093394A">
        <w:rPr>
          <w:rFonts w:ascii="Book Antiqua" w:eastAsia="宋体" w:hAnsi="Book Antiqua" w:cs="宋体"/>
        </w:rPr>
        <w:t xml:space="preserve"> </w:t>
      </w:r>
      <w:proofErr w:type="spellStart"/>
      <w:r w:rsidRPr="0093394A">
        <w:rPr>
          <w:rFonts w:ascii="Book Antiqua" w:eastAsia="宋体" w:hAnsi="Book Antiqua" w:cs="宋体"/>
        </w:rPr>
        <w:t>Ponsky</w:t>
      </w:r>
      <w:proofErr w:type="spellEnd"/>
      <w:r w:rsidRPr="0093394A">
        <w:rPr>
          <w:rFonts w:ascii="Book Antiqua" w:eastAsia="宋体" w:hAnsi="Book Antiqua" w:cs="宋体"/>
        </w:rPr>
        <w:t xml:space="preserve"> JL.</w:t>
      </w:r>
      <w:proofErr w:type="gramEnd"/>
      <w:r w:rsidRPr="0093394A">
        <w:rPr>
          <w:rFonts w:ascii="Book Antiqua" w:eastAsia="宋体" w:hAnsi="Book Antiqua" w:cs="宋体"/>
        </w:rPr>
        <w:t xml:space="preserve"> </w:t>
      </w:r>
      <w:bookmarkStart w:id="18" w:name="OLE_LINK94"/>
      <w:bookmarkStart w:id="19" w:name="OLE_LINK95"/>
      <w:proofErr w:type="gramStart"/>
      <w:r w:rsidRPr="0093394A">
        <w:rPr>
          <w:rFonts w:ascii="Book Antiqua" w:eastAsia="宋体" w:hAnsi="Book Antiqua" w:cs="宋体"/>
        </w:rPr>
        <w:t>A modern history of the surgeon-</w:t>
      </w:r>
      <w:proofErr w:type="spellStart"/>
      <w:r w:rsidRPr="0093394A">
        <w:rPr>
          <w:rFonts w:ascii="Book Antiqua" w:eastAsia="宋体" w:hAnsi="Book Antiqua" w:cs="宋体"/>
        </w:rPr>
        <w:t>endoscopist</w:t>
      </w:r>
      <w:proofErr w:type="spellEnd"/>
      <w:r w:rsidRPr="0093394A">
        <w:rPr>
          <w:rFonts w:ascii="Book Antiqua" w:eastAsia="宋体" w:hAnsi="Book Antiqua" w:cs="宋体"/>
        </w:rPr>
        <w:t>.</w:t>
      </w:r>
      <w:bookmarkEnd w:id="18"/>
      <w:bookmarkEnd w:id="19"/>
      <w:proofErr w:type="gramEnd"/>
      <w:r w:rsidRPr="0093394A">
        <w:rPr>
          <w:rFonts w:ascii="Book Antiqua" w:eastAsia="宋体" w:hAnsi="Book Antiqua" w:cs="宋体"/>
        </w:rPr>
        <w:t xml:space="preserve"> </w:t>
      </w:r>
      <w:r w:rsidRPr="0093394A">
        <w:rPr>
          <w:rFonts w:ascii="Book Antiqua" w:eastAsia="宋体" w:hAnsi="Book Antiqua" w:cs="宋体"/>
          <w:i/>
        </w:rPr>
        <w:t>Techniques in Gastrointestinal Endoscopy</w:t>
      </w:r>
      <w:r w:rsidRPr="0093394A">
        <w:rPr>
          <w:rFonts w:ascii="Book Antiqua" w:eastAsia="宋体" w:hAnsi="Book Antiqua" w:cs="宋体"/>
        </w:rPr>
        <w:t xml:space="preserve"> 2013; </w:t>
      </w:r>
      <w:r w:rsidRPr="0093394A">
        <w:rPr>
          <w:rFonts w:ascii="Book Antiqua" w:eastAsia="宋体" w:hAnsi="Book Antiqua" w:cs="宋体"/>
          <w:b/>
        </w:rPr>
        <w:t>15</w:t>
      </w:r>
      <w:r w:rsidR="00414673">
        <w:rPr>
          <w:rFonts w:ascii="Book Antiqua" w:eastAsia="宋体" w:hAnsi="Book Antiqua" w:cs="宋体"/>
        </w:rPr>
        <w:t>: 166-172 [DOI:</w:t>
      </w:r>
      <w:r w:rsidRPr="0093394A">
        <w:rPr>
          <w:rFonts w:ascii="Book Antiqua" w:eastAsia="宋体" w:hAnsi="Book Antiqua" w:cs="宋体"/>
        </w:rPr>
        <w:t xml:space="preserve"> 10.1016/j.tgie.2013.08.002]</w:t>
      </w:r>
    </w:p>
    <w:p w14:paraId="688F7E2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 </w:t>
      </w:r>
      <w:proofErr w:type="spellStart"/>
      <w:r w:rsidRPr="0093394A">
        <w:rPr>
          <w:rFonts w:ascii="Book Antiqua" w:eastAsia="宋体" w:hAnsi="Book Antiqua" w:cs="宋体"/>
          <w:b/>
          <w:bCs/>
        </w:rPr>
        <w:t>Geraci</w:t>
      </w:r>
      <w:proofErr w:type="spellEnd"/>
      <w:r w:rsidRPr="0093394A">
        <w:rPr>
          <w:rFonts w:ascii="Book Antiqua" w:eastAsia="宋体" w:hAnsi="Book Antiqua" w:cs="宋体"/>
          <w:b/>
          <w:bCs/>
        </w:rPr>
        <w:t xml:space="preserve"> G</w:t>
      </w:r>
      <w:r w:rsidRPr="0093394A">
        <w:rPr>
          <w:rFonts w:ascii="Book Antiqua" w:eastAsia="宋体" w:hAnsi="Book Antiqua" w:cs="宋体"/>
        </w:rPr>
        <w:t xml:space="preserve">, </w:t>
      </w:r>
      <w:proofErr w:type="spellStart"/>
      <w:r w:rsidRPr="0093394A">
        <w:rPr>
          <w:rFonts w:ascii="Book Antiqua" w:eastAsia="宋体" w:hAnsi="Book Antiqua" w:cs="宋体"/>
        </w:rPr>
        <w:t>Pisello</w:t>
      </w:r>
      <w:proofErr w:type="spellEnd"/>
      <w:r w:rsidRPr="0093394A">
        <w:rPr>
          <w:rFonts w:ascii="Book Antiqua" w:eastAsia="宋体" w:hAnsi="Book Antiqua" w:cs="宋体"/>
        </w:rPr>
        <w:t xml:space="preserve"> F, </w:t>
      </w:r>
      <w:proofErr w:type="spellStart"/>
      <w:r w:rsidRPr="0093394A">
        <w:rPr>
          <w:rFonts w:ascii="Book Antiqua" w:eastAsia="宋体" w:hAnsi="Book Antiqua" w:cs="宋体"/>
        </w:rPr>
        <w:t>Modica</w:t>
      </w:r>
      <w:proofErr w:type="spellEnd"/>
      <w:r w:rsidRPr="0093394A">
        <w:rPr>
          <w:rFonts w:ascii="Book Antiqua" w:eastAsia="宋体" w:hAnsi="Book Antiqua" w:cs="宋体"/>
        </w:rPr>
        <w:t xml:space="preserve"> G, Li </w:t>
      </w:r>
      <w:proofErr w:type="spellStart"/>
      <w:r w:rsidRPr="0093394A">
        <w:rPr>
          <w:rFonts w:ascii="Book Antiqua" w:eastAsia="宋体" w:hAnsi="Book Antiqua" w:cs="宋体"/>
        </w:rPr>
        <w:t>Volsi</w:t>
      </w:r>
      <w:proofErr w:type="spellEnd"/>
      <w:r w:rsidRPr="0093394A">
        <w:rPr>
          <w:rFonts w:ascii="Book Antiqua" w:eastAsia="宋体" w:hAnsi="Book Antiqua" w:cs="宋体"/>
        </w:rPr>
        <w:t xml:space="preserve"> F, </w:t>
      </w:r>
      <w:proofErr w:type="spellStart"/>
      <w:r w:rsidRPr="0093394A">
        <w:rPr>
          <w:rFonts w:ascii="Book Antiqua" w:eastAsia="宋体" w:hAnsi="Book Antiqua" w:cs="宋体"/>
        </w:rPr>
        <w:t>Arnone</w:t>
      </w:r>
      <w:proofErr w:type="spellEnd"/>
      <w:r w:rsidRPr="0093394A">
        <w:rPr>
          <w:rFonts w:ascii="Book Antiqua" w:eastAsia="宋体" w:hAnsi="Book Antiqua" w:cs="宋体"/>
        </w:rPr>
        <w:t xml:space="preserve"> E, </w:t>
      </w:r>
      <w:proofErr w:type="spellStart"/>
      <w:r w:rsidRPr="0093394A">
        <w:rPr>
          <w:rFonts w:ascii="Book Antiqua" w:eastAsia="宋体" w:hAnsi="Book Antiqua" w:cs="宋体"/>
        </w:rPr>
        <w:t>Sciumè</w:t>
      </w:r>
      <w:proofErr w:type="spellEnd"/>
      <w:r w:rsidRPr="0093394A">
        <w:rPr>
          <w:rFonts w:ascii="Book Antiqua" w:eastAsia="宋体" w:hAnsi="Book Antiqua" w:cs="宋体"/>
        </w:rPr>
        <w:t xml:space="preserve"> C. [Complications of elective </w:t>
      </w:r>
      <w:proofErr w:type="spellStart"/>
      <w:r w:rsidRPr="0093394A">
        <w:rPr>
          <w:rFonts w:ascii="Book Antiqua" w:eastAsia="宋体" w:hAnsi="Book Antiqua" w:cs="宋体"/>
        </w:rPr>
        <w:t>esophago</w:t>
      </w:r>
      <w:proofErr w:type="spellEnd"/>
      <w:r w:rsidRPr="0093394A">
        <w:rPr>
          <w:rFonts w:ascii="Book Antiqua" w:eastAsia="宋体" w:hAnsi="Book Antiqua" w:cs="宋体"/>
        </w:rPr>
        <w:t>-gastro-</w:t>
      </w:r>
      <w:proofErr w:type="spellStart"/>
      <w:r w:rsidRPr="0093394A">
        <w:rPr>
          <w:rFonts w:ascii="Book Antiqua" w:eastAsia="宋体" w:hAnsi="Book Antiqua" w:cs="宋体"/>
        </w:rPr>
        <w:t>duodenoscopy</w:t>
      </w:r>
      <w:proofErr w:type="spellEnd"/>
      <w:r w:rsidRPr="0093394A">
        <w:rPr>
          <w:rFonts w:ascii="Book Antiqua" w:eastAsia="宋体" w:hAnsi="Book Antiqua" w:cs="宋体"/>
        </w:rPr>
        <w:t xml:space="preserve"> (EGDS). Personal experience and literature review]. </w:t>
      </w:r>
      <w:r w:rsidRPr="0093394A">
        <w:rPr>
          <w:rFonts w:ascii="Book Antiqua" w:eastAsia="宋体" w:hAnsi="Book Antiqua" w:cs="宋体"/>
          <w:i/>
          <w:iCs/>
        </w:rPr>
        <w:t xml:space="preserve">G </w:t>
      </w:r>
      <w:proofErr w:type="spellStart"/>
      <w:r w:rsidRPr="0093394A">
        <w:rPr>
          <w:rFonts w:ascii="Book Antiqua" w:eastAsia="宋体" w:hAnsi="Book Antiqua" w:cs="宋体"/>
          <w:i/>
          <w:iCs/>
        </w:rPr>
        <w:t>Chir</w:t>
      </w:r>
      <w:proofErr w:type="spellEnd"/>
      <w:r w:rsidRPr="0093394A">
        <w:rPr>
          <w:rFonts w:ascii="Book Antiqua" w:eastAsia="宋体" w:hAnsi="Book Antiqua" w:cs="宋体"/>
        </w:rPr>
        <w:t xml:space="preserve"> 2009; </w:t>
      </w:r>
      <w:r w:rsidRPr="0093394A">
        <w:rPr>
          <w:rFonts w:ascii="Book Antiqua" w:eastAsia="宋体" w:hAnsi="Book Antiqua" w:cs="宋体"/>
          <w:b/>
          <w:bCs/>
        </w:rPr>
        <w:t>30</w:t>
      </w:r>
      <w:r w:rsidRPr="0093394A">
        <w:rPr>
          <w:rFonts w:ascii="Book Antiqua" w:eastAsia="宋体" w:hAnsi="Book Antiqua" w:cs="宋体"/>
        </w:rPr>
        <w:t>: 502-506 [PMID: 20109381]</w:t>
      </w:r>
    </w:p>
    <w:p w14:paraId="63E860C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9 </w:t>
      </w:r>
      <w:proofErr w:type="spellStart"/>
      <w:r w:rsidRPr="0093394A">
        <w:rPr>
          <w:rFonts w:ascii="Book Antiqua" w:eastAsia="宋体" w:hAnsi="Book Antiqua" w:cs="宋体"/>
          <w:b/>
          <w:bCs/>
        </w:rPr>
        <w:t>Merchea</w:t>
      </w:r>
      <w:proofErr w:type="spellEnd"/>
      <w:r w:rsidRPr="0093394A">
        <w:rPr>
          <w:rFonts w:ascii="Book Antiqua" w:eastAsia="宋体" w:hAnsi="Book Antiqua" w:cs="宋体"/>
          <w:b/>
          <w:bCs/>
        </w:rPr>
        <w:t xml:space="preserve"> A</w:t>
      </w:r>
      <w:r w:rsidRPr="0093394A">
        <w:rPr>
          <w:rFonts w:ascii="Book Antiqua" w:eastAsia="宋体" w:hAnsi="Book Antiqua" w:cs="宋体"/>
        </w:rPr>
        <w:t xml:space="preserve">, </w:t>
      </w:r>
      <w:proofErr w:type="spellStart"/>
      <w:r w:rsidRPr="0093394A">
        <w:rPr>
          <w:rFonts w:ascii="Book Antiqua" w:eastAsia="宋体" w:hAnsi="Book Antiqua" w:cs="宋体"/>
        </w:rPr>
        <w:t>Cullinane</w:t>
      </w:r>
      <w:proofErr w:type="spellEnd"/>
      <w:r w:rsidRPr="0093394A">
        <w:rPr>
          <w:rFonts w:ascii="Book Antiqua" w:eastAsia="宋体" w:hAnsi="Book Antiqua" w:cs="宋体"/>
        </w:rPr>
        <w:t xml:space="preserve"> DC, Sawyer MD, Iqbal CW, Baron TH, </w:t>
      </w:r>
      <w:proofErr w:type="spellStart"/>
      <w:r w:rsidRPr="0093394A">
        <w:rPr>
          <w:rFonts w:ascii="Book Antiqua" w:eastAsia="宋体" w:hAnsi="Book Antiqua" w:cs="宋体"/>
        </w:rPr>
        <w:t>Wigle</w:t>
      </w:r>
      <w:proofErr w:type="spellEnd"/>
      <w:r w:rsidRPr="0093394A">
        <w:rPr>
          <w:rFonts w:ascii="Book Antiqua" w:eastAsia="宋体" w:hAnsi="Book Antiqua" w:cs="宋体"/>
        </w:rPr>
        <w:t xml:space="preserve"> D, </w:t>
      </w:r>
      <w:proofErr w:type="spellStart"/>
      <w:r w:rsidRPr="0093394A">
        <w:rPr>
          <w:rFonts w:ascii="Book Antiqua" w:eastAsia="宋体" w:hAnsi="Book Antiqua" w:cs="宋体"/>
        </w:rPr>
        <w:t>Sarr</w:t>
      </w:r>
      <w:proofErr w:type="spellEnd"/>
      <w:r w:rsidRPr="0093394A">
        <w:rPr>
          <w:rFonts w:ascii="Book Antiqua" w:eastAsia="宋体" w:hAnsi="Book Antiqua" w:cs="宋体"/>
        </w:rPr>
        <w:t xml:space="preserve"> MG, Zielinski MD. Esophagogastroduodenoscopy-associated gastrointestinal perforations: a single-center experience. </w:t>
      </w:r>
      <w:r w:rsidRPr="0093394A">
        <w:rPr>
          <w:rFonts w:ascii="Book Antiqua" w:eastAsia="宋体" w:hAnsi="Book Antiqua" w:cs="宋体"/>
          <w:i/>
          <w:iCs/>
        </w:rPr>
        <w:t>Surgery</w:t>
      </w:r>
      <w:r w:rsidRPr="0093394A">
        <w:rPr>
          <w:rFonts w:ascii="Book Antiqua" w:eastAsia="宋体" w:hAnsi="Book Antiqua" w:cs="宋体"/>
        </w:rPr>
        <w:t xml:space="preserve"> 2010; </w:t>
      </w:r>
      <w:r w:rsidRPr="0093394A">
        <w:rPr>
          <w:rFonts w:ascii="Book Antiqua" w:eastAsia="宋体" w:hAnsi="Book Antiqua" w:cs="宋体"/>
          <w:b/>
          <w:bCs/>
        </w:rPr>
        <w:t>148</w:t>
      </w:r>
      <w:r w:rsidRPr="0093394A">
        <w:rPr>
          <w:rFonts w:ascii="Book Antiqua" w:eastAsia="宋体" w:hAnsi="Book Antiqua" w:cs="宋体"/>
        </w:rPr>
        <w:t>: 876-880; discussion 881-882 [PMID: 20708766 DOI: 10.1016/j.surg.2010.07.010]</w:t>
      </w:r>
    </w:p>
    <w:p w14:paraId="64D6C49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0 </w:t>
      </w:r>
      <w:proofErr w:type="spellStart"/>
      <w:r w:rsidRPr="0093394A">
        <w:rPr>
          <w:rFonts w:ascii="Book Antiqua" w:eastAsia="宋体" w:hAnsi="Book Antiqua" w:cs="宋体"/>
          <w:b/>
          <w:bCs/>
        </w:rPr>
        <w:t>Rutegård</w:t>
      </w:r>
      <w:proofErr w:type="spellEnd"/>
      <w:r w:rsidRPr="0093394A">
        <w:rPr>
          <w:rFonts w:ascii="Book Antiqua" w:eastAsia="宋体" w:hAnsi="Book Antiqua" w:cs="宋体"/>
          <w:b/>
          <w:bCs/>
        </w:rPr>
        <w:t xml:space="preserve"> M</w:t>
      </w:r>
      <w:r w:rsidRPr="0093394A">
        <w:rPr>
          <w:rFonts w:ascii="Book Antiqua" w:eastAsia="宋体" w:hAnsi="Book Antiqua" w:cs="宋体"/>
        </w:rPr>
        <w:t xml:space="preserve">, </w:t>
      </w:r>
      <w:proofErr w:type="spellStart"/>
      <w:r w:rsidRPr="0093394A">
        <w:rPr>
          <w:rFonts w:ascii="Book Antiqua" w:eastAsia="宋体" w:hAnsi="Book Antiqua" w:cs="宋体"/>
        </w:rPr>
        <w:t>Lagergren</w:t>
      </w:r>
      <w:proofErr w:type="spellEnd"/>
      <w:r w:rsidRPr="0093394A">
        <w:rPr>
          <w:rFonts w:ascii="Book Antiqua" w:eastAsia="宋体" w:hAnsi="Book Antiqua" w:cs="宋体"/>
        </w:rPr>
        <w:t xml:space="preserve"> P, </w:t>
      </w:r>
      <w:proofErr w:type="spellStart"/>
      <w:r w:rsidRPr="0093394A">
        <w:rPr>
          <w:rFonts w:ascii="Book Antiqua" w:eastAsia="宋体" w:hAnsi="Book Antiqua" w:cs="宋体"/>
        </w:rPr>
        <w:t>Rouvelas</w:t>
      </w:r>
      <w:proofErr w:type="spellEnd"/>
      <w:r w:rsidRPr="0093394A">
        <w:rPr>
          <w:rFonts w:ascii="Book Antiqua" w:eastAsia="宋体" w:hAnsi="Book Antiqua" w:cs="宋体"/>
        </w:rPr>
        <w:t xml:space="preserve"> I, </w:t>
      </w:r>
      <w:proofErr w:type="spellStart"/>
      <w:r w:rsidRPr="0093394A">
        <w:rPr>
          <w:rFonts w:ascii="Book Antiqua" w:eastAsia="宋体" w:hAnsi="Book Antiqua" w:cs="宋体"/>
        </w:rPr>
        <w:t>Lagergren</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Intrathoracic</w:t>
      </w:r>
      <w:proofErr w:type="spellEnd"/>
      <w:r w:rsidRPr="0093394A">
        <w:rPr>
          <w:rFonts w:ascii="Book Antiqua" w:eastAsia="宋体" w:hAnsi="Book Antiqua" w:cs="宋体"/>
        </w:rPr>
        <w:t xml:space="preserve"> anastomotic leakage and mortality after esophageal cancer resection: a population-based study. </w:t>
      </w:r>
      <w:r w:rsidRPr="0093394A">
        <w:rPr>
          <w:rFonts w:ascii="Book Antiqua" w:eastAsia="宋体" w:hAnsi="Book Antiqua" w:cs="宋体"/>
          <w:i/>
          <w:iCs/>
        </w:rPr>
        <w:t xml:space="preserve">Ann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Oncol</w:t>
      </w:r>
      <w:proofErr w:type="spellEnd"/>
      <w:r w:rsidRPr="0093394A">
        <w:rPr>
          <w:rFonts w:ascii="Book Antiqua" w:eastAsia="宋体" w:hAnsi="Book Antiqua" w:cs="宋体"/>
        </w:rPr>
        <w:t xml:space="preserve"> 2012; </w:t>
      </w:r>
      <w:r w:rsidRPr="0093394A">
        <w:rPr>
          <w:rFonts w:ascii="Book Antiqua" w:eastAsia="宋体" w:hAnsi="Book Antiqua" w:cs="宋体"/>
          <w:b/>
          <w:bCs/>
        </w:rPr>
        <w:t>19</w:t>
      </w:r>
      <w:r w:rsidRPr="0093394A">
        <w:rPr>
          <w:rFonts w:ascii="Book Antiqua" w:eastAsia="宋体" w:hAnsi="Book Antiqua" w:cs="宋体"/>
        </w:rPr>
        <w:t>: 99-103 [PMID: 21769467 DOI: 10.1245/s10434-011-1926-6]</w:t>
      </w:r>
    </w:p>
    <w:p w14:paraId="1E406AB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1 </w:t>
      </w:r>
      <w:proofErr w:type="spellStart"/>
      <w:r w:rsidRPr="0093394A">
        <w:rPr>
          <w:rFonts w:ascii="Book Antiqua" w:eastAsia="宋体" w:hAnsi="Book Antiqua" w:cs="宋体"/>
          <w:b/>
          <w:bCs/>
        </w:rPr>
        <w:t>Lerut</w:t>
      </w:r>
      <w:proofErr w:type="spellEnd"/>
      <w:r w:rsidRPr="0093394A">
        <w:rPr>
          <w:rFonts w:ascii="Book Antiqua" w:eastAsia="宋体" w:hAnsi="Book Antiqua" w:cs="宋体"/>
          <w:b/>
          <w:bCs/>
        </w:rPr>
        <w:t xml:space="preserve"> T</w:t>
      </w:r>
      <w:r w:rsidRPr="0093394A">
        <w:rPr>
          <w:rFonts w:ascii="Book Antiqua" w:eastAsia="宋体" w:hAnsi="Book Antiqua" w:cs="宋体"/>
        </w:rPr>
        <w:t xml:space="preserve">, </w:t>
      </w:r>
      <w:proofErr w:type="spellStart"/>
      <w:r w:rsidRPr="0093394A">
        <w:rPr>
          <w:rFonts w:ascii="Book Antiqua" w:eastAsia="宋体" w:hAnsi="Book Antiqua" w:cs="宋体"/>
        </w:rPr>
        <w:t>Coosemans</w:t>
      </w:r>
      <w:proofErr w:type="spellEnd"/>
      <w:r w:rsidRPr="0093394A">
        <w:rPr>
          <w:rFonts w:ascii="Book Antiqua" w:eastAsia="宋体" w:hAnsi="Book Antiqua" w:cs="宋体"/>
        </w:rPr>
        <w:t xml:space="preserve"> W, Decker G, De </w:t>
      </w:r>
      <w:proofErr w:type="spellStart"/>
      <w:r w:rsidRPr="0093394A">
        <w:rPr>
          <w:rFonts w:ascii="Book Antiqua" w:eastAsia="宋体" w:hAnsi="Book Antiqua" w:cs="宋体"/>
        </w:rPr>
        <w:t>Leyn</w:t>
      </w:r>
      <w:proofErr w:type="spellEnd"/>
      <w:r w:rsidRPr="0093394A">
        <w:rPr>
          <w:rFonts w:ascii="Book Antiqua" w:eastAsia="宋体" w:hAnsi="Book Antiqua" w:cs="宋体"/>
        </w:rPr>
        <w:t xml:space="preserve"> P, Moons J, </w:t>
      </w:r>
      <w:proofErr w:type="spellStart"/>
      <w:r w:rsidRPr="0093394A">
        <w:rPr>
          <w:rFonts w:ascii="Book Antiqua" w:eastAsia="宋体" w:hAnsi="Book Antiqua" w:cs="宋体"/>
        </w:rPr>
        <w:t>Nafteux</w:t>
      </w:r>
      <w:proofErr w:type="spellEnd"/>
      <w:r w:rsidRPr="0093394A">
        <w:rPr>
          <w:rFonts w:ascii="Book Antiqua" w:eastAsia="宋体" w:hAnsi="Book Antiqua" w:cs="宋体"/>
        </w:rPr>
        <w:t xml:space="preserve"> P, Van </w:t>
      </w:r>
      <w:proofErr w:type="spellStart"/>
      <w:r w:rsidRPr="0093394A">
        <w:rPr>
          <w:rFonts w:ascii="Book Antiqua" w:eastAsia="宋体" w:hAnsi="Book Antiqua" w:cs="宋体"/>
        </w:rPr>
        <w:t>Raemdonck</w:t>
      </w:r>
      <w:proofErr w:type="spellEnd"/>
      <w:r w:rsidRPr="0093394A">
        <w:rPr>
          <w:rFonts w:ascii="Book Antiqua" w:eastAsia="宋体" w:hAnsi="Book Antiqua" w:cs="宋体"/>
        </w:rPr>
        <w:t xml:space="preserve"> D. Surgical techniques.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Oncol</w:t>
      </w:r>
      <w:proofErr w:type="spellEnd"/>
      <w:r w:rsidRPr="0093394A">
        <w:rPr>
          <w:rFonts w:ascii="Book Antiqua" w:eastAsia="宋体" w:hAnsi="Book Antiqua" w:cs="宋体"/>
        </w:rPr>
        <w:t xml:space="preserve"> 2005; </w:t>
      </w:r>
      <w:r w:rsidRPr="0093394A">
        <w:rPr>
          <w:rFonts w:ascii="Book Antiqua" w:eastAsia="宋体" w:hAnsi="Book Antiqua" w:cs="宋体"/>
          <w:b/>
          <w:bCs/>
        </w:rPr>
        <w:t>92</w:t>
      </w:r>
      <w:r w:rsidRPr="0093394A">
        <w:rPr>
          <w:rFonts w:ascii="Book Antiqua" w:eastAsia="宋体" w:hAnsi="Book Antiqua" w:cs="宋体"/>
        </w:rPr>
        <w:t>: 218-229 [PMID: 16299783 DOI: 10.1002/jso.20363]</w:t>
      </w:r>
    </w:p>
    <w:p w14:paraId="284B89A3"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2 </w:t>
      </w:r>
      <w:proofErr w:type="spellStart"/>
      <w:r w:rsidRPr="0093394A">
        <w:rPr>
          <w:rFonts w:ascii="Book Antiqua" w:eastAsia="宋体" w:hAnsi="Book Antiqua" w:cs="宋体"/>
          <w:b/>
          <w:bCs/>
        </w:rPr>
        <w:t>Alanezi</w:t>
      </w:r>
      <w:proofErr w:type="spellEnd"/>
      <w:r w:rsidRPr="0093394A">
        <w:rPr>
          <w:rFonts w:ascii="Book Antiqua" w:eastAsia="宋体" w:hAnsi="Book Antiqua" w:cs="宋体"/>
          <w:b/>
          <w:bCs/>
        </w:rPr>
        <w:t xml:space="preserve"> K</w:t>
      </w:r>
      <w:r w:rsidRPr="0093394A">
        <w:rPr>
          <w:rFonts w:ascii="Book Antiqua" w:eastAsia="宋体" w:hAnsi="Book Antiqua" w:cs="宋体"/>
        </w:rPr>
        <w:t xml:space="preserve">, </w:t>
      </w:r>
      <w:proofErr w:type="spellStart"/>
      <w:r w:rsidRPr="0093394A">
        <w:rPr>
          <w:rFonts w:ascii="Book Antiqua" w:eastAsia="宋体" w:hAnsi="Book Antiqua" w:cs="宋体"/>
        </w:rPr>
        <w:t>Urschel</w:t>
      </w:r>
      <w:proofErr w:type="spellEnd"/>
      <w:r w:rsidRPr="0093394A">
        <w:rPr>
          <w:rFonts w:ascii="Book Antiqua" w:eastAsia="宋体" w:hAnsi="Book Antiqua" w:cs="宋体"/>
        </w:rPr>
        <w:t xml:space="preserve"> JD. </w:t>
      </w:r>
      <w:proofErr w:type="gramStart"/>
      <w:r w:rsidRPr="0093394A">
        <w:rPr>
          <w:rFonts w:ascii="Book Antiqua" w:eastAsia="宋体" w:hAnsi="Book Antiqua" w:cs="宋体"/>
        </w:rPr>
        <w:t>Mortality secondary to esophageal anastomotic leak.</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Ann </w:t>
      </w:r>
      <w:proofErr w:type="spellStart"/>
      <w:r w:rsidRPr="0093394A">
        <w:rPr>
          <w:rFonts w:ascii="Book Antiqua" w:eastAsia="宋体" w:hAnsi="Book Antiqua" w:cs="宋体"/>
          <w:i/>
          <w:iCs/>
        </w:rPr>
        <w:t>Thora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Cardiovas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4; </w:t>
      </w:r>
      <w:r w:rsidRPr="0093394A">
        <w:rPr>
          <w:rFonts w:ascii="Book Antiqua" w:eastAsia="宋体" w:hAnsi="Book Antiqua" w:cs="宋体"/>
          <w:b/>
          <w:bCs/>
        </w:rPr>
        <w:t>10</w:t>
      </w:r>
      <w:r w:rsidRPr="0093394A">
        <w:rPr>
          <w:rFonts w:ascii="Book Antiqua" w:eastAsia="宋体" w:hAnsi="Book Antiqua" w:cs="宋体"/>
        </w:rPr>
        <w:t>: 71-75 [PMID: 15209546 DOI: 10.1308/003588413X13511609956255]</w:t>
      </w:r>
    </w:p>
    <w:p w14:paraId="74EBF5CC"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13 </w:t>
      </w:r>
      <w:proofErr w:type="spellStart"/>
      <w:r w:rsidRPr="0093394A">
        <w:rPr>
          <w:rFonts w:ascii="Book Antiqua" w:eastAsia="宋体" w:hAnsi="Book Antiqua" w:cs="宋体"/>
          <w:b/>
          <w:bCs/>
        </w:rPr>
        <w:t>Junemann</w:t>
      </w:r>
      <w:proofErr w:type="spellEnd"/>
      <w:r w:rsidRPr="0093394A">
        <w:rPr>
          <w:rFonts w:ascii="Book Antiqua" w:eastAsia="宋体" w:hAnsi="Book Antiqua" w:cs="宋体"/>
          <w:b/>
          <w:bCs/>
        </w:rPr>
        <w:t>-Ramirez M</w:t>
      </w:r>
      <w:r w:rsidRPr="0093394A">
        <w:rPr>
          <w:rFonts w:ascii="Book Antiqua" w:eastAsia="宋体" w:hAnsi="Book Antiqua" w:cs="宋体"/>
        </w:rPr>
        <w:t xml:space="preserve">, </w:t>
      </w:r>
      <w:proofErr w:type="spellStart"/>
      <w:r w:rsidRPr="0093394A">
        <w:rPr>
          <w:rFonts w:ascii="Book Antiqua" w:eastAsia="宋体" w:hAnsi="Book Antiqua" w:cs="宋体"/>
        </w:rPr>
        <w:t>Awan</w:t>
      </w:r>
      <w:proofErr w:type="spellEnd"/>
      <w:r w:rsidRPr="0093394A">
        <w:rPr>
          <w:rFonts w:ascii="Book Antiqua" w:eastAsia="宋体" w:hAnsi="Book Antiqua" w:cs="宋体"/>
        </w:rPr>
        <w:t xml:space="preserve"> MY, Khan ZM, </w:t>
      </w:r>
      <w:proofErr w:type="spellStart"/>
      <w:r w:rsidRPr="0093394A">
        <w:rPr>
          <w:rFonts w:ascii="Book Antiqua" w:eastAsia="宋体" w:hAnsi="Book Antiqua" w:cs="宋体"/>
        </w:rPr>
        <w:t>Rahamim</w:t>
      </w:r>
      <w:proofErr w:type="spellEnd"/>
      <w:r w:rsidRPr="0093394A">
        <w:rPr>
          <w:rFonts w:ascii="Book Antiqua" w:eastAsia="宋体" w:hAnsi="Book Antiqua" w:cs="宋体"/>
        </w:rPr>
        <w:t xml:space="preserve"> JS.</w:t>
      </w:r>
      <w:proofErr w:type="gramEnd"/>
      <w:r w:rsidRPr="0093394A">
        <w:rPr>
          <w:rFonts w:ascii="Book Antiqua" w:eastAsia="宋体" w:hAnsi="Book Antiqua" w:cs="宋体"/>
        </w:rPr>
        <w:t xml:space="preserve"> Anastomotic leakage post-</w:t>
      </w:r>
      <w:proofErr w:type="spellStart"/>
      <w:r w:rsidRPr="0093394A">
        <w:rPr>
          <w:rFonts w:ascii="Book Antiqua" w:eastAsia="宋体" w:hAnsi="Book Antiqua" w:cs="宋体"/>
        </w:rPr>
        <w:t>esophagogastrectomy</w:t>
      </w:r>
      <w:proofErr w:type="spellEnd"/>
      <w:r w:rsidRPr="0093394A">
        <w:rPr>
          <w:rFonts w:ascii="Book Antiqua" w:eastAsia="宋体" w:hAnsi="Book Antiqua" w:cs="宋体"/>
        </w:rPr>
        <w:t xml:space="preserve"> for esophageal carcinoma: retrospective analysis of predictive factors, management and influence on </w:t>
      </w:r>
      <w:proofErr w:type="spellStart"/>
      <w:r w:rsidRPr="0093394A">
        <w:rPr>
          <w:rFonts w:ascii="Book Antiqua" w:eastAsia="宋体" w:hAnsi="Book Antiqua" w:cs="宋体"/>
        </w:rPr>
        <w:t>longterm</w:t>
      </w:r>
      <w:proofErr w:type="spellEnd"/>
      <w:r w:rsidRPr="0093394A">
        <w:rPr>
          <w:rFonts w:ascii="Book Antiqua" w:eastAsia="宋体" w:hAnsi="Book Antiqua" w:cs="宋体"/>
        </w:rPr>
        <w:t xml:space="preserve"> survival in </w:t>
      </w:r>
      <w:r w:rsidRPr="0093394A">
        <w:rPr>
          <w:rFonts w:ascii="Book Antiqua" w:eastAsia="宋体" w:hAnsi="Book Antiqua" w:cs="宋体"/>
        </w:rPr>
        <w:lastRenderedPageBreak/>
        <w:t xml:space="preserve">a high volume </w:t>
      </w:r>
      <w:proofErr w:type="spellStart"/>
      <w:r w:rsidRPr="0093394A">
        <w:rPr>
          <w:rFonts w:ascii="Book Antiqua" w:eastAsia="宋体" w:hAnsi="Book Antiqua" w:cs="宋体"/>
        </w:rPr>
        <w:t>centre</w:t>
      </w:r>
      <w:proofErr w:type="spellEnd"/>
      <w:r w:rsidRPr="0093394A">
        <w:rPr>
          <w:rFonts w:ascii="Book Antiqua" w:eastAsia="宋体" w:hAnsi="Book Antiqua" w:cs="宋体"/>
        </w:rPr>
        <w:t xml:space="preserve">. </w:t>
      </w:r>
      <w:proofErr w:type="spellStart"/>
      <w:r w:rsidRPr="0093394A">
        <w:rPr>
          <w:rFonts w:ascii="Book Antiqua" w:eastAsia="宋体" w:hAnsi="Book Antiqua" w:cs="宋体"/>
          <w:i/>
          <w:iCs/>
        </w:rPr>
        <w:t>Eur</w:t>
      </w:r>
      <w:proofErr w:type="spellEnd"/>
      <w:r w:rsidRPr="0093394A">
        <w:rPr>
          <w:rFonts w:ascii="Book Antiqua" w:eastAsia="宋体" w:hAnsi="Book Antiqua" w:cs="宋体"/>
          <w:i/>
          <w:iCs/>
        </w:rPr>
        <w:t xml:space="preserve"> J </w:t>
      </w:r>
      <w:proofErr w:type="spellStart"/>
      <w:r w:rsidRPr="0093394A">
        <w:rPr>
          <w:rFonts w:ascii="Book Antiqua" w:eastAsia="宋体" w:hAnsi="Book Antiqua" w:cs="宋体"/>
          <w:i/>
          <w:iCs/>
        </w:rPr>
        <w:t>Cardiothora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5; </w:t>
      </w:r>
      <w:r w:rsidRPr="0093394A">
        <w:rPr>
          <w:rFonts w:ascii="Book Antiqua" w:eastAsia="宋体" w:hAnsi="Book Antiqua" w:cs="宋体"/>
          <w:b/>
          <w:bCs/>
        </w:rPr>
        <w:t>27</w:t>
      </w:r>
      <w:r w:rsidRPr="0093394A">
        <w:rPr>
          <w:rFonts w:ascii="Book Antiqua" w:eastAsia="宋体" w:hAnsi="Book Antiqua" w:cs="宋体"/>
        </w:rPr>
        <w:t>: 3-7 [PMID: 15621463 DOI: 10.1016/j.ejcts.2004.09.018]</w:t>
      </w:r>
    </w:p>
    <w:p w14:paraId="1B418D2C"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4 </w:t>
      </w:r>
      <w:proofErr w:type="spellStart"/>
      <w:r w:rsidRPr="0093394A">
        <w:rPr>
          <w:rFonts w:ascii="Book Antiqua" w:eastAsia="宋体" w:hAnsi="Book Antiqua" w:cs="宋体"/>
          <w:b/>
        </w:rPr>
        <w:t>Sauvanet</w:t>
      </w:r>
      <w:proofErr w:type="spellEnd"/>
      <w:r w:rsidRPr="0093394A">
        <w:rPr>
          <w:rFonts w:ascii="Book Antiqua" w:eastAsia="宋体" w:hAnsi="Book Antiqua" w:cs="宋体"/>
          <w:b/>
        </w:rPr>
        <w:t xml:space="preserve"> A, </w:t>
      </w:r>
      <w:r w:rsidRPr="0093394A">
        <w:rPr>
          <w:rFonts w:ascii="Book Antiqua" w:eastAsia="宋体" w:hAnsi="Book Antiqua" w:cs="宋体"/>
        </w:rPr>
        <w:t xml:space="preserve">Mariette C, Thomas P, </w:t>
      </w:r>
      <w:proofErr w:type="spellStart"/>
      <w:r w:rsidRPr="0093394A">
        <w:rPr>
          <w:rFonts w:ascii="Book Antiqua" w:eastAsia="宋体" w:hAnsi="Book Antiqua" w:cs="宋体"/>
        </w:rPr>
        <w:t>Lozac'h</w:t>
      </w:r>
      <w:proofErr w:type="spellEnd"/>
      <w:r w:rsidRPr="0093394A">
        <w:rPr>
          <w:rFonts w:ascii="Book Antiqua" w:eastAsia="宋体" w:hAnsi="Book Antiqua" w:cs="宋体"/>
        </w:rPr>
        <w:t xml:space="preserve"> P, </w:t>
      </w:r>
      <w:proofErr w:type="spellStart"/>
      <w:r w:rsidRPr="0093394A">
        <w:rPr>
          <w:rFonts w:ascii="Book Antiqua" w:eastAsia="宋体" w:hAnsi="Book Antiqua" w:cs="宋体"/>
        </w:rPr>
        <w:t>Segol</w:t>
      </w:r>
      <w:proofErr w:type="spellEnd"/>
      <w:r w:rsidRPr="0093394A">
        <w:rPr>
          <w:rFonts w:ascii="Book Antiqua" w:eastAsia="宋体" w:hAnsi="Book Antiqua" w:cs="宋体"/>
        </w:rPr>
        <w:t xml:space="preserve"> P, </w:t>
      </w:r>
      <w:proofErr w:type="spellStart"/>
      <w:r w:rsidRPr="0093394A">
        <w:rPr>
          <w:rFonts w:ascii="Book Antiqua" w:eastAsia="宋体" w:hAnsi="Book Antiqua" w:cs="宋体"/>
        </w:rPr>
        <w:t>Tiret</w:t>
      </w:r>
      <w:proofErr w:type="spellEnd"/>
      <w:r w:rsidRPr="0093394A">
        <w:rPr>
          <w:rFonts w:ascii="Book Antiqua" w:eastAsia="宋体" w:hAnsi="Book Antiqua" w:cs="宋体"/>
        </w:rPr>
        <w:t xml:space="preserve"> E, </w:t>
      </w:r>
      <w:proofErr w:type="spellStart"/>
      <w:r w:rsidRPr="0093394A">
        <w:rPr>
          <w:rFonts w:ascii="Book Antiqua" w:eastAsia="宋体" w:hAnsi="Book Antiqua" w:cs="宋体"/>
        </w:rPr>
        <w:t>Delpero</w:t>
      </w:r>
      <w:proofErr w:type="spellEnd"/>
      <w:r w:rsidRPr="0093394A">
        <w:rPr>
          <w:rFonts w:ascii="Book Antiqua" w:eastAsia="宋体" w:hAnsi="Book Antiqua" w:cs="宋体"/>
        </w:rPr>
        <w:t xml:space="preserve"> JR, Collet D, </w:t>
      </w:r>
      <w:proofErr w:type="spellStart"/>
      <w:r w:rsidRPr="0093394A">
        <w:rPr>
          <w:rFonts w:ascii="Book Antiqua" w:eastAsia="宋体" w:hAnsi="Book Antiqua" w:cs="宋体"/>
        </w:rPr>
        <w:t>Leborgne</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Pradere</w:t>
      </w:r>
      <w:proofErr w:type="spellEnd"/>
      <w:r w:rsidRPr="0093394A">
        <w:rPr>
          <w:rFonts w:ascii="Book Antiqua" w:eastAsia="宋体" w:hAnsi="Book Antiqua" w:cs="宋体"/>
        </w:rPr>
        <w:t xml:space="preserve"> B, Bourgeon A, </w:t>
      </w:r>
      <w:proofErr w:type="spellStart"/>
      <w:r w:rsidRPr="0093394A">
        <w:rPr>
          <w:rFonts w:ascii="Book Antiqua" w:eastAsia="宋体" w:hAnsi="Book Antiqua" w:cs="宋体"/>
        </w:rPr>
        <w:t>Triboulet</w:t>
      </w:r>
      <w:proofErr w:type="spellEnd"/>
      <w:r w:rsidRPr="0093394A">
        <w:rPr>
          <w:rFonts w:ascii="Book Antiqua" w:eastAsia="宋体" w:hAnsi="Book Antiqua" w:cs="宋体"/>
        </w:rPr>
        <w:t xml:space="preserve"> JP. Mortality and morbidity after resection for adenocarcinoma of the </w:t>
      </w:r>
      <w:proofErr w:type="spellStart"/>
      <w:r w:rsidRPr="0093394A">
        <w:rPr>
          <w:rFonts w:ascii="Book Antiqua" w:eastAsia="宋体" w:hAnsi="Book Antiqua" w:cs="宋体"/>
        </w:rPr>
        <w:t>gastroesophageal</w:t>
      </w:r>
      <w:proofErr w:type="spellEnd"/>
      <w:r w:rsidRPr="0093394A">
        <w:rPr>
          <w:rFonts w:ascii="Book Antiqua" w:eastAsia="宋体" w:hAnsi="Book Antiqua" w:cs="宋体"/>
        </w:rPr>
        <w:t xml:space="preserve"> junction: predictive factors. </w:t>
      </w:r>
      <w:r w:rsidRPr="0093394A">
        <w:rPr>
          <w:rFonts w:ascii="Book Antiqua" w:eastAsia="宋体" w:hAnsi="Book Antiqua" w:cs="宋体"/>
          <w:i/>
        </w:rPr>
        <w:t xml:space="preserve">J Am </w:t>
      </w:r>
      <w:proofErr w:type="spellStart"/>
      <w:r w:rsidRPr="0093394A">
        <w:rPr>
          <w:rFonts w:ascii="Book Antiqua" w:eastAsia="宋体" w:hAnsi="Book Antiqua" w:cs="宋体"/>
          <w:i/>
        </w:rPr>
        <w:t>Coll</w:t>
      </w:r>
      <w:proofErr w:type="spellEnd"/>
      <w:r w:rsidRPr="0093394A">
        <w:rPr>
          <w:rFonts w:ascii="Book Antiqua" w:eastAsia="宋体" w:hAnsi="Book Antiqua" w:cs="宋体"/>
          <w:i/>
        </w:rPr>
        <w:t xml:space="preserve"> </w:t>
      </w:r>
      <w:proofErr w:type="spellStart"/>
      <w:r w:rsidRPr="0093394A">
        <w:rPr>
          <w:rFonts w:ascii="Book Antiqua" w:eastAsia="宋体" w:hAnsi="Book Antiqua" w:cs="宋体"/>
          <w:i/>
        </w:rPr>
        <w:t>Surg</w:t>
      </w:r>
      <w:proofErr w:type="spellEnd"/>
      <w:r w:rsidRPr="0093394A">
        <w:rPr>
          <w:rFonts w:ascii="Book Antiqua" w:eastAsia="宋体" w:hAnsi="Book Antiqua" w:cs="宋体"/>
        </w:rPr>
        <w:t xml:space="preserve"> 2005; </w:t>
      </w:r>
      <w:r w:rsidRPr="0093394A">
        <w:rPr>
          <w:rFonts w:ascii="Book Antiqua" w:eastAsia="宋体" w:hAnsi="Book Antiqua" w:cs="宋体"/>
          <w:b/>
        </w:rPr>
        <w:t>201</w:t>
      </w:r>
      <w:r w:rsidRPr="0093394A">
        <w:rPr>
          <w:rFonts w:ascii="Book Antiqua" w:eastAsia="宋体" w:hAnsi="Book Antiqua" w:cs="宋体"/>
        </w:rPr>
        <w:t>: 253-262 [PMID: 16038824 DOI: 10.1016/j.jamcollsurg.2005.02.002]</w:t>
      </w:r>
    </w:p>
    <w:p w14:paraId="3CD1806A"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5 </w:t>
      </w:r>
      <w:proofErr w:type="spellStart"/>
      <w:r w:rsidRPr="0093394A">
        <w:rPr>
          <w:rFonts w:ascii="Book Antiqua" w:eastAsia="宋体" w:hAnsi="Book Antiqua" w:cs="宋体"/>
          <w:b/>
          <w:bCs/>
        </w:rPr>
        <w:t>Arora</w:t>
      </w:r>
      <w:proofErr w:type="spellEnd"/>
      <w:r w:rsidRPr="0093394A">
        <w:rPr>
          <w:rFonts w:ascii="Book Antiqua" w:eastAsia="宋体" w:hAnsi="Book Antiqua" w:cs="宋体"/>
          <w:b/>
          <w:bCs/>
        </w:rPr>
        <w:t xml:space="preserve"> G</w:t>
      </w:r>
      <w:r w:rsidRPr="0093394A">
        <w:rPr>
          <w:rFonts w:ascii="Book Antiqua" w:eastAsia="宋体" w:hAnsi="Book Antiqua" w:cs="宋体"/>
        </w:rPr>
        <w:t xml:space="preserve">, </w:t>
      </w:r>
      <w:proofErr w:type="spellStart"/>
      <w:r w:rsidRPr="0093394A">
        <w:rPr>
          <w:rFonts w:ascii="Book Antiqua" w:eastAsia="宋体" w:hAnsi="Book Antiqua" w:cs="宋体"/>
        </w:rPr>
        <w:t>Mannalithara</w:t>
      </w:r>
      <w:proofErr w:type="spellEnd"/>
      <w:r w:rsidRPr="0093394A">
        <w:rPr>
          <w:rFonts w:ascii="Book Antiqua" w:eastAsia="宋体" w:hAnsi="Book Antiqua" w:cs="宋体"/>
        </w:rPr>
        <w:t xml:space="preserve"> A, Singh G, </w:t>
      </w:r>
      <w:proofErr w:type="spellStart"/>
      <w:r w:rsidRPr="0093394A">
        <w:rPr>
          <w:rFonts w:ascii="Book Antiqua" w:eastAsia="宋体" w:hAnsi="Book Antiqua" w:cs="宋体"/>
        </w:rPr>
        <w:t>Gerson</w:t>
      </w:r>
      <w:proofErr w:type="spellEnd"/>
      <w:r w:rsidRPr="0093394A">
        <w:rPr>
          <w:rFonts w:ascii="Book Antiqua" w:eastAsia="宋体" w:hAnsi="Book Antiqua" w:cs="宋体"/>
        </w:rPr>
        <w:t xml:space="preserve"> LB, </w:t>
      </w:r>
      <w:proofErr w:type="spellStart"/>
      <w:r w:rsidRPr="0093394A">
        <w:rPr>
          <w:rFonts w:ascii="Book Antiqua" w:eastAsia="宋体" w:hAnsi="Book Antiqua" w:cs="宋体"/>
        </w:rPr>
        <w:t>Triadafilopoulos</w:t>
      </w:r>
      <w:proofErr w:type="spellEnd"/>
      <w:r w:rsidRPr="0093394A">
        <w:rPr>
          <w:rFonts w:ascii="Book Antiqua" w:eastAsia="宋体" w:hAnsi="Book Antiqua" w:cs="宋体"/>
        </w:rPr>
        <w:t xml:space="preserve"> G. Risk of perforation from a colonoscopy in adults: a large population-based study.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9; </w:t>
      </w:r>
      <w:r w:rsidRPr="0093394A">
        <w:rPr>
          <w:rFonts w:ascii="Book Antiqua" w:eastAsia="宋体" w:hAnsi="Book Antiqua" w:cs="宋体"/>
          <w:b/>
          <w:bCs/>
        </w:rPr>
        <w:t>69</w:t>
      </w:r>
      <w:r w:rsidRPr="0093394A">
        <w:rPr>
          <w:rFonts w:ascii="Book Antiqua" w:eastAsia="宋体" w:hAnsi="Book Antiqua" w:cs="宋体"/>
        </w:rPr>
        <w:t>: 654-664 [PMID: 19251006 DOI: 10.1016/j.gie.2008.09.008]</w:t>
      </w:r>
    </w:p>
    <w:p w14:paraId="4C383B86"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6 </w:t>
      </w:r>
      <w:r w:rsidRPr="0093394A">
        <w:rPr>
          <w:rFonts w:ascii="Book Antiqua" w:eastAsia="宋体" w:hAnsi="Book Antiqua" w:cs="宋体"/>
          <w:b/>
          <w:bCs/>
        </w:rPr>
        <w:t>Morales MP</w:t>
      </w:r>
      <w:r w:rsidRPr="0093394A">
        <w:rPr>
          <w:rFonts w:ascii="Book Antiqua" w:eastAsia="宋体" w:hAnsi="Book Antiqua" w:cs="宋体"/>
        </w:rPr>
        <w:t xml:space="preserve">, </w:t>
      </w:r>
      <w:proofErr w:type="spellStart"/>
      <w:r w:rsidRPr="0093394A">
        <w:rPr>
          <w:rFonts w:ascii="Book Antiqua" w:eastAsia="宋体" w:hAnsi="Book Antiqua" w:cs="宋体"/>
        </w:rPr>
        <w:t>Miedema</w:t>
      </w:r>
      <w:proofErr w:type="spellEnd"/>
      <w:r w:rsidRPr="0093394A">
        <w:rPr>
          <w:rFonts w:ascii="Book Antiqua" w:eastAsia="宋体" w:hAnsi="Book Antiqua" w:cs="宋体"/>
        </w:rPr>
        <w:t xml:space="preserve"> BW, Scott JS, de la Torre RA. </w:t>
      </w:r>
      <w:proofErr w:type="gramStart"/>
      <w:r w:rsidRPr="0093394A">
        <w:rPr>
          <w:rFonts w:ascii="Book Antiqua" w:eastAsia="宋体" w:hAnsi="Book Antiqua" w:cs="宋体"/>
        </w:rPr>
        <w:t>Management of postsurgical leaks in the bariatric patient.</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Clin</w:t>
      </w:r>
      <w:proofErr w:type="spellEnd"/>
      <w:r w:rsidRPr="0093394A">
        <w:rPr>
          <w:rFonts w:ascii="Book Antiqua" w:eastAsia="宋体" w:hAnsi="Book Antiqua" w:cs="宋体"/>
          <w:i/>
          <w:iCs/>
        </w:rPr>
        <w:t xml:space="preserve"> N Am</w:t>
      </w:r>
      <w:r w:rsidRPr="0093394A">
        <w:rPr>
          <w:rFonts w:ascii="Book Antiqua" w:eastAsia="宋体" w:hAnsi="Book Antiqua" w:cs="宋体"/>
        </w:rPr>
        <w:t xml:space="preserve"> 2011; </w:t>
      </w:r>
      <w:r w:rsidRPr="0093394A">
        <w:rPr>
          <w:rFonts w:ascii="Book Antiqua" w:eastAsia="宋体" w:hAnsi="Book Antiqua" w:cs="宋体"/>
          <w:b/>
          <w:bCs/>
        </w:rPr>
        <w:t>21</w:t>
      </w:r>
      <w:r w:rsidRPr="0093394A">
        <w:rPr>
          <w:rFonts w:ascii="Book Antiqua" w:eastAsia="宋体" w:hAnsi="Book Antiqua" w:cs="宋体"/>
        </w:rPr>
        <w:t>: 295-304 [PMID: 21569981 DOI: 10.1016/j.giec.2011.02.008]</w:t>
      </w:r>
    </w:p>
    <w:p w14:paraId="2450556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7 </w:t>
      </w:r>
      <w:proofErr w:type="spellStart"/>
      <w:r w:rsidRPr="0093394A">
        <w:rPr>
          <w:rFonts w:ascii="Book Antiqua" w:eastAsia="宋体" w:hAnsi="Book Antiqua" w:cs="宋体"/>
          <w:b/>
          <w:bCs/>
        </w:rPr>
        <w:t>Sakran</w:t>
      </w:r>
      <w:proofErr w:type="spellEnd"/>
      <w:r w:rsidRPr="0093394A">
        <w:rPr>
          <w:rFonts w:ascii="Book Antiqua" w:eastAsia="宋体" w:hAnsi="Book Antiqua" w:cs="宋体"/>
          <w:b/>
          <w:bCs/>
        </w:rPr>
        <w:t xml:space="preserve"> N</w:t>
      </w:r>
      <w:r w:rsidRPr="0093394A">
        <w:rPr>
          <w:rFonts w:ascii="Book Antiqua" w:eastAsia="宋体" w:hAnsi="Book Antiqua" w:cs="宋体"/>
        </w:rPr>
        <w:t xml:space="preserve">, </w:t>
      </w:r>
      <w:proofErr w:type="spellStart"/>
      <w:r w:rsidRPr="0093394A">
        <w:rPr>
          <w:rFonts w:ascii="Book Antiqua" w:eastAsia="宋体" w:hAnsi="Book Antiqua" w:cs="宋体"/>
        </w:rPr>
        <w:t>Goitein</w:t>
      </w:r>
      <w:proofErr w:type="spellEnd"/>
      <w:r w:rsidRPr="0093394A">
        <w:rPr>
          <w:rFonts w:ascii="Book Antiqua" w:eastAsia="宋体" w:hAnsi="Book Antiqua" w:cs="宋体"/>
        </w:rPr>
        <w:t xml:space="preserve"> D, </w:t>
      </w:r>
      <w:proofErr w:type="spellStart"/>
      <w:r w:rsidRPr="0093394A">
        <w:rPr>
          <w:rFonts w:ascii="Book Antiqua" w:eastAsia="宋体" w:hAnsi="Book Antiqua" w:cs="宋体"/>
        </w:rPr>
        <w:t>Raziel</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Keidar</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Beglaibter</w:t>
      </w:r>
      <w:proofErr w:type="spellEnd"/>
      <w:r w:rsidRPr="0093394A">
        <w:rPr>
          <w:rFonts w:ascii="Book Antiqua" w:eastAsia="宋体" w:hAnsi="Book Antiqua" w:cs="宋体"/>
        </w:rPr>
        <w:t xml:space="preserve"> N, </w:t>
      </w:r>
      <w:proofErr w:type="spellStart"/>
      <w:r w:rsidRPr="0093394A">
        <w:rPr>
          <w:rFonts w:ascii="Book Antiqua" w:eastAsia="宋体" w:hAnsi="Book Antiqua" w:cs="宋体"/>
        </w:rPr>
        <w:t>Grinbaum</w:t>
      </w:r>
      <w:proofErr w:type="spellEnd"/>
      <w:r w:rsidRPr="0093394A">
        <w:rPr>
          <w:rFonts w:ascii="Book Antiqua" w:eastAsia="宋体" w:hAnsi="Book Antiqua" w:cs="宋体"/>
        </w:rPr>
        <w:t xml:space="preserve"> R, Matter I, </w:t>
      </w:r>
      <w:proofErr w:type="spellStart"/>
      <w:r w:rsidRPr="0093394A">
        <w:rPr>
          <w:rFonts w:ascii="Book Antiqua" w:eastAsia="宋体" w:hAnsi="Book Antiqua" w:cs="宋体"/>
        </w:rPr>
        <w:t>Alfici</w:t>
      </w:r>
      <w:proofErr w:type="spellEnd"/>
      <w:r w:rsidRPr="0093394A">
        <w:rPr>
          <w:rFonts w:ascii="Book Antiqua" w:eastAsia="宋体" w:hAnsi="Book Antiqua" w:cs="宋体"/>
        </w:rPr>
        <w:t xml:space="preserve"> R, </w:t>
      </w:r>
      <w:proofErr w:type="spellStart"/>
      <w:r w:rsidRPr="0093394A">
        <w:rPr>
          <w:rFonts w:ascii="Book Antiqua" w:eastAsia="宋体" w:hAnsi="Book Antiqua" w:cs="宋体"/>
        </w:rPr>
        <w:t>Mahajna</w:t>
      </w:r>
      <w:proofErr w:type="spellEnd"/>
      <w:r w:rsidRPr="0093394A">
        <w:rPr>
          <w:rFonts w:ascii="Book Antiqua" w:eastAsia="宋体" w:hAnsi="Book Antiqua" w:cs="宋体"/>
        </w:rPr>
        <w:t xml:space="preserve"> A, Waksman I, </w:t>
      </w:r>
      <w:proofErr w:type="spellStart"/>
      <w:r w:rsidRPr="0093394A">
        <w:rPr>
          <w:rFonts w:ascii="Book Antiqua" w:eastAsia="宋体" w:hAnsi="Book Antiqua" w:cs="宋体"/>
        </w:rPr>
        <w:t>Shimonov</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Assalia</w:t>
      </w:r>
      <w:proofErr w:type="spellEnd"/>
      <w:r w:rsidRPr="0093394A">
        <w:rPr>
          <w:rFonts w:ascii="Book Antiqua" w:eastAsia="宋体" w:hAnsi="Book Antiqua" w:cs="宋体"/>
        </w:rPr>
        <w:t xml:space="preserve"> A. Gastric leaks after sleeve gastrectomy: a multicenter experience with 2,834 patients.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3; </w:t>
      </w:r>
      <w:r w:rsidRPr="0093394A">
        <w:rPr>
          <w:rFonts w:ascii="Book Antiqua" w:eastAsia="宋体" w:hAnsi="Book Antiqua" w:cs="宋体"/>
          <w:b/>
          <w:bCs/>
        </w:rPr>
        <w:t>27</w:t>
      </w:r>
      <w:r w:rsidRPr="0093394A">
        <w:rPr>
          <w:rFonts w:ascii="Book Antiqua" w:eastAsia="宋体" w:hAnsi="Book Antiqua" w:cs="宋体"/>
        </w:rPr>
        <w:t>: 240-245 [PMID: 22752283 DOI: 10.1007/s00464-012-2426-x]</w:t>
      </w:r>
    </w:p>
    <w:p w14:paraId="38EA16F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8 </w:t>
      </w:r>
      <w:proofErr w:type="spellStart"/>
      <w:r w:rsidRPr="0093394A">
        <w:rPr>
          <w:rFonts w:ascii="Book Antiqua" w:eastAsia="宋体" w:hAnsi="Book Antiqua" w:cs="宋体"/>
          <w:b/>
        </w:rPr>
        <w:t>Almahmeed</w:t>
      </w:r>
      <w:proofErr w:type="spellEnd"/>
      <w:r w:rsidRPr="0093394A">
        <w:rPr>
          <w:rFonts w:ascii="Book Antiqua" w:eastAsia="宋体" w:hAnsi="Book Antiqua" w:cs="宋体"/>
          <w:b/>
        </w:rPr>
        <w:t xml:space="preserve"> T,</w:t>
      </w:r>
      <w:r w:rsidRPr="0093394A">
        <w:rPr>
          <w:rFonts w:ascii="Book Antiqua" w:eastAsia="宋体" w:hAnsi="Book Antiqua" w:cs="宋体"/>
        </w:rPr>
        <w:t xml:space="preserve"> Gonzalez R, Nelson LG, Haines K, Gallagher SF, </w:t>
      </w:r>
      <w:proofErr w:type="spellStart"/>
      <w:r w:rsidRPr="0093394A">
        <w:rPr>
          <w:rFonts w:ascii="Book Antiqua" w:eastAsia="宋体" w:hAnsi="Book Antiqua" w:cs="宋体"/>
        </w:rPr>
        <w:t>Murr</w:t>
      </w:r>
      <w:proofErr w:type="spellEnd"/>
      <w:r w:rsidRPr="0093394A">
        <w:rPr>
          <w:rFonts w:ascii="Book Antiqua" w:eastAsia="宋体" w:hAnsi="Book Antiqua" w:cs="宋体"/>
        </w:rPr>
        <w:t xml:space="preserve"> MM. Morbidity of anastomotic leaks in patients undergoing Roux-en-Y gastric bypass. </w:t>
      </w:r>
      <w:r w:rsidRPr="0093394A">
        <w:rPr>
          <w:rFonts w:ascii="Book Antiqua" w:eastAsia="宋体" w:hAnsi="Book Antiqua" w:cs="宋体"/>
          <w:i/>
        </w:rPr>
        <w:t xml:space="preserve">Arch </w:t>
      </w:r>
      <w:proofErr w:type="spellStart"/>
      <w:r w:rsidRPr="0093394A">
        <w:rPr>
          <w:rFonts w:ascii="Book Antiqua" w:eastAsia="宋体" w:hAnsi="Book Antiqua" w:cs="宋体"/>
          <w:i/>
        </w:rPr>
        <w:t>Surg</w:t>
      </w:r>
      <w:proofErr w:type="spellEnd"/>
      <w:r w:rsidRPr="0093394A">
        <w:rPr>
          <w:rFonts w:ascii="Book Antiqua" w:eastAsia="宋体" w:hAnsi="Book Antiqua" w:cs="宋体"/>
        </w:rPr>
        <w:t xml:space="preserve"> 2007; </w:t>
      </w:r>
      <w:r w:rsidRPr="0093394A">
        <w:rPr>
          <w:rFonts w:ascii="Book Antiqua" w:eastAsia="宋体" w:hAnsi="Book Antiqua" w:cs="宋体"/>
          <w:b/>
        </w:rPr>
        <w:t>142</w:t>
      </w:r>
      <w:r w:rsidRPr="0093394A">
        <w:rPr>
          <w:rFonts w:ascii="Book Antiqua" w:eastAsia="宋体" w:hAnsi="Book Antiqua" w:cs="宋体"/>
        </w:rPr>
        <w:t>: 954-957 [PMID: 17938308 DOI: 10.1001/archsurg.142.10.954]</w:t>
      </w:r>
    </w:p>
    <w:p w14:paraId="077F7F1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19 </w:t>
      </w:r>
      <w:r w:rsidRPr="0093394A">
        <w:rPr>
          <w:rFonts w:ascii="Book Antiqua" w:eastAsia="宋体" w:hAnsi="Book Antiqua" w:cs="宋体"/>
          <w:b/>
          <w:bCs/>
        </w:rPr>
        <w:t>Lee S</w:t>
      </w:r>
      <w:r w:rsidRPr="0093394A">
        <w:rPr>
          <w:rFonts w:ascii="Book Antiqua" w:eastAsia="宋体" w:hAnsi="Book Antiqua" w:cs="宋体"/>
        </w:rPr>
        <w:t xml:space="preserve">, </w:t>
      </w:r>
      <w:proofErr w:type="spellStart"/>
      <w:r w:rsidRPr="0093394A">
        <w:rPr>
          <w:rFonts w:ascii="Book Antiqua" w:eastAsia="宋体" w:hAnsi="Book Antiqua" w:cs="宋体"/>
        </w:rPr>
        <w:t>Carmody</w:t>
      </w:r>
      <w:proofErr w:type="spellEnd"/>
      <w:r w:rsidRPr="0093394A">
        <w:rPr>
          <w:rFonts w:ascii="Book Antiqua" w:eastAsia="宋体" w:hAnsi="Book Antiqua" w:cs="宋体"/>
        </w:rPr>
        <w:t xml:space="preserve"> B, Wolfe L, </w:t>
      </w:r>
      <w:proofErr w:type="spellStart"/>
      <w:r w:rsidRPr="0093394A">
        <w:rPr>
          <w:rFonts w:ascii="Book Antiqua" w:eastAsia="宋体" w:hAnsi="Book Antiqua" w:cs="宋体"/>
        </w:rPr>
        <w:t>Demaria</w:t>
      </w:r>
      <w:proofErr w:type="spellEnd"/>
      <w:r w:rsidRPr="0093394A">
        <w:rPr>
          <w:rFonts w:ascii="Book Antiqua" w:eastAsia="宋体" w:hAnsi="Book Antiqua" w:cs="宋体"/>
        </w:rPr>
        <w:t xml:space="preserve"> E, </w:t>
      </w:r>
      <w:proofErr w:type="spellStart"/>
      <w:r w:rsidRPr="0093394A">
        <w:rPr>
          <w:rFonts w:ascii="Book Antiqua" w:eastAsia="宋体" w:hAnsi="Book Antiqua" w:cs="宋体"/>
        </w:rPr>
        <w:t>Kellum</w:t>
      </w:r>
      <w:proofErr w:type="spellEnd"/>
      <w:r w:rsidRPr="0093394A">
        <w:rPr>
          <w:rFonts w:ascii="Book Antiqua" w:eastAsia="宋体" w:hAnsi="Book Antiqua" w:cs="宋体"/>
        </w:rPr>
        <w:t xml:space="preserve"> JM, </w:t>
      </w:r>
      <w:proofErr w:type="spellStart"/>
      <w:r w:rsidRPr="0093394A">
        <w:rPr>
          <w:rFonts w:ascii="Book Antiqua" w:eastAsia="宋体" w:hAnsi="Book Antiqua" w:cs="宋体"/>
        </w:rPr>
        <w:t>Sugerman</w:t>
      </w:r>
      <w:proofErr w:type="spellEnd"/>
      <w:r w:rsidRPr="0093394A">
        <w:rPr>
          <w:rFonts w:ascii="Book Antiqua" w:eastAsia="宋体" w:hAnsi="Book Antiqua" w:cs="宋体"/>
        </w:rPr>
        <w:t xml:space="preserve"> H, Maher JW. </w:t>
      </w:r>
      <w:proofErr w:type="gramStart"/>
      <w:r w:rsidRPr="0093394A">
        <w:rPr>
          <w:rFonts w:ascii="Book Antiqua" w:eastAsia="宋体" w:hAnsi="Book Antiqua" w:cs="宋体"/>
        </w:rPr>
        <w:t>Effect of location and speed of diagnosis on anastomotic leak outcomes in 3828 gastric bypass cases.</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7; </w:t>
      </w:r>
      <w:r w:rsidRPr="0093394A">
        <w:rPr>
          <w:rFonts w:ascii="Book Antiqua" w:eastAsia="宋体" w:hAnsi="Book Antiqua" w:cs="宋体"/>
          <w:b/>
          <w:bCs/>
        </w:rPr>
        <w:t>11</w:t>
      </w:r>
      <w:r w:rsidRPr="0093394A">
        <w:rPr>
          <w:rFonts w:ascii="Book Antiqua" w:eastAsia="宋体" w:hAnsi="Book Antiqua" w:cs="宋体"/>
        </w:rPr>
        <w:t>: 708-713 [PMID: 17562118 DOI: 10.1007/s11605-007-0085-3]</w:t>
      </w:r>
    </w:p>
    <w:p w14:paraId="413C214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0 </w:t>
      </w:r>
      <w:proofErr w:type="spellStart"/>
      <w:r w:rsidRPr="0093394A">
        <w:rPr>
          <w:rFonts w:ascii="Book Antiqua" w:eastAsia="宋体" w:hAnsi="Book Antiqua" w:cs="宋体"/>
          <w:b/>
          <w:bCs/>
        </w:rPr>
        <w:t>Carrodeguas</w:t>
      </w:r>
      <w:proofErr w:type="spellEnd"/>
      <w:r w:rsidRPr="0093394A">
        <w:rPr>
          <w:rFonts w:ascii="Book Antiqua" w:eastAsia="宋体" w:hAnsi="Book Antiqua" w:cs="宋体"/>
          <w:b/>
          <w:bCs/>
        </w:rPr>
        <w:t xml:space="preserve"> L</w:t>
      </w:r>
      <w:r w:rsidRPr="0093394A">
        <w:rPr>
          <w:rFonts w:ascii="Book Antiqua" w:eastAsia="宋体" w:hAnsi="Book Antiqua" w:cs="宋体"/>
        </w:rPr>
        <w:t xml:space="preserve">, </w:t>
      </w:r>
      <w:proofErr w:type="spellStart"/>
      <w:r w:rsidRPr="0093394A">
        <w:rPr>
          <w:rFonts w:ascii="Book Antiqua" w:eastAsia="宋体" w:hAnsi="Book Antiqua" w:cs="宋体"/>
        </w:rPr>
        <w:t>Szomstein</w:t>
      </w:r>
      <w:proofErr w:type="spellEnd"/>
      <w:r w:rsidRPr="0093394A">
        <w:rPr>
          <w:rFonts w:ascii="Book Antiqua" w:eastAsia="宋体" w:hAnsi="Book Antiqua" w:cs="宋体"/>
        </w:rPr>
        <w:t xml:space="preserve"> S, Soto F, Whipple O, </w:t>
      </w:r>
      <w:proofErr w:type="spellStart"/>
      <w:r w:rsidRPr="0093394A">
        <w:rPr>
          <w:rFonts w:ascii="Book Antiqua" w:eastAsia="宋体" w:hAnsi="Book Antiqua" w:cs="宋体"/>
        </w:rPr>
        <w:t>Simpfendorfer</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Gonzalvo</w:t>
      </w:r>
      <w:proofErr w:type="spellEnd"/>
      <w:r w:rsidRPr="0093394A">
        <w:rPr>
          <w:rFonts w:ascii="Book Antiqua" w:eastAsia="宋体" w:hAnsi="Book Antiqua" w:cs="宋体"/>
        </w:rPr>
        <w:t xml:space="preserve"> JP, </w:t>
      </w:r>
      <w:proofErr w:type="spellStart"/>
      <w:r w:rsidRPr="0093394A">
        <w:rPr>
          <w:rFonts w:ascii="Book Antiqua" w:eastAsia="宋体" w:hAnsi="Book Antiqua" w:cs="宋体"/>
        </w:rPr>
        <w:t>Villares</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Zundel</w:t>
      </w:r>
      <w:proofErr w:type="spellEnd"/>
      <w:r w:rsidRPr="0093394A">
        <w:rPr>
          <w:rFonts w:ascii="Book Antiqua" w:eastAsia="宋体" w:hAnsi="Book Antiqua" w:cs="宋体"/>
        </w:rPr>
        <w:t xml:space="preserve"> N, Rosenthal R. Management of </w:t>
      </w:r>
      <w:proofErr w:type="spellStart"/>
      <w:r w:rsidRPr="0093394A">
        <w:rPr>
          <w:rFonts w:ascii="Book Antiqua" w:eastAsia="宋体" w:hAnsi="Book Antiqua" w:cs="宋体"/>
        </w:rPr>
        <w:t>gastrogastric</w:t>
      </w:r>
      <w:proofErr w:type="spellEnd"/>
      <w:r w:rsidRPr="0093394A">
        <w:rPr>
          <w:rFonts w:ascii="Book Antiqua" w:eastAsia="宋体" w:hAnsi="Book Antiqua" w:cs="宋体"/>
        </w:rPr>
        <w:t xml:space="preserve"> fistulas after divided Roux-en-Y gastric bypass surgery for morbid obesity: analysis of 1,292 consecutive patients and review of literature.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Obes</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Relat</w:t>
      </w:r>
      <w:proofErr w:type="spellEnd"/>
      <w:r w:rsidRPr="0093394A">
        <w:rPr>
          <w:rFonts w:ascii="Book Antiqua" w:eastAsia="宋体" w:hAnsi="Book Antiqua" w:cs="宋体"/>
          <w:i/>
          <w:iCs/>
        </w:rPr>
        <w:t xml:space="preserve"> Dis</w:t>
      </w:r>
      <w:r w:rsidRPr="0093394A">
        <w:rPr>
          <w:rFonts w:ascii="Book Antiqua" w:eastAsia="宋体" w:hAnsi="Book Antiqua" w:cs="宋体"/>
        </w:rPr>
        <w:t xml:space="preserve"> 2005; </w:t>
      </w:r>
      <w:r w:rsidRPr="0093394A">
        <w:rPr>
          <w:rFonts w:ascii="Book Antiqua" w:eastAsia="宋体" w:hAnsi="Book Antiqua" w:cs="宋体"/>
          <w:b/>
          <w:bCs/>
        </w:rPr>
        <w:t>1</w:t>
      </w:r>
      <w:r w:rsidRPr="0093394A">
        <w:rPr>
          <w:rFonts w:ascii="Book Antiqua" w:eastAsia="宋体" w:hAnsi="Book Antiqua" w:cs="宋体"/>
        </w:rPr>
        <w:t>: 467-474 [PMID: 16925272 DOI: 10.1016/j.soard.2005.07.003]</w:t>
      </w:r>
    </w:p>
    <w:p w14:paraId="3AD64F6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lastRenderedPageBreak/>
        <w:t xml:space="preserve">21 </w:t>
      </w:r>
      <w:proofErr w:type="spellStart"/>
      <w:r w:rsidRPr="0093394A">
        <w:rPr>
          <w:rFonts w:ascii="Book Antiqua" w:eastAsia="宋体" w:hAnsi="Book Antiqua" w:cs="宋体"/>
          <w:b/>
          <w:bCs/>
        </w:rPr>
        <w:t>McElrath</w:t>
      </w:r>
      <w:proofErr w:type="spellEnd"/>
      <w:r w:rsidRPr="0093394A">
        <w:rPr>
          <w:rFonts w:ascii="Book Antiqua" w:eastAsia="宋体" w:hAnsi="Book Antiqua" w:cs="宋体"/>
          <w:b/>
          <w:bCs/>
        </w:rPr>
        <w:t xml:space="preserve"> L</w:t>
      </w:r>
      <w:r w:rsidRPr="0093394A">
        <w:rPr>
          <w:rFonts w:ascii="Book Antiqua" w:eastAsia="宋体" w:hAnsi="Book Antiqua" w:cs="宋体"/>
        </w:rPr>
        <w:t xml:space="preserve">, Pauli EM, Marks JM. Hernia formation and persistent fistula after percutaneous endoscopy gastrostomy: unusual complications of a common procedure. </w:t>
      </w:r>
      <w:r w:rsidRPr="0093394A">
        <w:rPr>
          <w:rFonts w:ascii="Book Antiqua" w:eastAsia="宋体" w:hAnsi="Book Antiqua" w:cs="宋体"/>
          <w:i/>
          <w:iCs/>
        </w:rPr>
        <w:t xml:space="preserve">Am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2; </w:t>
      </w:r>
      <w:r w:rsidRPr="0093394A">
        <w:rPr>
          <w:rFonts w:ascii="Book Antiqua" w:eastAsia="宋体" w:hAnsi="Book Antiqua" w:cs="宋体"/>
          <w:b/>
          <w:bCs/>
        </w:rPr>
        <w:t>78</w:t>
      </w:r>
      <w:r w:rsidRPr="0093394A">
        <w:rPr>
          <w:rFonts w:ascii="Book Antiqua" w:eastAsia="宋体" w:hAnsi="Book Antiqua" w:cs="宋体"/>
        </w:rPr>
        <w:t>: E200-E201 [PMID: 22472371]</w:t>
      </w:r>
    </w:p>
    <w:p w14:paraId="4AB1FB3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2 </w:t>
      </w:r>
      <w:proofErr w:type="spellStart"/>
      <w:r w:rsidRPr="0093394A">
        <w:rPr>
          <w:rFonts w:ascii="Book Antiqua" w:eastAsia="宋体" w:hAnsi="Book Antiqua" w:cs="宋体"/>
          <w:b/>
          <w:bCs/>
        </w:rPr>
        <w:t>Shellito</w:t>
      </w:r>
      <w:proofErr w:type="spellEnd"/>
      <w:r w:rsidRPr="0093394A">
        <w:rPr>
          <w:rFonts w:ascii="Book Antiqua" w:eastAsia="宋体" w:hAnsi="Book Antiqua" w:cs="宋体"/>
          <w:b/>
          <w:bCs/>
        </w:rPr>
        <w:t xml:space="preserve"> PC</w:t>
      </w:r>
      <w:r w:rsidRPr="0093394A">
        <w:rPr>
          <w:rFonts w:ascii="Book Antiqua" w:eastAsia="宋体" w:hAnsi="Book Antiqua" w:cs="宋体"/>
        </w:rPr>
        <w:t xml:space="preserve">, Malt RA. Tube gastrostomy. </w:t>
      </w:r>
      <w:proofErr w:type="gramStart"/>
      <w:r w:rsidRPr="0093394A">
        <w:rPr>
          <w:rFonts w:ascii="Book Antiqua" w:eastAsia="宋体" w:hAnsi="Book Antiqua" w:cs="宋体"/>
        </w:rPr>
        <w:t>Techniques and complications.</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Ann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1985; </w:t>
      </w:r>
      <w:r w:rsidRPr="0093394A">
        <w:rPr>
          <w:rFonts w:ascii="Book Antiqua" w:eastAsia="宋体" w:hAnsi="Book Antiqua" w:cs="宋体"/>
          <w:b/>
          <w:bCs/>
        </w:rPr>
        <w:t>201</w:t>
      </w:r>
      <w:r w:rsidRPr="0093394A">
        <w:rPr>
          <w:rFonts w:ascii="Book Antiqua" w:eastAsia="宋体" w:hAnsi="Book Antiqua" w:cs="宋体"/>
        </w:rPr>
        <w:t>: 180-185 [PMID: 3918515]</w:t>
      </w:r>
    </w:p>
    <w:p w14:paraId="2900298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3 </w:t>
      </w:r>
      <w:proofErr w:type="spellStart"/>
      <w:r w:rsidRPr="0093394A">
        <w:rPr>
          <w:rFonts w:ascii="Book Antiqua" w:eastAsia="宋体" w:hAnsi="Book Antiqua" w:cs="宋体"/>
          <w:b/>
        </w:rPr>
        <w:t>Zelickson</w:t>
      </w:r>
      <w:proofErr w:type="spellEnd"/>
      <w:r w:rsidRPr="0093394A">
        <w:rPr>
          <w:rFonts w:ascii="Book Antiqua" w:eastAsia="宋体" w:hAnsi="Book Antiqua" w:cs="宋体"/>
          <w:b/>
        </w:rPr>
        <w:t xml:space="preserve"> MS, </w:t>
      </w:r>
      <w:proofErr w:type="spellStart"/>
      <w:r w:rsidRPr="0093394A">
        <w:rPr>
          <w:rFonts w:ascii="Book Antiqua" w:eastAsia="宋体" w:hAnsi="Book Antiqua" w:cs="宋体"/>
        </w:rPr>
        <w:t>Bronder</w:t>
      </w:r>
      <w:proofErr w:type="spellEnd"/>
      <w:r w:rsidRPr="0093394A">
        <w:rPr>
          <w:rFonts w:ascii="Book Antiqua" w:eastAsia="宋体" w:hAnsi="Book Antiqua" w:cs="宋体"/>
        </w:rPr>
        <w:t xml:space="preserve"> CM, Johnson BL, </w:t>
      </w:r>
      <w:proofErr w:type="spellStart"/>
      <w:r w:rsidRPr="0093394A">
        <w:rPr>
          <w:rFonts w:ascii="Book Antiqua" w:eastAsia="宋体" w:hAnsi="Book Antiqua" w:cs="宋体"/>
        </w:rPr>
        <w:t>Camunas</w:t>
      </w:r>
      <w:proofErr w:type="spellEnd"/>
      <w:r w:rsidRPr="0093394A">
        <w:rPr>
          <w:rFonts w:ascii="Book Antiqua" w:eastAsia="宋体" w:hAnsi="Book Antiqua" w:cs="宋体"/>
        </w:rPr>
        <w:t xml:space="preserve"> JA, Smith DE, Rawlinson D, Von S, Stone HH, Taylor SM. Helicobacter pylori is not the predominant etiology for peptic ulcers requiring operation. </w:t>
      </w:r>
      <w:r w:rsidRPr="0093394A">
        <w:rPr>
          <w:rFonts w:ascii="Book Antiqua" w:eastAsia="宋体" w:hAnsi="Book Antiqua" w:cs="宋体"/>
          <w:i/>
        </w:rPr>
        <w:t xml:space="preserve">Am </w:t>
      </w:r>
      <w:proofErr w:type="spellStart"/>
      <w:r w:rsidRPr="0093394A">
        <w:rPr>
          <w:rFonts w:ascii="Book Antiqua" w:eastAsia="宋体" w:hAnsi="Book Antiqua" w:cs="宋体"/>
          <w:i/>
        </w:rPr>
        <w:t>Surg</w:t>
      </w:r>
      <w:proofErr w:type="spellEnd"/>
      <w:r w:rsidRPr="0093394A">
        <w:rPr>
          <w:rFonts w:ascii="Book Antiqua" w:eastAsia="宋体" w:hAnsi="Book Antiqua" w:cs="宋体"/>
          <w:i/>
        </w:rPr>
        <w:t xml:space="preserve"> </w:t>
      </w:r>
      <w:r w:rsidRPr="0093394A">
        <w:rPr>
          <w:rFonts w:ascii="Book Antiqua" w:eastAsia="宋体" w:hAnsi="Book Antiqua" w:cs="宋体"/>
        </w:rPr>
        <w:t xml:space="preserve">2011; </w:t>
      </w:r>
      <w:r w:rsidRPr="0093394A">
        <w:rPr>
          <w:rFonts w:ascii="Book Antiqua" w:eastAsia="宋体" w:hAnsi="Book Antiqua" w:cs="宋体"/>
          <w:b/>
        </w:rPr>
        <w:t>77</w:t>
      </w:r>
      <w:r w:rsidRPr="0093394A">
        <w:rPr>
          <w:rFonts w:ascii="Book Antiqua" w:eastAsia="宋体" w:hAnsi="Book Antiqua" w:cs="宋体"/>
        </w:rPr>
        <w:t>: 1054-1060 [PMID: 21944523]</w:t>
      </w:r>
    </w:p>
    <w:p w14:paraId="0646F0A0"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4 </w:t>
      </w:r>
      <w:proofErr w:type="spellStart"/>
      <w:r w:rsidRPr="0093394A">
        <w:rPr>
          <w:rFonts w:ascii="Book Antiqua" w:eastAsia="宋体" w:hAnsi="Book Antiqua" w:cs="宋体"/>
          <w:b/>
        </w:rPr>
        <w:t>Bertleff</w:t>
      </w:r>
      <w:proofErr w:type="spellEnd"/>
      <w:r w:rsidRPr="0093394A">
        <w:rPr>
          <w:rFonts w:ascii="Book Antiqua" w:eastAsia="宋体" w:hAnsi="Book Antiqua" w:cs="宋体"/>
          <w:b/>
        </w:rPr>
        <w:t xml:space="preserve"> MJ,</w:t>
      </w:r>
      <w:r w:rsidRPr="0093394A">
        <w:rPr>
          <w:rFonts w:ascii="Book Antiqua" w:eastAsia="宋体" w:hAnsi="Book Antiqua" w:cs="宋体"/>
        </w:rPr>
        <w:t xml:space="preserve"> Lange JF. Perforated peptic ulcer disease: a review of history and treatment. </w:t>
      </w:r>
      <w:r w:rsidRPr="0093394A">
        <w:rPr>
          <w:rFonts w:ascii="Book Antiqua" w:eastAsia="宋体" w:hAnsi="Book Antiqua" w:cs="宋体"/>
          <w:i/>
        </w:rPr>
        <w:t xml:space="preserve">Dig </w:t>
      </w:r>
      <w:proofErr w:type="spellStart"/>
      <w:r w:rsidRPr="0093394A">
        <w:rPr>
          <w:rFonts w:ascii="Book Antiqua" w:eastAsia="宋体" w:hAnsi="Book Antiqua" w:cs="宋体"/>
          <w:i/>
        </w:rPr>
        <w:t>Surg</w:t>
      </w:r>
      <w:proofErr w:type="spellEnd"/>
      <w:r w:rsidRPr="0093394A">
        <w:rPr>
          <w:rFonts w:ascii="Book Antiqua" w:eastAsia="宋体" w:hAnsi="Book Antiqua" w:cs="宋体"/>
        </w:rPr>
        <w:t xml:space="preserve"> 2010; </w:t>
      </w:r>
      <w:r w:rsidRPr="0093394A">
        <w:rPr>
          <w:rFonts w:ascii="Book Antiqua" w:eastAsia="宋体" w:hAnsi="Book Antiqua" w:cs="宋体"/>
          <w:b/>
        </w:rPr>
        <w:t>27</w:t>
      </w:r>
      <w:r w:rsidRPr="0093394A">
        <w:rPr>
          <w:rFonts w:ascii="Book Antiqua" w:eastAsia="宋体" w:hAnsi="Book Antiqua" w:cs="宋体"/>
        </w:rPr>
        <w:t>: 161-169 [PMID: 20571260 DOI: 10.1159/000264653]</w:t>
      </w:r>
    </w:p>
    <w:p w14:paraId="6A89DAE7"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5 </w:t>
      </w:r>
      <w:r w:rsidRPr="0093394A">
        <w:rPr>
          <w:rFonts w:ascii="Book Antiqua" w:eastAsia="宋体" w:hAnsi="Book Antiqua" w:cs="宋体"/>
          <w:b/>
          <w:bCs/>
        </w:rPr>
        <w:t>Lau JY</w:t>
      </w:r>
      <w:r w:rsidRPr="0093394A">
        <w:rPr>
          <w:rFonts w:ascii="Book Antiqua" w:eastAsia="宋体" w:hAnsi="Book Antiqua" w:cs="宋体"/>
        </w:rPr>
        <w:t xml:space="preserve">, Sung J, Hill C, Henderson C, </w:t>
      </w:r>
      <w:proofErr w:type="spellStart"/>
      <w:r w:rsidRPr="0093394A">
        <w:rPr>
          <w:rFonts w:ascii="Book Antiqua" w:eastAsia="宋体" w:hAnsi="Book Antiqua" w:cs="宋体"/>
        </w:rPr>
        <w:t>Howden</w:t>
      </w:r>
      <w:proofErr w:type="spellEnd"/>
      <w:r w:rsidRPr="0093394A">
        <w:rPr>
          <w:rFonts w:ascii="Book Antiqua" w:eastAsia="宋体" w:hAnsi="Book Antiqua" w:cs="宋体"/>
        </w:rPr>
        <w:t xml:space="preserve"> CW, Metz DC. Systematic review of the epidemiology of complicated peptic ulcer disease: incidence, recurrence, risk factors and mortality. </w:t>
      </w:r>
      <w:r w:rsidRPr="0093394A">
        <w:rPr>
          <w:rFonts w:ascii="Book Antiqua" w:eastAsia="宋体" w:hAnsi="Book Antiqua" w:cs="宋体"/>
          <w:i/>
          <w:iCs/>
        </w:rPr>
        <w:t>Digestion</w:t>
      </w:r>
      <w:r w:rsidRPr="0093394A">
        <w:rPr>
          <w:rFonts w:ascii="Book Antiqua" w:eastAsia="宋体" w:hAnsi="Book Antiqua" w:cs="宋体"/>
        </w:rPr>
        <w:t xml:space="preserve"> 2011; </w:t>
      </w:r>
      <w:r w:rsidRPr="0093394A">
        <w:rPr>
          <w:rFonts w:ascii="Book Antiqua" w:eastAsia="宋体" w:hAnsi="Book Antiqua" w:cs="宋体"/>
          <w:b/>
          <w:bCs/>
        </w:rPr>
        <w:t>84</w:t>
      </w:r>
      <w:r w:rsidRPr="0093394A">
        <w:rPr>
          <w:rFonts w:ascii="Book Antiqua" w:eastAsia="宋体" w:hAnsi="Book Antiqua" w:cs="宋体"/>
        </w:rPr>
        <w:t>: 102-113 [PMID: 21494041 DOI: 10.1159/000323958]</w:t>
      </w:r>
    </w:p>
    <w:p w14:paraId="459FB346"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26 </w:t>
      </w:r>
      <w:r w:rsidRPr="0093394A">
        <w:rPr>
          <w:rFonts w:ascii="Book Antiqua" w:eastAsia="宋体" w:hAnsi="Book Antiqua" w:cs="宋体"/>
          <w:b/>
        </w:rPr>
        <w:t>Fischer JE.</w:t>
      </w:r>
      <w:proofErr w:type="gramEnd"/>
      <w:r w:rsidRPr="0093394A">
        <w:rPr>
          <w:rFonts w:ascii="Book Antiqua" w:eastAsia="宋体" w:hAnsi="Book Antiqua" w:cs="宋体"/>
        </w:rPr>
        <w:t xml:space="preserve"> </w:t>
      </w:r>
      <w:proofErr w:type="gramStart"/>
      <w:r w:rsidRPr="0093394A">
        <w:rPr>
          <w:rFonts w:ascii="Book Antiqua" w:eastAsia="宋体" w:hAnsi="Book Antiqua" w:cs="宋体"/>
        </w:rPr>
        <w:t xml:space="preserve">The pathophysiology of </w:t>
      </w:r>
      <w:proofErr w:type="spellStart"/>
      <w:r w:rsidRPr="0093394A">
        <w:rPr>
          <w:rFonts w:ascii="Book Antiqua" w:eastAsia="宋体" w:hAnsi="Book Antiqua" w:cs="宋体"/>
        </w:rPr>
        <w:t>enterocutaneous</w:t>
      </w:r>
      <w:proofErr w:type="spellEnd"/>
      <w:r w:rsidRPr="0093394A">
        <w:rPr>
          <w:rFonts w:ascii="Book Antiqua" w:eastAsia="宋体" w:hAnsi="Book Antiqua" w:cs="宋体"/>
        </w:rPr>
        <w:t xml:space="preserve"> fistulas.</w:t>
      </w:r>
      <w:proofErr w:type="gramEnd"/>
      <w:r w:rsidRPr="0093394A">
        <w:rPr>
          <w:rFonts w:ascii="Book Antiqua" w:eastAsia="宋体" w:hAnsi="Book Antiqua" w:cs="宋体"/>
        </w:rPr>
        <w:t xml:space="preserve"> </w:t>
      </w:r>
      <w:r w:rsidRPr="0093394A">
        <w:rPr>
          <w:rFonts w:ascii="Book Antiqua" w:eastAsia="宋体" w:hAnsi="Book Antiqua" w:cs="宋体"/>
          <w:i/>
        </w:rPr>
        <w:t xml:space="preserve">World J </w:t>
      </w:r>
      <w:proofErr w:type="spellStart"/>
      <w:r w:rsidRPr="0093394A">
        <w:rPr>
          <w:rFonts w:ascii="Book Antiqua" w:eastAsia="宋体" w:hAnsi="Book Antiqua" w:cs="宋体"/>
          <w:i/>
        </w:rPr>
        <w:t>Surg</w:t>
      </w:r>
      <w:proofErr w:type="spellEnd"/>
      <w:r w:rsidRPr="0093394A">
        <w:rPr>
          <w:rFonts w:ascii="Book Antiqua" w:eastAsia="宋体" w:hAnsi="Book Antiqua" w:cs="宋体"/>
        </w:rPr>
        <w:t xml:space="preserve"> 1983; </w:t>
      </w:r>
      <w:r w:rsidRPr="0093394A">
        <w:rPr>
          <w:rFonts w:ascii="Book Antiqua" w:eastAsia="宋体" w:hAnsi="Book Antiqua" w:cs="宋体"/>
          <w:b/>
        </w:rPr>
        <w:t>7</w:t>
      </w:r>
      <w:r w:rsidRPr="0093394A">
        <w:rPr>
          <w:rFonts w:ascii="Book Antiqua" w:eastAsia="宋体" w:hAnsi="Book Antiqua" w:cs="宋体"/>
        </w:rPr>
        <w:t>: 446-450 [PMID: 6414189 DOI: 10.1007/BF01655932]</w:t>
      </w:r>
    </w:p>
    <w:p w14:paraId="1AAD58BA"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7 </w:t>
      </w:r>
      <w:r w:rsidRPr="0093394A">
        <w:rPr>
          <w:rFonts w:ascii="Book Antiqua" w:eastAsia="宋体" w:hAnsi="Book Antiqua" w:cs="宋体"/>
          <w:b/>
          <w:bCs/>
        </w:rPr>
        <w:t>Lundy JB</w:t>
      </w:r>
      <w:r w:rsidRPr="0093394A">
        <w:rPr>
          <w:rFonts w:ascii="Book Antiqua" w:eastAsia="宋体" w:hAnsi="Book Antiqua" w:cs="宋体"/>
        </w:rPr>
        <w:t xml:space="preserve">, Fischer JE. </w:t>
      </w:r>
      <w:proofErr w:type="gramStart"/>
      <w:r w:rsidRPr="0093394A">
        <w:rPr>
          <w:rFonts w:ascii="Book Antiqua" w:eastAsia="宋体" w:hAnsi="Book Antiqua" w:cs="宋体"/>
        </w:rPr>
        <w:t xml:space="preserve">Historical perspectives in the care of patients with </w:t>
      </w:r>
      <w:proofErr w:type="spellStart"/>
      <w:r w:rsidRPr="0093394A">
        <w:rPr>
          <w:rFonts w:ascii="Book Antiqua" w:eastAsia="宋体" w:hAnsi="Book Antiqua" w:cs="宋体"/>
        </w:rPr>
        <w:t>enterocutaneous</w:t>
      </w:r>
      <w:proofErr w:type="spellEnd"/>
      <w:r w:rsidRPr="0093394A">
        <w:rPr>
          <w:rFonts w:ascii="Book Antiqua" w:eastAsia="宋体" w:hAnsi="Book Antiqua" w:cs="宋体"/>
        </w:rPr>
        <w:t xml:space="preserve"> fistula.</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Clin</w:t>
      </w:r>
      <w:proofErr w:type="spellEnd"/>
      <w:r w:rsidRPr="0093394A">
        <w:rPr>
          <w:rFonts w:ascii="Book Antiqua" w:eastAsia="宋体" w:hAnsi="Book Antiqua" w:cs="宋体"/>
          <w:i/>
          <w:iCs/>
        </w:rPr>
        <w:t xml:space="preserve"> Colon Rectal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0; </w:t>
      </w:r>
      <w:r w:rsidRPr="0093394A">
        <w:rPr>
          <w:rFonts w:ascii="Book Antiqua" w:eastAsia="宋体" w:hAnsi="Book Antiqua" w:cs="宋体"/>
          <w:b/>
          <w:bCs/>
        </w:rPr>
        <w:t>23</w:t>
      </w:r>
      <w:r w:rsidRPr="0093394A">
        <w:rPr>
          <w:rFonts w:ascii="Book Antiqua" w:eastAsia="宋体" w:hAnsi="Book Antiqua" w:cs="宋体"/>
        </w:rPr>
        <w:t>: 133-141 [PMID: 21886462 DOI: 10.1055/s-0030-1262980]</w:t>
      </w:r>
    </w:p>
    <w:p w14:paraId="07319850"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8 </w:t>
      </w:r>
      <w:r w:rsidRPr="0093394A">
        <w:rPr>
          <w:rFonts w:ascii="Book Antiqua" w:eastAsia="宋体" w:hAnsi="Book Antiqua" w:cs="宋体"/>
          <w:b/>
          <w:bCs/>
        </w:rPr>
        <w:t>Warren JL</w:t>
      </w:r>
      <w:r w:rsidRPr="0093394A">
        <w:rPr>
          <w:rFonts w:ascii="Book Antiqua" w:eastAsia="宋体" w:hAnsi="Book Antiqua" w:cs="宋体"/>
        </w:rPr>
        <w:t xml:space="preserve">, </w:t>
      </w:r>
      <w:proofErr w:type="spellStart"/>
      <w:r w:rsidRPr="0093394A">
        <w:rPr>
          <w:rFonts w:ascii="Book Antiqua" w:eastAsia="宋体" w:hAnsi="Book Antiqua" w:cs="宋体"/>
        </w:rPr>
        <w:t>Klabunde</w:t>
      </w:r>
      <w:proofErr w:type="spellEnd"/>
      <w:r w:rsidRPr="0093394A">
        <w:rPr>
          <w:rFonts w:ascii="Book Antiqua" w:eastAsia="宋体" w:hAnsi="Book Antiqua" w:cs="宋体"/>
        </w:rPr>
        <w:t xml:space="preserve"> CN, </w:t>
      </w:r>
      <w:proofErr w:type="spellStart"/>
      <w:r w:rsidRPr="0093394A">
        <w:rPr>
          <w:rFonts w:ascii="Book Antiqua" w:eastAsia="宋体" w:hAnsi="Book Antiqua" w:cs="宋体"/>
        </w:rPr>
        <w:t>Mariotto</w:t>
      </w:r>
      <w:proofErr w:type="spellEnd"/>
      <w:r w:rsidRPr="0093394A">
        <w:rPr>
          <w:rFonts w:ascii="Book Antiqua" w:eastAsia="宋体" w:hAnsi="Book Antiqua" w:cs="宋体"/>
        </w:rPr>
        <w:t xml:space="preserve"> AB, </w:t>
      </w:r>
      <w:proofErr w:type="spellStart"/>
      <w:r w:rsidRPr="0093394A">
        <w:rPr>
          <w:rFonts w:ascii="Book Antiqua" w:eastAsia="宋体" w:hAnsi="Book Antiqua" w:cs="宋体"/>
        </w:rPr>
        <w:t>Meekins</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Topor</w:t>
      </w:r>
      <w:proofErr w:type="spellEnd"/>
      <w:r w:rsidRPr="0093394A">
        <w:rPr>
          <w:rFonts w:ascii="Book Antiqua" w:eastAsia="宋体" w:hAnsi="Book Antiqua" w:cs="宋体"/>
        </w:rPr>
        <w:t xml:space="preserve"> M, Brown ML, </w:t>
      </w:r>
      <w:proofErr w:type="spellStart"/>
      <w:r w:rsidRPr="0093394A">
        <w:rPr>
          <w:rFonts w:ascii="Book Antiqua" w:eastAsia="宋体" w:hAnsi="Book Antiqua" w:cs="宋体"/>
        </w:rPr>
        <w:t>Ransohoff</w:t>
      </w:r>
      <w:proofErr w:type="spellEnd"/>
      <w:r w:rsidRPr="0093394A">
        <w:rPr>
          <w:rFonts w:ascii="Book Antiqua" w:eastAsia="宋体" w:hAnsi="Book Antiqua" w:cs="宋体"/>
        </w:rPr>
        <w:t xml:space="preserve"> DF. </w:t>
      </w:r>
      <w:proofErr w:type="gramStart"/>
      <w:r w:rsidRPr="0093394A">
        <w:rPr>
          <w:rFonts w:ascii="Book Antiqua" w:eastAsia="宋体" w:hAnsi="Book Antiqua" w:cs="宋体"/>
        </w:rPr>
        <w:t>Adverse events after outpatient colonoscopy in the Medicare population.</w:t>
      </w:r>
      <w:proofErr w:type="gramEnd"/>
      <w:r w:rsidRPr="0093394A">
        <w:rPr>
          <w:rFonts w:ascii="Book Antiqua" w:eastAsia="宋体" w:hAnsi="Book Antiqua" w:cs="宋体"/>
        </w:rPr>
        <w:t xml:space="preserve"> </w:t>
      </w:r>
      <w:r w:rsidRPr="0093394A">
        <w:rPr>
          <w:rFonts w:ascii="Book Antiqua" w:eastAsia="宋体" w:hAnsi="Book Antiqua" w:cs="宋体"/>
          <w:i/>
          <w:iCs/>
        </w:rPr>
        <w:t>Ann Intern Med</w:t>
      </w:r>
      <w:r w:rsidRPr="0093394A">
        <w:rPr>
          <w:rFonts w:ascii="Book Antiqua" w:eastAsia="宋体" w:hAnsi="Book Antiqua" w:cs="宋体"/>
        </w:rPr>
        <w:t xml:space="preserve"> 2009; </w:t>
      </w:r>
      <w:r w:rsidRPr="0093394A">
        <w:rPr>
          <w:rFonts w:ascii="Book Antiqua" w:eastAsia="宋体" w:hAnsi="Book Antiqua" w:cs="宋体"/>
          <w:b/>
          <w:bCs/>
        </w:rPr>
        <w:t>150</w:t>
      </w:r>
      <w:r w:rsidRPr="0093394A">
        <w:rPr>
          <w:rFonts w:ascii="Book Antiqua" w:eastAsia="宋体" w:hAnsi="Book Antiqua" w:cs="宋体"/>
        </w:rPr>
        <w:t>: 849-857, W152 [PMID: 19528563]</w:t>
      </w:r>
    </w:p>
    <w:p w14:paraId="14ACE62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29 </w:t>
      </w:r>
      <w:r w:rsidRPr="0093394A">
        <w:rPr>
          <w:rFonts w:ascii="Book Antiqua" w:eastAsia="宋体" w:hAnsi="Book Antiqua" w:cs="宋体"/>
          <w:b/>
          <w:bCs/>
        </w:rPr>
        <w:t>Woods RJ</w:t>
      </w:r>
      <w:r w:rsidRPr="0093394A">
        <w:rPr>
          <w:rFonts w:ascii="Book Antiqua" w:eastAsia="宋体" w:hAnsi="Book Antiqua" w:cs="宋体"/>
        </w:rPr>
        <w:t xml:space="preserve">, </w:t>
      </w:r>
      <w:proofErr w:type="spellStart"/>
      <w:r w:rsidRPr="0093394A">
        <w:rPr>
          <w:rFonts w:ascii="Book Antiqua" w:eastAsia="宋体" w:hAnsi="Book Antiqua" w:cs="宋体"/>
        </w:rPr>
        <w:t>Lavery</w:t>
      </w:r>
      <w:proofErr w:type="spellEnd"/>
      <w:r w:rsidRPr="0093394A">
        <w:rPr>
          <w:rFonts w:ascii="Book Antiqua" w:eastAsia="宋体" w:hAnsi="Book Antiqua" w:cs="宋体"/>
        </w:rPr>
        <w:t xml:space="preserve"> IC, Fazio VW, </w:t>
      </w:r>
      <w:proofErr w:type="spellStart"/>
      <w:r w:rsidRPr="0093394A">
        <w:rPr>
          <w:rFonts w:ascii="Book Antiqua" w:eastAsia="宋体" w:hAnsi="Book Antiqua" w:cs="宋体"/>
        </w:rPr>
        <w:t>Jagelman</w:t>
      </w:r>
      <w:proofErr w:type="spellEnd"/>
      <w:r w:rsidRPr="0093394A">
        <w:rPr>
          <w:rFonts w:ascii="Book Antiqua" w:eastAsia="宋体" w:hAnsi="Book Antiqua" w:cs="宋体"/>
        </w:rPr>
        <w:t xml:space="preserve"> DG, Weakley FL. Internal fistulas in diverticular disease. </w:t>
      </w:r>
      <w:r w:rsidRPr="0093394A">
        <w:rPr>
          <w:rFonts w:ascii="Book Antiqua" w:eastAsia="宋体" w:hAnsi="Book Antiqua" w:cs="宋体"/>
          <w:i/>
          <w:iCs/>
        </w:rPr>
        <w:t>Dis Colon Rectum</w:t>
      </w:r>
      <w:r w:rsidRPr="0093394A">
        <w:rPr>
          <w:rFonts w:ascii="Book Antiqua" w:eastAsia="宋体" w:hAnsi="Book Antiqua" w:cs="宋体"/>
        </w:rPr>
        <w:t xml:space="preserve"> 1988; </w:t>
      </w:r>
      <w:r w:rsidRPr="0093394A">
        <w:rPr>
          <w:rFonts w:ascii="Book Antiqua" w:eastAsia="宋体" w:hAnsi="Book Antiqua" w:cs="宋体"/>
          <w:b/>
          <w:bCs/>
        </w:rPr>
        <w:t>31</w:t>
      </w:r>
      <w:r w:rsidRPr="0093394A">
        <w:rPr>
          <w:rFonts w:ascii="Book Antiqua" w:eastAsia="宋体" w:hAnsi="Book Antiqua" w:cs="宋体"/>
        </w:rPr>
        <w:t>: 591-596 [PMID: 3402284 DOI: 10.1007/BF02556792]</w:t>
      </w:r>
    </w:p>
    <w:p w14:paraId="4805CBF1"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30 </w:t>
      </w:r>
      <w:r w:rsidRPr="0093394A">
        <w:rPr>
          <w:rFonts w:ascii="Book Antiqua" w:eastAsia="宋体" w:hAnsi="Book Antiqua" w:cs="宋体"/>
          <w:b/>
          <w:bCs/>
        </w:rPr>
        <w:t>Steele M</w:t>
      </w:r>
      <w:r w:rsidRPr="0093394A">
        <w:rPr>
          <w:rFonts w:ascii="Book Antiqua" w:eastAsia="宋体" w:hAnsi="Book Antiqua" w:cs="宋体"/>
        </w:rPr>
        <w:t xml:space="preserve">, </w:t>
      </w:r>
      <w:proofErr w:type="spellStart"/>
      <w:r w:rsidRPr="0093394A">
        <w:rPr>
          <w:rFonts w:ascii="Book Antiqua" w:eastAsia="宋体" w:hAnsi="Book Antiqua" w:cs="宋体"/>
        </w:rPr>
        <w:t>Deveney</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Burchell</w:t>
      </w:r>
      <w:proofErr w:type="spellEnd"/>
      <w:r w:rsidRPr="0093394A">
        <w:rPr>
          <w:rFonts w:ascii="Book Antiqua" w:eastAsia="宋体" w:hAnsi="Book Antiqua" w:cs="宋体"/>
        </w:rPr>
        <w:t xml:space="preserve"> M. Diagnosis and management of </w:t>
      </w:r>
      <w:proofErr w:type="spellStart"/>
      <w:r w:rsidRPr="0093394A">
        <w:rPr>
          <w:rFonts w:ascii="Book Antiqua" w:eastAsia="宋体" w:hAnsi="Book Antiqua" w:cs="宋体"/>
        </w:rPr>
        <w:t>colovesical</w:t>
      </w:r>
      <w:proofErr w:type="spellEnd"/>
      <w:r w:rsidRPr="0093394A">
        <w:rPr>
          <w:rFonts w:ascii="Book Antiqua" w:eastAsia="宋体" w:hAnsi="Book Antiqua" w:cs="宋体"/>
        </w:rPr>
        <w:t xml:space="preserve"> fistulas.</w:t>
      </w:r>
      <w:proofErr w:type="gramEnd"/>
      <w:r w:rsidRPr="0093394A">
        <w:rPr>
          <w:rFonts w:ascii="Book Antiqua" w:eastAsia="宋体" w:hAnsi="Book Antiqua" w:cs="宋体"/>
        </w:rPr>
        <w:t xml:space="preserve"> </w:t>
      </w:r>
      <w:r w:rsidRPr="0093394A">
        <w:rPr>
          <w:rFonts w:ascii="Book Antiqua" w:eastAsia="宋体" w:hAnsi="Book Antiqua" w:cs="宋体"/>
          <w:i/>
          <w:iCs/>
        </w:rPr>
        <w:t>Dis Colon Rectum</w:t>
      </w:r>
      <w:r w:rsidRPr="0093394A">
        <w:rPr>
          <w:rFonts w:ascii="Book Antiqua" w:eastAsia="宋体" w:hAnsi="Book Antiqua" w:cs="宋体"/>
        </w:rPr>
        <w:t xml:space="preserve"> 1979; </w:t>
      </w:r>
      <w:r w:rsidRPr="0093394A">
        <w:rPr>
          <w:rFonts w:ascii="Book Antiqua" w:eastAsia="宋体" w:hAnsi="Book Antiqua" w:cs="宋体"/>
          <w:b/>
          <w:bCs/>
        </w:rPr>
        <w:t>22</w:t>
      </w:r>
      <w:r w:rsidRPr="0093394A">
        <w:rPr>
          <w:rFonts w:ascii="Book Antiqua" w:eastAsia="宋体" w:hAnsi="Book Antiqua" w:cs="宋体"/>
        </w:rPr>
        <w:t>: 27-30 [PMID: 421642 DOI: 10.1007/BF02586752]</w:t>
      </w:r>
    </w:p>
    <w:p w14:paraId="216DC6BA"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lastRenderedPageBreak/>
        <w:t xml:space="preserve">31 </w:t>
      </w:r>
      <w:r w:rsidRPr="0093394A">
        <w:rPr>
          <w:rFonts w:ascii="Book Antiqua" w:eastAsia="宋体" w:hAnsi="Book Antiqua" w:cs="宋体"/>
          <w:b/>
          <w:bCs/>
        </w:rPr>
        <w:t>Tan WS</w:t>
      </w:r>
      <w:r w:rsidRPr="0093394A">
        <w:rPr>
          <w:rFonts w:ascii="Book Antiqua" w:eastAsia="宋体" w:hAnsi="Book Antiqua" w:cs="宋体"/>
        </w:rPr>
        <w:t xml:space="preserve">, Tang CL, Shi L, </w:t>
      </w:r>
      <w:proofErr w:type="spellStart"/>
      <w:r w:rsidRPr="0093394A">
        <w:rPr>
          <w:rFonts w:ascii="Book Antiqua" w:eastAsia="宋体" w:hAnsi="Book Antiqua" w:cs="宋体"/>
        </w:rPr>
        <w:t>Eu</w:t>
      </w:r>
      <w:proofErr w:type="spellEnd"/>
      <w:r w:rsidRPr="0093394A">
        <w:rPr>
          <w:rFonts w:ascii="Book Antiqua" w:eastAsia="宋体" w:hAnsi="Book Antiqua" w:cs="宋体"/>
        </w:rPr>
        <w:t xml:space="preserve"> KW.</w:t>
      </w:r>
      <w:proofErr w:type="gramEnd"/>
      <w:r w:rsidRPr="0093394A">
        <w:rPr>
          <w:rFonts w:ascii="Book Antiqua" w:eastAsia="宋体" w:hAnsi="Book Antiqua" w:cs="宋体"/>
        </w:rPr>
        <w:t xml:space="preserve"> </w:t>
      </w:r>
      <w:proofErr w:type="gramStart"/>
      <w:r w:rsidRPr="0093394A">
        <w:rPr>
          <w:rFonts w:ascii="Book Antiqua" w:eastAsia="宋体" w:hAnsi="Book Antiqua" w:cs="宋体"/>
        </w:rPr>
        <w:t xml:space="preserve">Meta-analysis of </w:t>
      </w:r>
      <w:proofErr w:type="spellStart"/>
      <w:r w:rsidRPr="0093394A">
        <w:rPr>
          <w:rFonts w:ascii="Book Antiqua" w:eastAsia="宋体" w:hAnsi="Book Antiqua" w:cs="宋体"/>
        </w:rPr>
        <w:t>defunctioning</w:t>
      </w:r>
      <w:proofErr w:type="spellEnd"/>
      <w:r w:rsidRPr="0093394A">
        <w:rPr>
          <w:rFonts w:ascii="Book Antiqua" w:eastAsia="宋体" w:hAnsi="Book Antiqua" w:cs="宋体"/>
        </w:rPr>
        <w:t xml:space="preserve"> stomas in low anterior resection for rectal cancer.</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Br J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9; </w:t>
      </w:r>
      <w:r w:rsidRPr="0093394A">
        <w:rPr>
          <w:rFonts w:ascii="Book Antiqua" w:eastAsia="宋体" w:hAnsi="Book Antiqua" w:cs="宋体"/>
          <w:b/>
          <w:bCs/>
        </w:rPr>
        <w:t>96</w:t>
      </w:r>
      <w:r w:rsidRPr="0093394A">
        <w:rPr>
          <w:rFonts w:ascii="Book Antiqua" w:eastAsia="宋体" w:hAnsi="Book Antiqua" w:cs="宋体"/>
        </w:rPr>
        <w:t>: 462-472 [PMID: 19358171 DOI: 10.1002/bjs.6594]</w:t>
      </w:r>
    </w:p>
    <w:p w14:paraId="0B6D8FC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2 </w:t>
      </w:r>
      <w:proofErr w:type="spellStart"/>
      <w:r w:rsidRPr="0093394A">
        <w:rPr>
          <w:rFonts w:ascii="Book Antiqua" w:eastAsia="宋体" w:hAnsi="Book Antiqua" w:cs="宋体"/>
          <w:b/>
        </w:rPr>
        <w:t>Francone</w:t>
      </w:r>
      <w:proofErr w:type="spellEnd"/>
      <w:r w:rsidRPr="0093394A">
        <w:rPr>
          <w:rFonts w:ascii="Book Antiqua" w:eastAsia="宋体" w:hAnsi="Book Antiqua" w:cs="宋体"/>
          <w:b/>
        </w:rPr>
        <w:t xml:space="preserve"> TD, </w:t>
      </w:r>
      <w:proofErr w:type="spellStart"/>
      <w:r w:rsidRPr="0093394A">
        <w:rPr>
          <w:rFonts w:ascii="Book Antiqua" w:eastAsia="宋体" w:hAnsi="Book Antiqua" w:cs="宋体"/>
        </w:rPr>
        <w:t>Saleem</w:t>
      </w:r>
      <w:proofErr w:type="spellEnd"/>
      <w:r w:rsidRPr="0093394A">
        <w:rPr>
          <w:rFonts w:ascii="Book Antiqua" w:eastAsia="宋体" w:hAnsi="Book Antiqua" w:cs="宋体"/>
        </w:rPr>
        <w:t xml:space="preserve"> A, Read TA, Roberts PL, Marcello PW, </w:t>
      </w:r>
      <w:proofErr w:type="spellStart"/>
      <w:r w:rsidRPr="0093394A">
        <w:rPr>
          <w:rFonts w:ascii="Book Antiqua" w:eastAsia="宋体" w:hAnsi="Book Antiqua" w:cs="宋体"/>
        </w:rPr>
        <w:t>Schoetz</w:t>
      </w:r>
      <w:proofErr w:type="spellEnd"/>
      <w:r w:rsidRPr="0093394A">
        <w:rPr>
          <w:rFonts w:ascii="Book Antiqua" w:eastAsia="宋体" w:hAnsi="Book Antiqua" w:cs="宋体"/>
        </w:rPr>
        <w:t xml:space="preserve"> DJ, </w:t>
      </w:r>
      <w:proofErr w:type="spellStart"/>
      <w:r w:rsidRPr="0093394A">
        <w:rPr>
          <w:rFonts w:ascii="Book Antiqua" w:eastAsia="宋体" w:hAnsi="Book Antiqua" w:cs="宋体"/>
        </w:rPr>
        <w:t>Ricciardi</w:t>
      </w:r>
      <w:proofErr w:type="spellEnd"/>
      <w:r w:rsidRPr="0093394A">
        <w:rPr>
          <w:rFonts w:ascii="Book Antiqua" w:eastAsia="宋体" w:hAnsi="Book Antiqua" w:cs="宋体"/>
        </w:rPr>
        <w:t xml:space="preserve"> R. Ultimate fate of the leaking intestinal anastomosis: does leak mean permanent stoma? </w:t>
      </w:r>
      <w:r w:rsidRPr="0093394A">
        <w:rPr>
          <w:rFonts w:ascii="Book Antiqua" w:eastAsia="宋体" w:hAnsi="Book Antiqua" w:cs="宋体"/>
          <w:i/>
        </w:rPr>
        <w:t xml:space="preserve">J </w:t>
      </w:r>
      <w:proofErr w:type="spellStart"/>
      <w:r w:rsidRPr="0093394A">
        <w:rPr>
          <w:rFonts w:ascii="Book Antiqua" w:eastAsia="宋体" w:hAnsi="Book Antiqua" w:cs="宋体"/>
          <w:i/>
        </w:rPr>
        <w:t>Gastrointest</w:t>
      </w:r>
      <w:proofErr w:type="spellEnd"/>
      <w:r w:rsidRPr="0093394A">
        <w:rPr>
          <w:rFonts w:ascii="Book Antiqua" w:eastAsia="宋体" w:hAnsi="Book Antiqua" w:cs="宋体"/>
          <w:i/>
        </w:rPr>
        <w:t xml:space="preserve"> </w:t>
      </w:r>
      <w:proofErr w:type="spellStart"/>
      <w:r w:rsidRPr="0093394A">
        <w:rPr>
          <w:rFonts w:ascii="Book Antiqua" w:eastAsia="宋体" w:hAnsi="Book Antiqua" w:cs="宋体"/>
          <w:i/>
        </w:rPr>
        <w:t>Surg</w:t>
      </w:r>
      <w:proofErr w:type="spellEnd"/>
      <w:r w:rsidRPr="0093394A">
        <w:rPr>
          <w:rFonts w:ascii="Book Antiqua" w:eastAsia="宋体" w:hAnsi="Book Antiqua" w:cs="宋体"/>
        </w:rPr>
        <w:t xml:space="preserve"> 2010; </w:t>
      </w:r>
      <w:r w:rsidRPr="0093394A">
        <w:rPr>
          <w:rFonts w:ascii="Book Antiqua" w:eastAsia="宋体" w:hAnsi="Book Antiqua" w:cs="宋体"/>
          <w:b/>
        </w:rPr>
        <w:t>14</w:t>
      </w:r>
      <w:r w:rsidRPr="0093394A">
        <w:rPr>
          <w:rFonts w:ascii="Book Antiqua" w:eastAsia="宋体" w:hAnsi="Book Antiqua" w:cs="宋体"/>
        </w:rPr>
        <w:t>: 987-992 [PMID: 20373046 DOI: 10.1007/s11605-010-1190-2]</w:t>
      </w:r>
    </w:p>
    <w:p w14:paraId="0532C18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3 </w:t>
      </w:r>
      <w:r w:rsidRPr="0093394A">
        <w:rPr>
          <w:rFonts w:ascii="Book Antiqua" w:eastAsia="宋体" w:hAnsi="Book Antiqua" w:cs="宋体"/>
          <w:b/>
        </w:rPr>
        <w:t>Khan AA,</w:t>
      </w:r>
      <w:r w:rsidRPr="0093394A">
        <w:rPr>
          <w:rFonts w:ascii="Book Antiqua" w:eastAsia="宋体" w:hAnsi="Book Antiqua" w:cs="宋体"/>
        </w:rPr>
        <w:t xml:space="preserve"> Wheeler JM, Cunningham C, George B, </w:t>
      </w:r>
      <w:proofErr w:type="spellStart"/>
      <w:r w:rsidRPr="0093394A">
        <w:rPr>
          <w:rFonts w:ascii="Book Antiqua" w:eastAsia="宋体" w:hAnsi="Book Antiqua" w:cs="宋体"/>
        </w:rPr>
        <w:t>Kettlewell</w:t>
      </w:r>
      <w:proofErr w:type="spellEnd"/>
      <w:r w:rsidRPr="0093394A">
        <w:rPr>
          <w:rFonts w:ascii="Book Antiqua" w:eastAsia="宋体" w:hAnsi="Book Antiqua" w:cs="宋体"/>
        </w:rPr>
        <w:t xml:space="preserve"> M, Mortensen NJ. </w:t>
      </w:r>
      <w:proofErr w:type="gramStart"/>
      <w:r w:rsidRPr="0093394A">
        <w:rPr>
          <w:rFonts w:ascii="Book Antiqua" w:eastAsia="宋体" w:hAnsi="Book Antiqua" w:cs="宋体"/>
        </w:rPr>
        <w:t>The management and outcome of anastomotic leaks in colorectal surgery.</w:t>
      </w:r>
      <w:proofErr w:type="gramEnd"/>
      <w:r w:rsidRPr="0093394A">
        <w:rPr>
          <w:rFonts w:ascii="Book Antiqua" w:eastAsia="宋体" w:hAnsi="Book Antiqua" w:cs="宋体"/>
        </w:rPr>
        <w:t xml:space="preserve"> </w:t>
      </w:r>
      <w:r w:rsidRPr="0093394A">
        <w:rPr>
          <w:rFonts w:ascii="Book Antiqua" w:eastAsia="宋体" w:hAnsi="Book Antiqua" w:cs="宋体"/>
          <w:i/>
        </w:rPr>
        <w:t>Colorectal Dis</w:t>
      </w:r>
      <w:r w:rsidRPr="0093394A">
        <w:rPr>
          <w:rFonts w:ascii="Book Antiqua" w:eastAsia="宋体" w:hAnsi="Book Antiqua" w:cs="宋体"/>
        </w:rPr>
        <w:t xml:space="preserve"> 2008; </w:t>
      </w:r>
      <w:r w:rsidRPr="0093394A">
        <w:rPr>
          <w:rFonts w:ascii="Book Antiqua" w:eastAsia="宋体" w:hAnsi="Book Antiqua" w:cs="宋体"/>
          <w:b/>
        </w:rPr>
        <w:t>10</w:t>
      </w:r>
      <w:r w:rsidRPr="0093394A">
        <w:rPr>
          <w:rFonts w:ascii="Book Antiqua" w:eastAsia="宋体" w:hAnsi="Book Antiqua" w:cs="宋体"/>
        </w:rPr>
        <w:t>: 587-592 [PMID: 18070185 DOI: 10.1111/j.1463-1318.2007.01417.x]</w:t>
      </w:r>
    </w:p>
    <w:p w14:paraId="073837C3"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4 </w:t>
      </w:r>
      <w:proofErr w:type="spellStart"/>
      <w:r w:rsidRPr="0093394A">
        <w:rPr>
          <w:rFonts w:ascii="Book Antiqua" w:eastAsia="宋体" w:hAnsi="Book Antiqua" w:cs="宋体"/>
          <w:b/>
          <w:bCs/>
        </w:rPr>
        <w:t>Kumta</w:t>
      </w:r>
      <w:proofErr w:type="spellEnd"/>
      <w:r w:rsidRPr="0093394A">
        <w:rPr>
          <w:rFonts w:ascii="Book Antiqua" w:eastAsia="宋体" w:hAnsi="Book Antiqua" w:cs="宋体"/>
          <w:b/>
          <w:bCs/>
        </w:rPr>
        <w:t xml:space="preserve"> NA</w:t>
      </w:r>
      <w:r w:rsidRPr="0093394A">
        <w:rPr>
          <w:rFonts w:ascii="Book Antiqua" w:eastAsia="宋体" w:hAnsi="Book Antiqua" w:cs="宋体"/>
        </w:rPr>
        <w:t xml:space="preserve">, </w:t>
      </w:r>
      <w:proofErr w:type="spellStart"/>
      <w:r w:rsidRPr="0093394A">
        <w:rPr>
          <w:rFonts w:ascii="Book Antiqua" w:eastAsia="宋体" w:hAnsi="Book Antiqua" w:cs="宋体"/>
        </w:rPr>
        <w:t>Boumitri</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Kahaleh</w:t>
      </w:r>
      <w:proofErr w:type="spellEnd"/>
      <w:r w:rsidRPr="0093394A">
        <w:rPr>
          <w:rFonts w:ascii="Book Antiqua" w:eastAsia="宋体" w:hAnsi="Book Antiqua" w:cs="宋体"/>
        </w:rPr>
        <w:t xml:space="preserve"> M. New devices and techniques for handling adverse events: claw, suture, or cover?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Clin</w:t>
      </w:r>
      <w:proofErr w:type="spellEnd"/>
      <w:r w:rsidRPr="0093394A">
        <w:rPr>
          <w:rFonts w:ascii="Book Antiqua" w:eastAsia="宋体" w:hAnsi="Book Antiqua" w:cs="宋体"/>
          <w:i/>
          <w:iCs/>
        </w:rPr>
        <w:t xml:space="preserve"> N Am</w:t>
      </w:r>
      <w:r w:rsidRPr="0093394A">
        <w:rPr>
          <w:rFonts w:ascii="Book Antiqua" w:eastAsia="宋体" w:hAnsi="Book Antiqua" w:cs="宋体"/>
        </w:rPr>
        <w:t xml:space="preserve"> 2015; </w:t>
      </w:r>
      <w:r w:rsidRPr="0093394A">
        <w:rPr>
          <w:rFonts w:ascii="Book Antiqua" w:eastAsia="宋体" w:hAnsi="Book Antiqua" w:cs="宋体"/>
          <w:b/>
          <w:bCs/>
        </w:rPr>
        <w:t>25</w:t>
      </w:r>
      <w:r w:rsidRPr="0093394A">
        <w:rPr>
          <w:rFonts w:ascii="Book Antiqua" w:eastAsia="宋体" w:hAnsi="Book Antiqua" w:cs="宋体"/>
        </w:rPr>
        <w:t>: 159-168 [PMID: 25442965 DOI: 10.1016/j.giec.2014.09.011]</w:t>
      </w:r>
    </w:p>
    <w:p w14:paraId="12BFD8C8"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35 </w:t>
      </w:r>
      <w:r w:rsidRPr="0093394A">
        <w:rPr>
          <w:rFonts w:ascii="Book Antiqua" w:eastAsia="宋体" w:hAnsi="Book Antiqua" w:cs="宋体"/>
          <w:b/>
          <w:bCs/>
        </w:rPr>
        <w:t>Donner CS</w:t>
      </w:r>
      <w:r w:rsidRPr="0093394A">
        <w:rPr>
          <w:rFonts w:ascii="Book Antiqua" w:eastAsia="宋体" w:hAnsi="Book Antiqua" w:cs="宋体"/>
        </w:rPr>
        <w:t>. Pathophysiology and therapy of chronic radiation-induced injury to the colon.</w:t>
      </w:r>
      <w:proofErr w:type="gramEnd"/>
      <w:r w:rsidRPr="0093394A">
        <w:rPr>
          <w:rFonts w:ascii="Book Antiqua" w:eastAsia="宋体" w:hAnsi="Book Antiqua" w:cs="宋体"/>
        </w:rPr>
        <w:t xml:space="preserve"> </w:t>
      </w:r>
      <w:r w:rsidRPr="0093394A">
        <w:rPr>
          <w:rFonts w:ascii="Book Antiqua" w:eastAsia="宋体" w:hAnsi="Book Antiqua" w:cs="宋体"/>
          <w:i/>
          <w:iCs/>
        </w:rPr>
        <w:t>Dig Dis</w:t>
      </w:r>
      <w:r w:rsidRPr="0093394A">
        <w:rPr>
          <w:rFonts w:ascii="Book Antiqua" w:eastAsia="宋体" w:hAnsi="Book Antiqua" w:cs="宋体"/>
        </w:rPr>
        <w:t xml:space="preserve"> 1998; </w:t>
      </w:r>
      <w:r w:rsidRPr="0093394A">
        <w:rPr>
          <w:rFonts w:ascii="Book Antiqua" w:eastAsia="宋体" w:hAnsi="Book Antiqua" w:cs="宋体"/>
          <w:b/>
          <w:bCs/>
        </w:rPr>
        <w:t>16</w:t>
      </w:r>
      <w:r w:rsidRPr="0093394A">
        <w:rPr>
          <w:rFonts w:ascii="Book Antiqua" w:eastAsia="宋体" w:hAnsi="Book Antiqua" w:cs="宋体"/>
        </w:rPr>
        <w:t>: 253-261 [PMID: 9732185 DOI: 10.1159/000016873]</w:t>
      </w:r>
    </w:p>
    <w:p w14:paraId="64EC392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6 </w:t>
      </w:r>
      <w:r w:rsidRPr="0093394A">
        <w:rPr>
          <w:rFonts w:ascii="Book Antiqua" w:eastAsia="宋体" w:hAnsi="Book Antiqua" w:cs="宋体"/>
          <w:b/>
          <w:bCs/>
        </w:rPr>
        <w:t>Asif A</w:t>
      </w:r>
      <w:r w:rsidRPr="0093394A">
        <w:rPr>
          <w:rFonts w:ascii="Book Antiqua" w:eastAsia="宋体" w:hAnsi="Book Antiqua" w:cs="宋体"/>
        </w:rPr>
        <w:t xml:space="preserve">, Byers P, Vieira CF, Merrill D, </w:t>
      </w:r>
      <w:proofErr w:type="spellStart"/>
      <w:r w:rsidRPr="0093394A">
        <w:rPr>
          <w:rFonts w:ascii="Book Antiqua" w:eastAsia="宋体" w:hAnsi="Book Antiqua" w:cs="宋体"/>
        </w:rPr>
        <w:t>Gadalean</w:t>
      </w:r>
      <w:proofErr w:type="spellEnd"/>
      <w:r w:rsidRPr="0093394A">
        <w:rPr>
          <w:rFonts w:ascii="Book Antiqua" w:eastAsia="宋体" w:hAnsi="Book Antiqua" w:cs="宋体"/>
        </w:rPr>
        <w:t xml:space="preserve"> F, </w:t>
      </w:r>
      <w:proofErr w:type="spellStart"/>
      <w:r w:rsidRPr="0093394A">
        <w:rPr>
          <w:rFonts w:ascii="Book Antiqua" w:eastAsia="宋体" w:hAnsi="Book Antiqua" w:cs="宋体"/>
        </w:rPr>
        <w:t>Bourgoignie</w:t>
      </w:r>
      <w:proofErr w:type="spellEnd"/>
      <w:r w:rsidRPr="0093394A">
        <w:rPr>
          <w:rFonts w:ascii="Book Antiqua" w:eastAsia="宋体" w:hAnsi="Book Antiqua" w:cs="宋体"/>
        </w:rPr>
        <w:t xml:space="preserve"> JJ, </w:t>
      </w:r>
      <w:proofErr w:type="spellStart"/>
      <w:r w:rsidRPr="0093394A">
        <w:rPr>
          <w:rFonts w:ascii="Book Antiqua" w:eastAsia="宋体" w:hAnsi="Book Antiqua" w:cs="宋体"/>
        </w:rPr>
        <w:t>Leclercq</w:t>
      </w:r>
      <w:proofErr w:type="spellEnd"/>
      <w:r w:rsidRPr="0093394A">
        <w:rPr>
          <w:rFonts w:ascii="Book Antiqua" w:eastAsia="宋体" w:hAnsi="Book Antiqua" w:cs="宋体"/>
        </w:rPr>
        <w:t xml:space="preserve"> B, Roth D, </w:t>
      </w:r>
      <w:proofErr w:type="spellStart"/>
      <w:r w:rsidRPr="0093394A">
        <w:rPr>
          <w:rFonts w:ascii="Book Antiqua" w:eastAsia="宋体" w:hAnsi="Book Antiqua" w:cs="宋体"/>
        </w:rPr>
        <w:t>Gadallah</w:t>
      </w:r>
      <w:proofErr w:type="spellEnd"/>
      <w:r w:rsidRPr="0093394A">
        <w:rPr>
          <w:rFonts w:ascii="Book Antiqua" w:eastAsia="宋体" w:hAnsi="Book Antiqua" w:cs="宋体"/>
        </w:rPr>
        <w:t xml:space="preserve"> MF. </w:t>
      </w:r>
      <w:proofErr w:type="spellStart"/>
      <w:r w:rsidRPr="0093394A">
        <w:rPr>
          <w:rFonts w:ascii="Book Antiqua" w:eastAsia="宋体" w:hAnsi="Book Antiqua" w:cs="宋体"/>
        </w:rPr>
        <w:t>Peritoneoscopic</w:t>
      </w:r>
      <w:proofErr w:type="spellEnd"/>
      <w:r w:rsidRPr="0093394A">
        <w:rPr>
          <w:rFonts w:ascii="Book Antiqua" w:eastAsia="宋体" w:hAnsi="Book Antiqua" w:cs="宋体"/>
        </w:rPr>
        <w:t xml:space="preserve"> placement of peritoneal dialysis catheter and bowel perforation: experience of an interventional nephrology program. </w:t>
      </w:r>
      <w:r w:rsidRPr="0093394A">
        <w:rPr>
          <w:rFonts w:ascii="Book Antiqua" w:eastAsia="宋体" w:hAnsi="Book Antiqua" w:cs="宋体"/>
          <w:i/>
          <w:iCs/>
        </w:rPr>
        <w:t>Am J Kidney Dis</w:t>
      </w:r>
      <w:r w:rsidRPr="0093394A">
        <w:rPr>
          <w:rFonts w:ascii="Book Antiqua" w:eastAsia="宋体" w:hAnsi="Book Antiqua" w:cs="宋体"/>
        </w:rPr>
        <w:t xml:space="preserve"> 2003; </w:t>
      </w:r>
      <w:r w:rsidRPr="0093394A">
        <w:rPr>
          <w:rFonts w:ascii="Book Antiqua" w:eastAsia="宋体" w:hAnsi="Book Antiqua" w:cs="宋体"/>
          <w:b/>
          <w:bCs/>
        </w:rPr>
        <w:t>42</w:t>
      </w:r>
      <w:r w:rsidRPr="0093394A">
        <w:rPr>
          <w:rFonts w:ascii="Book Antiqua" w:eastAsia="宋体" w:hAnsi="Book Antiqua" w:cs="宋体"/>
        </w:rPr>
        <w:t>: 1270-1274 [PMID: 14655200 DOI: 10.1053/j.ajkd.2003.08.029]</w:t>
      </w:r>
    </w:p>
    <w:p w14:paraId="555AB9A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7 </w:t>
      </w:r>
      <w:proofErr w:type="spellStart"/>
      <w:r w:rsidRPr="0093394A">
        <w:rPr>
          <w:rFonts w:ascii="Book Antiqua" w:eastAsia="宋体" w:hAnsi="Book Antiqua" w:cs="宋体"/>
          <w:b/>
          <w:bCs/>
        </w:rPr>
        <w:t>Csendes</w:t>
      </w:r>
      <w:proofErr w:type="spellEnd"/>
      <w:r w:rsidRPr="0093394A">
        <w:rPr>
          <w:rFonts w:ascii="Book Antiqua" w:eastAsia="宋体" w:hAnsi="Book Antiqua" w:cs="宋体"/>
          <w:b/>
          <w:bCs/>
        </w:rPr>
        <w:t xml:space="preserve"> A</w:t>
      </w:r>
      <w:r w:rsidRPr="0093394A">
        <w:rPr>
          <w:rFonts w:ascii="Book Antiqua" w:eastAsia="宋体" w:hAnsi="Book Antiqua" w:cs="宋体"/>
        </w:rPr>
        <w:t xml:space="preserve">, </w:t>
      </w:r>
      <w:proofErr w:type="spellStart"/>
      <w:r w:rsidRPr="0093394A">
        <w:rPr>
          <w:rFonts w:ascii="Book Antiqua" w:eastAsia="宋体" w:hAnsi="Book Antiqua" w:cs="宋体"/>
        </w:rPr>
        <w:t>Burdiles</w:t>
      </w:r>
      <w:proofErr w:type="spellEnd"/>
      <w:r w:rsidRPr="0093394A">
        <w:rPr>
          <w:rFonts w:ascii="Book Antiqua" w:eastAsia="宋体" w:hAnsi="Book Antiqua" w:cs="宋体"/>
        </w:rPr>
        <w:t xml:space="preserve"> P, Burgos AM, </w:t>
      </w:r>
      <w:proofErr w:type="spellStart"/>
      <w:r w:rsidRPr="0093394A">
        <w:rPr>
          <w:rFonts w:ascii="Book Antiqua" w:eastAsia="宋体" w:hAnsi="Book Antiqua" w:cs="宋体"/>
        </w:rPr>
        <w:t>Maluenda</w:t>
      </w:r>
      <w:proofErr w:type="spellEnd"/>
      <w:r w:rsidRPr="0093394A">
        <w:rPr>
          <w:rFonts w:ascii="Book Antiqua" w:eastAsia="宋体" w:hAnsi="Book Antiqua" w:cs="宋体"/>
        </w:rPr>
        <w:t xml:space="preserve"> F, Diaz JC. </w:t>
      </w:r>
      <w:proofErr w:type="gramStart"/>
      <w:r w:rsidRPr="0093394A">
        <w:rPr>
          <w:rFonts w:ascii="Book Antiqua" w:eastAsia="宋体" w:hAnsi="Book Antiqua" w:cs="宋体"/>
        </w:rPr>
        <w:t>Conservative management of anastomotic leaks after 557 open gastric bypasses.</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Obes</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5; </w:t>
      </w:r>
      <w:r w:rsidRPr="0093394A">
        <w:rPr>
          <w:rFonts w:ascii="Book Antiqua" w:eastAsia="宋体" w:hAnsi="Book Antiqua" w:cs="宋体"/>
          <w:b/>
          <w:bCs/>
        </w:rPr>
        <w:t>15</w:t>
      </w:r>
      <w:r w:rsidRPr="0093394A">
        <w:rPr>
          <w:rFonts w:ascii="Book Antiqua" w:eastAsia="宋体" w:hAnsi="Book Antiqua" w:cs="宋体"/>
        </w:rPr>
        <w:t>: 1252-1256 [PMID: 16259881 DOI: 10.1381/096089205774512410]</w:t>
      </w:r>
    </w:p>
    <w:p w14:paraId="149240D9"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38 </w:t>
      </w:r>
      <w:r w:rsidRPr="0093394A">
        <w:rPr>
          <w:rFonts w:ascii="Book Antiqua" w:eastAsia="宋体" w:hAnsi="Book Antiqua" w:cs="宋体"/>
          <w:b/>
          <w:bCs/>
        </w:rPr>
        <w:t>Baker RS</w:t>
      </w:r>
      <w:r w:rsidRPr="0093394A">
        <w:rPr>
          <w:rFonts w:ascii="Book Antiqua" w:eastAsia="宋体" w:hAnsi="Book Antiqua" w:cs="宋体"/>
        </w:rPr>
        <w:t xml:space="preserve">, Foote J, </w:t>
      </w:r>
      <w:proofErr w:type="spellStart"/>
      <w:r w:rsidRPr="0093394A">
        <w:rPr>
          <w:rFonts w:ascii="Book Antiqua" w:eastAsia="宋体" w:hAnsi="Book Antiqua" w:cs="宋体"/>
        </w:rPr>
        <w:t>Kemmeter</w:t>
      </w:r>
      <w:proofErr w:type="spellEnd"/>
      <w:r w:rsidRPr="0093394A">
        <w:rPr>
          <w:rFonts w:ascii="Book Antiqua" w:eastAsia="宋体" w:hAnsi="Book Antiqua" w:cs="宋体"/>
        </w:rPr>
        <w:t xml:space="preserve"> P, Brady R, </w:t>
      </w:r>
      <w:proofErr w:type="spellStart"/>
      <w:r w:rsidRPr="0093394A">
        <w:rPr>
          <w:rFonts w:ascii="Book Antiqua" w:eastAsia="宋体" w:hAnsi="Book Antiqua" w:cs="宋体"/>
        </w:rPr>
        <w:t>Vroegop</w:t>
      </w:r>
      <w:proofErr w:type="spellEnd"/>
      <w:r w:rsidRPr="0093394A">
        <w:rPr>
          <w:rFonts w:ascii="Book Antiqua" w:eastAsia="宋体" w:hAnsi="Book Antiqua" w:cs="宋体"/>
        </w:rPr>
        <w:t xml:space="preserve"> T, </w:t>
      </w:r>
      <w:proofErr w:type="spellStart"/>
      <w:r w:rsidRPr="0093394A">
        <w:rPr>
          <w:rFonts w:ascii="Book Antiqua" w:eastAsia="宋体" w:hAnsi="Book Antiqua" w:cs="宋体"/>
        </w:rPr>
        <w:t>Serveld</w:t>
      </w:r>
      <w:proofErr w:type="spellEnd"/>
      <w:r w:rsidRPr="0093394A">
        <w:rPr>
          <w:rFonts w:ascii="Book Antiqua" w:eastAsia="宋体" w:hAnsi="Book Antiqua" w:cs="宋体"/>
        </w:rPr>
        <w:t xml:space="preserve"> M.</w:t>
      </w:r>
      <w:proofErr w:type="gramEnd"/>
      <w:r w:rsidRPr="0093394A">
        <w:rPr>
          <w:rFonts w:ascii="Book Antiqua" w:eastAsia="宋体" w:hAnsi="Book Antiqua" w:cs="宋体"/>
        </w:rPr>
        <w:t xml:space="preserve"> </w:t>
      </w:r>
      <w:proofErr w:type="gramStart"/>
      <w:r w:rsidRPr="0093394A">
        <w:rPr>
          <w:rFonts w:ascii="Book Antiqua" w:eastAsia="宋体" w:hAnsi="Book Antiqua" w:cs="宋体"/>
        </w:rPr>
        <w:t>The science of stapling and leaks.</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Obes</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4; </w:t>
      </w:r>
      <w:r w:rsidRPr="0093394A">
        <w:rPr>
          <w:rFonts w:ascii="Book Antiqua" w:eastAsia="宋体" w:hAnsi="Book Antiqua" w:cs="宋体"/>
          <w:b/>
          <w:bCs/>
        </w:rPr>
        <w:t>14</w:t>
      </w:r>
      <w:r w:rsidRPr="0093394A">
        <w:rPr>
          <w:rFonts w:ascii="Book Antiqua" w:eastAsia="宋体" w:hAnsi="Book Antiqua" w:cs="宋体"/>
        </w:rPr>
        <w:t>: 1290-1298 [PMID: 15603641 DOI: 10.1381/0960892042583888]</w:t>
      </w:r>
    </w:p>
    <w:p w14:paraId="49CE893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39 </w:t>
      </w:r>
      <w:proofErr w:type="spellStart"/>
      <w:r w:rsidRPr="0093394A">
        <w:rPr>
          <w:rFonts w:ascii="Book Antiqua" w:eastAsia="宋体" w:hAnsi="Book Antiqua" w:cs="宋体"/>
          <w:b/>
          <w:bCs/>
        </w:rPr>
        <w:t>Abou</w:t>
      </w:r>
      <w:proofErr w:type="spellEnd"/>
      <w:r w:rsidRPr="0093394A">
        <w:rPr>
          <w:rFonts w:ascii="Book Antiqua" w:eastAsia="宋体" w:hAnsi="Book Antiqua" w:cs="宋体"/>
          <w:b/>
          <w:bCs/>
        </w:rPr>
        <w:t xml:space="preserve"> </w:t>
      </w:r>
      <w:proofErr w:type="spellStart"/>
      <w:r w:rsidRPr="0093394A">
        <w:rPr>
          <w:rFonts w:ascii="Book Antiqua" w:eastAsia="宋体" w:hAnsi="Book Antiqua" w:cs="宋体"/>
          <w:b/>
          <w:bCs/>
        </w:rPr>
        <w:t>Rached</w:t>
      </w:r>
      <w:proofErr w:type="spellEnd"/>
      <w:r w:rsidRPr="0093394A">
        <w:rPr>
          <w:rFonts w:ascii="Book Antiqua" w:eastAsia="宋体" w:hAnsi="Book Antiqua" w:cs="宋体"/>
          <w:b/>
          <w:bCs/>
        </w:rPr>
        <w:t xml:space="preserve"> A</w:t>
      </w:r>
      <w:r w:rsidRPr="0093394A">
        <w:rPr>
          <w:rFonts w:ascii="Book Antiqua" w:eastAsia="宋体" w:hAnsi="Book Antiqua" w:cs="宋体"/>
        </w:rPr>
        <w:t xml:space="preserve">, </w:t>
      </w:r>
      <w:proofErr w:type="spellStart"/>
      <w:r w:rsidRPr="0093394A">
        <w:rPr>
          <w:rFonts w:ascii="Book Antiqua" w:eastAsia="宋体" w:hAnsi="Book Antiqua" w:cs="宋体"/>
        </w:rPr>
        <w:t>Basile</w:t>
      </w:r>
      <w:proofErr w:type="spellEnd"/>
      <w:r w:rsidRPr="0093394A">
        <w:rPr>
          <w:rFonts w:ascii="Book Antiqua" w:eastAsia="宋体" w:hAnsi="Book Antiqua" w:cs="宋体"/>
        </w:rPr>
        <w:t xml:space="preserve"> M, </w:t>
      </w:r>
      <w:proofErr w:type="gramStart"/>
      <w:r w:rsidRPr="0093394A">
        <w:rPr>
          <w:rFonts w:ascii="Book Antiqua" w:eastAsia="宋体" w:hAnsi="Book Antiqua" w:cs="宋体"/>
        </w:rPr>
        <w:t>El</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rPr>
        <w:t>Masri</w:t>
      </w:r>
      <w:proofErr w:type="spellEnd"/>
      <w:r w:rsidRPr="0093394A">
        <w:rPr>
          <w:rFonts w:ascii="Book Antiqua" w:eastAsia="宋体" w:hAnsi="Book Antiqua" w:cs="宋体"/>
        </w:rPr>
        <w:t xml:space="preserve"> H. Gastric leaks post sleeve gastrectomy: review of its prevention and management. </w:t>
      </w:r>
      <w:r w:rsidRPr="0093394A">
        <w:rPr>
          <w:rFonts w:ascii="Book Antiqua" w:eastAsia="宋体" w:hAnsi="Book Antiqua" w:cs="宋体"/>
          <w:i/>
          <w:iCs/>
        </w:rPr>
        <w:t xml:space="preserve">World J </w:t>
      </w:r>
      <w:proofErr w:type="spellStart"/>
      <w:r w:rsidRPr="0093394A">
        <w:rPr>
          <w:rFonts w:ascii="Book Antiqua" w:eastAsia="宋体" w:hAnsi="Book Antiqua" w:cs="宋体"/>
          <w:i/>
          <w:iCs/>
        </w:rPr>
        <w:t>Gastroenterol</w:t>
      </w:r>
      <w:proofErr w:type="spellEnd"/>
      <w:r w:rsidRPr="0093394A">
        <w:rPr>
          <w:rFonts w:ascii="Book Antiqua" w:eastAsia="宋体" w:hAnsi="Book Antiqua" w:cs="宋体"/>
        </w:rPr>
        <w:t xml:space="preserve"> 2014; </w:t>
      </w:r>
      <w:r w:rsidRPr="0093394A">
        <w:rPr>
          <w:rFonts w:ascii="Book Antiqua" w:eastAsia="宋体" w:hAnsi="Book Antiqua" w:cs="宋体"/>
          <w:b/>
          <w:bCs/>
        </w:rPr>
        <w:t>20</w:t>
      </w:r>
      <w:r w:rsidRPr="0093394A">
        <w:rPr>
          <w:rFonts w:ascii="Book Antiqua" w:eastAsia="宋体" w:hAnsi="Book Antiqua" w:cs="宋体"/>
        </w:rPr>
        <w:t>: 13904-13910 [PMID: 25320526 DOI: 10.3748/wjg.v20.i38.13904]</w:t>
      </w:r>
    </w:p>
    <w:p w14:paraId="1373E32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lastRenderedPageBreak/>
        <w:t xml:space="preserve">40 </w:t>
      </w:r>
      <w:r w:rsidRPr="0093394A">
        <w:rPr>
          <w:rFonts w:ascii="Book Antiqua" w:eastAsia="宋体" w:hAnsi="Book Antiqua" w:cs="宋体"/>
          <w:b/>
          <w:bCs/>
        </w:rPr>
        <w:t>Albert JG</w:t>
      </w:r>
      <w:r w:rsidRPr="0093394A">
        <w:rPr>
          <w:rFonts w:ascii="Book Antiqua" w:eastAsia="宋体" w:hAnsi="Book Antiqua" w:cs="宋体"/>
        </w:rPr>
        <w:t xml:space="preserve">, Friedrich-Rust M, </w:t>
      </w:r>
      <w:proofErr w:type="spellStart"/>
      <w:r w:rsidRPr="0093394A">
        <w:rPr>
          <w:rFonts w:ascii="Book Antiqua" w:eastAsia="宋体" w:hAnsi="Book Antiqua" w:cs="宋体"/>
        </w:rPr>
        <w:t>Woeste</w:t>
      </w:r>
      <w:proofErr w:type="spellEnd"/>
      <w:r w:rsidRPr="0093394A">
        <w:rPr>
          <w:rFonts w:ascii="Book Antiqua" w:eastAsia="宋体" w:hAnsi="Book Antiqua" w:cs="宋体"/>
        </w:rPr>
        <w:t xml:space="preserve"> G, </w:t>
      </w:r>
      <w:proofErr w:type="spellStart"/>
      <w:r w:rsidRPr="0093394A">
        <w:rPr>
          <w:rFonts w:ascii="Book Antiqua" w:eastAsia="宋体" w:hAnsi="Book Antiqua" w:cs="宋体"/>
        </w:rPr>
        <w:t>Strey</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Bechstein</w:t>
      </w:r>
      <w:proofErr w:type="spellEnd"/>
      <w:r w:rsidRPr="0093394A">
        <w:rPr>
          <w:rFonts w:ascii="Book Antiqua" w:eastAsia="宋体" w:hAnsi="Book Antiqua" w:cs="宋体"/>
        </w:rPr>
        <w:t xml:space="preserve"> WO, </w:t>
      </w:r>
      <w:proofErr w:type="spellStart"/>
      <w:r w:rsidRPr="0093394A">
        <w:rPr>
          <w:rFonts w:ascii="Book Antiqua" w:eastAsia="宋体" w:hAnsi="Book Antiqua" w:cs="宋体"/>
        </w:rPr>
        <w:t>Zeuzem</w:t>
      </w:r>
      <w:proofErr w:type="spellEnd"/>
      <w:r w:rsidRPr="0093394A">
        <w:rPr>
          <w:rFonts w:ascii="Book Antiqua" w:eastAsia="宋体" w:hAnsi="Book Antiqua" w:cs="宋体"/>
        </w:rPr>
        <w:t xml:space="preserve"> S, </w:t>
      </w:r>
      <w:proofErr w:type="spellStart"/>
      <w:r w:rsidRPr="0093394A">
        <w:rPr>
          <w:rFonts w:ascii="Book Antiqua" w:eastAsia="宋体" w:hAnsi="Book Antiqua" w:cs="宋体"/>
        </w:rPr>
        <w:t>Sarrazin</w:t>
      </w:r>
      <w:proofErr w:type="spellEnd"/>
      <w:r w:rsidRPr="0093394A">
        <w:rPr>
          <w:rFonts w:ascii="Book Antiqua" w:eastAsia="宋体" w:hAnsi="Book Antiqua" w:cs="宋体"/>
        </w:rPr>
        <w:t xml:space="preserve"> C. Benefit of a clipping device in use in intestinal bleeding and intestinal leakage.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1; </w:t>
      </w:r>
      <w:r w:rsidRPr="0093394A">
        <w:rPr>
          <w:rFonts w:ascii="Book Antiqua" w:eastAsia="宋体" w:hAnsi="Book Antiqua" w:cs="宋体"/>
          <w:b/>
          <w:bCs/>
        </w:rPr>
        <w:t>74</w:t>
      </w:r>
      <w:r w:rsidRPr="0093394A">
        <w:rPr>
          <w:rFonts w:ascii="Book Antiqua" w:eastAsia="宋体" w:hAnsi="Book Antiqua" w:cs="宋体"/>
        </w:rPr>
        <w:t>: 389-397 [PMID: 21612776 DOI: 10.1016/j.gie.2011.03.1128]</w:t>
      </w:r>
    </w:p>
    <w:p w14:paraId="5FDDD130"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1 </w:t>
      </w:r>
      <w:proofErr w:type="spellStart"/>
      <w:r w:rsidRPr="0093394A">
        <w:rPr>
          <w:rFonts w:ascii="Book Antiqua" w:eastAsia="宋体" w:hAnsi="Book Antiqua" w:cs="宋体"/>
          <w:b/>
          <w:bCs/>
        </w:rPr>
        <w:t>Haito</w:t>
      </w:r>
      <w:proofErr w:type="spellEnd"/>
      <w:r w:rsidRPr="0093394A">
        <w:rPr>
          <w:rFonts w:ascii="Book Antiqua" w:eastAsia="宋体" w:hAnsi="Book Antiqua" w:cs="宋体"/>
          <w:b/>
          <w:bCs/>
        </w:rPr>
        <w:t>-Chavez Y</w:t>
      </w:r>
      <w:r w:rsidRPr="0093394A">
        <w:rPr>
          <w:rFonts w:ascii="Book Antiqua" w:eastAsia="宋体" w:hAnsi="Book Antiqua" w:cs="宋体"/>
        </w:rPr>
        <w:t xml:space="preserve">, Law JK, </w:t>
      </w:r>
      <w:proofErr w:type="spellStart"/>
      <w:r w:rsidRPr="0093394A">
        <w:rPr>
          <w:rFonts w:ascii="Book Antiqua" w:eastAsia="宋体" w:hAnsi="Book Antiqua" w:cs="宋体"/>
        </w:rPr>
        <w:t>Kratt</w:t>
      </w:r>
      <w:proofErr w:type="spellEnd"/>
      <w:r w:rsidRPr="0093394A">
        <w:rPr>
          <w:rFonts w:ascii="Book Antiqua" w:eastAsia="宋体" w:hAnsi="Book Antiqua" w:cs="宋体"/>
        </w:rPr>
        <w:t xml:space="preserve"> T, Arezzo A, </w:t>
      </w:r>
      <w:proofErr w:type="spellStart"/>
      <w:r w:rsidRPr="0093394A">
        <w:rPr>
          <w:rFonts w:ascii="Book Antiqua" w:eastAsia="宋体" w:hAnsi="Book Antiqua" w:cs="宋体"/>
        </w:rPr>
        <w:t>Verra</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Morino</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Sharaiha</w:t>
      </w:r>
      <w:proofErr w:type="spellEnd"/>
      <w:r w:rsidRPr="0093394A">
        <w:rPr>
          <w:rFonts w:ascii="Book Antiqua" w:eastAsia="宋体" w:hAnsi="Book Antiqua" w:cs="宋体"/>
        </w:rPr>
        <w:t xml:space="preserve"> RZ, </w:t>
      </w:r>
      <w:proofErr w:type="spellStart"/>
      <w:r w:rsidRPr="0093394A">
        <w:rPr>
          <w:rFonts w:ascii="Book Antiqua" w:eastAsia="宋体" w:hAnsi="Book Antiqua" w:cs="宋体"/>
        </w:rPr>
        <w:t>Poley</w:t>
      </w:r>
      <w:proofErr w:type="spellEnd"/>
      <w:r w:rsidRPr="0093394A">
        <w:rPr>
          <w:rFonts w:ascii="Book Antiqua" w:eastAsia="宋体" w:hAnsi="Book Antiqua" w:cs="宋体"/>
        </w:rPr>
        <w:t xml:space="preserve"> JW, </w:t>
      </w:r>
      <w:proofErr w:type="spellStart"/>
      <w:r w:rsidRPr="0093394A">
        <w:rPr>
          <w:rFonts w:ascii="Book Antiqua" w:eastAsia="宋体" w:hAnsi="Book Antiqua" w:cs="宋体"/>
        </w:rPr>
        <w:t>Kahaleh</w:t>
      </w:r>
      <w:proofErr w:type="spellEnd"/>
      <w:r w:rsidRPr="0093394A">
        <w:rPr>
          <w:rFonts w:ascii="Book Antiqua" w:eastAsia="宋体" w:hAnsi="Book Antiqua" w:cs="宋体"/>
        </w:rPr>
        <w:t xml:space="preserve"> M, Thompson CC, Ryan MB, </w:t>
      </w:r>
      <w:proofErr w:type="spellStart"/>
      <w:r w:rsidRPr="0093394A">
        <w:rPr>
          <w:rFonts w:ascii="Book Antiqua" w:eastAsia="宋体" w:hAnsi="Book Antiqua" w:cs="宋体"/>
        </w:rPr>
        <w:t>Choksi</w:t>
      </w:r>
      <w:proofErr w:type="spellEnd"/>
      <w:r w:rsidRPr="0093394A">
        <w:rPr>
          <w:rFonts w:ascii="Book Antiqua" w:eastAsia="宋体" w:hAnsi="Book Antiqua" w:cs="宋体"/>
        </w:rPr>
        <w:t xml:space="preserve"> N, </w:t>
      </w:r>
      <w:proofErr w:type="spellStart"/>
      <w:r w:rsidRPr="0093394A">
        <w:rPr>
          <w:rFonts w:ascii="Book Antiqua" w:eastAsia="宋体" w:hAnsi="Book Antiqua" w:cs="宋体"/>
        </w:rPr>
        <w:t>Elmunzer</w:t>
      </w:r>
      <w:proofErr w:type="spellEnd"/>
      <w:r w:rsidRPr="0093394A">
        <w:rPr>
          <w:rFonts w:ascii="Book Antiqua" w:eastAsia="宋体" w:hAnsi="Book Antiqua" w:cs="宋体"/>
        </w:rPr>
        <w:t xml:space="preserve"> BJ, </w:t>
      </w:r>
      <w:proofErr w:type="spellStart"/>
      <w:r w:rsidRPr="0093394A">
        <w:rPr>
          <w:rFonts w:ascii="Book Antiqua" w:eastAsia="宋体" w:hAnsi="Book Antiqua" w:cs="宋体"/>
        </w:rPr>
        <w:t>Gosain</w:t>
      </w:r>
      <w:proofErr w:type="spellEnd"/>
      <w:r w:rsidRPr="0093394A">
        <w:rPr>
          <w:rFonts w:ascii="Book Antiqua" w:eastAsia="宋体" w:hAnsi="Book Antiqua" w:cs="宋体"/>
        </w:rPr>
        <w:t xml:space="preserve"> S, Goldberg EM, </w:t>
      </w:r>
      <w:proofErr w:type="spellStart"/>
      <w:r w:rsidRPr="0093394A">
        <w:rPr>
          <w:rFonts w:ascii="Book Antiqua" w:eastAsia="宋体" w:hAnsi="Book Antiqua" w:cs="宋体"/>
        </w:rPr>
        <w:t>Modayil</w:t>
      </w:r>
      <w:proofErr w:type="spellEnd"/>
      <w:r w:rsidRPr="0093394A">
        <w:rPr>
          <w:rFonts w:ascii="Book Antiqua" w:eastAsia="宋体" w:hAnsi="Book Antiqua" w:cs="宋体"/>
        </w:rPr>
        <w:t xml:space="preserve"> RJ, Stavropoulos SN, </w:t>
      </w:r>
      <w:proofErr w:type="spellStart"/>
      <w:r w:rsidRPr="0093394A">
        <w:rPr>
          <w:rFonts w:ascii="Book Antiqua" w:eastAsia="宋体" w:hAnsi="Book Antiqua" w:cs="宋体"/>
        </w:rPr>
        <w:t>Schembre</w:t>
      </w:r>
      <w:proofErr w:type="spellEnd"/>
      <w:r w:rsidRPr="0093394A">
        <w:rPr>
          <w:rFonts w:ascii="Book Antiqua" w:eastAsia="宋体" w:hAnsi="Book Antiqua" w:cs="宋体"/>
        </w:rPr>
        <w:t xml:space="preserve"> DB, </w:t>
      </w:r>
      <w:proofErr w:type="spellStart"/>
      <w:r w:rsidRPr="0093394A">
        <w:rPr>
          <w:rFonts w:ascii="Book Antiqua" w:eastAsia="宋体" w:hAnsi="Book Antiqua" w:cs="宋体"/>
        </w:rPr>
        <w:t>DiMaio</w:t>
      </w:r>
      <w:proofErr w:type="spellEnd"/>
      <w:r w:rsidRPr="0093394A">
        <w:rPr>
          <w:rFonts w:ascii="Book Antiqua" w:eastAsia="宋体" w:hAnsi="Book Antiqua" w:cs="宋体"/>
        </w:rPr>
        <w:t xml:space="preserve"> CJ, </w:t>
      </w:r>
      <w:proofErr w:type="spellStart"/>
      <w:r w:rsidRPr="0093394A">
        <w:rPr>
          <w:rFonts w:ascii="Book Antiqua" w:eastAsia="宋体" w:hAnsi="Book Antiqua" w:cs="宋体"/>
        </w:rPr>
        <w:t>Chandrasekhara</w:t>
      </w:r>
      <w:proofErr w:type="spellEnd"/>
      <w:r w:rsidRPr="0093394A">
        <w:rPr>
          <w:rFonts w:ascii="Book Antiqua" w:eastAsia="宋体" w:hAnsi="Book Antiqua" w:cs="宋体"/>
        </w:rPr>
        <w:t xml:space="preserve"> V, </w:t>
      </w:r>
      <w:proofErr w:type="spellStart"/>
      <w:r w:rsidRPr="0093394A">
        <w:rPr>
          <w:rFonts w:ascii="Book Antiqua" w:eastAsia="宋体" w:hAnsi="Book Antiqua" w:cs="宋体"/>
        </w:rPr>
        <w:t>Hasan</w:t>
      </w:r>
      <w:proofErr w:type="spellEnd"/>
      <w:r w:rsidRPr="0093394A">
        <w:rPr>
          <w:rFonts w:ascii="Book Antiqua" w:eastAsia="宋体" w:hAnsi="Book Antiqua" w:cs="宋体"/>
        </w:rPr>
        <w:t xml:space="preserve"> MK, </w:t>
      </w:r>
      <w:proofErr w:type="spellStart"/>
      <w:r w:rsidRPr="0093394A">
        <w:rPr>
          <w:rFonts w:ascii="Book Antiqua" w:eastAsia="宋体" w:hAnsi="Book Antiqua" w:cs="宋体"/>
        </w:rPr>
        <w:t>Varadarajulu</w:t>
      </w:r>
      <w:proofErr w:type="spellEnd"/>
      <w:r w:rsidRPr="0093394A">
        <w:rPr>
          <w:rFonts w:ascii="Book Antiqua" w:eastAsia="宋体" w:hAnsi="Book Antiqua" w:cs="宋体"/>
        </w:rPr>
        <w:t xml:space="preserve"> S, Hawes R, Gomez V, Woodward TA, </w:t>
      </w:r>
      <w:proofErr w:type="spellStart"/>
      <w:r w:rsidRPr="0093394A">
        <w:rPr>
          <w:rFonts w:ascii="Book Antiqua" w:eastAsia="宋体" w:hAnsi="Book Antiqua" w:cs="宋体"/>
        </w:rPr>
        <w:t>Rubel</w:t>
      </w:r>
      <w:proofErr w:type="spellEnd"/>
      <w:r w:rsidRPr="0093394A">
        <w:rPr>
          <w:rFonts w:ascii="Book Antiqua" w:eastAsia="宋体" w:hAnsi="Book Antiqua" w:cs="宋体"/>
        </w:rPr>
        <w:t xml:space="preserve">-Cohen S, </w:t>
      </w:r>
      <w:proofErr w:type="spellStart"/>
      <w:r w:rsidRPr="0093394A">
        <w:rPr>
          <w:rFonts w:ascii="Book Antiqua" w:eastAsia="宋体" w:hAnsi="Book Antiqua" w:cs="宋体"/>
        </w:rPr>
        <w:t>Fluxa</w:t>
      </w:r>
      <w:proofErr w:type="spellEnd"/>
      <w:r w:rsidRPr="0093394A">
        <w:rPr>
          <w:rFonts w:ascii="Book Antiqua" w:eastAsia="宋体" w:hAnsi="Book Antiqua" w:cs="宋体"/>
        </w:rPr>
        <w:t xml:space="preserve"> F, </w:t>
      </w:r>
      <w:proofErr w:type="spellStart"/>
      <w:r w:rsidRPr="0093394A">
        <w:rPr>
          <w:rFonts w:ascii="Book Antiqua" w:eastAsia="宋体" w:hAnsi="Book Antiqua" w:cs="宋体"/>
        </w:rPr>
        <w:t>Vleggaar</w:t>
      </w:r>
      <w:proofErr w:type="spellEnd"/>
      <w:r w:rsidRPr="0093394A">
        <w:rPr>
          <w:rFonts w:ascii="Book Antiqua" w:eastAsia="宋体" w:hAnsi="Book Antiqua" w:cs="宋体"/>
        </w:rPr>
        <w:t xml:space="preserve"> FP, </w:t>
      </w:r>
      <w:proofErr w:type="spellStart"/>
      <w:r w:rsidRPr="0093394A">
        <w:rPr>
          <w:rFonts w:ascii="Book Antiqua" w:eastAsia="宋体" w:hAnsi="Book Antiqua" w:cs="宋体"/>
        </w:rPr>
        <w:t>Akshintala</w:t>
      </w:r>
      <w:proofErr w:type="spellEnd"/>
      <w:r w:rsidRPr="0093394A">
        <w:rPr>
          <w:rFonts w:ascii="Book Antiqua" w:eastAsia="宋体" w:hAnsi="Book Antiqua" w:cs="宋体"/>
        </w:rPr>
        <w:t xml:space="preserve"> VS, </w:t>
      </w:r>
      <w:proofErr w:type="spellStart"/>
      <w:r w:rsidRPr="0093394A">
        <w:rPr>
          <w:rFonts w:ascii="Book Antiqua" w:eastAsia="宋体" w:hAnsi="Book Antiqua" w:cs="宋体"/>
        </w:rPr>
        <w:t>Raju</w:t>
      </w:r>
      <w:proofErr w:type="spellEnd"/>
      <w:r w:rsidRPr="0093394A">
        <w:rPr>
          <w:rFonts w:ascii="Book Antiqua" w:eastAsia="宋体" w:hAnsi="Book Antiqua" w:cs="宋体"/>
        </w:rPr>
        <w:t xml:space="preserve"> GS, </w:t>
      </w:r>
      <w:proofErr w:type="spellStart"/>
      <w:r w:rsidRPr="0093394A">
        <w:rPr>
          <w:rFonts w:ascii="Book Antiqua" w:eastAsia="宋体" w:hAnsi="Book Antiqua" w:cs="宋体"/>
        </w:rPr>
        <w:t>Khashab</w:t>
      </w:r>
      <w:proofErr w:type="spellEnd"/>
      <w:r w:rsidRPr="0093394A">
        <w:rPr>
          <w:rFonts w:ascii="Book Antiqua" w:eastAsia="宋体" w:hAnsi="Book Antiqua" w:cs="宋体"/>
        </w:rPr>
        <w:t xml:space="preserve"> MA. International multicenter experience with an over-the-scope clipping device for endoscopic management of GI defects (with video).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4; </w:t>
      </w:r>
      <w:r w:rsidRPr="0093394A">
        <w:rPr>
          <w:rFonts w:ascii="Book Antiqua" w:eastAsia="宋体" w:hAnsi="Book Antiqua" w:cs="宋体"/>
          <w:b/>
          <w:bCs/>
        </w:rPr>
        <w:t>80</w:t>
      </w:r>
      <w:r w:rsidRPr="0093394A">
        <w:rPr>
          <w:rFonts w:ascii="Book Antiqua" w:eastAsia="宋体" w:hAnsi="Book Antiqua" w:cs="宋体"/>
        </w:rPr>
        <w:t>: 610-622 [PMID: 24908191 DOI: 10.1016/j.gie.2014.03.049]</w:t>
      </w:r>
    </w:p>
    <w:p w14:paraId="5BAF1AF8"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2 </w:t>
      </w:r>
      <w:r w:rsidRPr="0093394A">
        <w:rPr>
          <w:rFonts w:ascii="Book Antiqua" w:eastAsia="宋体" w:hAnsi="Book Antiqua" w:cs="宋体"/>
          <w:b/>
          <w:bCs/>
        </w:rPr>
        <w:t>Kim HH</w:t>
      </w:r>
      <w:r w:rsidRPr="0093394A">
        <w:rPr>
          <w:rFonts w:ascii="Book Antiqua" w:eastAsia="宋体" w:hAnsi="Book Antiqua" w:cs="宋体"/>
        </w:rPr>
        <w:t xml:space="preserve">, </w:t>
      </w:r>
      <w:proofErr w:type="spellStart"/>
      <w:r w:rsidRPr="0093394A">
        <w:rPr>
          <w:rFonts w:ascii="Book Antiqua" w:eastAsia="宋体" w:hAnsi="Book Antiqua" w:cs="宋体"/>
        </w:rPr>
        <w:t>Kye</w:t>
      </w:r>
      <w:proofErr w:type="spellEnd"/>
      <w:r w:rsidRPr="0093394A">
        <w:rPr>
          <w:rFonts w:ascii="Book Antiqua" w:eastAsia="宋体" w:hAnsi="Book Antiqua" w:cs="宋体"/>
        </w:rPr>
        <w:t xml:space="preserve"> BH, Kim HJ, Cho HM. Prompt management is most important for colonic perforation after colonoscopy. </w:t>
      </w:r>
      <w:r w:rsidRPr="0093394A">
        <w:rPr>
          <w:rFonts w:ascii="Book Antiqua" w:eastAsia="宋体" w:hAnsi="Book Antiqua" w:cs="宋体"/>
          <w:i/>
          <w:iCs/>
        </w:rPr>
        <w:t xml:space="preserve">Ann </w:t>
      </w:r>
      <w:proofErr w:type="spellStart"/>
      <w:r w:rsidRPr="0093394A">
        <w:rPr>
          <w:rFonts w:ascii="Book Antiqua" w:eastAsia="宋体" w:hAnsi="Book Antiqua" w:cs="宋体"/>
          <w:i/>
          <w:iCs/>
        </w:rPr>
        <w:t>Coloproctol</w:t>
      </w:r>
      <w:proofErr w:type="spellEnd"/>
      <w:r w:rsidRPr="0093394A">
        <w:rPr>
          <w:rFonts w:ascii="Book Antiqua" w:eastAsia="宋体" w:hAnsi="Book Antiqua" w:cs="宋体"/>
        </w:rPr>
        <w:t xml:space="preserve"> 2014; </w:t>
      </w:r>
      <w:r w:rsidRPr="0093394A">
        <w:rPr>
          <w:rFonts w:ascii="Book Antiqua" w:eastAsia="宋体" w:hAnsi="Book Antiqua" w:cs="宋体"/>
          <w:b/>
          <w:bCs/>
        </w:rPr>
        <w:t>30</w:t>
      </w:r>
      <w:r w:rsidRPr="0093394A">
        <w:rPr>
          <w:rFonts w:ascii="Book Antiqua" w:eastAsia="宋体" w:hAnsi="Book Antiqua" w:cs="宋体"/>
        </w:rPr>
        <w:t>: 228-231 [PMID: 25360430 DOI: 10.3393/ac.2014.30.5.228]</w:t>
      </w:r>
    </w:p>
    <w:p w14:paraId="67AA7196"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3 </w:t>
      </w:r>
      <w:proofErr w:type="spellStart"/>
      <w:r w:rsidRPr="0093394A">
        <w:rPr>
          <w:rFonts w:ascii="Book Antiqua" w:eastAsia="宋体" w:hAnsi="Book Antiqua" w:cs="宋体"/>
          <w:b/>
          <w:bCs/>
        </w:rPr>
        <w:t>Qadeer</w:t>
      </w:r>
      <w:proofErr w:type="spellEnd"/>
      <w:r w:rsidRPr="0093394A">
        <w:rPr>
          <w:rFonts w:ascii="Book Antiqua" w:eastAsia="宋体" w:hAnsi="Book Antiqua" w:cs="宋体"/>
          <w:b/>
          <w:bCs/>
        </w:rPr>
        <w:t xml:space="preserve"> MA</w:t>
      </w:r>
      <w:r w:rsidRPr="0093394A">
        <w:rPr>
          <w:rFonts w:ascii="Book Antiqua" w:eastAsia="宋体" w:hAnsi="Book Antiqua" w:cs="宋体"/>
        </w:rPr>
        <w:t xml:space="preserve">, </w:t>
      </w:r>
      <w:proofErr w:type="spellStart"/>
      <w:r w:rsidRPr="0093394A">
        <w:rPr>
          <w:rFonts w:ascii="Book Antiqua" w:eastAsia="宋体" w:hAnsi="Book Antiqua" w:cs="宋体"/>
        </w:rPr>
        <w:t>Dumot</w:t>
      </w:r>
      <w:proofErr w:type="spellEnd"/>
      <w:r w:rsidRPr="0093394A">
        <w:rPr>
          <w:rFonts w:ascii="Book Antiqua" w:eastAsia="宋体" w:hAnsi="Book Antiqua" w:cs="宋体"/>
        </w:rPr>
        <w:t xml:space="preserve"> JA, </w:t>
      </w:r>
      <w:proofErr w:type="spellStart"/>
      <w:r w:rsidRPr="0093394A">
        <w:rPr>
          <w:rFonts w:ascii="Book Antiqua" w:eastAsia="宋体" w:hAnsi="Book Antiqua" w:cs="宋体"/>
        </w:rPr>
        <w:t>Vargo</w:t>
      </w:r>
      <w:proofErr w:type="spellEnd"/>
      <w:r w:rsidRPr="0093394A">
        <w:rPr>
          <w:rFonts w:ascii="Book Antiqua" w:eastAsia="宋体" w:hAnsi="Book Antiqua" w:cs="宋体"/>
        </w:rPr>
        <w:t xml:space="preserve"> JJ, Lopez AR, Rice TW. Endoscopic clips for closing esophageal perforations: case report and pooled analysis.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7; </w:t>
      </w:r>
      <w:r w:rsidRPr="0093394A">
        <w:rPr>
          <w:rFonts w:ascii="Book Antiqua" w:eastAsia="宋体" w:hAnsi="Book Antiqua" w:cs="宋体"/>
          <w:b/>
          <w:bCs/>
        </w:rPr>
        <w:t>66</w:t>
      </w:r>
      <w:r w:rsidRPr="0093394A">
        <w:rPr>
          <w:rFonts w:ascii="Book Antiqua" w:eastAsia="宋体" w:hAnsi="Book Antiqua" w:cs="宋体"/>
        </w:rPr>
        <w:t>: 605-611 [PMID: 17725956 DOI: 10.1016/j.gie.2007.03.1028]</w:t>
      </w:r>
    </w:p>
    <w:p w14:paraId="10D46B00" w14:textId="1B993A72" w:rsidR="0019212A" w:rsidRPr="0093394A" w:rsidRDefault="00BC57D8" w:rsidP="0093394A">
      <w:pPr>
        <w:spacing w:line="360" w:lineRule="auto"/>
        <w:jc w:val="both"/>
        <w:rPr>
          <w:rFonts w:ascii="Book Antiqua" w:eastAsia="宋体" w:hAnsi="Book Antiqua" w:cs="宋体"/>
          <w:color w:val="000000" w:themeColor="text1"/>
          <w:lang w:eastAsia="zh-CN"/>
        </w:rPr>
      </w:pPr>
      <w:r w:rsidRPr="0093394A">
        <w:rPr>
          <w:rFonts w:ascii="Book Antiqua" w:eastAsia="宋体" w:hAnsi="Book Antiqua" w:cs="宋体"/>
          <w:color w:val="000000" w:themeColor="text1"/>
        </w:rPr>
        <w:t xml:space="preserve">44 </w:t>
      </w:r>
      <w:r w:rsidRPr="0093394A">
        <w:rPr>
          <w:rFonts w:ascii="Book Antiqua" w:eastAsia="宋体" w:hAnsi="Book Antiqua" w:cs="宋体"/>
          <w:b/>
          <w:color w:val="000000" w:themeColor="text1"/>
        </w:rPr>
        <w:t>Winder JS,</w:t>
      </w:r>
      <w:r w:rsidRPr="0093394A">
        <w:rPr>
          <w:rFonts w:ascii="Book Antiqua" w:eastAsia="宋体" w:hAnsi="Book Antiqua" w:cs="宋体"/>
          <w:color w:val="000000" w:themeColor="text1"/>
        </w:rPr>
        <w:t xml:space="preserve"> </w:t>
      </w:r>
      <w:proofErr w:type="spellStart"/>
      <w:r w:rsidRPr="0093394A">
        <w:rPr>
          <w:rFonts w:ascii="Book Antiqua" w:eastAsia="宋体" w:hAnsi="Book Antiqua" w:cs="宋体"/>
          <w:color w:val="000000" w:themeColor="text1"/>
        </w:rPr>
        <w:t>Kulaylat</w:t>
      </w:r>
      <w:proofErr w:type="spellEnd"/>
      <w:r w:rsidRPr="0093394A">
        <w:rPr>
          <w:rFonts w:ascii="Book Antiqua" w:eastAsia="宋体" w:hAnsi="Book Antiqua" w:cs="宋体"/>
          <w:color w:val="000000" w:themeColor="text1"/>
        </w:rPr>
        <w:t xml:space="preserve"> AN, </w:t>
      </w:r>
      <w:proofErr w:type="spellStart"/>
      <w:r w:rsidRPr="0093394A">
        <w:rPr>
          <w:rFonts w:ascii="Book Antiqua" w:eastAsia="宋体" w:hAnsi="Book Antiqua" w:cs="宋体"/>
          <w:color w:val="000000" w:themeColor="text1"/>
        </w:rPr>
        <w:t>Schubart</w:t>
      </w:r>
      <w:proofErr w:type="spellEnd"/>
      <w:r w:rsidRPr="0093394A">
        <w:rPr>
          <w:rFonts w:ascii="Book Antiqua" w:eastAsia="宋体" w:hAnsi="Book Antiqua" w:cs="宋体"/>
          <w:color w:val="000000" w:themeColor="text1"/>
        </w:rPr>
        <w:t xml:space="preserve"> </w:t>
      </w:r>
      <w:proofErr w:type="spellStart"/>
      <w:r w:rsidRPr="0093394A">
        <w:rPr>
          <w:rFonts w:ascii="Book Antiqua" w:eastAsia="宋体" w:hAnsi="Book Antiqua" w:cs="宋体"/>
          <w:color w:val="000000" w:themeColor="text1"/>
        </w:rPr>
        <w:t>J</w:t>
      </w:r>
      <w:proofErr w:type="gramStart"/>
      <w:r w:rsidRPr="0093394A">
        <w:rPr>
          <w:rFonts w:ascii="Book Antiqua" w:eastAsia="宋体" w:hAnsi="Book Antiqua" w:cs="宋体"/>
          <w:color w:val="000000" w:themeColor="text1"/>
        </w:rPr>
        <w:t>,Hal</w:t>
      </w:r>
      <w:proofErr w:type="spellEnd"/>
      <w:proofErr w:type="gramEnd"/>
      <w:r w:rsidRPr="0093394A">
        <w:rPr>
          <w:rFonts w:ascii="Book Antiqua" w:eastAsia="宋体" w:hAnsi="Book Antiqua" w:cs="宋体"/>
          <w:color w:val="000000" w:themeColor="text1"/>
        </w:rPr>
        <w:t xml:space="preserve"> </w:t>
      </w:r>
      <w:proofErr w:type="spellStart"/>
      <w:r w:rsidRPr="0093394A">
        <w:rPr>
          <w:rFonts w:ascii="Book Antiqua" w:eastAsia="宋体" w:hAnsi="Book Antiqua" w:cs="宋体"/>
          <w:color w:val="000000" w:themeColor="text1"/>
        </w:rPr>
        <w:t>HM,Pauli</w:t>
      </w:r>
      <w:proofErr w:type="spellEnd"/>
      <w:r w:rsidRPr="0093394A">
        <w:rPr>
          <w:rFonts w:ascii="Book Antiqua" w:eastAsia="宋体" w:hAnsi="Book Antiqua" w:cs="宋体"/>
          <w:color w:val="000000" w:themeColor="text1"/>
        </w:rPr>
        <w:t xml:space="preserve"> EM</w:t>
      </w:r>
      <w:r w:rsidR="0019212A" w:rsidRPr="0093394A">
        <w:rPr>
          <w:rFonts w:ascii="Book Antiqua" w:eastAsia="宋体" w:hAnsi="Book Antiqua" w:cs="宋体"/>
          <w:color w:val="000000" w:themeColor="text1"/>
        </w:rPr>
        <w:t xml:space="preserve">. </w:t>
      </w:r>
      <w:bookmarkStart w:id="20" w:name="OLE_LINK129"/>
      <w:bookmarkStart w:id="21" w:name="OLE_LINK130"/>
      <w:r w:rsidR="0019212A" w:rsidRPr="0093394A">
        <w:rPr>
          <w:rFonts w:ascii="Book Antiqua" w:eastAsia="宋体" w:hAnsi="Book Antiqua" w:cs="宋体"/>
          <w:color w:val="000000" w:themeColor="text1"/>
        </w:rPr>
        <w:t>Management of gastrointestinal defects</w:t>
      </w:r>
      <w:bookmarkEnd w:id="20"/>
      <w:bookmarkEnd w:id="21"/>
      <w:r w:rsidR="0019212A" w:rsidRPr="0093394A">
        <w:rPr>
          <w:rFonts w:ascii="Book Antiqua" w:eastAsia="宋体" w:hAnsi="Book Antiqua" w:cs="宋体"/>
          <w:color w:val="000000" w:themeColor="text1"/>
        </w:rPr>
        <w:t xml:space="preserve"> using the over the scope clip (OTSC): a retrospective review of one institution's experience</w:t>
      </w:r>
      <w:r w:rsidRPr="0093394A">
        <w:rPr>
          <w:rFonts w:ascii="Book Antiqua" w:eastAsia="宋体" w:hAnsi="Book Antiqua" w:cs="宋体"/>
          <w:color w:val="000000" w:themeColor="text1"/>
        </w:rPr>
        <w:t>. SAGES Annual Surgical Meeting</w:t>
      </w:r>
      <w:r w:rsidRPr="0093394A">
        <w:rPr>
          <w:rFonts w:ascii="Book Antiqua" w:eastAsia="宋体" w:hAnsi="Book Antiqua" w:cs="宋体"/>
          <w:color w:val="000000" w:themeColor="text1"/>
          <w:lang w:eastAsia="zh-CN"/>
        </w:rPr>
        <w:t>;</w:t>
      </w:r>
      <w:r w:rsidR="0019212A" w:rsidRPr="0093394A">
        <w:rPr>
          <w:rFonts w:ascii="Book Antiqua" w:eastAsia="宋体" w:hAnsi="Book Antiqua" w:cs="宋体"/>
          <w:color w:val="000000" w:themeColor="text1"/>
        </w:rPr>
        <w:t xml:space="preserve"> </w:t>
      </w:r>
      <w:r w:rsidRPr="0093394A">
        <w:rPr>
          <w:rFonts w:ascii="Book Antiqua" w:eastAsia="宋体" w:hAnsi="Book Antiqua" w:cs="宋体"/>
          <w:color w:val="000000" w:themeColor="text1"/>
        </w:rPr>
        <w:t>2015</w:t>
      </w:r>
      <w:r w:rsidRPr="0093394A">
        <w:rPr>
          <w:rFonts w:ascii="Book Antiqua" w:eastAsia="宋体" w:hAnsi="Book Antiqua" w:cs="宋体"/>
          <w:color w:val="000000" w:themeColor="text1"/>
          <w:lang w:eastAsia="zh-CN"/>
        </w:rPr>
        <w:t xml:space="preserve"> </w:t>
      </w:r>
      <w:r w:rsidR="0019212A" w:rsidRPr="0093394A">
        <w:rPr>
          <w:rFonts w:ascii="Book Antiqua" w:eastAsia="宋体" w:hAnsi="Book Antiqua" w:cs="宋体"/>
          <w:color w:val="000000" w:themeColor="text1"/>
        </w:rPr>
        <w:t>April 15</w:t>
      </w:r>
      <w:r w:rsidRPr="0093394A">
        <w:rPr>
          <w:rFonts w:ascii="Book Antiqua" w:eastAsia="宋体" w:hAnsi="Book Antiqua" w:cs="宋体"/>
          <w:color w:val="000000" w:themeColor="text1"/>
        </w:rPr>
        <w:t>; Nashville, TN</w:t>
      </w:r>
      <w:r w:rsidRPr="0093394A">
        <w:rPr>
          <w:rFonts w:ascii="Book Antiqua" w:eastAsia="宋体" w:hAnsi="Book Antiqua" w:cs="宋体"/>
          <w:color w:val="000000" w:themeColor="text1"/>
          <w:lang w:eastAsia="zh-CN"/>
        </w:rPr>
        <w:t>: Hershey Medical Center</w:t>
      </w:r>
    </w:p>
    <w:p w14:paraId="40199AD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5 </w:t>
      </w:r>
      <w:proofErr w:type="spellStart"/>
      <w:r w:rsidRPr="0093394A">
        <w:rPr>
          <w:rFonts w:ascii="Book Antiqua" w:eastAsia="宋体" w:hAnsi="Book Antiqua" w:cs="宋体"/>
          <w:b/>
        </w:rPr>
        <w:t>Binmoeller</w:t>
      </w:r>
      <w:proofErr w:type="spellEnd"/>
      <w:r w:rsidRPr="0093394A">
        <w:rPr>
          <w:rFonts w:ascii="Book Antiqua" w:eastAsia="宋体" w:hAnsi="Book Antiqua" w:cs="宋体"/>
          <w:b/>
        </w:rPr>
        <w:t xml:space="preserve"> KF, </w:t>
      </w:r>
      <w:r w:rsidRPr="0093394A">
        <w:rPr>
          <w:rFonts w:ascii="Book Antiqua" w:eastAsia="宋体" w:hAnsi="Book Antiqua" w:cs="宋体"/>
        </w:rPr>
        <w:t xml:space="preserve">Grimm H, </w:t>
      </w:r>
      <w:proofErr w:type="spellStart"/>
      <w:r w:rsidRPr="0093394A">
        <w:rPr>
          <w:rFonts w:ascii="Book Antiqua" w:eastAsia="宋体" w:hAnsi="Book Antiqua" w:cs="宋体"/>
        </w:rPr>
        <w:t>Soehendra</w:t>
      </w:r>
      <w:proofErr w:type="spellEnd"/>
      <w:r w:rsidRPr="0093394A">
        <w:rPr>
          <w:rFonts w:ascii="Book Antiqua" w:eastAsia="宋体" w:hAnsi="Book Antiqua" w:cs="宋体"/>
        </w:rPr>
        <w:t xml:space="preserve"> N. Endoscopic closure of a perforation using metallic clips after snare excision of a gastric leiomyoma. </w:t>
      </w:r>
      <w:proofErr w:type="spellStart"/>
      <w:r w:rsidRPr="0093394A">
        <w:rPr>
          <w:rFonts w:ascii="Book Antiqua" w:eastAsia="宋体" w:hAnsi="Book Antiqua" w:cs="宋体"/>
          <w:i/>
        </w:rPr>
        <w:t>Gastrointest</w:t>
      </w:r>
      <w:proofErr w:type="spellEnd"/>
      <w:r w:rsidRPr="0093394A">
        <w:rPr>
          <w:rFonts w:ascii="Book Antiqua" w:eastAsia="宋体" w:hAnsi="Book Antiqua" w:cs="宋体"/>
          <w:i/>
        </w:rPr>
        <w:t xml:space="preserve"> </w:t>
      </w:r>
      <w:proofErr w:type="spellStart"/>
      <w:r w:rsidRPr="0093394A">
        <w:rPr>
          <w:rFonts w:ascii="Book Antiqua" w:eastAsia="宋体" w:hAnsi="Book Antiqua" w:cs="宋体"/>
          <w:i/>
        </w:rPr>
        <w:t>Endosc</w:t>
      </w:r>
      <w:proofErr w:type="spellEnd"/>
      <w:r w:rsidRPr="0093394A">
        <w:rPr>
          <w:rFonts w:ascii="Book Antiqua" w:eastAsia="宋体" w:hAnsi="Book Antiqua" w:cs="宋体"/>
        </w:rPr>
        <w:t xml:space="preserve"> 1993; </w:t>
      </w:r>
      <w:r w:rsidRPr="0093394A">
        <w:rPr>
          <w:rFonts w:ascii="Book Antiqua" w:eastAsia="宋体" w:hAnsi="Book Antiqua" w:cs="宋体"/>
          <w:b/>
        </w:rPr>
        <w:t>39</w:t>
      </w:r>
      <w:r w:rsidRPr="0093394A">
        <w:rPr>
          <w:rFonts w:ascii="Book Antiqua" w:eastAsia="宋体" w:hAnsi="Book Antiqua" w:cs="宋体"/>
        </w:rPr>
        <w:t>: 172-174 [PMID: 8495838 DOI: 10.1016/S0016-5107(93)70060-7]</w:t>
      </w:r>
    </w:p>
    <w:p w14:paraId="31571582"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6 </w:t>
      </w:r>
      <w:proofErr w:type="spellStart"/>
      <w:r w:rsidRPr="0093394A">
        <w:rPr>
          <w:rFonts w:ascii="Book Antiqua" w:eastAsia="宋体" w:hAnsi="Book Antiqua" w:cs="宋体"/>
          <w:b/>
          <w:bCs/>
        </w:rPr>
        <w:t>Yoshikane</w:t>
      </w:r>
      <w:proofErr w:type="spellEnd"/>
      <w:r w:rsidRPr="0093394A">
        <w:rPr>
          <w:rFonts w:ascii="Book Antiqua" w:eastAsia="宋体" w:hAnsi="Book Antiqua" w:cs="宋体"/>
          <w:b/>
          <w:bCs/>
        </w:rPr>
        <w:t xml:space="preserve"> H</w:t>
      </w:r>
      <w:r w:rsidRPr="0093394A">
        <w:rPr>
          <w:rFonts w:ascii="Book Antiqua" w:eastAsia="宋体" w:hAnsi="Book Antiqua" w:cs="宋体"/>
        </w:rPr>
        <w:t xml:space="preserve">, </w:t>
      </w:r>
      <w:proofErr w:type="spellStart"/>
      <w:r w:rsidRPr="0093394A">
        <w:rPr>
          <w:rFonts w:ascii="Book Antiqua" w:eastAsia="宋体" w:hAnsi="Book Antiqua" w:cs="宋体"/>
        </w:rPr>
        <w:t>Hidano</w:t>
      </w:r>
      <w:proofErr w:type="spellEnd"/>
      <w:r w:rsidRPr="0093394A">
        <w:rPr>
          <w:rFonts w:ascii="Book Antiqua" w:eastAsia="宋体" w:hAnsi="Book Antiqua" w:cs="宋体"/>
        </w:rPr>
        <w:t xml:space="preserve"> H, </w:t>
      </w:r>
      <w:proofErr w:type="spellStart"/>
      <w:r w:rsidRPr="0093394A">
        <w:rPr>
          <w:rFonts w:ascii="Book Antiqua" w:eastAsia="宋体" w:hAnsi="Book Antiqua" w:cs="宋体"/>
        </w:rPr>
        <w:t>Sakakibara</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Ayakawa</w:t>
      </w:r>
      <w:proofErr w:type="spellEnd"/>
      <w:r w:rsidRPr="0093394A">
        <w:rPr>
          <w:rFonts w:ascii="Book Antiqua" w:eastAsia="宋体" w:hAnsi="Book Antiqua" w:cs="宋体"/>
        </w:rPr>
        <w:t xml:space="preserve"> T, Mori S, Kawashima H, </w:t>
      </w:r>
      <w:proofErr w:type="spellStart"/>
      <w:r w:rsidRPr="0093394A">
        <w:rPr>
          <w:rFonts w:ascii="Book Antiqua" w:eastAsia="宋体" w:hAnsi="Book Antiqua" w:cs="宋体"/>
        </w:rPr>
        <w:t>Goto</w:t>
      </w:r>
      <w:proofErr w:type="spellEnd"/>
      <w:r w:rsidRPr="0093394A">
        <w:rPr>
          <w:rFonts w:ascii="Book Antiqua" w:eastAsia="宋体" w:hAnsi="Book Antiqua" w:cs="宋体"/>
        </w:rPr>
        <w:t xml:space="preserve"> H, </w:t>
      </w:r>
      <w:proofErr w:type="spellStart"/>
      <w:r w:rsidRPr="0093394A">
        <w:rPr>
          <w:rFonts w:ascii="Book Antiqua" w:eastAsia="宋体" w:hAnsi="Book Antiqua" w:cs="宋体"/>
        </w:rPr>
        <w:t>Niwa</w:t>
      </w:r>
      <w:proofErr w:type="spellEnd"/>
      <w:r w:rsidRPr="0093394A">
        <w:rPr>
          <w:rFonts w:ascii="Book Antiqua" w:eastAsia="宋体" w:hAnsi="Book Antiqua" w:cs="宋体"/>
        </w:rPr>
        <w:t xml:space="preserve"> Y. Endoscopic repair by clipping of iatrogenic colonic perforation.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1997; </w:t>
      </w:r>
      <w:r w:rsidRPr="0093394A">
        <w:rPr>
          <w:rFonts w:ascii="Book Antiqua" w:eastAsia="宋体" w:hAnsi="Book Antiqua" w:cs="宋体"/>
          <w:b/>
          <w:bCs/>
        </w:rPr>
        <w:t>46</w:t>
      </w:r>
      <w:r w:rsidRPr="0093394A">
        <w:rPr>
          <w:rFonts w:ascii="Book Antiqua" w:eastAsia="宋体" w:hAnsi="Book Antiqua" w:cs="宋体"/>
        </w:rPr>
        <w:t>: 464-466 [PMID: 9402126 DOI: 10.1016/S0016-5107(97)70045-2]</w:t>
      </w:r>
    </w:p>
    <w:p w14:paraId="74E0F46A"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lastRenderedPageBreak/>
        <w:t xml:space="preserve">47 </w:t>
      </w:r>
      <w:r w:rsidRPr="0093394A">
        <w:rPr>
          <w:rFonts w:ascii="Book Antiqua" w:eastAsia="宋体" w:hAnsi="Book Antiqua" w:cs="宋体"/>
          <w:b/>
          <w:bCs/>
        </w:rPr>
        <w:t>Inoue H</w:t>
      </w:r>
      <w:r w:rsidRPr="0093394A">
        <w:rPr>
          <w:rFonts w:ascii="Book Antiqua" w:eastAsia="宋体" w:hAnsi="Book Antiqua" w:cs="宋体"/>
        </w:rPr>
        <w:t xml:space="preserve">, Minami H, Kobayashi Y, Sato Y, </w:t>
      </w:r>
      <w:proofErr w:type="spellStart"/>
      <w:r w:rsidRPr="0093394A">
        <w:rPr>
          <w:rFonts w:ascii="Book Antiqua" w:eastAsia="宋体" w:hAnsi="Book Antiqua" w:cs="宋体"/>
        </w:rPr>
        <w:t>Kaga</w:t>
      </w:r>
      <w:proofErr w:type="spellEnd"/>
      <w:r w:rsidRPr="0093394A">
        <w:rPr>
          <w:rFonts w:ascii="Book Antiqua" w:eastAsia="宋体" w:hAnsi="Book Antiqua" w:cs="宋体"/>
        </w:rPr>
        <w:t xml:space="preserve"> M, Suzuki M, </w:t>
      </w:r>
      <w:proofErr w:type="spellStart"/>
      <w:r w:rsidRPr="0093394A">
        <w:rPr>
          <w:rFonts w:ascii="Book Antiqua" w:eastAsia="宋体" w:hAnsi="Book Antiqua" w:cs="宋体"/>
        </w:rPr>
        <w:t>Satodate</w:t>
      </w:r>
      <w:proofErr w:type="spellEnd"/>
      <w:r w:rsidRPr="0093394A">
        <w:rPr>
          <w:rFonts w:ascii="Book Antiqua" w:eastAsia="宋体" w:hAnsi="Book Antiqua" w:cs="宋体"/>
        </w:rPr>
        <w:t xml:space="preserve"> H, </w:t>
      </w:r>
      <w:proofErr w:type="spellStart"/>
      <w:r w:rsidRPr="0093394A">
        <w:rPr>
          <w:rFonts w:ascii="Book Antiqua" w:eastAsia="宋体" w:hAnsi="Book Antiqua" w:cs="宋体"/>
        </w:rPr>
        <w:t>Odaka</w:t>
      </w:r>
      <w:proofErr w:type="spellEnd"/>
      <w:r w:rsidRPr="0093394A">
        <w:rPr>
          <w:rFonts w:ascii="Book Antiqua" w:eastAsia="宋体" w:hAnsi="Book Antiqua" w:cs="宋体"/>
        </w:rPr>
        <w:t xml:space="preserve"> N, Itoh H, Kudo S. </w:t>
      </w:r>
      <w:proofErr w:type="spellStart"/>
      <w:r w:rsidRPr="0093394A">
        <w:rPr>
          <w:rFonts w:ascii="Book Antiqua" w:eastAsia="宋体" w:hAnsi="Book Antiqua" w:cs="宋体"/>
        </w:rPr>
        <w:t>Peroral</w:t>
      </w:r>
      <w:proofErr w:type="spellEnd"/>
      <w:r w:rsidRPr="0093394A">
        <w:rPr>
          <w:rFonts w:ascii="Book Antiqua" w:eastAsia="宋体" w:hAnsi="Book Antiqua" w:cs="宋体"/>
        </w:rPr>
        <w:t xml:space="preserve"> endoscopic </w:t>
      </w:r>
      <w:proofErr w:type="spellStart"/>
      <w:r w:rsidRPr="0093394A">
        <w:rPr>
          <w:rFonts w:ascii="Book Antiqua" w:eastAsia="宋体" w:hAnsi="Book Antiqua" w:cs="宋体"/>
        </w:rPr>
        <w:t>myotomy</w:t>
      </w:r>
      <w:proofErr w:type="spellEnd"/>
      <w:r w:rsidRPr="0093394A">
        <w:rPr>
          <w:rFonts w:ascii="Book Antiqua" w:eastAsia="宋体" w:hAnsi="Book Antiqua" w:cs="宋体"/>
        </w:rPr>
        <w:t xml:space="preserve"> (POEM) for esophageal achalasia. </w:t>
      </w:r>
      <w:r w:rsidRPr="0093394A">
        <w:rPr>
          <w:rFonts w:ascii="Book Antiqua" w:eastAsia="宋体" w:hAnsi="Book Antiqua" w:cs="宋体"/>
          <w:i/>
          <w:iCs/>
        </w:rPr>
        <w:t>Endoscopy</w:t>
      </w:r>
      <w:r w:rsidRPr="0093394A">
        <w:rPr>
          <w:rFonts w:ascii="Book Antiqua" w:eastAsia="宋体" w:hAnsi="Book Antiqua" w:cs="宋体"/>
        </w:rPr>
        <w:t xml:space="preserve"> 2010; </w:t>
      </w:r>
      <w:r w:rsidRPr="0093394A">
        <w:rPr>
          <w:rFonts w:ascii="Book Antiqua" w:eastAsia="宋体" w:hAnsi="Book Antiqua" w:cs="宋体"/>
          <w:b/>
          <w:bCs/>
        </w:rPr>
        <w:t>42</w:t>
      </w:r>
      <w:r w:rsidRPr="0093394A">
        <w:rPr>
          <w:rFonts w:ascii="Book Antiqua" w:eastAsia="宋体" w:hAnsi="Book Antiqua" w:cs="宋体"/>
        </w:rPr>
        <w:t>: 265-271 [PMID: 20354937 DOI: 10.1055/s-0029-1244080]</w:t>
      </w:r>
    </w:p>
    <w:p w14:paraId="750D7EB1"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8 </w:t>
      </w:r>
      <w:r w:rsidRPr="0093394A">
        <w:rPr>
          <w:rFonts w:ascii="Book Antiqua" w:eastAsia="宋体" w:hAnsi="Book Antiqua" w:cs="宋体"/>
          <w:b/>
          <w:bCs/>
        </w:rPr>
        <w:t>Orenstein SB</w:t>
      </w:r>
      <w:r w:rsidRPr="0093394A">
        <w:rPr>
          <w:rFonts w:ascii="Book Antiqua" w:eastAsia="宋体" w:hAnsi="Book Antiqua" w:cs="宋体"/>
        </w:rPr>
        <w:t xml:space="preserve">, </w:t>
      </w:r>
      <w:proofErr w:type="spellStart"/>
      <w:r w:rsidRPr="0093394A">
        <w:rPr>
          <w:rFonts w:ascii="Book Antiqua" w:eastAsia="宋体" w:hAnsi="Book Antiqua" w:cs="宋体"/>
        </w:rPr>
        <w:t>Raigani</w:t>
      </w:r>
      <w:proofErr w:type="spellEnd"/>
      <w:r w:rsidRPr="0093394A">
        <w:rPr>
          <w:rFonts w:ascii="Book Antiqua" w:eastAsia="宋体" w:hAnsi="Book Antiqua" w:cs="宋体"/>
        </w:rPr>
        <w:t xml:space="preserve"> S, Wu YV, Pauli EM, Phillips MS, </w:t>
      </w:r>
      <w:proofErr w:type="spellStart"/>
      <w:r w:rsidRPr="0093394A">
        <w:rPr>
          <w:rFonts w:ascii="Book Antiqua" w:eastAsia="宋体" w:hAnsi="Book Antiqua" w:cs="宋体"/>
        </w:rPr>
        <w:t>Ponsky</w:t>
      </w:r>
      <w:proofErr w:type="spellEnd"/>
      <w:r w:rsidRPr="0093394A">
        <w:rPr>
          <w:rFonts w:ascii="Book Antiqua" w:eastAsia="宋体" w:hAnsi="Book Antiqua" w:cs="宋体"/>
        </w:rPr>
        <w:t xml:space="preserve"> JL, Marks JM. </w:t>
      </w:r>
      <w:proofErr w:type="spellStart"/>
      <w:r w:rsidRPr="0093394A">
        <w:rPr>
          <w:rFonts w:ascii="Book Antiqua" w:eastAsia="宋体" w:hAnsi="Book Antiqua" w:cs="宋体"/>
        </w:rPr>
        <w:t>Peroral</w:t>
      </w:r>
      <w:proofErr w:type="spellEnd"/>
      <w:r w:rsidRPr="0093394A">
        <w:rPr>
          <w:rFonts w:ascii="Book Antiqua" w:eastAsia="宋体" w:hAnsi="Book Antiqua" w:cs="宋体"/>
        </w:rPr>
        <w:t xml:space="preserve"> endoscopic </w:t>
      </w:r>
      <w:proofErr w:type="spellStart"/>
      <w:r w:rsidRPr="0093394A">
        <w:rPr>
          <w:rFonts w:ascii="Book Antiqua" w:eastAsia="宋体" w:hAnsi="Book Antiqua" w:cs="宋体"/>
        </w:rPr>
        <w:t>myotomy</w:t>
      </w:r>
      <w:proofErr w:type="spellEnd"/>
      <w:r w:rsidRPr="0093394A">
        <w:rPr>
          <w:rFonts w:ascii="Book Antiqua" w:eastAsia="宋体" w:hAnsi="Book Antiqua" w:cs="宋体"/>
        </w:rPr>
        <w:t xml:space="preserve"> (POEM) leads to similar results in patients with and without prior endoscopic or surgical therapy.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5; </w:t>
      </w:r>
      <w:r w:rsidRPr="0093394A">
        <w:rPr>
          <w:rFonts w:ascii="Book Antiqua" w:eastAsia="宋体" w:hAnsi="Book Antiqua" w:cs="宋体"/>
          <w:b/>
          <w:bCs/>
        </w:rPr>
        <w:t>29</w:t>
      </w:r>
      <w:r w:rsidRPr="0093394A">
        <w:rPr>
          <w:rFonts w:ascii="Book Antiqua" w:eastAsia="宋体" w:hAnsi="Book Antiqua" w:cs="宋体"/>
        </w:rPr>
        <w:t>: 1064-1070 [PMID: 25249143 DOI: 10.1007/s00464-014-3782-5]</w:t>
      </w:r>
    </w:p>
    <w:p w14:paraId="21C233A1"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49 </w:t>
      </w:r>
      <w:proofErr w:type="spellStart"/>
      <w:r w:rsidRPr="0093394A">
        <w:rPr>
          <w:rFonts w:ascii="Book Antiqua" w:eastAsia="宋体" w:hAnsi="Book Antiqua" w:cs="宋体"/>
          <w:b/>
          <w:bCs/>
        </w:rPr>
        <w:t>Ponsky</w:t>
      </w:r>
      <w:proofErr w:type="spellEnd"/>
      <w:r w:rsidRPr="0093394A">
        <w:rPr>
          <w:rFonts w:ascii="Book Antiqua" w:eastAsia="宋体" w:hAnsi="Book Antiqua" w:cs="宋体"/>
          <w:b/>
          <w:bCs/>
        </w:rPr>
        <w:t xml:space="preserve"> JL</w:t>
      </w:r>
      <w:r w:rsidRPr="0093394A">
        <w:rPr>
          <w:rFonts w:ascii="Book Antiqua" w:eastAsia="宋体" w:hAnsi="Book Antiqua" w:cs="宋体"/>
        </w:rPr>
        <w:t xml:space="preserve">, Marks JM, Pauli EM. How i do it: per-oral endoscopic </w:t>
      </w:r>
      <w:proofErr w:type="spellStart"/>
      <w:r w:rsidRPr="0093394A">
        <w:rPr>
          <w:rFonts w:ascii="Book Antiqua" w:eastAsia="宋体" w:hAnsi="Book Antiqua" w:cs="宋体"/>
        </w:rPr>
        <w:t>myotomy</w:t>
      </w:r>
      <w:proofErr w:type="spellEnd"/>
      <w:r w:rsidRPr="0093394A">
        <w:rPr>
          <w:rFonts w:ascii="Book Antiqua" w:eastAsia="宋体" w:hAnsi="Book Antiqua" w:cs="宋体"/>
        </w:rPr>
        <w:t xml:space="preserve"> (POEM).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2; </w:t>
      </w:r>
      <w:r w:rsidRPr="0093394A">
        <w:rPr>
          <w:rFonts w:ascii="Book Antiqua" w:eastAsia="宋体" w:hAnsi="Book Antiqua" w:cs="宋体"/>
          <w:b/>
          <w:bCs/>
        </w:rPr>
        <w:t>16</w:t>
      </w:r>
      <w:r w:rsidRPr="0093394A">
        <w:rPr>
          <w:rFonts w:ascii="Book Antiqua" w:eastAsia="宋体" w:hAnsi="Book Antiqua" w:cs="宋体"/>
        </w:rPr>
        <w:t>: 1251-1255 [PMID: 22450949 DOI: 10.1007/s11605-012-1868-8]</w:t>
      </w:r>
    </w:p>
    <w:p w14:paraId="32436D8C"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0 </w:t>
      </w:r>
      <w:r w:rsidRPr="0093394A">
        <w:rPr>
          <w:rFonts w:ascii="Book Antiqua" w:eastAsia="宋体" w:hAnsi="Book Antiqua" w:cs="宋体"/>
          <w:b/>
          <w:bCs/>
        </w:rPr>
        <w:t>Shimizu Y</w:t>
      </w:r>
      <w:r w:rsidRPr="0093394A">
        <w:rPr>
          <w:rFonts w:ascii="Book Antiqua" w:eastAsia="宋体" w:hAnsi="Book Antiqua" w:cs="宋体"/>
        </w:rPr>
        <w:t xml:space="preserve">, Kato M, Yamamoto J, Nakagawa S, Komatsu Y, </w:t>
      </w:r>
      <w:proofErr w:type="spellStart"/>
      <w:r w:rsidRPr="0093394A">
        <w:rPr>
          <w:rFonts w:ascii="Book Antiqua" w:eastAsia="宋体" w:hAnsi="Book Antiqua" w:cs="宋体"/>
        </w:rPr>
        <w:t>Tsukagoshi</w:t>
      </w:r>
      <w:proofErr w:type="spellEnd"/>
      <w:r w:rsidRPr="0093394A">
        <w:rPr>
          <w:rFonts w:ascii="Book Antiqua" w:eastAsia="宋体" w:hAnsi="Book Antiqua" w:cs="宋体"/>
        </w:rPr>
        <w:t xml:space="preserve"> H, Fujita M, Hosokawa M, </w:t>
      </w:r>
      <w:proofErr w:type="spellStart"/>
      <w:r w:rsidRPr="0093394A">
        <w:rPr>
          <w:rFonts w:ascii="Book Antiqua" w:eastAsia="宋体" w:hAnsi="Book Antiqua" w:cs="宋体"/>
        </w:rPr>
        <w:t>Asaka</w:t>
      </w:r>
      <w:proofErr w:type="spellEnd"/>
      <w:r w:rsidRPr="0093394A">
        <w:rPr>
          <w:rFonts w:ascii="Book Antiqua" w:eastAsia="宋体" w:hAnsi="Book Antiqua" w:cs="宋体"/>
        </w:rPr>
        <w:t xml:space="preserve"> M. Endoscopic clip application for closure of esophageal perforations caused by EMR.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4; </w:t>
      </w:r>
      <w:r w:rsidRPr="0093394A">
        <w:rPr>
          <w:rFonts w:ascii="Book Antiqua" w:eastAsia="宋体" w:hAnsi="Book Antiqua" w:cs="宋体"/>
          <w:b/>
          <w:bCs/>
        </w:rPr>
        <w:t>60</w:t>
      </w:r>
      <w:r w:rsidRPr="0093394A">
        <w:rPr>
          <w:rFonts w:ascii="Book Antiqua" w:eastAsia="宋体" w:hAnsi="Book Antiqua" w:cs="宋体"/>
        </w:rPr>
        <w:t>: 636-639 [PMID: 15472698 DOI: 10.1016/S0016-5107(04)01960-1]</w:t>
      </w:r>
    </w:p>
    <w:p w14:paraId="5FCE6754"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1 </w:t>
      </w:r>
      <w:r w:rsidRPr="0093394A">
        <w:rPr>
          <w:rFonts w:ascii="Book Antiqua" w:eastAsia="宋体" w:hAnsi="Book Antiqua" w:cs="宋体"/>
          <w:b/>
          <w:bCs/>
        </w:rPr>
        <w:t>Magdeburg R</w:t>
      </w:r>
      <w:r w:rsidRPr="0093394A">
        <w:rPr>
          <w:rFonts w:ascii="Book Antiqua" w:eastAsia="宋体" w:hAnsi="Book Antiqua" w:cs="宋体"/>
        </w:rPr>
        <w:t xml:space="preserve">, Collet P, Post S, </w:t>
      </w:r>
      <w:proofErr w:type="spellStart"/>
      <w:r w:rsidRPr="0093394A">
        <w:rPr>
          <w:rFonts w:ascii="Book Antiqua" w:eastAsia="宋体" w:hAnsi="Book Antiqua" w:cs="宋体"/>
        </w:rPr>
        <w:t>Kaehler</w:t>
      </w:r>
      <w:proofErr w:type="spellEnd"/>
      <w:r w:rsidRPr="0093394A">
        <w:rPr>
          <w:rFonts w:ascii="Book Antiqua" w:eastAsia="宋体" w:hAnsi="Book Antiqua" w:cs="宋体"/>
        </w:rPr>
        <w:t xml:space="preserve"> G. </w:t>
      </w:r>
      <w:proofErr w:type="spellStart"/>
      <w:r w:rsidRPr="0093394A">
        <w:rPr>
          <w:rFonts w:ascii="Book Antiqua" w:eastAsia="宋体" w:hAnsi="Book Antiqua" w:cs="宋体"/>
        </w:rPr>
        <w:t>Endoclipping</w:t>
      </w:r>
      <w:proofErr w:type="spellEnd"/>
      <w:r w:rsidRPr="0093394A">
        <w:rPr>
          <w:rFonts w:ascii="Book Antiqua" w:eastAsia="宋体" w:hAnsi="Book Antiqua" w:cs="宋体"/>
        </w:rPr>
        <w:t xml:space="preserve"> of iatrogenic colonic perforation to avoid surgery.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8; </w:t>
      </w:r>
      <w:r w:rsidRPr="0093394A">
        <w:rPr>
          <w:rFonts w:ascii="Book Antiqua" w:eastAsia="宋体" w:hAnsi="Book Antiqua" w:cs="宋体"/>
          <w:b/>
          <w:bCs/>
        </w:rPr>
        <w:t>22</w:t>
      </w:r>
      <w:r w:rsidRPr="0093394A">
        <w:rPr>
          <w:rFonts w:ascii="Book Antiqua" w:eastAsia="宋体" w:hAnsi="Book Antiqua" w:cs="宋体"/>
        </w:rPr>
        <w:t>: 1500-1504 [PMID: 18071812 DOI: 10.1007/s00464-007-9682-1]</w:t>
      </w:r>
    </w:p>
    <w:p w14:paraId="0C5EE8B2"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2 </w:t>
      </w:r>
      <w:r w:rsidRPr="0093394A">
        <w:rPr>
          <w:rFonts w:ascii="Book Antiqua" w:eastAsia="宋体" w:hAnsi="Book Antiqua" w:cs="宋体"/>
          <w:b/>
          <w:bCs/>
        </w:rPr>
        <w:t>Cho SB</w:t>
      </w:r>
      <w:r w:rsidRPr="0093394A">
        <w:rPr>
          <w:rFonts w:ascii="Book Antiqua" w:eastAsia="宋体" w:hAnsi="Book Antiqua" w:cs="宋体"/>
        </w:rPr>
        <w:t xml:space="preserve">, Lee WS, </w:t>
      </w:r>
      <w:proofErr w:type="spellStart"/>
      <w:r w:rsidRPr="0093394A">
        <w:rPr>
          <w:rFonts w:ascii="Book Antiqua" w:eastAsia="宋体" w:hAnsi="Book Antiqua" w:cs="宋体"/>
        </w:rPr>
        <w:t>Joo</w:t>
      </w:r>
      <w:proofErr w:type="spellEnd"/>
      <w:r w:rsidRPr="0093394A">
        <w:rPr>
          <w:rFonts w:ascii="Book Antiqua" w:eastAsia="宋体" w:hAnsi="Book Antiqua" w:cs="宋体"/>
        </w:rPr>
        <w:t xml:space="preserve"> YE, Kim HR, Park SW, Park CH, Kim HS, Choi SK, </w:t>
      </w:r>
      <w:proofErr w:type="spellStart"/>
      <w:r w:rsidRPr="0093394A">
        <w:rPr>
          <w:rFonts w:ascii="Book Antiqua" w:eastAsia="宋体" w:hAnsi="Book Antiqua" w:cs="宋体"/>
        </w:rPr>
        <w:t>Rew</w:t>
      </w:r>
      <w:proofErr w:type="spellEnd"/>
      <w:r w:rsidRPr="0093394A">
        <w:rPr>
          <w:rFonts w:ascii="Book Antiqua" w:eastAsia="宋体" w:hAnsi="Book Antiqua" w:cs="宋体"/>
        </w:rPr>
        <w:t xml:space="preserve"> JS. Therapeutic options for iatrogenic colon perforation: feasibility of endoscopic clip closure and predictors of the need for early surgery.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2; </w:t>
      </w:r>
      <w:r w:rsidRPr="0093394A">
        <w:rPr>
          <w:rFonts w:ascii="Book Antiqua" w:eastAsia="宋体" w:hAnsi="Book Antiqua" w:cs="宋体"/>
          <w:b/>
          <w:bCs/>
        </w:rPr>
        <w:t>26</w:t>
      </w:r>
      <w:r w:rsidRPr="0093394A">
        <w:rPr>
          <w:rFonts w:ascii="Book Antiqua" w:eastAsia="宋体" w:hAnsi="Book Antiqua" w:cs="宋体"/>
        </w:rPr>
        <w:t>: 473-479 [PMID: 21938583 DOI: 10.1007/s00464-011-1903-y]</w:t>
      </w:r>
    </w:p>
    <w:p w14:paraId="3011ACB6" w14:textId="55D365C6" w:rsidR="0019212A" w:rsidRPr="0093394A" w:rsidRDefault="0019212A" w:rsidP="0093394A">
      <w:pPr>
        <w:spacing w:line="360" w:lineRule="auto"/>
        <w:jc w:val="both"/>
        <w:rPr>
          <w:rFonts w:ascii="Book Antiqua" w:eastAsia="宋体" w:hAnsi="Book Antiqua" w:cs="宋体"/>
          <w:color w:val="000000" w:themeColor="text1"/>
          <w:lang w:eastAsia="zh-CN"/>
        </w:rPr>
      </w:pPr>
      <w:r w:rsidRPr="0093394A">
        <w:rPr>
          <w:rFonts w:ascii="Book Antiqua" w:eastAsia="宋体" w:hAnsi="Book Antiqua" w:cs="宋体"/>
          <w:color w:val="000000" w:themeColor="text1"/>
        </w:rPr>
        <w:t xml:space="preserve">53 </w:t>
      </w:r>
      <w:proofErr w:type="spellStart"/>
      <w:r w:rsidR="00BC57D8" w:rsidRPr="0093394A">
        <w:rPr>
          <w:rFonts w:ascii="Book Antiqua" w:eastAsia="宋体" w:hAnsi="Book Antiqua" w:cs="宋体"/>
          <w:b/>
          <w:color w:val="000000" w:themeColor="text1"/>
        </w:rPr>
        <w:t>Juza</w:t>
      </w:r>
      <w:proofErr w:type="spellEnd"/>
      <w:r w:rsidR="00BC57D8" w:rsidRPr="0093394A">
        <w:rPr>
          <w:rFonts w:ascii="Book Antiqua" w:eastAsia="宋体" w:hAnsi="Book Antiqua" w:cs="宋体"/>
          <w:b/>
          <w:color w:val="000000" w:themeColor="text1"/>
        </w:rPr>
        <w:t xml:space="preserve"> RM,</w:t>
      </w:r>
      <w:r w:rsidR="00BC57D8" w:rsidRPr="0093394A">
        <w:rPr>
          <w:rFonts w:ascii="Book Antiqua" w:eastAsia="宋体" w:hAnsi="Book Antiqua" w:cs="宋体"/>
          <w:color w:val="000000" w:themeColor="text1"/>
          <w:lang w:eastAsia="zh-CN"/>
        </w:rPr>
        <w:t xml:space="preserve"> </w:t>
      </w:r>
      <w:r w:rsidR="00BC57D8" w:rsidRPr="0093394A">
        <w:rPr>
          <w:rFonts w:ascii="Book Antiqua" w:eastAsia="宋体" w:hAnsi="Book Antiqua" w:cs="宋体"/>
          <w:color w:val="000000" w:themeColor="text1"/>
        </w:rPr>
        <w:t xml:space="preserve">Pauli </w:t>
      </w:r>
      <w:proofErr w:type="spellStart"/>
      <w:r w:rsidR="00BC57D8" w:rsidRPr="0093394A">
        <w:rPr>
          <w:rFonts w:ascii="Book Antiqua" w:eastAsia="宋体" w:hAnsi="Book Antiqua" w:cs="宋体"/>
          <w:color w:val="000000" w:themeColor="text1"/>
        </w:rPr>
        <w:t>EM</w:t>
      </w:r>
      <w:proofErr w:type="gramStart"/>
      <w:r w:rsidR="00BC57D8" w:rsidRPr="0093394A">
        <w:rPr>
          <w:rFonts w:ascii="Book Antiqua" w:eastAsia="宋体" w:hAnsi="Book Antiqua" w:cs="宋体"/>
          <w:color w:val="000000" w:themeColor="text1"/>
        </w:rPr>
        <w:t>,Mathew</w:t>
      </w:r>
      <w:proofErr w:type="spellEnd"/>
      <w:proofErr w:type="gramEnd"/>
      <w:r w:rsidR="00BC57D8" w:rsidRPr="0093394A">
        <w:rPr>
          <w:rFonts w:ascii="Book Antiqua" w:eastAsia="宋体" w:hAnsi="Book Antiqua" w:cs="宋体"/>
          <w:color w:val="000000" w:themeColor="text1"/>
        </w:rPr>
        <w:t xml:space="preserve"> A</w:t>
      </w:r>
      <w:r w:rsidRPr="0093394A">
        <w:rPr>
          <w:rFonts w:ascii="Book Antiqua" w:eastAsia="宋体" w:hAnsi="Book Antiqua" w:cs="宋体"/>
          <w:color w:val="000000" w:themeColor="text1"/>
        </w:rPr>
        <w:t xml:space="preserve">. </w:t>
      </w:r>
      <w:bookmarkStart w:id="22" w:name="OLE_LINK96"/>
      <w:bookmarkStart w:id="23" w:name="OLE_LINK97"/>
      <w:r w:rsidRPr="0093394A">
        <w:rPr>
          <w:rFonts w:ascii="Book Antiqua" w:eastAsia="宋体" w:hAnsi="Book Antiqua" w:cs="宋体"/>
          <w:color w:val="000000" w:themeColor="text1"/>
        </w:rPr>
        <w:t xml:space="preserve">Endoscopic resection of a gastric gastrointestinal stromal cell tumor with full thickness defect </w:t>
      </w:r>
      <w:proofErr w:type="spellStart"/>
      <w:r w:rsidRPr="0093394A">
        <w:rPr>
          <w:rFonts w:ascii="Book Antiqua" w:eastAsia="宋体" w:hAnsi="Book Antiqua" w:cs="宋体"/>
          <w:color w:val="000000" w:themeColor="text1"/>
        </w:rPr>
        <w:t>flosure</w:t>
      </w:r>
      <w:proofErr w:type="spellEnd"/>
      <w:r w:rsidRPr="0093394A">
        <w:rPr>
          <w:rFonts w:ascii="Book Antiqua" w:eastAsia="宋体" w:hAnsi="Book Antiqua" w:cs="宋体"/>
          <w:color w:val="000000" w:themeColor="text1"/>
        </w:rPr>
        <w:t xml:space="preserve"> using endoscopic suturing device</w:t>
      </w:r>
      <w:bookmarkEnd w:id="22"/>
      <w:bookmarkEnd w:id="23"/>
      <w:r w:rsidRPr="0093394A">
        <w:rPr>
          <w:rFonts w:ascii="Book Antiqua" w:eastAsia="宋体" w:hAnsi="Book Antiqua" w:cs="宋体"/>
          <w:color w:val="000000" w:themeColor="text1"/>
        </w:rPr>
        <w:t xml:space="preserve">. American College of Surgeons Clinical Congress; </w:t>
      </w:r>
      <w:r w:rsidR="00BC57D8" w:rsidRPr="0093394A">
        <w:rPr>
          <w:rFonts w:ascii="Book Antiqua" w:eastAsia="宋体" w:hAnsi="Book Antiqua" w:cs="宋体"/>
          <w:color w:val="000000" w:themeColor="text1"/>
        </w:rPr>
        <w:t>2014</w:t>
      </w:r>
      <w:r w:rsidR="00BC57D8" w:rsidRPr="0093394A">
        <w:rPr>
          <w:rFonts w:ascii="Book Antiqua" w:eastAsia="宋体" w:hAnsi="Book Antiqua" w:cs="宋体"/>
          <w:color w:val="000000" w:themeColor="text1"/>
          <w:lang w:eastAsia="zh-CN"/>
        </w:rPr>
        <w:t xml:space="preserve"> </w:t>
      </w:r>
      <w:r w:rsidRPr="0093394A">
        <w:rPr>
          <w:rFonts w:ascii="Book Antiqua" w:eastAsia="宋体" w:hAnsi="Book Antiqua" w:cs="宋体"/>
          <w:color w:val="000000" w:themeColor="text1"/>
        </w:rPr>
        <w:t>October 27</w:t>
      </w:r>
      <w:r w:rsidR="00BC57D8" w:rsidRPr="0093394A">
        <w:rPr>
          <w:rFonts w:ascii="Book Antiqua" w:eastAsia="宋体" w:hAnsi="Book Antiqua" w:cs="宋体"/>
          <w:color w:val="000000" w:themeColor="text1"/>
        </w:rPr>
        <w:t xml:space="preserve">; San </w:t>
      </w:r>
      <w:proofErr w:type="spellStart"/>
      <w:r w:rsidR="00BC57D8" w:rsidRPr="0093394A">
        <w:rPr>
          <w:rFonts w:ascii="Book Antiqua" w:eastAsia="宋体" w:hAnsi="Book Antiqua" w:cs="宋体"/>
          <w:color w:val="000000" w:themeColor="text1"/>
        </w:rPr>
        <w:t>Fransisco</w:t>
      </w:r>
      <w:proofErr w:type="spellEnd"/>
      <w:r w:rsidR="00BC57D8" w:rsidRPr="0093394A">
        <w:rPr>
          <w:rFonts w:ascii="Book Antiqua" w:eastAsia="宋体" w:hAnsi="Book Antiqua" w:cs="宋体"/>
          <w:color w:val="000000" w:themeColor="text1"/>
        </w:rPr>
        <w:t>, CA</w:t>
      </w:r>
      <w:r w:rsidR="00BC57D8" w:rsidRPr="0093394A">
        <w:rPr>
          <w:rFonts w:ascii="Book Antiqua" w:eastAsia="宋体" w:hAnsi="Book Antiqua" w:cs="宋体"/>
          <w:color w:val="000000" w:themeColor="text1"/>
          <w:lang w:eastAsia="zh-CN"/>
        </w:rPr>
        <w:t xml:space="preserve">: </w:t>
      </w:r>
      <w:proofErr w:type="spellStart"/>
      <w:r w:rsidR="00BC57D8" w:rsidRPr="0093394A">
        <w:rPr>
          <w:rFonts w:ascii="Book Antiqua" w:eastAsia="宋体" w:hAnsi="Book Antiqua" w:cs="宋体"/>
          <w:color w:val="000000" w:themeColor="text1"/>
          <w:lang w:eastAsia="zh-CN"/>
        </w:rPr>
        <w:t>Moscone</w:t>
      </w:r>
      <w:proofErr w:type="spellEnd"/>
      <w:r w:rsidR="00BC57D8" w:rsidRPr="0093394A">
        <w:rPr>
          <w:rFonts w:ascii="Book Antiqua" w:eastAsia="宋体" w:hAnsi="Book Antiqua" w:cs="宋体"/>
          <w:color w:val="000000" w:themeColor="text1"/>
          <w:lang w:eastAsia="zh-CN"/>
        </w:rPr>
        <w:t xml:space="preserve"> Convention Center</w:t>
      </w:r>
    </w:p>
    <w:p w14:paraId="311B96D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4 </w:t>
      </w:r>
      <w:proofErr w:type="spellStart"/>
      <w:r w:rsidRPr="0093394A">
        <w:rPr>
          <w:rFonts w:ascii="Book Antiqua" w:eastAsia="宋体" w:hAnsi="Book Antiqua" w:cs="宋体"/>
          <w:b/>
          <w:bCs/>
        </w:rPr>
        <w:t>Kantsevoy</w:t>
      </w:r>
      <w:proofErr w:type="spellEnd"/>
      <w:r w:rsidRPr="0093394A">
        <w:rPr>
          <w:rFonts w:ascii="Book Antiqua" w:eastAsia="宋体" w:hAnsi="Book Antiqua" w:cs="宋体"/>
          <w:b/>
          <w:bCs/>
        </w:rPr>
        <w:t xml:space="preserve"> SV</w:t>
      </w:r>
      <w:r w:rsidRPr="0093394A">
        <w:rPr>
          <w:rFonts w:ascii="Book Antiqua" w:eastAsia="宋体" w:hAnsi="Book Antiqua" w:cs="宋体"/>
        </w:rPr>
        <w:t xml:space="preserve">, </w:t>
      </w:r>
      <w:proofErr w:type="spellStart"/>
      <w:r w:rsidRPr="0093394A">
        <w:rPr>
          <w:rFonts w:ascii="Book Antiqua" w:eastAsia="宋体" w:hAnsi="Book Antiqua" w:cs="宋体"/>
        </w:rPr>
        <w:t>Thuluvath</w:t>
      </w:r>
      <w:proofErr w:type="spellEnd"/>
      <w:r w:rsidRPr="0093394A">
        <w:rPr>
          <w:rFonts w:ascii="Book Antiqua" w:eastAsia="宋体" w:hAnsi="Book Antiqua" w:cs="宋体"/>
        </w:rPr>
        <w:t xml:space="preserve"> PJ. </w:t>
      </w:r>
      <w:proofErr w:type="gramStart"/>
      <w:r w:rsidRPr="0093394A">
        <w:rPr>
          <w:rFonts w:ascii="Book Antiqua" w:eastAsia="宋体" w:hAnsi="Book Antiqua" w:cs="宋体"/>
        </w:rPr>
        <w:t xml:space="preserve">Successful closure of a chronic refractory </w:t>
      </w:r>
      <w:proofErr w:type="spellStart"/>
      <w:r w:rsidRPr="0093394A">
        <w:rPr>
          <w:rFonts w:ascii="Book Antiqua" w:eastAsia="宋体" w:hAnsi="Book Antiqua" w:cs="宋体"/>
        </w:rPr>
        <w:t>gastrocutaneous</w:t>
      </w:r>
      <w:proofErr w:type="spellEnd"/>
      <w:r w:rsidRPr="0093394A">
        <w:rPr>
          <w:rFonts w:ascii="Book Antiqua" w:eastAsia="宋体" w:hAnsi="Book Antiqua" w:cs="宋体"/>
        </w:rPr>
        <w:t xml:space="preserve"> fistula with a new endoscopic suturing device (with video).</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2; </w:t>
      </w:r>
      <w:r w:rsidRPr="0093394A">
        <w:rPr>
          <w:rFonts w:ascii="Book Antiqua" w:eastAsia="宋体" w:hAnsi="Book Antiqua" w:cs="宋体"/>
          <w:b/>
          <w:bCs/>
        </w:rPr>
        <w:t>75</w:t>
      </w:r>
      <w:r w:rsidRPr="0093394A">
        <w:rPr>
          <w:rFonts w:ascii="Book Antiqua" w:eastAsia="宋体" w:hAnsi="Book Antiqua" w:cs="宋体"/>
        </w:rPr>
        <w:t>: 688-690 [PMID: 21762902 DOI: 10.1016/j.gie.2011.04.031]</w:t>
      </w:r>
    </w:p>
    <w:p w14:paraId="0A776079"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lastRenderedPageBreak/>
        <w:t xml:space="preserve">55 </w:t>
      </w:r>
      <w:r w:rsidRPr="0093394A">
        <w:rPr>
          <w:rFonts w:ascii="Book Antiqua" w:eastAsia="宋体" w:hAnsi="Book Antiqua" w:cs="宋体"/>
          <w:b/>
          <w:bCs/>
        </w:rPr>
        <w:t>Pauli EM</w:t>
      </w:r>
      <w:r w:rsidRPr="0093394A">
        <w:rPr>
          <w:rFonts w:ascii="Book Antiqua" w:eastAsia="宋体" w:hAnsi="Book Antiqua" w:cs="宋体"/>
        </w:rPr>
        <w:t xml:space="preserve">, Delaney CP, Champagne B, Stein S, Marks JM. </w:t>
      </w:r>
      <w:proofErr w:type="gramStart"/>
      <w:r w:rsidRPr="0093394A">
        <w:rPr>
          <w:rFonts w:ascii="Book Antiqua" w:eastAsia="宋体" w:hAnsi="Book Antiqua" w:cs="宋体"/>
        </w:rPr>
        <w:t>Safety and effectiveness of an endoscopic suturing device in a human colonic treat-and-resect model.</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Innov</w:t>
      </w:r>
      <w:proofErr w:type="spellEnd"/>
      <w:r w:rsidRPr="0093394A">
        <w:rPr>
          <w:rFonts w:ascii="Book Antiqua" w:eastAsia="宋体" w:hAnsi="Book Antiqua" w:cs="宋体"/>
        </w:rPr>
        <w:t xml:space="preserve"> 2013; </w:t>
      </w:r>
      <w:r w:rsidRPr="0093394A">
        <w:rPr>
          <w:rFonts w:ascii="Book Antiqua" w:eastAsia="宋体" w:hAnsi="Book Antiqua" w:cs="宋体"/>
          <w:b/>
          <w:bCs/>
        </w:rPr>
        <w:t>20</w:t>
      </w:r>
      <w:r w:rsidRPr="0093394A">
        <w:rPr>
          <w:rFonts w:ascii="Book Antiqua" w:eastAsia="宋体" w:hAnsi="Book Antiqua" w:cs="宋体"/>
        </w:rPr>
        <w:t>: 594-599 [PMID: 23445712 DOI: 10.1177/1553350613479204]</w:t>
      </w:r>
    </w:p>
    <w:p w14:paraId="20BCC0AD" w14:textId="77777777" w:rsidR="0019212A" w:rsidRPr="0093394A" w:rsidRDefault="0019212A" w:rsidP="0093394A">
      <w:pPr>
        <w:spacing w:line="360" w:lineRule="auto"/>
        <w:jc w:val="both"/>
        <w:rPr>
          <w:rFonts w:ascii="Book Antiqua" w:eastAsia="宋体" w:hAnsi="Book Antiqua" w:cs="宋体"/>
        </w:rPr>
      </w:pPr>
      <w:proofErr w:type="gramStart"/>
      <w:r w:rsidRPr="0093394A">
        <w:rPr>
          <w:rFonts w:ascii="Book Antiqua" w:eastAsia="宋体" w:hAnsi="Book Antiqua" w:cs="宋体"/>
        </w:rPr>
        <w:t xml:space="preserve">56 </w:t>
      </w:r>
      <w:proofErr w:type="spellStart"/>
      <w:r w:rsidRPr="0093394A">
        <w:rPr>
          <w:rFonts w:ascii="Book Antiqua" w:eastAsia="宋体" w:hAnsi="Book Antiqua" w:cs="宋体"/>
          <w:b/>
          <w:bCs/>
        </w:rPr>
        <w:t>Cai</w:t>
      </w:r>
      <w:proofErr w:type="spellEnd"/>
      <w:r w:rsidRPr="0093394A">
        <w:rPr>
          <w:rFonts w:ascii="Book Antiqua" w:eastAsia="宋体" w:hAnsi="Book Antiqua" w:cs="宋体"/>
          <w:b/>
          <w:bCs/>
        </w:rPr>
        <w:t xml:space="preserve"> JX</w:t>
      </w:r>
      <w:r w:rsidRPr="0093394A">
        <w:rPr>
          <w:rFonts w:ascii="Book Antiqua" w:eastAsia="宋体" w:hAnsi="Book Antiqua" w:cs="宋体"/>
        </w:rPr>
        <w:t xml:space="preserve">, </w:t>
      </w:r>
      <w:proofErr w:type="spellStart"/>
      <w:r w:rsidRPr="0093394A">
        <w:rPr>
          <w:rFonts w:ascii="Book Antiqua" w:eastAsia="宋体" w:hAnsi="Book Antiqua" w:cs="宋体"/>
        </w:rPr>
        <w:t>Khashab</w:t>
      </w:r>
      <w:proofErr w:type="spellEnd"/>
      <w:r w:rsidRPr="0093394A">
        <w:rPr>
          <w:rFonts w:ascii="Book Antiqua" w:eastAsia="宋体" w:hAnsi="Book Antiqua" w:cs="宋体"/>
        </w:rPr>
        <w:t xml:space="preserve"> MA, </w:t>
      </w:r>
      <w:proofErr w:type="spellStart"/>
      <w:r w:rsidRPr="0093394A">
        <w:rPr>
          <w:rFonts w:ascii="Book Antiqua" w:eastAsia="宋体" w:hAnsi="Book Antiqua" w:cs="宋体"/>
        </w:rPr>
        <w:t>Okolo</w:t>
      </w:r>
      <w:proofErr w:type="spellEnd"/>
      <w:r w:rsidRPr="0093394A">
        <w:rPr>
          <w:rFonts w:ascii="Book Antiqua" w:eastAsia="宋体" w:hAnsi="Book Antiqua" w:cs="宋体"/>
        </w:rPr>
        <w:t xml:space="preserve"> PI, </w:t>
      </w:r>
      <w:proofErr w:type="spellStart"/>
      <w:r w:rsidRPr="0093394A">
        <w:rPr>
          <w:rFonts w:ascii="Book Antiqua" w:eastAsia="宋体" w:hAnsi="Book Antiqua" w:cs="宋体"/>
        </w:rPr>
        <w:t>Kalloo</w:t>
      </w:r>
      <w:proofErr w:type="spellEnd"/>
      <w:r w:rsidRPr="0093394A">
        <w:rPr>
          <w:rFonts w:ascii="Book Antiqua" w:eastAsia="宋体" w:hAnsi="Book Antiqua" w:cs="宋体"/>
        </w:rPr>
        <w:t xml:space="preserve"> AN, </w:t>
      </w:r>
      <w:proofErr w:type="spellStart"/>
      <w:r w:rsidRPr="0093394A">
        <w:rPr>
          <w:rFonts w:ascii="Book Antiqua" w:eastAsia="宋体" w:hAnsi="Book Antiqua" w:cs="宋体"/>
        </w:rPr>
        <w:t>Kumbhari</w:t>
      </w:r>
      <w:proofErr w:type="spellEnd"/>
      <w:r w:rsidRPr="0093394A">
        <w:rPr>
          <w:rFonts w:ascii="Book Antiqua" w:eastAsia="宋体" w:hAnsi="Book Antiqua" w:cs="宋体"/>
        </w:rPr>
        <w:t xml:space="preserve"> V. Full-thickness endoscopic suturing of staple-line leaks following laparoscopic sleeve gastrectomy.</w:t>
      </w:r>
      <w:proofErr w:type="gramEnd"/>
      <w:r w:rsidRPr="0093394A">
        <w:rPr>
          <w:rFonts w:ascii="Book Antiqua" w:eastAsia="宋体" w:hAnsi="Book Antiqua" w:cs="宋体"/>
        </w:rPr>
        <w:t xml:space="preserve"> </w:t>
      </w:r>
      <w:r w:rsidRPr="0093394A">
        <w:rPr>
          <w:rFonts w:ascii="Book Antiqua" w:eastAsia="宋体" w:hAnsi="Book Antiqua" w:cs="宋体"/>
          <w:i/>
          <w:iCs/>
        </w:rPr>
        <w:t>Endoscopy</w:t>
      </w:r>
      <w:r w:rsidRPr="0093394A">
        <w:rPr>
          <w:rFonts w:ascii="Book Antiqua" w:eastAsia="宋体" w:hAnsi="Book Antiqua" w:cs="宋体"/>
        </w:rPr>
        <w:t xml:space="preserve"> 2014; </w:t>
      </w:r>
      <w:r w:rsidRPr="0093394A">
        <w:rPr>
          <w:rFonts w:ascii="Book Antiqua" w:eastAsia="宋体" w:hAnsi="Book Antiqua" w:cs="宋体"/>
          <w:b/>
          <w:bCs/>
        </w:rPr>
        <w:t xml:space="preserve">46 </w:t>
      </w:r>
      <w:proofErr w:type="spellStart"/>
      <w:r w:rsidRPr="0093394A">
        <w:rPr>
          <w:rFonts w:ascii="Book Antiqua" w:eastAsia="宋体" w:hAnsi="Book Antiqua" w:cs="宋体"/>
          <w:bCs/>
        </w:rPr>
        <w:t>Suppl</w:t>
      </w:r>
      <w:proofErr w:type="spellEnd"/>
      <w:r w:rsidRPr="0093394A">
        <w:rPr>
          <w:rFonts w:ascii="Book Antiqua" w:eastAsia="宋体" w:hAnsi="Book Antiqua" w:cs="宋体"/>
          <w:bCs/>
        </w:rPr>
        <w:t xml:space="preserve"> 1 UCTN</w:t>
      </w:r>
      <w:r w:rsidRPr="0093394A">
        <w:rPr>
          <w:rFonts w:ascii="Book Antiqua" w:eastAsia="宋体" w:hAnsi="Book Antiqua" w:cs="宋体"/>
        </w:rPr>
        <w:t>: E623-E624 [PMID: 25502271 DOI: 10.1055/s-0034-1390782]</w:t>
      </w:r>
    </w:p>
    <w:p w14:paraId="0438619A"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7 </w:t>
      </w:r>
      <w:proofErr w:type="spellStart"/>
      <w:r w:rsidRPr="0093394A">
        <w:rPr>
          <w:rFonts w:ascii="Book Antiqua" w:eastAsia="宋体" w:hAnsi="Book Antiqua" w:cs="宋体"/>
          <w:b/>
        </w:rPr>
        <w:t>Kantsevoy</w:t>
      </w:r>
      <w:proofErr w:type="spellEnd"/>
      <w:r w:rsidRPr="0093394A">
        <w:rPr>
          <w:rFonts w:ascii="Book Antiqua" w:eastAsia="宋体" w:hAnsi="Book Antiqua" w:cs="宋体"/>
          <w:b/>
        </w:rPr>
        <w:t xml:space="preserve"> SV,</w:t>
      </w:r>
      <w:r w:rsidRPr="0093394A">
        <w:rPr>
          <w:rFonts w:ascii="Book Antiqua" w:eastAsia="宋体" w:hAnsi="Book Antiqua" w:cs="宋体"/>
        </w:rPr>
        <w:t xml:space="preserve"> </w:t>
      </w:r>
      <w:proofErr w:type="spellStart"/>
      <w:r w:rsidRPr="0093394A">
        <w:rPr>
          <w:rFonts w:ascii="Book Antiqua" w:eastAsia="宋体" w:hAnsi="Book Antiqua" w:cs="宋体"/>
        </w:rPr>
        <w:t>Bitner</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Mitrakov</w:t>
      </w:r>
      <w:proofErr w:type="spellEnd"/>
      <w:r w:rsidRPr="0093394A">
        <w:rPr>
          <w:rFonts w:ascii="Book Antiqua" w:eastAsia="宋体" w:hAnsi="Book Antiqua" w:cs="宋体"/>
        </w:rPr>
        <w:t xml:space="preserve"> AA, </w:t>
      </w:r>
      <w:proofErr w:type="spellStart"/>
      <w:r w:rsidRPr="0093394A">
        <w:rPr>
          <w:rFonts w:ascii="Book Antiqua" w:eastAsia="宋体" w:hAnsi="Book Antiqua" w:cs="宋体"/>
        </w:rPr>
        <w:t>Thuluvath</w:t>
      </w:r>
      <w:proofErr w:type="spellEnd"/>
      <w:r w:rsidRPr="0093394A">
        <w:rPr>
          <w:rFonts w:ascii="Book Antiqua" w:eastAsia="宋体" w:hAnsi="Book Antiqua" w:cs="宋体"/>
        </w:rPr>
        <w:t xml:space="preserve"> PJ. Endoscopic suturing closure of large mucosal defects after endoscopic </w:t>
      </w:r>
      <w:proofErr w:type="spellStart"/>
      <w:r w:rsidRPr="0093394A">
        <w:rPr>
          <w:rFonts w:ascii="Book Antiqua" w:eastAsia="宋体" w:hAnsi="Book Antiqua" w:cs="宋体"/>
        </w:rPr>
        <w:t>submucosal</w:t>
      </w:r>
      <w:proofErr w:type="spellEnd"/>
      <w:r w:rsidRPr="0093394A">
        <w:rPr>
          <w:rFonts w:ascii="Book Antiqua" w:eastAsia="宋体" w:hAnsi="Book Antiqua" w:cs="宋体"/>
        </w:rPr>
        <w:t xml:space="preserve"> dissection is technically feasible, fast, and eliminates the need for hospitalization (with videos). </w:t>
      </w:r>
      <w:proofErr w:type="spellStart"/>
      <w:r w:rsidRPr="0093394A">
        <w:rPr>
          <w:rFonts w:ascii="Book Antiqua" w:eastAsia="宋体" w:hAnsi="Book Antiqua" w:cs="宋体"/>
          <w:i/>
        </w:rPr>
        <w:t>Gastrointest</w:t>
      </w:r>
      <w:proofErr w:type="spellEnd"/>
      <w:r w:rsidRPr="0093394A">
        <w:rPr>
          <w:rFonts w:ascii="Book Antiqua" w:eastAsia="宋体" w:hAnsi="Book Antiqua" w:cs="宋体"/>
          <w:i/>
        </w:rPr>
        <w:t xml:space="preserve"> </w:t>
      </w:r>
      <w:proofErr w:type="spellStart"/>
      <w:r w:rsidRPr="0093394A">
        <w:rPr>
          <w:rFonts w:ascii="Book Antiqua" w:eastAsia="宋体" w:hAnsi="Book Antiqua" w:cs="宋体"/>
          <w:i/>
        </w:rPr>
        <w:t>Endosc</w:t>
      </w:r>
      <w:proofErr w:type="spellEnd"/>
      <w:r w:rsidRPr="0093394A">
        <w:rPr>
          <w:rFonts w:ascii="Book Antiqua" w:eastAsia="宋体" w:hAnsi="Book Antiqua" w:cs="宋体"/>
          <w:i/>
        </w:rPr>
        <w:t xml:space="preserve"> </w:t>
      </w:r>
      <w:r w:rsidRPr="0093394A">
        <w:rPr>
          <w:rFonts w:ascii="Book Antiqua" w:eastAsia="宋体" w:hAnsi="Book Antiqua" w:cs="宋体"/>
        </w:rPr>
        <w:t xml:space="preserve">2014; </w:t>
      </w:r>
      <w:r w:rsidRPr="0093394A">
        <w:rPr>
          <w:rFonts w:ascii="Book Antiqua" w:eastAsia="宋体" w:hAnsi="Book Antiqua" w:cs="宋体"/>
          <w:b/>
        </w:rPr>
        <w:t>79</w:t>
      </w:r>
      <w:r w:rsidRPr="0093394A">
        <w:rPr>
          <w:rFonts w:ascii="Book Antiqua" w:eastAsia="宋体" w:hAnsi="Book Antiqua" w:cs="宋体"/>
        </w:rPr>
        <w:t>: 503-507 [PMID: 24332082 DOI: 10.1016/j.gie.2013.10.051]</w:t>
      </w:r>
    </w:p>
    <w:p w14:paraId="0204FFA1"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8 </w:t>
      </w:r>
      <w:r w:rsidRPr="0093394A">
        <w:rPr>
          <w:rFonts w:ascii="Book Antiqua" w:eastAsia="宋体" w:hAnsi="Book Antiqua" w:cs="宋体"/>
          <w:b/>
          <w:bCs/>
        </w:rPr>
        <w:t>Fernandez-</w:t>
      </w:r>
      <w:proofErr w:type="spellStart"/>
      <w:r w:rsidRPr="0093394A">
        <w:rPr>
          <w:rFonts w:ascii="Book Antiqua" w:eastAsia="宋体" w:hAnsi="Book Antiqua" w:cs="宋体"/>
          <w:b/>
          <w:bCs/>
        </w:rPr>
        <w:t>Esparrach</w:t>
      </w:r>
      <w:proofErr w:type="spellEnd"/>
      <w:r w:rsidRPr="0093394A">
        <w:rPr>
          <w:rFonts w:ascii="Book Antiqua" w:eastAsia="宋体" w:hAnsi="Book Antiqua" w:cs="宋体"/>
          <w:b/>
          <w:bCs/>
        </w:rPr>
        <w:t xml:space="preserve"> G</w:t>
      </w:r>
      <w:r w:rsidRPr="0093394A">
        <w:rPr>
          <w:rFonts w:ascii="Book Antiqua" w:eastAsia="宋体" w:hAnsi="Book Antiqua" w:cs="宋体"/>
        </w:rPr>
        <w:t xml:space="preserve">, </w:t>
      </w:r>
      <w:proofErr w:type="spellStart"/>
      <w:r w:rsidRPr="0093394A">
        <w:rPr>
          <w:rFonts w:ascii="Book Antiqua" w:eastAsia="宋体" w:hAnsi="Book Antiqua" w:cs="宋体"/>
        </w:rPr>
        <w:t>Lautz</w:t>
      </w:r>
      <w:proofErr w:type="spellEnd"/>
      <w:r w:rsidRPr="0093394A">
        <w:rPr>
          <w:rFonts w:ascii="Book Antiqua" w:eastAsia="宋体" w:hAnsi="Book Antiqua" w:cs="宋体"/>
        </w:rPr>
        <w:t xml:space="preserve"> DB, Thompson CC. Endoscopic repair of </w:t>
      </w:r>
      <w:proofErr w:type="spellStart"/>
      <w:r w:rsidRPr="0093394A">
        <w:rPr>
          <w:rFonts w:ascii="Book Antiqua" w:eastAsia="宋体" w:hAnsi="Book Antiqua" w:cs="宋体"/>
        </w:rPr>
        <w:t>gastrogastric</w:t>
      </w:r>
      <w:proofErr w:type="spellEnd"/>
      <w:r w:rsidRPr="0093394A">
        <w:rPr>
          <w:rFonts w:ascii="Book Antiqua" w:eastAsia="宋体" w:hAnsi="Book Antiqua" w:cs="宋体"/>
        </w:rPr>
        <w:t xml:space="preserve"> fistula after Roux-en-Y gastric bypass: a less-invasive approach.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Obes</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Relat</w:t>
      </w:r>
      <w:proofErr w:type="spellEnd"/>
      <w:r w:rsidRPr="0093394A">
        <w:rPr>
          <w:rFonts w:ascii="Book Antiqua" w:eastAsia="宋体" w:hAnsi="Book Antiqua" w:cs="宋体"/>
          <w:i/>
          <w:iCs/>
        </w:rPr>
        <w:t xml:space="preserve"> Dis</w:t>
      </w:r>
      <w:r w:rsidRPr="0093394A">
        <w:rPr>
          <w:rFonts w:ascii="Book Antiqua" w:eastAsia="宋体" w:hAnsi="Book Antiqua" w:cs="宋体"/>
        </w:rPr>
        <w:t xml:space="preserve"> 2010; </w:t>
      </w:r>
      <w:r w:rsidRPr="0093394A">
        <w:rPr>
          <w:rFonts w:ascii="Book Antiqua" w:eastAsia="宋体" w:hAnsi="Book Antiqua" w:cs="宋体"/>
          <w:b/>
          <w:bCs/>
        </w:rPr>
        <w:t>6</w:t>
      </w:r>
      <w:r w:rsidRPr="0093394A">
        <w:rPr>
          <w:rFonts w:ascii="Book Antiqua" w:eastAsia="宋体" w:hAnsi="Book Antiqua" w:cs="宋体"/>
        </w:rPr>
        <w:t>: 282-288 [PMID: 20510291 DOI: 10.1016/j.soard.2010.02.036]</w:t>
      </w:r>
    </w:p>
    <w:p w14:paraId="14CF7D30"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59 </w:t>
      </w:r>
      <w:proofErr w:type="spellStart"/>
      <w:r w:rsidRPr="0093394A">
        <w:rPr>
          <w:rFonts w:ascii="Book Antiqua" w:eastAsia="宋体" w:hAnsi="Book Antiqua" w:cs="宋体"/>
          <w:b/>
          <w:bCs/>
        </w:rPr>
        <w:t>D'Cunha</w:t>
      </w:r>
      <w:proofErr w:type="spellEnd"/>
      <w:r w:rsidRPr="0093394A">
        <w:rPr>
          <w:rFonts w:ascii="Book Antiqua" w:eastAsia="宋体" w:hAnsi="Book Antiqua" w:cs="宋体"/>
          <w:b/>
          <w:bCs/>
        </w:rPr>
        <w:t xml:space="preserve"> J</w:t>
      </w:r>
      <w:r w:rsidRPr="0093394A">
        <w:rPr>
          <w:rFonts w:ascii="Book Antiqua" w:eastAsia="宋体" w:hAnsi="Book Antiqua" w:cs="宋体"/>
        </w:rPr>
        <w:t xml:space="preserve">, </w:t>
      </w:r>
      <w:proofErr w:type="spellStart"/>
      <w:r w:rsidRPr="0093394A">
        <w:rPr>
          <w:rFonts w:ascii="Book Antiqua" w:eastAsia="宋体" w:hAnsi="Book Antiqua" w:cs="宋体"/>
        </w:rPr>
        <w:t>Rueth</w:t>
      </w:r>
      <w:proofErr w:type="spellEnd"/>
      <w:r w:rsidRPr="0093394A">
        <w:rPr>
          <w:rFonts w:ascii="Book Antiqua" w:eastAsia="宋体" w:hAnsi="Book Antiqua" w:cs="宋体"/>
        </w:rPr>
        <w:t xml:space="preserve"> NM, </w:t>
      </w:r>
      <w:proofErr w:type="spellStart"/>
      <w:r w:rsidRPr="0093394A">
        <w:rPr>
          <w:rFonts w:ascii="Book Antiqua" w:eastAsia="宋体" w:hAnsi="Book Antiqua" w:cs="宋体"/>
        </w:rPr>
        <w:t>Groth</w:t>
      </w:r>
      <w:proofErr w:type="spellEnd"/>
      <w:r w:rsidRPr="0093394A">
        <w:rPr>
          <w:rFonts w:ascii="Book Antiqua" w:eastAsia="宋体" w:hAnsi="Book Antiqua" w:cs="宋体"/>
        </w:rPr>
        <w:t xml:space="preserve"> SS, </w:t>
      </w:r>
      <w:proofErr w:type="spellStart"/>
      <w:r w:rsidRPr="0093394A">
        <w:rPr>
          <w:rFonts w:ascii="Book Antiqua" w:eastAsia="宋体" w:hAnsi="Book Antiqua" w:cs="宋体"/>
        </w:rPr>
        <w:t>Maddaus</w:t>
      </w:r>
      <w:proofErr w:type="spellEnd"/>
      <w:r w:rsidRPr="0093394A">
        <w:rPr>
          <w:rFonts w:ascii="Book Antiqua" w:eastAsia="宋体" w:hAnsi="Book Antiqua" w:cs="宋体"/>
        </w:rPr>
        <w:t xml:space="preserve"> MA, Andrade RS. </w:t>
      </w:r>
      <w:proofErr w:type="gramStart"/>
      <w:r w:rsidRPr="0093394A">
        <w:rPr>
          <w:rFonts w:ascii="Book Antiqua" w:eastAsia="宋体" w:hAnsi="Book Antiqua" w:cs="宋体"/>
        </w:rPr>
        <w:t>Esophageal stents for anastomotic leaks and perforations.</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Thora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Cardiovas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1; </w:t>
      </w:r>
      <w:r w:rsidRPr="0093394A">
        <w:rPr>
          <w:rFonts w:ascii="Book Antiqua" w:eastAsia="宋体" w:hAnsi="Book Antiqua" w:cs="宋体"/>
          <w:b/>
          <w:bCs/>
        </w:rPr>
        <w:t>142</w:t>
      </w:r>
      <w:r w:rsidRPr="0093394A">
        <w:rPr>
          <w:rFonts w:ascii="Book Antiqua" w:eastAsia="宋体" w:hAnsi="Book Antiqua" w:cs="宋体"/>
        </w:rPr>
        <w:t>: 39-46.e1 [PMID: 21683837 DOI: 10.1016/j.jtcvs.2011.04.027]</w:t>
      </w:r>
    </w:p>
    <w:p w14:paraId="770248AB"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0 </w:t>
      </w:r>
      <w:proofErr w:type="spellStart"/>
      <w:r w:rsidRPr="0093394A">
        <w:rPr>
          <w:rFonts w:ascii="Book Antiqua" w:eastAsia="宋体" w:hAnsi="Book Antiqua" w:cs="宋体"/>
          <w:b/>
          <w:bCs/>
        </w:rPr>
        <w:t>Eroglu</w:t>
      </w:r>
      <w:proofErr w:type="spellEnd"/>
      <w:r w:rsidRPr="0093394A">
        <w:rPr>
          <w:rFonts w:ascii="Book Antiqua" w:eastAsia="宋体" w:hAnsi="Book Antiqua" w:cs="宋体"/>
          <w:b/>
          <w:bCs/>
        </w:rPr>
        <w:t xml:space="preserve"> A</w:t>
      </w:r>
      <w:r w:rsidRPr="0093394A">
        <w:rPr>
          <w:rFonts w:ascii="Book Antiqua" w:eastAsia="宋体" w:hAnsi="Book Antiqua" w:cs="宋体"/>
        </w:rPr>
        <w:t xml:space="preserve">, </w:t>
      </w:r>
      <w:proofErr w:type="spellStart"/>
      <w:r w:rsidRPr="0093394A">
        <w:rPr>
          <w:rFonts w:ascii="Book Antiqua" w:eastAsia="宋体" w:hAnsi="Book Antiqua" w:cs="宋体"/>
        </w:rPr>
        <w:t>Turkyilmaz</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Aydin</w:t>
      </w:r>
      <w:proofErr w:type="spellEnd"/>
      <w:r w:rsidRPr="0093394A">
        <w:rPr>
          <w:rFonts w:ascii="Book Antiqua" w:eastAsia="宋体" w:hAnsi="Book Antiqua" w:cs="宋体"/>
        </w:rPr>
        <w:t xml:space="preserve"> Y, </w:t>
      </w:r>
      <w:proofErr w:type="spellStart"/>
      <w:r w:rsidRPr="0093394A">
        <w:rPr>
          <w:rFonts w:ascii="Book Antiqua" w:eastAsia="宋体" w:hAnsi="Book Antiqua" w:cs="宋体"/>
        </w:rPr>
        <w:t>Yekeler</w:t>
      </w:r>
      <w:proofErr w:type="spellEnd"/>
      <w:r w:rsidRPr="0093394A">
        <w:rPr>
          <w:rFonts w:ascii="Book Antiqua" w:eastAsia="宋体" w:hAnsi="Book Antiqua" w:cs="宋体"/>
        </w:rPr>
        <w:t xml:space="preserve"> E, </w:t>
      </w:r>
      <w:proofErr w:type="spellStart"/>
      <w:r w:rsidRPr="0093394A">
        <w:rPr>
          <w:rFonts w:ascii="Book Antiqua" w:eastAsia="宋体" w:hAnsi="Book Antiqua" w:cs="宋体"/>
        </w:rPr>
        <w:t>Karaoglanoglu</w:t>
      </w:r>
      <w:proofErr w:type="spellEnd"/>
      <w:r w:rsidRPr="0093394A">
        <w:rPr>
          <w:rFonts w:ascii="Book Antiqua" w:eastAsia="宋体" w:hAnsi="Book Antiqua" w:cs="宋体"/>
        </w:rPr>
        <w:t xml:space="preserve"> N. Current management of esophageal perforation: 20 years experience. </w:t>
      </w:r>
      <w:r w:rsidRPr="0093394A">
        <w:rPr>
          <w:rFonts w:ascii="Book Antiqua" w:eastAsia="宋体" w:hAnsi="Book Antiqua" w:cs="宋体"/>
          <w:i/>
          <w:iCs/>
        </w:rPr>
        <w:t>Dis Esophagus</w:t>
      </w:r>
      <w:r w:rsidRPr="0093394A">
        <w:rPr>
          <w:rFonts w:ascii="Book Antiqua" w:eastAsia="宋体" w:hAnsi="Book Antiqua" w:cs="宋体"/>
        </w:rPr>
        <w:t xml:space="preserve"> 2009; </w:t>
      </w:r>
      <w:r w:rsidRPr="0093394A">
        <w:rPr>
          <w:rFonts w:ascii="Book Antiqua" w:eastAsia="宋体" w:hAnsi="Book Antiqua" w:cs="宋体"/>
          <w:b/>
          <w:bCs/>
        </w:rPr>
        <w:t>22</w:t>
      </w:r>
      <w:r w:rsidRPr="0093394A">
        <w:rPr>
          <w:rFonts w:ascii="Book Antiqua" w:eastAsia="宋体" w:hAnsi="Book Antiqua" w:cs="宋体"/>
        </w:rPr>
        <w:t>: 374-380 [PMID: 19207557 DOI: 10.1111/j.1442-2050.2008.00918.x]</w:t>
      </w:r>
    </w:p>
    <w:p w14:paraId="2DAABBB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1 </w:t>
      </w:r>
      <w:proofErr w:type="spellStart"/>
      <w:r w:rsidRPr="0093394A">
        <w:rPr>
          <w:rFonts w:ascii="Book Antiqua" w:eastAsia="宋体" w:hAnsi="Book Antiqua" w:cs="宋体"/>
          <w:b/>
          <w:bCs/>
        </w:rPr>
        <w:t>Gelbmann</w:t>
      </w:r>
      <w:proofErr w:type="spellEnd"/>
      <w:r w:rsidRPr="0093394A">
        <w:rPr>
          <w:rFonts w:ascii="Book Antiqua" w:eastAsia="宋体" w:hAnsi="Book Antiqua" w:cs="宋体"/>
          <w:b/>
          <w:bCs/>
        </w:rPr>
        <w:t xml:space="preserve"> CM</w:t>
      </w:r>
      <w:r w:rsidRPr="0093394A">
        <w:rPr>
          <w:rFonts w:ascii="Book Antiqua" w:eastAsia="宋体" w:hAnsi="Book Antiqua" w:cs="宋体"/>
        </w:rPr>
        <w:t xml:space="preserve">, </w:t>
      </w:r>
      <w:proofErr w:type="spellStart"/>
      <w:r w:rsidRPr="0093394A">
        <w:rPr>
          <w:rFonts w:ascii="Book Antiqua" w:eastAsia="宋体" w:hAnsi="Book Antiqua" w:cs="宋体"/>
        </w:rPr>
        <w:t>Ratiu</w:t>
      </w:r>
      <w:proofErr w:type="spellEnd"/>
      <w:r w:rsidRPr="0093394A">
        <w:rPr>
          <w:rFonts w:ascii="Book Antiqua" w:eastAsia="宋体" w:hAnsi="Book Antiqua" w:cs="宋体"/>
        </w:rPr>
        <w:t xml:space="preserve"> NL, </w:t>
      </w:r>
      <w:proofErr w:type="spellStart"/>
      <w:r w:rsidRPr="0093394A">
        <w:rPr>
          <w:rFonts w:ascii="Book Antiqua" w:eastAsia="宋体" w:hAnsi="Book Antiqua" w:cs="宋体"/>
        </w:rPr>
        <w:t>Rath</w:t>
      </w:r>
      <w:proofErr w:type="spellEnd"/>
      <w:r w:rsidRPr="0093394A">
        <w:rPr>
          <w:rFonts w:ascii="Book Antiqua" w:eastAsia="宋体" w:hAnsi="Book Antiqua" w:cs="宋体"/>
        </w:rPr>
        <w:t xml:space="preserve"> HC, </w:t>
      </w:r>
      <w:proofErr w:type="spellStart"/>
      <w:r w:rsidRPr="0093394A">
        <w:rPr>
          <w:rFonts w:ascii="Book Antiqua" w:eastAsia="宋体" w:hAnsi="Book Antiqua" w:cs="宋体"/>
        </w:rPr>
        <w:t>Rogler</w:t>
      </w:r>
      <w:proofErr w:type="spellEnd"/>
      <w:r w:rsidRPr="0093394A">
        <w:rPr>
          <w:rFonts w:ascii="Book Antiqua" w:eastAsia="宋体" w:hAnsi="Book Antiqua" w:cs="宋体"/>
        </w:rPr>
        <w:t xml:space="preserve"> G, Lock G, </w:t>
      </w:r>
      <w:proofErr w:type="spellStart"/>
      <w:r w:rsidRPr="0093394A">
        <w:rPr>
          <w:rFonts w:ascii="Book Antiqua" w:eastAsia="宋体" w:hAnsi="Book Antiqua" w:cs="宋体"/>
        </w:rPr>
        <w:t>Schölmerich</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Kullmann</w:t>
      </w:r>
      <w:proofErr w:type="spellEnd"/>
      <w:r w:rsidRPr="0093394A">
        <w:rPr>
          <w:rFonts w:ascii="Book Antiqua" w:eastAsia="宋体" w:hAnsi="Book Antiqua" w:cs="宋体"/>
        </w:rPr>
        <w:t xml:space="preserve"> F. Use of self-expandable plastic stents for the treatment of esophageal perforations and symptomatic anastomotic leaks. </w:t>
      </w:r>
      <w:r w:rsidRPr="0093394A">
        <w:rPr>
          <w:rFonts w:ascii="Book Antiqua" w:eastAsia="宋体" w:hAnsi="Book Antiqua" w:cs="宋体"/>
          <w:i/>
          <w:iCs/>
        </w:rPr>
        <w:t>Endoscopy</w:t>
      </w:r>
      <w:r w:rsidRPr="0093394A">
        <w:rPr>
          <w:rFonts w:ascii="Book Antiqua" w:eastAsia="宋体" w:hAnsi="Book Antiqua" w:cs="宋体"/>
        </w:rPr>
        <w:t xml:space="preserve"> 2004; </w:t>
      </w:r>
      <w:r w:rsidRPr="0093394A">
        <w:rPr>
          <w:rFonts w:ascii="Book Antiqua" w:eastAsia="宋体" w:hAnsi="Book Antiqua" w:cs="宋体"/>
          <w:b/>
          <w:bCs/>
        </w:rPr>
        <w:t>36</w:t>
      </w:r>
      <w:r w:rsidRPr="0093394A">
        <w:rPr>
          <w:rFonts w:ascii="Book Antiqua" w:eastAsia="宋体" w:hAnsi="Book Antiqua" w:cs="宋体"/>
        </w:rPr>
        <w:t>: 695-699 [PMID: 15280974 DOI: 10.1055/s-2004-825656]</w:t>
      </w:r>
    </w:p>
    <w:p w14:paraId="09F0FFA1"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2 </w:t>
      </w:r>
      <w:r w:rsidRPr="0093394A">
        <w:rPr>
          <w:rFonts w:ascii="Book Antiqua" w:eastAsia="宋体" w:hAnsi="Book Antiqua" w:cs="宋体"/>
          <w:b/>
          <w:bCs/>
        </w:rPr>
        <w:t>Dai Y</w:t>
      </w:r>
      <w:r w:rsidRPr="0093394A">
        <w:rPr>
          <w:rFonts w:ascii="Book Antiqua" w:eastAsia="宋体" w:hAnsi="Book Antiqua" w:cs="宋体"/>
        </w:rPr>
        <w:t xml:space="preserve">, Chopra SS, Steinbach M, </w:t>
      </w:r>
      <w:proofErr w:type="spellStart"/>
      <w:r w:rsidRPr="0093394A">
        <w:rPr>
          <w:rFonts w:ascii="Book Antiqua" w:eastAsia="宋体" w:hAnsi="Book Antiqua" w:cs="宋体"/>
        </w:rPr>
        <w:t>Kneif</w:t>
      </w:r>
      <w:proofErr w:type="spellEnd"/>
      <w:r w:rsidRPr="0093394A">
        <w:rPr>
          <w:rFonts w:ascii="Book Antiqua" w:eastAsia="宋体" w:hAnsi="Book Antiqua" w:cs="宋体"/>
        </w:rPr>
        <w:t xml:space="preserve"> S, </w:t>
      </w:r>
      <w:proofErr w:type="spellStart"/>
      <w:r w:rsidRPr="0093394A">
        <w:rPr>
          <w:rFonts w:ascii="Book Antiqua" w:eastAsia="宋体" w:hAnsi="Book Antiqua" w:cs="宋体"/>
        </w:rPr>
        <w:t>Hünerbein</w:t>
      </w:r>
      <w:proofErr w:type="spellEnd"/>
      <w:r w:rsidRPr="0093394A">
        <w:rPr>
          <w:rFonts w:ascii="Book Antiqua" w:eastAsia="宋体" w:hAnsi="Book Antiqua" w:cs="宋体"/>
        </w:rPr>
        <w:t xml:space="preserve"> M. Esophageal stents for leaks and perforations. </w:t>
      </w:r>
      <w:proofErr w:type="spellStart"/>
      <w:r w:rsidRPr="0093394A">
        <w:rPr>
          <w:rFonts w:ascii="Book Antiqua" w:eastAsia="宋体" w:hAnsi="Book Antiqua" w:cs="宋体"/>
          <w:i/>
          <w:iCs/>
        </w:rPr>
        <w:t>Semin</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Thora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Cardiovas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1; </w:t>
      </w:r>
      <w:r w:rsidRPr="0093394A">
        <w:rPr>
          <w:rFonts w:ascii="Book Antiqua" w:eastAsia="宋体" w:hAnsi="Book Antiqua" w:cs="宋体"/>
          <w:b/>
          <w:bCs/>
        </w:rPr>
        <w:t>23</w:t>
      </w:r>
      <w:r w:rsidRPr="0093394A">
        <w:rPr>
          <w:rFonts w:ascii="Book Antiqua" w:eastAsia="宋体" w:hAnsi="Book Antiqua" w:cs="宋体"/>
        </w:rPr>
        <w:t>: 159-162 [PMID: 22041049 DOI: 10.1053/j.semtcvs.2011.08.004]</w:t>
      </w:r>
    </w:p>
    <w:p w14:paraId="7D8B7F47" w14:textId="51F88564" w:rsidR="0019212A" w:rsidRPr="0093394A" w:rsidRDefault="0019212A" w:rsidP="0093394A">
      <w:pPr>
        <w:spacing w:line="360" w:lineRule="auto"/>
        <w:jc w:val="both"/>
        <w:rPr>
          <w:rFonts w:ascii="Book Antiqua" w:eastAsia="宋体" w:hAnsi="Book Antiqua" w:cs="宋体"/>
          <w:color w:val="000000" w:themeColor="text1"/>
          <w:lang w:eastAsia="zh-CN"/>
        </w:rPr>
      </w:pPr>
      <w:r w:rsidRPr="0093394A">
        <w:rPr>
          <w:rFonts w:ascii="Book Antiqua" w:eastAsia="宋体" w:hAnsi="Book Antiqua" w:cs="宋体"/>
          <w:color w:val="000000" w:themeColor="text1"/>
        </w:rPr>
        <w:lastRenderedPageBreak/>
        <w:t xml:space="preserve">63 </w:t>
      </w:r>
      <w:r w:rsidR="00BC57D8" w:rsidRPr="0093394A">
        <w:rPr>
          <w:rFonts w:ascii="Book Antiqua" w:eastAsia="宋体" w:hAnsi="Book Antiqua" w:cs="宋体"/>
          <w:b/>
          <w:color w:val="000000" w:themeColor="text1"/>
        </w:rPr>
        <w:t>Orenstein SB,</w:t>
      </w:r>
      <w:r w:rsidR="00BC57D8" w:rsidRPr="0093394A">
        <w:rPr>
          <w:rFonts w:ascii="Book Antiqua" w:eastAsia="宋体" w:hAnsi="Book Antiqua" w:cs="宋体"/>
          <w:color w:val="000000" w:themeColor="text1"/>
        </w:rPr>
        <w:t xml:space="preserve"> Wu YV, Pauli EM, Tran TT,  </w:t>
      </w:r>
      <w:proofErr w:type="spellStart"/>
      <w:r w:rsidR="00BC57D8" w:rsidRPr="0093394A">
        <w:rPr>
          <w:rFonts w:ascii="Book Antiqua" w:eastAsia="宋体" w:hAnsi="Book Antiqua" w:cs="宋体"/>
          <w:color w:val="000000" w:themeColor="text1"/>
        </w:rPr>
        <w:t>Haluck</w:t>
      </w:r>
      <w:proofErr w:type="spellEnd"/>
      <w:r w:rsidR="00BC57D8" w:rsidRPr="0093394A">
        <w:rPr>
          <w:rFonts w:ascii="Book Antiqua" w:eastAsia="宋体" w:hAnsi="Book Antiqua" w:cs="宋体"/>
          <w:color w:val="000000" w:themeColor="text1"/>
        </w:rPr>
        <w:t xml:space="preserve"> RS,</w:t>
      </w:r>
      <w:r w:rsidR="0093394A" w:rsidRPr="0093394A">
        <w:rPr>
          <w:rFonts w:ascii="Book Antiqua" w:eastAsia="宋体" w:hAnsi="Book Antiqua" w:cs="宋体"/>
          <w:color w:val="000000" w:themeColor="text1"/>
        </w:rPr>
        <w:t xml:space="preserve"> </w:t>
      </w:r>
      <w:proofErr w:type="spellStart"/>
      <w:r w:rsidR="00BC57D8" w:rsidRPr="0093394A">
        <w:rPr>
          <w:rFonts w:ascii="Book Antiqua" w:eastAsia="宋体" w:hAnsi="Book Antiqua" w:cs="宋体"/>
          <w:color w:val="000000" w:themeColor="text1"/>
        </w:rPr>
        <w:t>Novitsky</w:t>
      </w:r>
      <w:proofErr w:type="spellEnd"/>
      <w:r w:rsidR="00BC57D8" w:rsidRPr="0093394A">
        <w:rPr>
          <w:rFonts w:ascii="Book Antiqua" w:eastAsia="宋体" w:hAnsi="Book Antiqua" w:cs="宋体"/>
          <w:color w:val="000000" w:themeColor="text1"/>
        </w:rPr>
        <w:t xml:space="preserve"> YW, </w:t>
      </w:r>
      <w:proofErr w:type="spellStart"/>
      <w:r w:rsidR="00BC57D8" w:rsidRPr="0093394A">
        <w:rPr>
          <w:rFonts w:ascii="Book Antiqua" w:eastAsia="宋体" w:hAnsi="Book Antiqua" w:cs="宋体"/>
          <w:color w:val="000000" w:themeColor="text1"/>
        </w:rPr>
        <w:t>Hardacre</w:t>
      </w:r>
      <w:proofErr w:type="spellEnd"/>
      <w:r w:rsidR="00BC57D8" w:rsidRPr="0093394A">
        <w:rPr>
          <w:rFonts w:ascii="Book Antiqua" w:eastAsia="宋体" w:hAnsi="Book Antiqua" w:cs="宋体"/>
          <w:color w:val="000000" w:themeColor="text1"/>
        </w:rPr>
        <w:t xml:space="preserve"> JM,  </w:t>
      </w:r>
      <w:proofErr w:type="spellStart"/>
      <w:r w:rsidR="00BC57D8" w:rsidRPr="0093394A">
        <w:rPr>
          <w:rFonts w:ascii="Book Antiqua" w:eastAsia="宋体" w:hAnsi="Book Antiqua" w:cs="宋体"/>
          <w:color w:val="000000" w:themeColor="text1"/>
        </w:rPr>
        <w:t>Ammori</w:t>
      </w:r>
      <w:proofErr w:type="spellEnd"/>
      <w:r w:rsidR="00BC57D8" w:rsidRPr="0093394A">
        <w:rPr>
          <w:rFonts w:ascii="Book Antiqua" w:eastAsia="宋体" w:hAnsi="Book Antiqua" w:cs="宋体"/>
          <w:color w:val="000000" w:themeColor="text1"/>
        </w:rPr>
        <w:t xml:space="preserve"> JB, Sanchez E,  </w:t>
      </w:r>
      <w:proofErr w:type="spellStart"/>
      <w:r w:rsidR="00BC57D8" w:rsidRPr="0093394A">
        <w:rPr>
          <w:rFonts w:ascii="Book Antiqua" w:eastAsia="宋体" w:hAnsi="Book Antiqua" w:cs="宋体"/>
          <w:color w:val="000000" w:themeColor="text1"/>
        </w:rPr>
        <w:t>Ponsky</w:t>
      </w:r>
      <w:proofErr w:type="spellEnd"/>
      <w:r w:rsidR="00BC57D8" w:rsidRPr="0093394A">
        <w:rPr>
          <w:rFonts w:ascii="Book Antiqua" w:eastAsia="宋体" w:hAnsi="Book Antiqua" w:cs="宋体"/>
          <w:color w:val="000000" w:themeColor="text1"/>
        </w:rPr>
        <w:t xml:space="preserve"> JL,  Marks JM</w:t>
      </w:r>
      <w:r w:rsidRPr="0093394A">
        <w:rPr>
          <w:rFonts w:ascii="Book Antiqua" w:eastAsia="宋体" w:hAnsi="Book Antiqua" w:cs="宋体"/>
          <w:color w:val="000000" w:themeColor="text1"/>
        </w:rPr>
        <w:t xml:space="preserve">. </w:t>
      </w:r>
      <w:proofErr w:type="gramStart"/>
      <w:r w:rsidRPr="0093394A">
        <w:rPr>
          <w:rFonts w:ascii="Book Antiqua" w:eastAsia="宋体" w:hAnsi="Book Antiqua" w:cs="宋体"/>
          <w:color w:val="000000" w:themeColor="text1"/>
        </w:rPr>
        <w:t>A Novel Endoscopic Approach to Managing High Outpu</w:t>
      </w:r>
      <w:r w:rsidR="004629CE">
        <w:rPr>
          <w:rFonts w:ascii="Book Antiqua" w:eastAsia="宋体" w:hAnsi="Book Antiqua" w:cs="宋体"/>
          <w:color w:val="000000" w:themeColor="text1"/>
        </w:rPr>
        <w:t xml:space="preserve">t </w:t>
      </w:r>
      <w:proofErr w:type="spellStart"/>
      <w:r w:rsidR="004629CE">
        <w:rPr>
          <w:rFonts w:ascii="Book Antiqua" w:eastAsia="宋体" w:hAnsi="Book Antiqua" w:cs="宋体"/>
          <w:color w:val="000000" w:themeColor="text1"/>
        </w:rPr>
        <w:t>Entero</w:t>
      </w:r>
      <w:proofErr w:type="spellEnd"/>
      <w:r w:rsidR="004629CE">
        <w:rPr>
          <w:rFonts w:ascii="Book Antiqua" w:eastAsia="宋体" w:hAnsi="Book Antiqua" w:cs="宋体"/>
          <w:color w:val="000000" w:themeColor="text1"/>
        </w:rPr>
        <w:t>-atmospheric Fistulae.</w:t>
      </w:r>
      <w:proofErr w:type="gramEnd"/>
      <w:r w:rsidR="004629CE">
        <w:rPr>
          <w:rFonts w:ascii="Book Antiqua" w:eastAsia="宋体" w:hAnsi="Book Antiqua" w:cs="宋体"/>
          <w:color w:val="000000" w:themeColor="text1"/>
        </w:rPr>
        <w:t xml:space="preserve"> </w:t>
      </w:r>
      <w:bookmarkStart w:id="24" w:name="_GoBack"/>
      <w:bookmarkEnd w:id="24"/>
      <w:r w:rsidR="0093394A" w:rsidRPr="0093394A">
        <w:rPr>
          <w:rFonts w:ascii="Book Antiqua" w:eastAsia="宋体" w:hAnsi="Book Antiqua" w:cs="宋体"/>
          <w:color w:val="000000" w:themeColor="text1"/>
        </w:rPr>
        <w:t>Salt Lake City, UT</w:t>
      </w:r>
      <w:r w:rsidR="00EA6B36">
        <w:rPr>
          <w:rFonts w:ascii="Book Antiqua" w:eastAsia="宋体" w:hAnsi="Book Antiqua" w:cs="宋体" w:hint="eastAsia"/>
          <w:color w:val="000000" w:themeColor="text1"/>
          <w:lang w:eastAsia="zh-CN"/>
        </w:rPr>
        <w:t>:</w:t>
      </w:r>
      <w:r w:rsidR="00EA6B36" w:rsidRPr="00EA6B36">
        <w:rPr>
          <w:rFonts w:ascii="Book Antiqua" w:eastAsia="宋体" w:hAnsi="Book Antiqua" w:cs="宋体"/>
          <w:color w:val="000000" w:themeColor="text1"/>
        </w:rPr>
        <w:t xml:space="preserve"> </w:t>
      </w:r>
      <w:r w:rsidR="00EA6B36" w:rsidRPr="0093394A">
        <w:rPr>
          <w:rFonts w:ascii="Book Antiqua" w:eastAsia="宋体" w:hAnsi="Book Antiqua" w:cs="宋体"/>
          <w:color w:val="000000" w:themeColor="text1"/>
        </w:rPr>
        <w:t>SAGES</w:t>
      </w:r>
      <w:r w:rsidR="00EA6B36">
        <w:rPr>
          <w:rFonts w:ascii="Book Antiqua" w:eastAsia="宋体" w:hAnsi="Book Antiqua" w:cs="宋体" w:hint="eastAsia"/>
          <w:color w:val="000000" w:themeColor="text1"/>
          <w:lang w:eastAsia="zh-CN"/>
        </w:rPr>
        <w:t>, 2014</w:t>
      </w:r>
    </w:p>
    <w:p w14:paraId="6B9EC50B"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4 </w:t>
      </w:r>
      <w:proofErr w:type="spellStart"/>
      <w:r w:rsidRPr="0093394A">
        <w:rPr>
          <w:rFonts w:ascii="Book Antiqua" w:eastAsia="宋体" w:hAnsi="Book Antiqua" w:cs="宋体"/>
          <w:b/>
          <w:bCs/>
        </w:rPr>
        <w:t>Puli</w:t>
      </w:r>
      <w:proofErr w:type="spellEnd"/>
      <w:r w:rsidRPr="0093394A">
        <w:rPr>
          <w:rFonts w:ascii="Book Antiqua" w:eastAsia="宋体" w:hAnsi="Book Antiqua" w:cs="宋体"/>
          <w:b/>
          <w:bCs/>
        </w:rPr>
        <w:t xml:space="preserve"> SR</w:t>
      </w:r>
      <w:r w:rsidRPr="0093394A">
        <w:rPr>
          <w:rFonts w:ascii="Book Antiqua" w:eastAsia="宋体" w:hAnsi="Book Antiqua" w:cs="宋体"/>
        </w:rPr>
        <w:t xml:space="preserve">, </w:t>
      </w:r>
      <w:proofErr w:type="spellStart"/>
      <w:r w:rsidRPr="0093394A">
        <w:rPr>
          <w:rFonts w:ascii="Book Antiqua" w:eastAsia="宋体" w:hAnsi="Book Antiqua" w:cs="宋体"/>
        </w:rPr>
        <w:t>Spofford</w:t>
      </w:r>
      <w:proofErr w:type="spellEnd"/>
      <w:r w:rsidRPr="0093394A">
        <w:rPr>
          <w:rFonts w:ascii="Book Antiqua" w:eastAsia="宋体" w:hAnsi="Book Antiqua" w:cs="宋体"/>
        </w:rPr>
        <w:t xml:space="preserve"> IS, Thompson CC. Use of self-expandable stents in the treatment of bariatric surgery leaks: a systematic review and meta-analysis.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2; </w:t>
      </w:r>
      <w:r w:rsidRPr="0093394A">
        <w:rPr>
          <w:rFonts w:ascii="Book Antiqua" w:eastAsia="宋体" w:hAnsi="Book Antiqua" w:cs="宋体"/>
          <w:b/>
          <w:bCs/>
        </w:rPr>
        <w:t>75</w:t>
      </w:r>
      <w:r w:rsidRPr="0093394A">
        <w:rPr>
          <w:rFonts w:ascii="Book Antiqua" w:eastAsia="宋体" w:hAnsi="Book Antiqua" w:cs="宋体"/>
        </w:rPr>
        <w:t>: 287-293 [PMID: 22047699 DOI: 10.1016/j.gie.2011.09.010]</w:t>
      </w:r>
    </w:p>
    <w:p w14:paraId="44FA39B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5 </w:t>
      </w:r>
      <w:proofErr w:type="spellStart"/>
      <w:r w:rsidRPr="0093394A">
        <w:rPr>
          <w:rFonts w:ascii="Book Antiqua" w:eastAsia="宋体" w:hAnsi="Book Antiqua" w:cs="宋体"/>
          <w:b/>
          <w:bCs/>
        </w:rPr>
        <w:t>Vanbiervliet</w:t>
      </w:r>
      <w:proofErr w:type="spellEnd"/>
      <w:r w:rsidRPr="0093394A">
        <w:rPr>
          <w:rFonts w:ascii="Book Antiqua" w:eastAsia="宋体" w:hAnsi="Book Antiqua" w:cs="宋体"/>
          <w:b/>
          <w:bCs/>
        </w:rPr>
        <w:t xml:space="preserve"> G</w:t>
      </w:r>
      <w:r w:rsidRPr="0093394A">
        <w:rPr>
          <w:rFonts w:ascii="Book Antiqua" w:eastAsia="宋体" w:hAnsi="Book Antiqua" w:cs="宋体"/>
        </w:rPr>
        <w:t xml:space="preserve">, </w:t>
      </w:r>
      <w:proofErr w:type="spellStart"/>
      <w:r w:rsidRPr="0093394A">
        <w:rPr>
          <w:rFonts w:ascii="Book Antiqua" w:eastAsia="宋体" w:hAnsi="Book Antiqua" w:cs="宋体"/>
        </w:rPr>
        <w:t>Filippi</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Karimdjee</w:t>
      </w:r>
      <w:proofErr w:type="spellEnd"/>
      <w:r w:rsidRPr="0093394A">
        <w:rPr>
          <w:rFonts w:ascii="Book Antiqua" w:eastAsia="宋体" w:hAnsi="Book Antiqua" w:cs="宋体"/>
        </w:rPr>
        <w:t xml:space="preserve"> BS, </w:t>
      </w:r>
      <w:proofErr w:type="spellStart"/>
      <w:r w:rsidRPr="0093394A">
        <w:rPr>
          <w:rFonts w:ascii="Book Antiqua" w:eastAsia="宋体" w:hAnsi="Book Antiqua" w:cs="宋体"/>
        </w:rPr>
        <w:t>Venissac</w:t>
      </w:r>
      <w:proofErr w:type="spellEnd"/>
      <w:r w:rsidRPr="0093394A">
        <w:rPr>
          <w:rFonts w:ascii="Book Antiqua" w:eastAsia="宋体" w:hAnsi="Book Antiqua" w:cs="宋体"/>
        </w:rPr>
        <w:t xml:space="preserve"> N, </w:t>
      </w:r>
      <w:proofErr w:type="spellStart"/>
      <w:r w:rsidRPr="0093394A">
        <w:rPr>
          <w:rFonts w:ascii="Book Antiqua" w:eastAsia="宋体" w:hAnsi="Book Antiqua" w:cs="宋体"/>
        </w:rPr>
        <w:t>Iannelli</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Rahili</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Benizri</w:t>
      </w:r>
      <w:proofErr w:type="spellEnd"/>
      <w:r w:rsidRPr="0093394A">
        <w:rPr>
          <w:rFonts w:ascii="Book Antiqua" w:eastAsia="宋体" w:hAnsi="Book Antiqua" w:cs="宋体"/>
        </w:rPr>
        <w:t xml:space="preserve"> E, Pop D, </w:t>
      </w:r>
      <w:proofErr w:type="spellStart"/>
      <w:r w:rsidRPr="0093394A">
        <w:rPr>
          <w:rFonts w:ascii="Book Antiqua" w:eastAsia="宋体" w:hAnsi="Book Antiqua" w:cs="宋体"/>
        </w:rPr>
        <w:t>Staccini</w:t>
      </w:r>
      <w:proofErr w:type="spellEnd"/>
      <w:r w:rsidRPr="0093394A">
        <w:rPr>
          <w:rFonts w:ascii="Book Antiqua" w:eastAsia="宋体" w:hAnsi="Book Antiqua" w:cs="宋体"/>
        </w:rPr>
        <w:t xml:space="preserve"> P, Tran A, Schneider S, </w:t>
      </w:r>
      <w:proofErr w:type="spellStart"/>
      <w:r w:rsidRPr="0093394A">
        <w:rPr>
          <w:rFonts w:ascii="Book Antiqua" w:eastAsia="宋体" w:hAnsi="Book Antiqua" w:cs="宋体"/>
        </w:rPr>
        <w:t>Mouroux</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Gugenheim</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Benchimol</w:t>
      </w:r>
      <w:proofErr w:type="spellEnd"/>
      <w:r w:rsidRPr="0093394A">
        <w:rPr>
          <w:rFonts w:ascii="Book Antiqua" w:eastAsia="宋体" w:hAnsi="Book Antiqua" w:cs="宋体"/>
        </w:rPr>
        <w:t xml:space="preserve"> D, </w:t>
      </w:r>
      <w:proofErr w:type="spellStart"/>
      <w:r w:rsidRPr="0093394A">
        <w:rPr>
          <w:rFonts w:ascii="Book Antiqua" w:eastAsia="宋体" w:hAnsi="Book Antiqua" w:cs="宋体"/>
        </w:rPr>
        <w:t>Hébuterne</w:t>
      </w:r>
      <w:proofErr w:type="spellEnd"/>
      <w:r w:rsidRPr="0093394A">
        <w:rPr>
          <w:rFonts w:ascii="Book Antiqua" w:eastAsia="宋体" w:hAnsi="Book Antiqua" w:cs="宋体"/>
        </w:rPr>
        <w:t xml:space="preserve"> X. The role of clips in preventing migration of fully covered metallic esophageal stents: a pilot comparative study.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2; </w:t>
      </w:r>
      <w:r w:rsidRPr="0093394A">
        <w:rPr>
          <w:rFonts w:ascii="Book Antiqua" w:eastAsia="宋体" w:hAnsi="Book Antiqua" w:cs="宋体"/>
          <w:b/>
          <w:bCs/>
        </w:rPr>
        <w:t>26</w:t>
      </w:r>
      <w:r w:rsidRPr="0093394A">
        <w:rPr>
          <w:rFonts w:ascii="Book Antiqua" w:eastAsia="宋体" w:hAnsi="Book Antiqua" w:cs="宋体"/>
        </w:rPr>
        <w:t>: 53-59 [PMID: 21792721 DOI: 10.1007/s00464-011-1827-6]</w:t>
      </w:r>
    </w:p>
    <w:p w14:paraId="4E862CE0"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6 </w:t>
      </w:r>
      <w:proofErr w:type="spellStart"/>
      <w:r w:rsidRPr="0093394A">
        <w:rPr>
          <w:rFonts w:ascii="Book Antiqua" w:eastAsia="宋体" w:hAnsi="Book Antiqua" w:cs="宋体"/>
          <w:b/>
        </w:rPr>
        <w:t>Farra</w:t>
      </w:r>
      <w:proofErr w:type="spellEnd"/>
      <w:r w:rsidRPr="0093394A">
        <w:rPr>
          <w:rFonts w:ascii="Book Antiqua" w:eastAsia="宋体" w:hAnsi="Book Antiqua" w:cs="宋体"/>
          <w:b/>
        </w:rPr>
        <w:t xml:space="preserve"> J,</w:t>
      </w:r>
      <w:r w:rsidRPr="0093394A">
        <w:rPr>
          <w:rFonts w:ascii="Book Antiqua" w:eastAsia="宋体" w:hAnsi="Book Antiqua" w:cs="宋体"/>
        </w:rPr>
        <w:t xml:space="preserve"> </w:t>
      </w:r>
      <w:proofErr w:type="spellStart"/>
      <w:r w:rsidRPr="0093394A">
        <w:rPr>
          <w:rFonts w:ascii="Book Antiqua" w:eastAsia="宋体" w:hAnsi="Book Antiqua" w:cs="宋体"/>
        </w:rPr>
        <w:t>Zhuge</w:t>
      </w:r>
      <w:proofErr w:type="spellEnd"/>
      <w:r w:rsidRPr="0093394A">
        <w:rPr>
          <w:rFonts w:ascii="Book Antiqua" w:eastAsia="宋体" w:hAnsi="Book Antiqua" w:cs="宋体"/>
        </w:rPr>
        <w:t xml:space="preserve"> Y, Neville HL, Thompson WR, Sola JE. </w:t>
      </w:r>
      <w:proofErr w:type="spellStart"/>
      <w:r w:rsidRPr="0093394A">
        <w:rPr>
          <w:rFonts w:ascii="Book Antiqua" w:eastAsia="宋体" w:hAnsi="Book Antiqua" w:cs="宋体"/>
        </w:rPr>
        <w:t>Submucosal</w:t>
      </w:r>
      <w:proofErr w:type="spellEnd"/>
      <w:r w:rsidRPr="0093394A">
        <w:rPr>
          <w:rFonts w:ascii="Book Antiqua" w:eastAsia="宋体" w:hAnsi="Book Antiqua" w:cs="宋体"/>
        </w:rPr>
        <w:t xml:space="preserve"> fibrin glue injection for closure of recurrent </w:t>
      </w:r>
      <w:proofErr w:type="spellStart"/>
      <w:r w:rsidRPr="0093394A">
        <w:rPr>
          <w:rFonts w:ascii="Book Antiqua" w:eastAsia="宋体" w:hAnsi="Book Antiqua" w:cs="宋体"/>
        </w:rPr>
        <w:t>tracheoesophageal</w:t>
      </w:r>
      <w:proofErr w:type="spellEnd"/>
      <w:r w:rsidRPr="0093394A">
        <w:rPr>
          <w:rFonts w:ascii="Book Antiqua" w:eastAsia="宋体" w:hAnsi="Book Antiqua" w:cs="宋体"/>
        </w:rPr>
        <w:t xml:space="preserve"> fistula. </w:t>
      </w:r>
      <w:proofErr w:type="spellStart"/>
      <w:r w:rsidRPr="0093394A">
        <w:rPr>
          <w:rFonts w:ascii="Book Antiqua" w:eastAsia="宋体" w:hAnsi="Book Antiqua" w:cs="宋体"/>
          <w:i/>
          <w:iCs/>
        </w:rPr>
        <w:t>Pediatr</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Int</w:t>
      </w:r>
      <w:proofErr w:type="spellEnd"/>
      <w:r w:rsidRPr="0093394A">
        <w:rPr>
          <w:rFonts w:ascii="Book Antiqua" w:eastAsia="宋体" w:hAnsi="Book Antiqua" w:cs="宋体"/>
        </w:rPr>
        <w:t xml:space="preserve"> 2010; </w:t>
      </w:r>
      <w:r w:rsidRPr="0093394A">
        <w:rPr>
          <w:rFonts w:ascii="Book Antiqua" w:eastAsia="宋体" w:hAnsi="Book Antiqua" w:cs="宋体"/>
          <w:b/>
          <w:bCs/>
        </w:rPr>
        <w:t>26</w:t>
      </w:r>
      <w:r w:rsidRPr="0093394A">
        <w:rPr>
          <w:rFonts w:ascii="Book Antiqua" w:eastAsia="宋体" w:hAnsi="Book Antiqua" w:cs="宋体"/>
        </w:rPr>
        <w:t>: 237-240 [PMID: 19921216 DOI: 10.1007/s00383-009-2524-6]</w:t>
      </w:r>
    </w:p>
    <w:p w14:paraId="0C747B13"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7 </w:t>
      </w:r>
      <w:proofErr w:type="spellStart"/>
      <w:r w:rsidRPr="0093394A">
        <w:rPr>
          <w:rFonts w:ascii="Book Antiqua" w:eastAsia="宋体" w:hAnsi="Book Antiqua" w:cs="宋体"/>
          <w:b/>
          <w:bCs/>
        </w:rPr>
        <w:t>Rábago</w:t>
      </w:r>
      <w:proofErr w:type="spellEnd"/>
      <w:r w:rsidRPr="0093394A">
        <w:rPr>
          <w:rFonts w:ascii="Book Antiqua" w:eastAsia="宋体" w:hAnsi="Book Antiqua" w:cs="宋体"/>
          <w:b/>
          <w:bCs/>
        </w:rPr>
        <w:t xml:space="preserve"> LR</w:t>
      </w:r>
      <w:r w:rsidRPr="0093394A">
        <w:rPr>
          <w:rFonts w:ascii="Book Antiqua" w:eastAsia="宋体" w:hAnsi="Book Antiqua" w:cs="宋体"/>
        </w:rPr>
        <w:t xml:space="preserve">, </w:t>
      </w:r>
      <w:proofErr w:type="spellStart"/>
      <w:r w:rsidRPr="0093394A">
        <w:rPr>
          <w:rFonts w:ascii="Book Antiqua" w:eastAsia="宋体" w:hAnsi="Book Antiqua" w:cs="宋体"/>
        </w:rPr>
        <w:t>Ventosa</w:t>
      </w:r>
      <w:proofErr w:type="spellEnd"/>
      <w:r w:rsidRPr="0093394A">
        <w:rPr>
          <w:rFonts w:ascii="Book Antiqua" w:eastAsia="宋体" w:hAnsi="Book Antiqua" w:cs="宋体"/>
        </w:rPr>
        <w:t xml:space="preserve"> N, Castro JL, Marco J, Herrera N, </w:t>
      </w:r>
      <w:proofErr w:type="spellStart"/>
      <w:r w:rsidRPr="0093394A">
        <w:rPr>
          <w:rFonts w:ascii="Book Antiqua" w:eastAsia="宋体" w:hAnsi="Book Antiqua" w:cs="宋体"/>
        </w:rPr>
        <w:t>Gea</w:t>
      </w:r>
      <w:proofErr w:type="spellEnd"/>
      <w:r w:rsidRPr="0093394A">
        <w:rPr>
          <w:rFonts w:ascii="Book Antiqua" w:eastAsia="宋体" w:hAnsi="Book Antiqua" w:cs="宋体"/>
        </w:rPr>
        <w:t xml:space="preserve"> F. Endoscopic treatment of postoperative fistulas resistant to conservative management using biological fibrin glue. </w:t>
      </w:r>
      <w:r w:rsidRPr="0093394A">
        <w:rPr>
          <w:rFonts w:ascii="Book Antiqua" w:eastAsia="宋体" w:hAnsi="Book Antiqua" w:cs="宋体"/>
          <w:i/>
          <w:iCs/>
        </w:rPr>
        <w:t>Endoscopy</w:t>
      </w:r>
      <w:r w:rsidRPr="0093394A">
        <w:rPr>
          <w:rFonts w:ascii="Book Antiqua" w:eastAsia="宋体" w:hAnsi="Book Antiqua" w:cs="宋体"/>
        </w:rPr>
        <w:t xml:space="preserve"> 2002; </w:t>
      </w:r>
      <w:r w:rsidRPr="0093394A">
        <w:rPr>
          <w:rFonts w:ascii="Book Antiqua" w:eastAsia="宋体" w:hAnsi="Book Antiqua" w:cs="宋体"/>
          <w:b/>
          <w:bCs/>
        </w:rPr>
        <w:t>34</w:t>
      </w:r>
      <w:r w:rsidRPr="0093394A">
        <w:rPr>
          <w:rFonts w:ascii="Book Antiqua" w:eastAsia="宋体" w:hAnsi="Book Antiqua" w:cs="宋体"/>
        </w:rPr>
        <w:t>: 632-638 [PMID: 12173084 DOI: 10.1055/s-2002-33237]</w:t>
      </w:r>
    </w:p>
    <w:p w14:paraId="6BA23861"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8 </w:t>
      </w:r>
      <w:r w:rsidRPr="0093394A">
        <w:rPr>
          <w:rFonts w:ascii="Book Antiqua" w:eastAsia="宋体" w:hAnsi="Book Antiqua" w:cs="宋体"/>
          <w:b/>
          <w:bCs/>
        </w:rPr>
        <w:t>Toussaint E</w:t>
      </w:r>
      <w:r w:rsidRPr="0093394A">
        <w:rPr>
          <w:rFonts w:ascii="Book Antiqua" w:eastAsia="宋体" w:hAnsi="Book Antiqua" w:cs="宋体"/>
        </w:rPr>
        <w:t xml:space="preserve">, </w:t>
      </w:r>
      <w:proofErr w:type="spellStart"/>
      <w:r w:rsidRPr="0093394A">
        <w:rPr>
          <w:rFonts w:ascii="Book Antiqua" w:eastAsia="宋体" w:hAnsi="Book Antiqua" w:cs="宋体"/>
        </w:rPr>
        <w:t>Eisendrath</w:t>
      </w:r>
      <w:proofErr w:type="spellEnd"/>
      <w:r w:rsidRPr="0093394A">
        <w:rPr>
          <w:rFonts w:ascii="Book Antiqua" w:eastAsia="宋体" w:hAnsi="Book Antiqua" w:cs="宋体"/>
        </w:rPr>
        <w:t xml:space="preserve"> P, Kwan V, </w:t>
      </w:r>
      <w:proofErr w:type="spellStart"/>
      <w:r w:rsidRPr="0093394A">
        <w:rPr>
          <w:rFonts w:ascii="Book Antiqua" w:eastAsia="宋体" w:hAnsi="Book Antiqua" w:cs="宋体"/>
        </w:rPr>
        <w:t>Dugardeyn</w:t>
      </w:r>
      <w:proofErr w:type="spellEnd"/>
      <w:r w:rsidRPr="0093394A">
        <w:rPr>
          <w:rFonts w:ascii="Book Antiqua" w:eastAsia="宋体" w:hAnsi="Book Antiqua" w:cs="宋体"/>
        </w:rPr>
        <w:t xml:space="preserve"> S, </w:t>
      </w:r>
      <w:proofErr w:type="spellStart"/>
      <w:r w:rsidRPr="0093394A">
        <w:rPr>
          <w:rFonts w:ascii="Book Antiqua" w:eastAsia="宋体" w:hAnsi="Book Antiqua" w:cs="宋体"/>
        </w:rPr>
        <w:t>Devière</w:t>
      </w:r>
      <w:proofErr w:type="spellEnd"/>
      <w:r w:rsidRPr="0093394A">
        <w:rPr>
          <w:rFonts w:ascii="Book Antiqua" w:eastAsia="宋体" w:hAnsi="Book Antiqua" w:cs="宋体"/>
        </w:rPr>
        <w:t xml:space="preserve"> J, Le </w:t>
      </w:r>
      <w:proofErr w:type="spellStart"/>
      <w:r w:rsidRPr="0093394A">
        <w:rPr>
          <w:rFonts w:ascii="Book Antiqua" w:eastAsia="宋体" w:hAnsi="Book Antiqua" w:cs="宋体"/>
        </w:rPr>
        <w:t>Moine</w:t>
      </w:r>
      <w:proofErr w:type="spellEnd"/>
      <w:r w:rsidRPr="0093394A">
        <w:rPr>
          <w:rFonts w:ascii="Book Antiqua" w:eastAsia="宋体" w:hAnsi="Book Antiqua" w:cs="宋体"/>
        </w:rPr>
        <w:t xml:space="preserve"> O. Endoscopic treatment of postoperative </w:t>
      </w:r>
      <w:proofErr w:type="spellStart"/>
      <w:r w:rsidRPr="0093394A">
        <w:rPr>
          <w:rFonts w:ascii="Book Antiqua" w:eastAsia="宋体" w:hAnsi="Book Antiqua" w:cs="宋体"/>
        </w:rPr>
        <w:t>enterocutaneous</w:t>
      </w:r>
      <w:proofErr w:type="spellEnd"/>
      <w:r w:rsidRPr="0093394A">
        <w:rPr>
          <w:rFonts w:ascii="Book Antiqua" w:eastAsia="宋体" w:hAnsi="Book Antiqua" w:cs="宋体"/>
        </w:rPr>
        <w:t xml:space="preserve"> fistulas after bariatric surgery with the use of a fistula plug: report of five cases. </w:t>
      </w:r>
      <w:r w:rsidRPr="0093394A">
        <w:rPr>
          <w:rFonts w:ascii="Book Antiqua" w:eastAsia="宋体" w:hAnsi="Book Antiqua" w:cs="宋体"/>
          <w:i/>
          <w:iCs/>
        </w:rPr>
        <w:t>Endoscopy</w:t>
      </w:r>
      <w:r w:rsidRPr="0093394A">
        <w:rPr>
          <w:rFonts w:ascii="Book Antiqua" w:eastAsia="宋体" w:hAnsi="Book Antiqua" w:cs="宋体"/>
        </w:rPr>
        <w:t xml:space="preserve"> 2009; </w:t>
      </w:r>
      <w:r w:rsidRPr="0093394A">
        <w:rPr>
          <w:rFonts w:ascii="Book Antiqua" w:eastAsia="宋体" w:hAnsi="Book Antiqua" w:cs="宋体"/>
          <w:b/>
          <w:bCs/>
        </w:rPr>
        <w:t>41</w:t>
      </w:r>
      <w:r w:rsidRPr="0093394A">
        <w:rPr>
          <w:rFonts w:ascii="Book Antiqua" w:eastAsia="宋体" w:hAnsi="Book Antiqua" w:cs="宋体"/>
        </w:rPr>
        <w:t>: 560-563 [PMID: 19533563 DOI: 10.1055/s-0029-1214606]</w:t>
      </w:r>
    </w:p>
    <w:p w14:paraId="4959CF1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69 </w:t>
      </w:r>
      <w:proofErr w:type="spellStart"/>
      <w:r w:rsidRPr="0093394A">
        <w:rPr>
          <w:rFonts w:ascii="Book Antiqua" w:eastAsia="宋体" w:hAnsi="Book Antiqua" w:cs="宋体"/>
          <w:b/>
          <w:bCs/>
        </w:rPr>
        <w:t>Maluf-Filho</w:t>
      </w:r>
      <w:proofErr w:type="spellEnd"/>
      <w:r w:rsidRPr="0093394A">
        <w:rPr>
          <w:rFonts w:ascii="Book Antiqua" w:eastAsia="宋体" w:hAnsi="Book Antiqua" w:cs="宋体"/>
          <w:b/>
          <w:bCs/>
        </w:rPr>
        <w:t xml:space="preserve"> F</w:t>
      </w:r>
      <w:r w:rsidRPr="0093394A">
        <w:rPr>
          <w:rFonts w:ascii="Book Antiqua" w:eastAsia="宋体" w:hAnsi="Book Antiqua" w:cs="宋体"/>
        </w:rPr>
        <w:t xml:space="preserve">, Hondo F, </w:t>
      </w:r>
      <w:proofErr w:type="spellStart"/>
      <w:r w:rsidRPr="0093394A">
        <w:rPr>
          <w:rFonts w:ascii="Book Antiqua" w:eastAsia="宋体" w:hAnsi="Book Antiqua" w:cs="宋体"/>
        </w:rPr>
        <w:t>Halwan</w:t>
      </w:r>
      <w:proofErr w:type="spellEnd"/>
      <w:r w:rsidRPr="0093394A">
        <w:rPr>
          <w:rFonts w:ascii="Book Antiqua" w:eastAsia="宋体" w:hAnsi="Book Antiqua" w:cs="宋体"/>
        </w:rPr>
        <w:t xml:space="preserve"> B, de Lima MS, Giordano-</w:t>
      </w:r>
      <w:proofErr w:type="spellStart"/>
      <w:r w:rsidRPr="0093394A">
        <w:rPr>
          <w:rFonts w:ascii="Book Antiqua" w:eastAsia="宋体" w:hAnsi="Book Antiqua" w:cs="宋体"/>
        </w:rPr>
        <w:t>Nappi</w:t>
      </w:r>
      <w:proofErr w:type="spellEnd"/>
      <w:r w:rsidRPr="0093394A">
        <w:rPr>
          <w:rFonts w:ascii="Book Antiqua" w:eastAsia="宋体" w:hAnsi="Book Antiqua" w:cs="宋体"/>
        </w:rPr>
        <w:t xml:space="preserve"> JH, Sakai P. Endoscopic treatment of Roux-en-Y gastric bypass-related </w:t>
      </w:r>
      <w:proofErr w:type="spellStart"/>
      <w:r w:rsidRPr="0093394A">
        <w:rPr>
          <w:rFonts w:ascii="Book Antiqua" w:eastAsia="宋体" w:hAnsi="Book Antiqua" w:cs="宋体"/>
        </w:rPr>
        <w:t>gastrocutaneous</w:t>
      </w:r>
      <w:proofErr w:type="spellEnd"/>
      <w:r w:rsidRPr="0093394A">
        <w:rPr>
          <w:rFonts w:ascii="Book Antiqua" w:eastAsia="宋体" w:hAnsi="Book Antiqua" w:cs="宋体"/>
        </w:rPr>
        <w:t xml:space="preserve"> fistulas using a novel biomaterial.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9; </w:t>
      </w:r>
      <w:r w:rsidRPr="0093394A">
        <w:rPr>
          <w:rFonts w:ascii="Book Antiqua" w:eastAsia="宋体" w:hAnsi="Book Antiqua" w:cs="宋体"/>
          <w:b/>
          <w:bCs/>
        </w:rPr>
        <w:t>23</w:t>
      </w:r>
      <w:r w:rsidRPr="0093394A">
        <w:rPr>
          <w:rFonts w:ascii="Book Antiqua" w:eastAsia="宋体" w:hAnsi="Book Antiqua" w:cs="宋体"/>
        </w:rPr>
        <w:t>: 1541-1545 [PMID: 19296165 DOI: 10.1007/s00464-009-0440-4]</w:t>
      </w:r>
    </w:p>
    <w:p w14:paraId="156A3D69"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0 </w:t>
      </w:r>
      <w:r w:rsidRPr="0093394A">
        <w:rPr>
          <w:rFonts w:ascii="Book Antiqua" w:eastAsia="宋体" w:hAnsi="Book Antiqua" w:cs="宋体"/>
          <w:b/>
          <w:bCs/>
        </w:rPr>
        <w:t>Ahrens M</w:t>
      </w:r>
      <w:r w:rsidRPr="0093394A">
        <w:rPr>
          <w:rFonts w:ascii="Book Antiqua" w:eastAsia="宋体" w:hAnsi="Book Antiqua" w:cs="宋体"/>
        </w:rPr>
        <w:t xml:space="preserve">, Schulte T, </w:t>
      </w:r>
      <w:proofErr w:type="spellStart"/>
      <w:r w:rsidRPr="0093394A">
        <w:rPr>
          <w:rFonts w:ascii="Book Antiqua" w:eastAsia="宋体" w:hAnsi="Book Antiqua" w:cs="宋体"/>
        </w:rPr>
        <w:t>Egberts</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Schafmayer</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Hampe</w:t>
      </w:r>
      <w:proofErr w:type="spellEnd"/>
      <w:r w:rsidRPr="0093394A">
        <w:rPr>
          <w:rFonts w:ascii="Book Antiqua" w:eastAsia="宋体" w:hAnsi="Book Antiqua" w:cs="宋体"/>
        </w:rPr>
        <w:t xml:space="preserve"> J, </w:t>
      </w:r>
      <w:proofErr w:type="spellStart"/>
      <w:r w:rsidRPr="0093394A">
        <w:rPr>
          <w:rFonts w:ascii="Book Antiqua" w:eastAsia="宋体" w:hAnsi="Book Antiqua" w:cs="宋体"/>
        </w:rPr>
        <w:t>Fritscher</w:t>
      </w:r>
      <w:proofErr w:type="spellEnd"/>
      <w:r w:rsidRPr="0093394A">
        <w:rPr>
          <w:rFonts w:ascii="Book Antiqua" w:eastAsia="宋体" w:hAnsi="Book Antiqua" w:cs="宋体"/>
        </w:rPr>
        <w:t xml:space="preserve">-Ravens A, </w:t>
      </w:r>
      <w:proofErr w:type="spellStart"/>
      <w:r w:rsidRPr="0093394A">
        <w:rPr>
          <w:rFonts w:ascii="Book Antiqua" w:eastAsia="宋体" w:hAnsi="Book Antiqua" w:cs="宋体"/>
        </w:rPr>
        <w:t>Broering</w:t>
      </w:r>
      <w:proofErr w:type="spellEnd"/>
      <w:r w:rsidRPr="0093394A">
        <w:rPr>
          <w:rFonts w:ascii="Book Antiqua" w:eastAsia="宋体" w:hAnsi="Book Antiqua" w:cs="宋体"/>
        </w:rPr>
        <w:t xml:space="preserve"> DC, </w:t>
      </w:r>
      <w:proofErr w:type="spellStart"/>
      <w:r w:rsidRPr="0093394A">
        <w:rPr>
          <w:rFonts w:ascii="Book Antiqua" w:eastAsia="宋体" w:hAnsi="Book Antiqua" w:cs="宋体"/>
        </w:rPr>
        <w:t>Schniewind</w:t>
      </w:r>
      <w:proofErr w:type="spellEnd"/>
      <w:r w:rsidRPr="0093394A">
        <w:rPr>
          <w:rFonts w:ascii="Book Antiqua" w:eastAsia="宋体" w:hAnsi="Book Antiqua" w:cs="宋体"/>
        </w:rPr>
        <w:t xml:space="preserve"> B. Drainage of esophageal leakage using endoscopic </w:t>
      </w:r>
      <w:r w:rsidRPr="0093394A">
        <w:rPr>
          <w:rFonts w:ascii="Book Antiqua" w:eastAsia="宋体" w:hAnsi="Book Antiqua" w:cs="宋体"/>
        </w:rPr>
        <w:lastRenderedPageBreak/>
        <w:t xml:space="preserve">vacuum therapy: a prospective pilot study. </w:t>
      </w:r>
      <w:r w:rsidRPr="0093394A">
        <w:rPr>
          <w:rFonts w:ascii="Book Antiqua" w:eastAsia="宋体" w:hAnsi="Book Antiqua" w:cs="宋体"/>
          <w:i/>
          <w:iCs/>
        </w:rPr>
        <w:t>Endoscopy</w:t>
      </w:r>
      <w:r w:rsidRPr="0093394A">
        <w:rPr>
          <w:rFonts w:ascii="Book Antiqua" w:eastAsia="宋体" w:hAnsi="Book Antiqua" w:cs="宋体"/>
        </w:rPr>
        <w:t xml:space="preserve"> 2010; </w:t>
      </w:r>
      <w:r w:rsidRPr="0093394A">
        <w:rPr>
          <w:rFonts w:ascii="Book Antiqua" w:eastAsia="宋体" w:hAnsi="Book Antiqua" w:cs="宋体"/>
          <w:b/>
          <w:bCs/>
        </w:rPr>
        <w:t>42</w:t>
      </w:r>
      <w:r w:rsidRPr="0093394A">
        <w:rPr>
          <w:rFonts w:ascii="Book Antiqua" w:eastAsia="宋体" w:hAnsi="Book Antiqua" w:cs="宋体"/>
        </w:rPr>
        <w:t>: 693-698 [PMID: 20806153 DOI: 10.1055/s-0030-1255688]</w:t>
      </w:r>
    </w:p>
    <w:p w14:paraId="27C2A463"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1 </w:t>
      </w:r>
      <w:r w:rsidRPr="0093394A">
        <w:rPr>
          <w:rFonts w:ascii="Book Antiqua" w:eastAsia="宋体" w:hAnsi="Book Antiqua" w:cs="宋体"/>
          <w:b/>
          <w:bCs/>
        </w:rPr>
        <w:t>Marks JM</w:t>
      </w:r>
      <w:r w:rsidRPr="0093394A">
        <w:rPr>
          <w:rFonts w:ascii="Book Antiqua" w:eastAsia="宋体" w:hAnsi="Book Antiqua" w:cs="宋体"/>
        </w:rPr>
        <w:t xml:space="preserve">, </w:t>
      </w:r>
      <w:proofErr w:type="spellStart"/>
      <w:r w:rsidRPr="0093394A">
        <w:rPr>
          <w:rFonts w:ascii="Book Antiqua" w:eastAsia="宋体" w:hAnsi="Book Antiqua" w:cs="宋体"/>
        </w:rPr>
        <w:t>Ponsky</w:t>
      </w:r>
      <w:proofErr w:type="spellEnd"/>
      <w:r w:rsidRPr="0093394A">
        <w:rPr>
          <w:rFonts w:ascii="Book Antiqua" w:eastAsia="宋体" w:hAnsi="Book Antiqua" w:cs="宋体"/>
        </w:rPr>
        <w:t xml:space="preserve"> JL, Pearl JP, McGee MF. PEG "Rescue": a practical NOTES technique.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07; </w:t>
      </w:r>
      <w:r w:rsidRPr="0093394A">
        <w:rPr>
          <w:rFonts w:ascii="Book Antiqua" w:eastAsia="宋体" w:hAnsi="Book Antiqua" w:cs="宋体"/>
          <w:b/>
          <w:bCs/>
        </w:rPr>
        <w:t>21</w:t>
      </w:r>
      <w:r w:rsidRPr="0093394A">
        <w:rPr>
          <w:rFonts w:ascii="Book Antiqua" w:eastAsia="宋体" w:hAnsi="Book Antiqua" w:cs="宋体"/>
        </w:rPr>
        <w:t>: 816-819 [PMID: 17404790 DOI: 10.1007/s00464-007-9361-2]</w:t>
      </w:r>
    </w:p>
    <w:p w14:paraId="1F39EDB3" w14:textId="67B409FA" w:rsidR="0093394A" w:rsidRPr="0093394A" w:rsidRDefault="0093394A" w:rsidP="0093394A">
      <w:pPr>
        <w:spacing w:line="360" w:lineRule="auto"/>
        <w:jc w:val="both"/>
        <w:rPr>
          <w:rFonts w:ascii="Book Antiqua" w:eastAsia="宋体" w:hAnsi="Book Antiqua" w:cs="宋体"/>
          <w:color w:val="000000" w:themeColor="text1"/>
          <w:lang w:eastAsia="zh-CN"/>
        </w:rPr>
      </w:pPr>
      <w:r w:rsidRPr="0093394A">
        <w:rPr>
          <w:rFonts w:ascii="Book Antiqua" w:eastAsia="宋体" w:hAnsi="Book Antiqua" w:cs="宋体"/>
          <w:color w:val="000000" w:themeColor="text1"/>
        </w:rPr>
        <w:t xml:space="preserve">72 </w:t>
      </w:r>
      <w:proofErr w:type="spellStart"/>
      <w:r w:rsidRPr="0093394A">
        <w:rPr>
          <w:rFonts w:ascii="Book Antiqua" w:eastAsia="宋体" w:hAnsi="Book Antiqua" w:cs="宋体"/>
          <w:b/>
          <w:color w:val="000000" w:themeColor="text1"/>
        </w:rPr>
        <w:t>Juza</w:t>
      </w:r>
      <w:proofErr w:type="spellEnd"/>
      <w:r w:rsidRPr="0093394A">
        <w:rPr>
          <w:rFonts w:ascii="Book Antiqua" w:eastAsia="宋体" w:hAnsi="Book Antiqua" w:cs="宋体"/>
          <w:b/>
          <w:color w:val="000000" w:themeColor="text1"/>
        </w:rPr>
        <w:t xml:space="preserve"> R</w:t>
      </w:r>
      <w:r w:rsidR="0019212A" w:rsidRPr="0093394A">
        <w:rPr>
          <w:rFonts w:ascii="Book Antiqua" w:eastAsia="宋体" w:hAnsi="Book Antiqua" w:cs="宋体"/>
          <w:b/>
          <w:color w:val="000000" w:themeColor="text1"/>
        </w:rPr>
        <w:t>M</w:t>
      </w:r>
      <w:r w:rsidRPr="0093394A">
        <w:rPr>
          <w:rFonts w:ascii="Book Antiqua" w:eastAsia="宋体" w:hAnsi="Book Antiqua" w:cs="宋体"/>
          <w:b/>
          <w:color w:val="000000" w:themeColor="text1"/>
          <w:lang w:eastAsia="zh-CN"/>
        </w:rPr>
        <w:t>,</w:t>
      </w:r>
      <w:r w:rsidR="0019212A" w:rsidRPr="0093394A">
        <w:rPr>
          <w:rFonts w:ascii="Book Antiqua" w:eastAsia="宋体" w:hAnsi="Book Antiqua" w:cs="宋体"/>
          <w:color w:val="000000" w:themeColor="text1"/>
        </w:rPr>
        <w:t xml:space="preserve"> </w:t>
      </w:r>
      <w:r w:rsidRPr="0093394A">
        <w:rPr>
          <w:rFonts w:ascii="Book Antiqua" w:eastAsia="宋体" w:hAnsi="Book Antiqua" w:cs="宋体"/>
          <w:color w:val="000000" w:themeColor="text1"/>
        </w:rPr>
        <w:t>Tran</w:t>
      </w:r>
      <w:r w:rsidRPr="0093394A">
        <w:rPr>
          <w:rFonts w:ascii="Book Antiqua" w:eastAsia="宋体" w:hAnsi="Book Antiqua" w:cs="宋体"/>
          <w:color w:val="000000" w:themeColor="text1"/>
          <w:lang w:eastAsia="zh-CN"/>
        </w:rPr>
        <w:t xml:space="preserve"> </w:t>
      </w:r>
      <w:r w:rsidR="0019212A" w:rsidRPr="0093394A">
        <w:rPr>
          <w:rFonts w:ascii="Book Antiqua" w:eastAsia="宋体" w:hAnsi="Book Antiqua" w:cs="宋体"/>
          <w:color w:val="000000" w:themeColor="text1"/>
        </w:rPr>
        <w:t>TT</w:t>
      </w:r>
      <w:r w:rsidRPr="0093394A">
        <w:rPr>
          <w:rFonts w:ascii="Book Antiqua" w:eastAsia="宋体" w:hAnsi="Book Antiqua" w:cs="宋体"/>
          <w:color w:val="000000" w:themeColor="text1"/>
        </w:rPr>
        <w:t>, Pauli E</w:t>
      </w:r>
      <w:r w:rsidR="0019212A" w:rsidRPr="0093394A">
        <w:rPr>
          <w:rFonts w:ascii="Book Antiqua" w:eastAsia="宋体" w:hAnsi="Book Antiqua" w:cs="宋体"/>
          <w:color w:val="000000" w:themeColor="text1"/>
        </w:rPr>
        <w:t xml:space="preserve">M. Endoscopic rescue of dislodged trans-abdominal </w:t>
      </w:r>
      <w:proofErr w:type="spellStart"/>
      <w:r w:rsidR="0019212A" w:rsidRPr="0093394A">
        <w:rPr>
          <w:rFonts w:ascii="Book Antiqua" w:eastAsia="宋体" w:hAnsi="Book Antiqua" w:cs="宋体"/>
          <w:color w:val="000000" w:themeColor="text1"/>
        </w:rPr>
        <w:t>decompressive</w:t>
      </w:r>
      <w:proofErr w:type="spellEnd"/>
      <w:r w:rsidR="0019212A" w:rsidRPr="0093394A">
        <w:rPr>
          <w:rFonts w:ascii="Book Antiqua" w:eastAsia="宋体" w:hAnsi="Book Antiqua" w:cs="宋体"/>
          <w:color w:val="000000" w:themeColor="text1"/>
        </w:rPr>
        <w:t xml:space="preserve"> </w:t>
      </w:r>
      <w:proofErr w:type="spellStart"/>
      <w:r w:rsidR="0019212A" w:rsidRPr="0093394A">
        <w:rPr>
          <w:rFonts w:ascii="Book Antiqua" w:eastAsia="宋体" w:hAnsi="Book Antiqua" w:cs="宋体"/>
          <w:color w:val="000000" w:themeColor="text1"/>
        </w:rPr>
        <w:t>esophagostomy</w:t>
      </w:r>
      <w:proofErr w:type="spellEnd"/>
      <w:r w:rsidR="0019212A" w:rsidRPr="0093394A">
        <w:rPr>
          <w:rFonts w:ascii="Book Antiqua" w:eastAsia="宋体" w:hAnsi="Book Antiqua" w:cs="宋体"/>
          <w:color w:val="000000" w:themeColor="text1"/>
        </w:rPr>
        <w:t xml:space="preserve"> tube. In: </w:t>
      </w:r>
      <w:r w:rsidRPr="0093394A">
        <w:rPr>
          <w:rFonts w:ascii="Book Antiqua" w:eastAsia="宋体" w:hAnsi="Book Antiqua" w:cs="宋体"/>
          <w:color w:val="000000" w:themeColor="text1"/>
          <w:lang w:eastAsia="zh-CN"/>
        </w:rPr>
        <w:t>Baron TH, Raju GS, editors</w:t>
      </w:r>
      <w:r w:rsidR="0019212A" w:rsidRPr="0093394A">
        <w:rPr>
          <w:rFonts w:ascii="Book Antiqua" w:eastAsia="宋体" w:hAnsi="Book Antiqua" w:cs="宋体"/>
          <w:color w:val="000000" w:themeColor="text1"/>
        </w:rPr>
        <w:t xml:space="preserve">. </w:t>
      </w:r>
      <w:r w:rsidRPr="0093394A">
        <w:rPr>
          <w:rFonts w:ascii="Book Antiqua" w:eastAsia="宋体" w:hAnsi="Book Antiqua" w:cs="宋体"/>
          <w:i/>
          <w:color w:val="000000" w:themeColor="text1"/>
        </w:rPr>
        <w:t>Gastrointestinal Endoscopy</w:t>
      </w:r>
      <w:r w:rsidRPr="0093394A">
        <w:rPr>
          <w:rFonts w:ascii="Book Antiqua" w:eastAsia="宋体" w:hAnsi="Book Antiqua" w:cs="宋体"/>
          <w:color w:val="000000" w:themeColor="text1"/>
          <w:lang w:eastAsia="zh-CN"/>
        </w:rPr>
        <w:t xml:space="preserve"> 2015; </w:t>
      </w:r>
      <w:r w:rsidRPr="0093394A">
        <w:rPr>
          <w:rFonts w:ascii="Book Antiqua" w:eastAsia="宋体" w:hAnsi="Book Antiqua" w:cs="宋体"/>
          <w:b/>
          <w:color w:val="000000" w:themeColor="text1"/>
          <w:lang w:eastAsia="zh-CN"/>
        </w:rPr>
        <w:t>81</w:t>
      </w:r>
      <w:r w:rsidRPr="0093394A">
        <w:rPr>
          <w:rFonts w:ascii="Book Antiqua" w:eastAsia="宋体" w:hAnsi="Book Antiqua" w:cs="宋体"/>
          <w:color w:val="000000" w:themeColor="text1"/>
          <w:lang w:eastAsia="zh-CN"/>
        </w:rPr>
        <w:t>: 1001 [DOI: 10.1016/j.gie.2014.11.025]</w:t>
      </w:r>
    </w:p>
    <w:p w14:paraId="531BB58C"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3 </w:t>
      </w:r>
      <w:r w:rsidRPr="0093394A">
        <w:rPr>
          <w:rFonts w:ascii="Book Antiqua" w:eastAsia="宋体" w:hAnsi="Book Antiqua" w:cs="宋体"/>
          <w:b/>
          <w:bCs/>
        </w:rPr>
        <w:t xml:space="preserve">Al </w:t>
      </w:r>
      <w:proofErr w:type="spellStart"/>
      <w:r w:rsidRPr="0093394A">
        <w:rPr>
          <w:rFonts w:ascii="Book Antiqua" w:eastAsia="宋体" w:hAnsi="Book Antiqua" w:cs="宋体"/>
          <w:b/>
          <w:bCs/>
        </w:rPr>
        <w:t>Ghossaini</w:t>
      </w:r>
      <w:proofErr w:type="spellEnd"/>
      <w:r w:rsidRPr="0093394A">
        <w:rPr>
          <w:rFonts w:ascii="Book Antiqua" w:eastAsia="宋体" w:hAnsi="Book Antiqua" w:cs="宋体"/>
          <w:b/>
          <w:bCs/>
        </w:rPr>
        <w:t xml:space="preserve"> N</w:t>
      </w:r>
      <w:r w:rsidRPr="0093394A">
        <w:rPr>
          <w:rFonts w:ascii="Book Antiqua" w:eastAsia="宋体" w:hAnsi="Book Antiqua" w:cs="宋体"/>
        </w:rPr>
        <w:t xml:space="preserve">, </w:t>
      </w:r>
      <w:proofErr w:type="spellStart"/>
      <w:r w:rsidRPr="0093394A">
        <w:rPr>
          <w:rFonts w:ascii="Book Antiqua" w:eastAsia="宋体" w:hAnsi="Book Antiqua" w:cs="宋体"/>
        </w:rPr>
        <w:t>Lucidarme</w:t>
      </w:r>
      <w:proofErr w:type="spellEnd"/>
      <w:r w:rsidRPr="0093394A">
        <w:rPr>
          <w:rFonts w:ascii="Book Antiqua" w:eastAsia="宋体" w:hAnsi="Book Antiqua" w:cs="宋体"/>
        </w:rPr>
        <w:t xml:space="preserve"> D, </w:t>
      </w:r>
      <w:proofErr w:type="spellStart"/>
      <w:r w:rsidRPr="0093394A">
        <w:rPr>
          <w:rFonts w:ascii="Book Antiqua" w:eastAsia="宋体" w:hAnsi="Book Antiqua" w:cs="宋体"/>
        </w:rPr>
        <w:t>Bulois</w:t>
      </w:r>
      <w:proofErr w:type="spellEnd"/>
      <w:r w:rsidRPr="0093394A">
        <w:rPr>
          <w:rFonts w:ascii="Book Antiqua" w:eastAsia="宋体" w:hAnsi="Book Antiqua" w:cs="宋体"/>
        </w:rPr>
        <w:t xml:space="preserve"> P. Endoscopic treatment of iatrogenic gastrointestinal perforations: an overview. </w:t>
      </w:r>
      <w:r w:rsidRPr="0093394A">
        <w:rPr>
          <w:rFonts w:ascii="Book Antiqua" w:eastAsia="宋体" w:hAnsi="Book Antiqua" w:cs="宋体"/>
          <w:i/>
          <w:iCs/>
        </w:rPr>
        <w:t>Dig Liver Dis</w:t>
      </w:r>
      <w:r w:rsidRPr="0093394A">
        <w:rPr>
          <w:rFonts w:ascii="Book Antiqua" w:eastAsia="宋体" w:hAnsi="Book Antiqua" w:cs="宋体"/>
        </w:rPr>
        <w:t xml:space="preserve"> 2014; </w:t>
      </w:r>
      <w:r w:rsidRPr="0093394A">
        <w:rPr>
          <w:rFonts w:ascii="Book Antiqua" w:eastAsia="宋体" w:hAnsi="Book Antiqua" w:cs="宋体"/>
          <w:b/>
          <w:bCs/>
        </w:rPr>
        <w:t>46</w:t>
      </w:r>
      <w:r w:rsidRPr="0093394A">
        <w:rPr>
          <w:rFonts w:ascii="Book Antiqua" w:eastAsia="宋体" w:hAnsi="Book Antiqua" w:cs="宋体"/>
        </w:rPr>
        <w:t>: 195-203 [PMID: 24210991 DOI: 10.1016/j.dld.2013.09.024]</w:t>
      </w:r>
    </w:p>
    <w:p w14:paraId="69109E8A"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4 </w:t>
      </w:r>
      <w:r w:rsidRPr="0093394A">
        <w:rPr>
          <w:rFonts w:ascii="Book Antiqua" w:eastAsia="宋体" w:hAnsi="Book Antiqua" w:cs="宋体"/>
          <w:b/>
          <w:bCs/>
        </w:rPr>
        <w:t>Lee WC</w:t>
      </w:r>
      <w:r w:rsidRPr="0093394A">
        <w:rPr>
          <w:rFonts w:ascii="Book Antiqua" w:eastAsia="宋体" w:hAnsi="Book Antiqua" w:cs="宋体"/>
        </w:rPr>
        <w:t xml:space="preserve">, </w:t>
      </w:r>
      <w:proofErr w:type="spellStart"/>
      <w:r w:rsidRPr="0093394A">
        <w:rPr>
          <w:rFonts w:ascii="Book Antiqua" w:eastAsia="宋体" w:hAnsi="Book Antiqua" w:cs="宋体"/>
        </w:rPr>
        <w:t>Ko</w:t>
      </w:r>
      <w:proofErr w:type="spellEnd"/>
      <w:r w:rsidRPr="0093394A">
        <w:rPr>
          <w:rFonts w:ascii="Book Antiqua" w:eastAsia="宋体" w:hAnsi="Book Antiqua" w:cs="宋体"/>
        </w:rPr>
        <w:t xml:space="preserve"> WJ, Cho JH, Lee TH, Jeon SR, Kim HG, Cho JY. Endoscopic Treatment of Various Gastrointestinal Tract Defects with an Over-the-Scope Clip: Case Series from a Tertiary Referral Hospital. </w:t>
      </w:r>
      <w:proofErr w:type="spellStart"/>
      <w:r w:rsidRPr="0093394A">
        <w:rPr>
          <w:rFonts w:ascii="Book Antiqua" w:eastAsia="宋体" w:hAnsi="Book Antiqua" w:cs="宋体"/>
          <w:i/>
          <w:iCs/>
        </w:rPr>
        <w:t>Clin</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4; </w:t>
      </w:r>
      <w:r w:rsidRPr="0093394A">
        <w:rPr>
          <w:rFonts w:ascii="Book Antiqua" w:eastAsia="宋体" w:hAnsi="Book Antiqua" w:cs="宋体"/>
          <w:b/>
          <w:bCs/>
        </w:rPr>
        <w:t>47</w:t>
      </w:r>
      <w:r w:rsidRPr="0093394A">
        <w:rPr>
          <w:rFonts w:ascii="Book Antiqua" w:eastAsia="宋体" w:hAnsi="Book Antiqua" w:cs="宋体"/>
        </w:rPr>
        <w:t>: 178-182 [PMID: 24765601 DOI: 10.5946/ce.2014.47.2.178]</w:t>
      </w:r>
    </w:p>
    <w:p w14:paraId="3D9EF670"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5 </w:t>
      </w:r>
      <w:proofErr w:type="spellStart"/>
      <w:r w:rsidRPr="0093394A">
        <w:rPr>
          <w:rFonts w:ascii="Book Antiqua" w:eastAsia="宋体" w:hAnsi="Book Antiqua" w:cs="宋体"/>
          <w:b/>
          <w:bCs/>
        </w:rPr>
        <w:t>Mercky</w:t>
      </w:r>
      <w:proofErr w:type="spellEnd"/>
      <w:r w:rsidRPr="0093394A">
        <w:rPr>
          <w:rFonts w:ascii="Book Antiqua" w:eastAsia="宋体" w:hAnsi="Book Antiqua" w:cs="宋体"/>
          <w:b/>
          <w:bCs/>
        </w:rPr>
        <w:t xml:space="preserve"> P</w:t>
      </w:r>
      <w:r w:rsidRPr="0093394A">
        <w:rPr>
          <w:rFonts w:ascii="Book Antiqua" w:eastAsia="宋体" w:hAnsi="Book Antiqua" w:cs="宋体"/>
        </w:rPr>
        <w:t xml:space="preserve">, Gonzalez JM, </w:t>
      </w:r>
      <w:proofErr w:type="spellStart"/>
      <w:r w:rsidRPr="0093394A">
        <w:rPr>
          <w:rFonts w:ascii="Book Antiqua" w:eastAsia="宋体" w:hAnsi="Book Antiqua" w:cs="宋体"/>
        </w:rPr>
        <w:t>Aimore</w:t>
      </w:r>
      <w:proofErr w:type="spellEnd"/>
      <w:r w:rsidRPr="0093394A">
        <w:rPr>
          <w:rFonts w:ascii="Book Antiqua" w:eastAsia="宋体" w:hAnsi="Book Antiqua" w:cs="宋体"/>
        </w:rPr>
        <w:t xml:space="preserve"> Bonin E, </w:t>
      </w:r>
      <w:proofErr w:type="spellStart"/>
      <w:r w:rsidRPr="0093394A">
        <w:rPr>
          <w:rFonts w:ascii="Book Antiqua" w:eastAsia="宋体" w:hAnsi="Book Antiqua" w:cs="宋体"/>
        </w:rPr>
        <w:t>Emungania</w:t>
      </w:r>
      <w:proofErr w:type="spellEnd"/>
      <w:r w:rsidRPr="0093394A">
        <w:rPr>
          <w:rFonts w:ascii="Book Antiqua" w:eastAsia="宋体" w:hAnsi="Book Antiqua" w:cs="宋体"/>
        </w:rPr>
        <w:t xml:space="preserve"> O, Brunet J, </w:t>
      </w:r>
      <w:proofErr w:type="spellStart"/>
      <w:r w:rsidRPr="0093394A">
        <w:rPr>
          <w:rFonts w:ascii="Book Antiqua" w:eastAsia="宋体" w:hAnsi="Book Antiqua" w:cs="宋体"/>
        </w:rPr>
        <w:t>Grimaud</w:t>
      </w:r>
      <w:proofErr w:type="spellEnd"/>
      <w:r w:rsidRPr="0093394A">
        <w:rPr>
          <w:rFonts w:ascii="Book Antiqua" w:eastAsia="宋体" w:hAnsi="Book Antiqua" w:cs="宋体"/>
        </w:rPr>
        <w:t xml:space="preserve"> JC, </w:t>
      </w:r>
      <w:proofErr w:type="spellStart"/>
      <w:r w:rsidRPr="0093394A">
        <w:rPr>
          <w:rFonts w:ascii="Book Antiqua" w:eastAsia="宋体" w:hAnsi="Book Antiqua" w:cs="宋体"/>
        </w:rPr>
        <w:t>Barthet</w:t>
      </w:r>
      <w:proofErr w:type="spellEnd"/>
      <w:r w:rsidRPr="0093394A">
        <w:rPr>
          <w:rFonts w:ascii="Book Antiqua" w:eastAsia="宋体" w:hAnsi="Book Antiqua" w:cs="宋体"/>
        </w:rPr>
        <w:t xml:space="preserve"> M. Usefulness of over-the-scope clipping system for closing digestive fistulas. </w:t>
      </w:r>
      <w:r w:rsidRPr="0093394A">
        <w:rPr>
          <w:rFonts w:ascii="Book Antiqua" w:eastAsia="宋体" w:hAnsi="Book Antiqua" w:cs="宋体"/>
          <w:i/>
          <w:iCs/>
        </w:rPr>
        <w:t xml:space="preserve">Dig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5; </w:t>
      </w:r>
      <w:r w:rsidRPr="0093394A">
        <w:rPr>
          <w:rFonts w:ascii="Book Antiqua" w:eastAsia="宋体" w:hAnsi="Book Antiqua" w:cs="宋体"/>
          <w:b/>
          <w:bCs/>
        </w:rPr>
        <w:t>27</w:t>
      </w:r>
      <w:r w:rsidRPr="0093394A">
        <w:rPr>
          <w:rFonts w:ascii="Book Antiqua" w:eastAsia="宋体" w:hAnsi="Book Antiqua" w:cs="宋体"/>
        </w:rPr>
        <w:t>: 18-24 [PMID: 24720574 DOI: 10.1111/den.12295]</w:t>
      </w:r>
    </w:p>
    <w:p w14:paraId="16610C8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6 </w:t>
      </w:r>
      <w:r w:rsidRPr="0093394A">
        <w:rPr>
          <w:rFonts w:ascii="Book Antiqua" w:eastAsia="宋体" w:hAnsi="Book Antiqua" w:cs="宋体"/>
          <w:b/>
          <w:bCs/>
        </w:rPr>
        <w:t>Kouklakis G</w:t>
      </w:r>
      <w:r w:rsidRPr="0093394A">
        <w:rPr>
          <w:rFonts w:ascii="Book Antiqua" w:eastAsia="宋体" w:hAnsi="Book Antiqua" w:cs="宋体"/>
        </w:rPr>
        <w:t xml:space="preserve">, </w:t>
      </w:r>
      <w:proofErr w:type="spellStart"/>
      <w:r w:rsidRPr="0093394A">
        <w:rPr>
          <w:rFonts w:ascii="Book Antiqua" w:eastAsia="宋体" w:hAnsi="Book Antiqua" w:cs="宋体"/>
        </w:rPr>
        <w:t>Zezos</w:t>
      </w:r>
      <w:proofErr w:type="spellEnd"/>
      <w:r w:rsidRPr="0093394A">
        <w:rPr>
          <w:rFonts w:ascii="Book Antiqua" w:eastAsia="宋体" w:hAnsi="Book Antiqua" w:cs="宋体"/>
        </w:rPr>
        <w:t xml:space="preserve"> P, </w:t>
      </w:r>
      <w:proofErr w:type="spellStart"/>
      <w:r w:rsidRPr="0093394A">
        <w:rPr>
          <w:rFonts w:ascii="Book Antiqua" w:eastAsia="宋体" w:hAnsi="Book Antiqua" w:cs="宋体"/>
        </w:rPr>
        <w:t>Liratzopoulos</w:t>
      </w:r>
      <w:proofErr w:type="spellEnd"/>
      <w:r w:rsidRPr="0093394A">
        <w:rPr>
          <w:rFonts w:ascii="Book Antiqua" w:eastAsia="宋体" w:hAnsi="Book Antiqua" w:cs="宋体"/>
        </w:rPr>
        <w:t xml:space="preserve"> N, </w:t>
      </w:r>
      <w:proofErr w:type="spellStart"/>
      <w:r w:rsidRPr="0093394A">
        <w:rPr>
          <w:rFonts w:ascii="Book Antiqua" w:eastAsia="宋体" w:hAnsi="Book Antiqua" w:cs="宋体"/>
        </w:rPr>
        <w:t>Gatopoulou</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Oikonomou</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Pitiakoudis</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Efremidou</w:t>
      </w:r>
      <w:proofErr w:type="spellEnd"/>
      <w:r w:rsidRPr="0093394A">
        <w:rPr>
          <w:rFonts w:ascii="Book Antiqua" w:eastAsia="宋体" w:hAnsi="Book Antiqua" w:cs="宋体"/>
        </w:rPr>
        <w:t xml:space="preserve"> E, </w:t>
      </w:r>
      <w:proofErr w:type="spellStart"/>
      <w:r w:rsidRPr="0093394A">
        <w:rPr>
          <w:rFonts w:ascii="Book Antiqua" w:eastAsia="宋体" w:hAnsi="Book Antiqua" w:cs="宋体"/>
        </w:rPr>
        <w:t>Simopoulos</w:t>
      </w:r>
      <w:proofErr w:type="spellEnd"/>
      <w:r w:rsidRPr="0093394A">
        <w:rPr>
          <w:rFonts w:ascii="Book Antiqua" w:eastAsia="宋体" w:hAnsi="Book Antiqua" w:cs="宋体"/>
        </w:rPr>
        <w:t xml:space="preserve"> C. Endoscopic treatment of a </w:t>
      </w:r>
      <w:proofErr w:type="spellStart"/>
      <w:r w:rsidRPr="0093394A">
        <w:rPr>
          <w:rFonts w:ascii="Book Antiqua" w:eastAsia="宋体" w:hAnsi="Book Antiqua" w:cs="宋体"/>
        </w:rPr>
        <w:t>gastrocutaneous</w:t>
      </w:r>
      <w:proofErr w:type="spellEnd"/>
      <w:r w:rsidRPr="0093394A">
        <w:rPr>
          <w:rFonts w:ascii="Book Antiqua" w:eastAsia="宋体" w:hAnsi="Book Antiqua" w:cs="宋体"/>
        </w:rPr>
        <w:t xml:space="preserve"> fistula using the over-the-scope-clip system: a case report. </w:t>
      </w:r>
      <w:proofErr w:type="spellStart"/>
      <w:r w:rsidRPr="0093394A">
        <w:rPr>
          <w:rFonts w:ascii="Book Antiqua" w:eastAsia="宋体" w:hAnsi="Book Antiqua" w:cs="宋体"/>
          <w:i/>
          <w:iCs/>
        </w:rPr>
        <w:t>Diagn</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Ther</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1; </w:t>
      </w:r>
      <w:r w:rsidRPr="0093394A">
        <w:rPr>
          <w:rFonts w:ascii="Book Antiqua" w:eastAsia="宋体" w:hAnsi="Book Antiqua" w:cs="宋体"/>
          <w:b/>
          <w:bCs/>
        </w:rPr>
        <w:t>2011</w:t>
      </w:r>
      <w:r w:rsidRPr="0093394A">
        <w:rPr>
          <w:rFonts w:ascii="Book Antiqua" w:eastAsia="宋体" w:hAnsi="Book Antiqua" w:cs="宋体"/>
        </w:rPr>
        <w:t>: 384143 [PMID: 21747650 DOI: 10.1155/2011/384143]</w:t>
      </w:r>
    </w:p>
    <w:p w14:paraId="2429F806"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7 </w:t>
      </w:r>
      <w:r w:rsidRPr="0093394A">
        <w:rPr>
          <w:rFonts w:ascii="Book Antiqua" w:eastAsia="宋体" w:hAnsi="Book Antiqua" w:cs="宋体"/>
          <w:b/>
          <w:bCs/>
        </w:rPr>
        <w:t>Manta R</w:t>
      </w:r>
      <w:r w:rsidRPr="0093394A">
        <w:rPr>
          <w:rFonts w:ascii="Book Antiqua" w:eastAsia="宋体" w:hAnsi="Book Antiqua" w:cs="宋体"/>
        </w:rPr>
        <w:t xml:space="preserve">, </w:t>
      </w:r>
      <w:proofErr w:type="spellStart"/>
      <w:r w:rsidRPr="0093394A">
        <w:rPr>
          <w:rFonts w:ascii="Book Antiqua" w:eastAsia="宋体" w:hAnsi="Book Antiqua" w:cs="宋体"/>
        </w:rPr>
        <w:t>Manno</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Bertani</w:t>
      </w:r>
      <w:proofErr w:type="spellEnd"/>
      <w:r w:rsidRPr="0093394A">
        <w:rPr>
          <w:rFonts w:ascii="Book Antiqua" w:eastAsia="宋体" w:hAnsi="Book Antiqua" w:cs="宋体"/>
        </w:rPr>
        <w:t xml:space="preserve"> H, </w:t>
      </w:r>
      <w:proofErr w:type="spellStart"/>
      <w:r w:rsidRPr="0093394A">
        <w:rPr>
          <w:rFonts w:ascii="Book Antiqua" w:eastAsia="宋体" w:hAnsi="Book Antiqua" w:cs="宋体"/>
        </w:rPr>
        <w:t>Barbera</w:t>
      </w:r>
      <w:proofErr w:type="spellEnd"/>
      <w:r w:rsidRPr="0093394A">
        <w:rPr>
          <w:rFonts w:ascii="Book Antiqua" w:eastAsia="宋体" w:hAnsi="Book Antiqua" w:cs="宋体"/>
        </w:rPr>
        <w:t xml:space="preserve"> C, </w:t>
      </w:r>
      <w:proofErr w:type="spellStart"/>
      <w:r w:rsidRPr="0093394A">
        <w:rPr>
          <w:rFonts w:ascii="Book Antiqua" w:eastAsia="宋体" w:hAnsi="Book Antiqua" w:cs="宋体"/>
        </w:rPr>
        <w:t>Pigò</w:t>
      </w:r>
      <w:proofErr w:type="spellEnd"/>
      <w:r w:rsidRPr="0093394A">
        <w:rPr>
          <w:rFonts w:ascii="Book Antiqua" w:eastAsia="宋体" w:hAnsi="Book Antiqua" w:cs="宋体"/>
        </w:rPr>
        <w:t xml:space="preserve"> F, </w:t>
      </w:r>
      <w:proofErr w:type="spellStart"/>
      <w:r w:rsidRPr="0093394A">
        <w:rPr>
          <w:rFonts w:ascii="Book Antiqua" w:eastAsia="宋体" w:hAnsi="Book Antiqua" w:cs="宋体"/>
        </w:rPr>
        <w:t>Mirante</w:t>
      </w:r>
      <w:proofErr w:type="spellEnd"/>
      <w:r w:rsidRPr="0093394A">
        <w:rPr>
          <w:rFonts w:ascii="Book Antiqua" w:eastAsia="宋体" w:hAnsi="Book Antiqua" w:cs="宋体"/>
        </w:rPr>
        <w:t xml:space="preserve"> V, </w:t>
      </w:r>
      <w:proofErr w:type="spellStart"/>
      <w:r w:rsidRPr="0093394A">
        <w:rPr>
          <w:rFonts w:ascii="Book Antiqua" w:eastAsia="宋体" w:hAnsi="Book Antiqua" w:cs="宋体"/>
        </w:rPr>
        <w:t>Longinotti</w:t>
      </w:r>
      <w:proofErr w:type="spellEnd"/>
      <w:r w:rsidRPr="0093394A">
        <w:rPr>
          <w:rFonts w:ascii="Book Antiqua" w:eastAsia="宋体" w:hAnsi="Book Antiqua" w:cs="宋体"/>
        </w:rPr>
        <w:t xml:space="preserve"> E, </w:t>
      </w:r>
      <w:proofErr w:type="spellStart"/>
      <w:r w:rsidRPr="0093394A">
        <w:rPr>
          <w:rFonts w:ascii="Book Antiqua" w:eastAsia="宋体" w:hAnsi="Book Antiqua" w:cs="宋体"/>
        </w:rPr>
        <w:t>Bassotti</w:t>
      </w:r>
      <w:proofErr w:type="spellEnd"/>
      <w:r w:rsidRPr="0093394A">
        <w:rPr>
          <w:rFonts w:ascii="Book Antiqua" w:eastAsia="宋体" w:hAnsi="Book Antiqua" w:cs="宋体"/>
        </w:rPr>
        <w:t xml:space="preserve"> G, </w:t>
      </w:r>
      <w:proofErr w:type="spellStart"/>
      <w:r w:rsidRPr="0093394A">
        <w:rPr>
          <w:rFonts w:ascii="Book Antiqua" w:eastAsia="宋体" w:hAnsi="Book Antiqua" w:cs="宋体"/>
        </w:rPr>
        <w:t>Conigliaro</w:t>
      </w:r>
      <w:proofErr w:type="spellEnd"/>
      <w:r w:rsidRPr="0093394A">
        <w:rPr>
          <w:rFonts w:ascii="Book Antiqua" w:eastAsia="宋体" w:hAnsi="Book Antiqua" w:cs="宋体"/>
        </w:rPr>
        <w:t xml:space="preserve"> R. Endoscopic treatment of gastrointestinal fistulas using an over-the-scope clip (OTSC) device: case series from a tertiary referral center. </w:t>
      </w:r>
      <w:r w:rsidRPr="0093394A">
        <w:rPr>
          <w:rFonts w:ascii="Book Antiqua" w:eastAsia="宋体" w:hAnsi="Book Antiqua" w:cs="宋体"/>
          <w:i/>
          <w:iCs/>
        </w:rPr>
        <w:t>Endoscopy</w:t>
      </w:r>
      <w:r w:rsidRPr="0093394A">
        <w:rPr>
          <w:rFonts w:ascii="Book Antiqua" w:eastAsia="宋体" w:hAnsi="Book Antiqua" w:cs="宋体"/>
        </w:rPr>
        <w:t xml:space="preserve"> 2011; </w:t>
      </w:r>
      <w:r w:rsidRPr="0093394A">
        <w:rPr>
          <w:rFonts w:ascii="Book Antiqua" w:eastAsia="宋体" w:hAnsi="Book Antiqua" w:cs="宋体"/>
          <w:b/>
          <w:bCs/>
        </w:rPr>
        <w:t>43</w:t>
      </w:r>
      <w:r w:rsidRPr="0093394A">
        <w:rPr>
          <w:rFonts w:ascii="Book Antiqua" w:eastAsia="宋体" w:hAnsi="Book Antiqua" w:cs="宋体"/>
        </w:rPr>
        <w:t>: 545-548 [PMID: 21409741 DOI: 10.1055/s-0030-1256196]</w:t>
      </w:r>
    </w:p>
    <w:p w14:paraId="791CD05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78 </w:t>
      </w:r>
      <w:proofErr w:type="spellStart"/>
      <w:r w:rsidRPr="0093394A">
        <w:rPr>
          <w:rFonts w:ascii="Book Antiqua" w:eastAsia="宋体" w:hAnsi="Book Antiqua" w:cs="宋体"/>
          <w:b/>
          <w:bCs/>
        </w:rPr>
        <w:t>Mennigen</w:t>
      </w:r>
      <w:proofErr w:type="spellEnd"/>
      <w:r w:rsidRPr="0093394A">
        <w:rPr>
          <w:rFonts w:ascii="Book Antiqua" w:eastAsia="宋体" w:hAnsi="Book Antiqua" w:cs="宋体"/>
          <w:b/>
          <w:bCs/>
        </w:rPr>
        <w:t xml:space="preserve"> R</w:t>
      </w:r>
      <w:r w:rsidRPr="0093394A">
        <w:rPr>
          <w:rFonts w:ascii="Book Antiqua" w:eastAsia="宋体" w:hAnsi="Book Antiqua" w:cs="宋体"/>
        </w:rPr>
        <w:t>, Colombo-</w:t>
      </w:r>
      <w:proofErr w:type="spellStart"/>
      <w:r w:rsidRPr="0093394A">
        <w:rPr>
          <w:rFonts w:ascii="Book Antiqua" w:eastAsia="宋体" w:hAnsi="Book Antiqua" w:cs="宋体"/>
        </w:rPr>
        <w:t>Benkmann</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Senninger</w:t>
      </w:r>
      <w:proofErr w:type="spellEnd"/>
      <w:r w:rsidRPr="0093394A">
        <w:rPr>
          <w:rFonts w:ascii="Book Antiqua" w:eastAsia="宋体" w:hAnsi="Book Antiqua" w:cs="宋体"/>
        </w:rPr>
        <w:t xml:space="preserve"> N, </w:t>
      </w:r>
      <w:proofErr w:type="spellStart"/>
      <w:r w:rsidRPr="0093394A">
        <w:rPr>
          <w:rFonts w:ascii="Book Antiqua" w:eastAsia="宋体" w:hAnsi="Book Antiqua" w:cs="宋体"/>
        </w:rPr>
        <w:t>Laukoetter</w:t>
      </w:r>
      <w:proofErr w:type="spellEnd"/>
      <w:r w:rsidRPr="0093394A">
        <w:rPr>
          <w:rFonts w:ascii="Book Antiqua" w:eastAsia="宋体" w:hAnsi="Book Antiqua" w:cs="宋体"/>
        </w:rPr>
        <w:t xml:space="preserve"> M. Endoscopic closure of postoperative gastrointestinal leakages and fistulas with the Over-the-Scope Clip (OTSC).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3; </w:t>
      </w:r>
      <w:r w:rsidRPr="0093394A">
        <w:rPr>
          <w:rFonts w:ascii="Book Antiqua" w:eastAsia="宋体" w:hAnsi="Book Antiqua" w:cs="宋体"/>
          <w:b/>
          <w:bCs/>
        </w:rPr>
        <w:t>17</w:t>
      </w:r>
      <w:r w:rsidRPr="0093394A">
        <w:rPr>
          <w:rFonts w:ascii="Book Antiqua" w:eastAsia="宋体" w:hAnsi="Book Antiqua" w:cs="宋体"/>
        </w:rPr>
        <w:t>: 1058-1065 [PMID: 23400507 DOI: 10.1007/s11605-013-2156-y]</w:t>
      </w:r>
    </w:p>
    <w:p w14:paraId="6172D6AE"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lastRenderedPageBreak/>
        <w:t xml:space="preserve">79 </w:t>
      </w:r>
      <w:r w:rsidRPr="0093394A">
        <w:rPr>
          <w:rFonts w:ascii="Book Antiqua" w:eastAsia="宋体" w:hAnsi="Book Antiqua" w:cs="宋体"/>
          <w:b/>
          <w:bCs/>
        </w:rPr>
        <w:t>Law JK</w:t>
      </w:r>
      <w:r w:rsidRPr="0093394A">
        <w:rPr>
          <w:rFonts w:ascii="Book Antiqua" w:eastAsia="宋体" w:hAnsi="Book Antiqua" w:cs="宋体"/>
        </w:rPr>
        <w:t xml:space="preserve">, </w:t>
      </w:r>
      <w:proofErr w:type="spellStart"/>
      <w:r w:rsidRPr="0093394A">
        <w:rPr>
          <w:rFonts w:ascii="Book Antiqua" w:eastAsia="宋体" w:hAnsi="Book Antiqua" w:cs="宋体"/>
        </w:rPr>
        <w:t>Stoita</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Wever</w:t>
      </w:r>
      <w:proofErr w:type="spellEnd"/>
      <w:r w:rsidRPr="0093394A">
        <w:rPr>
          <w:rFonts w:ascii="Book Antiqua" w:eastAsia="宋体" w:hAnsi="Book Antiqua" w:cs="宋体"/>
        </w:rPr>
        <w:t xml:space="preserve"> W, Gleeson FC, Dries AM, Blackford A, </w:t>
      </w:r>
      <w:proofErr w:type="spellStart"/>
      <w:r w:rsidRPr="0093394A">
        <w:rPr>
          <w:rFonts w:ascii="Book Antiqua" w:eastAsia="宋体" w:hAnsi="Book Antiqua" w:cs="宋体"/>
        </w:rPr>
        <w:t>Kiswani</w:t>
      </w:r>
      <w:proofErr w:type="spellEnd"/>
      <w:r w:rsidRPr="0093394A">
        <w:rPr>
          <w:rFonts w:ascii="Book Antiqua" w:eastAsia="宋体" w:hAnsi="Book Antiqua" w:cs="宋体"/>
        </w:rPr>
        <w:t xml:space="preserve"> V, Shin EJ, </w:t>
      </w:r>
      <w:proofErr w:type="spellStart"/>
      <w:r w:rsidRPr="0093394A">
        <w:rPr>
          <w:rFonts w:ascii="Book Antiqua" w:eastAsia="宋体" w:hAnsi="Book Antiqua" w:cs="宋体"/>
        </w:rPr>
        <w:t>Khashab</w:t>
      </w:r>
      <w:proofErr w:type="spellEnd"/>
      <w:r w:rsidRPr="0093394A">
        <w:rPr>
          <w:rFonts w:ascii="Book Antiqua" w:eastAsia="宋体" w:hAnsi="Book Antiqua" w:cs="宋体"/>
        </w:rPr>
        <w:t xml:space="preserve"> MA, Canto MI, Singh VK, Lennon AM. Endoscopic ultrasound-guided fine needle aspiration improves the pre-operative diagnostic yield of solid-</w:t>
      </w:r>
      <w:proofErr w:type="spellStart"/>
      <w:r w:rsidRPr="0093394A">
        <w:rPr>
          <w:rFonts w:ascii="Book Antiqua" w:eastAsia="宋体" w:hAnsi="Book Antiqua" w:cs="宋体"/>
        </w:rPr>
        <w:t>pseudopapillary</w:t>
      </w:r>
      <w:proofErr w:type="spellEnd"/>
      <w:r w:rsidRPr="0093394A">
        <w:rPr>
          <w:rFonts w:ascii="Book Antiqua" w:eastAsia="宋体" w:hAnsi="Book Antiqua" w:cs="宋体"/>
        </w:rPr>
        <w:t xml:space="preserve"> neoplasm of the pancreas: an international multicenter case series (with video).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4; </w:t>
      </w:r>
      <w:r w:rsidRPr="0093394A">
        <w:rPr>
          <w:rFonts w:ascii="Book Antiqua" w:eastAsia="宋体" w:hAnsi="Book Antiqua" w:cs="宋体"/>
          <w:b/>
          <w:bCs/>
        </w:rPr>
        <w:t>28</w:t>
      </w:r>
      <w:r w:rsidRPr="0093394A">
        <w:rPr>
          <w:rFonts w:ascii="Book Antiqua" w:eastAsia="宋体" w:hAnsi="Book Antiqua" w:cs="宋体"/>
        </w:rPr>
        <w:t>: 2592-2598 [PMID: 24718662 DOI: 10.1007/s00464-014-3508-8]</w:t>
      </w:r>
    </w:p>
    <w:p w14:paraId="0DA2A8F5"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0 </w:t>
      </w:r>
      <w:proofErr w:type="spellStart"/>
      <w:r w:rsidRPr="0093394A">
        <w:rPr>
          <w:rFonts w:ascii="Book Antiqua" w:eastAsia="宋体" w:hAnsi="Book Antiqua" w:cs="宋体"/>
          <w:b/>
          <w:bCs/>
        </w:rPr>
        <w:t>Matthes</w:t>
      </w:r>
      <w:proofErr w:type="spellEnd"/>
      <w:r w:rsidRPr="0093394A">
        <w:rPr>
          <w:rFonts w:ascii="Book Antiqua" w:eastAsia="宋体" w:hAnsi="Book Antiqua" w:cs="宋体"/>
          <w:b/>
          <w:bCs/>
        </w:rPr>
        <w:t xml:space="preserve"> K</w:t>
      </w:r>
      <w:r w:rsidRPr="0093394A">
        <w:rPr>
          <w:rFonts w:ascii="Book Antiqua" w:eastAsia="宋体" w:hAnsi="Book Antiqua" w:cs="宋体"/>
        </w:rPr>
        <w:t xml:space="preserve">, Jung Y, Kato M, </w:t>
      </w:r>
      <w:proofErr w:type="spellStart"/>
      <w:r w:rsidRPr="0093394A">
        <w:rPr>
          <w:rFonts w:ascii="Book Antiqua" w:eastAsia="宋体" w:hAnsi="Book Antiqua" w:cs="宋体"/>
        </w:rPr>
        <w:t>Gromski</w:t>
      </w:r>
      <w:proofErr w:type="spellEnd"/>
      <w:r w:rsidRPr="0093394A">
        <w:rPr>
          <w:rFonts w:ascii="Book Antiqua" w:eastAsia="宋体" w:hAnsi="Book Antiqua" w:cs="宋体"/>
        </w:rPr>
        <w:t xml:space="preserve"> MA, </w:t>
      </w:r>
      <w:proofErr w:type="spellStart"/>
      <w:r w:rsidRPr="0093394A">
        <w:rPr>
          <w:rFonts w:ascii="Book Antiqua" w:eastAsia="宋体" w:hAnsi="Book Antiqua" w:cs="宋体"/>
        </w:rPr>
        <w:t>Chuttani</w:t>
      </w:r>
      <w:proofErr w:type="spellEnd"/>
      <w:r w:rsidRPr="0093394A">
        <w:rPr>
          <w:rFonts w:ascii="Book Antiqua" w:eastAsia="宋体" w:hAnsi="Book Antiqua" w:cs="宋体"/>
        </w:rPr>
        <w:t xml:space="preserve"> R. Efficacy of full-thickness GI perforation closure with a novel over-the-scope clip application device: an animal study.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1; </w:t>
      </w:r>
      <w:r w:rsidRPr="0093394A">
        <w:rPr>
          <w:rFonts w:ascii="Book Antiqua" w:eastAsia="宋体" w:hAnsi="Book Antiqua" w:cs="宋体"/>
          <w:b/>
          <w:bCs/>
        </w:rPr>
        <w:t>74</w:t>
      </w:r>
      <w:r w:rsidRPr="0093394A">
        <w:rPr>
          <w:rFonts w:ascii="Book Antiqua" w:eastAsia="宋体" w:hAnsi="Book Antiqua" w:cs="宋体"/>
        </w:rPr>
        <w:t>: 1369-1375 [PMID: 21981814 DOI: 10.1016/j.gie.2011.07.057]</w:t>
      </w:r>
    </w:p>
    <w:p w14:paraId="34386704"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1 </w:t>
      </w:r>
      <w:proofErr w:type="spellStart"/>
      <w:r w:rsidRPr="0093394A">
        <w:rPr>
          <w:rFonts w:ascii="Book Antiqua" w:eastAsia="宋体" w:hAnsi="Book Antiqua" w:cs="宋体"/>
          <w:b/>
          <w:bCs/>
        </w:rPr>
        <w:t>Bège</w:t>
      </w:r>
      <w:proofErr w:type="spellEnd"/>
      <w:r w:rsidRPr="0093394A">
        <w:rPr>
          <w:rFonts w:ascii="Book Antiqua" w:eastAsia="宋体" w:hAnsi="Book Antiqua" w:cs="宋体"/>
          <w:b/>
          <w:bCs/>
        </w:rPr>
        <w:t xml:space="preserve"> T</w:t>
      </w:r>
      <w:r w:rsidRPr="0093394A">
        <w:rPr>
          <w:rFonts w:ascii="Book Antiqua" w:eastAsia="宋体" w:hAnsi="Book Antiqua" w:cs="宋体"/>
        </w:rPr>
        <w:t xml:space="preserve">, </w:t>
      </w:r>
      <w:proofErr w:type="spellStart"/>
      <w:r w:rsidRPr="0093394A">
        <w:rPr>
          <w:rFonts w:ascii="Book Antiqua" w:eastAsia="宋体" w:hAnsi="Book Antiqua" w:cs="宋体"/>
        </w:rPr>
        <w:t>Emungania</w:t>
      </w:r>
      <w:proofErr w:type="spellEnd"/>
      <w:r w:rsidRPr="0093394A">
        <w:rPr>
          <w:rFonts w:ascii="Book Antiqua" w:eastAsia="宋体" w:hAnsi="Book Antiqua" w:cs="宋体"/>
        </w:rPr>
        <w:t xml:space="preserve"> O, </w:t>
      </w:r>
      <w:proofErr w:type="spellStart"/>
      <w:r w:rsidRPr="0093394A">
        <w:rPr>
          <w:rFonts w:ascii="Book Antiqua" w:eastAsia="宋体" w:hAnsi="Book Antiqua" w:cs="宋体"/>
        </w:rPr>
        <w:t>Vitton</w:t>
      </w:r>
      <w:proofErr w:type="spellEnd"/>
      <w:r w:rsidRPr="0093394A">
        <w:rPr>
          <w:rFonts w:ascii="Book Antiqua" w:eastAsia="宋体" w:hAnsi="Book Antiqua" w:cs="宋体"/>
        </w:rPr>
        <w:t xml:space="preserve"> V, Ah-</w:t>
      </w:r>
      <w:proofErr w:type="spellStart"/>
      <w:r w:rsidRPr="0093394A">
        <w:rPr>
          <w:rFonts w:ascii="Book Antiqua" w:eastAsia="宋体" w:hAnsi="Book Antiqua" w:cs="宋体"/>
        </w:rPr>
        <w:t>Soune</w:t>
      </w:r>
      <w:proofErr w:type="spellEnd"/>
      <w:r w:rsidRPr="0093394A">
        <w:rPr>
          <w:rFonts w:ascii="Book Antiqua" w:eastAsia="宋体" w:hAnsi="Book Antiqua" w:cs="宋体"/>
        </w:rPr>
        <w:t xml:space="preserve"> P, </w:t>
      </w:r>
      <w:proofErr w:type="spellStart"/>
      <w:r w:rsidRPr="0093394A">
        <w:rPr>
          <w:rFonts w:ascii="Book Antiqua" w:eastAsia="宋体" w:hAnsi="Book Antiqua" w:cs="宋体"/>
        </w:rPr>
        <w:t>Nocca</w:t>
      </w:r>
      <w:proofErr w:type="spellEnd"/>
      <w:r w:rsidRPr="0093394A">
        <w:rPr>
          <w:rFonts w:ascii="Book Antiqua" w:eastAsia="宋体" w:hAnsi="Book Antiqua" w:cs="宋体"/>
        </w:rPr>
        <w:t xml:space="preserve"> D, Noël P, </w:t>
      </w:r>
      <w:proofErr w:type="spellStart"/>
      <w:r w:rsidRPr="0093394A">
        <w:rPr>
          <w:rFonts w:ascii="Book Antiqua" w:eastAsia="宋体" w:hAnsi="Book Antiqua" w:cs="宋体"/>
        </w:rPr>
        <w:t>Bradjanian</w:t>
      </w:r>
      <w:proofErr w:type="spellEnd"/>
      <w:r w:rsidRPr="0093394A">
        <w:rPr>
          <w:rFonts w:ascii="Book Antiqua" w:eastAsia="宋体" w:hAnsi="Book Antiqua" w:cs="宋体"/>
        </w:rPr>
        <w:t xml:space="preserve"> S, </w:t>
      </w:r>
      <w:proofErr w:type="spellStart"/>
      <w:r w:rsidRPr="0093394A">
        <w:rPr>
          <w:rFonts w:ascii="Book Antiqua" w:eastAsia="宋体" w:hAnsi="Book Antiqua" w:cs="宋体"/>
        </w:rPr>
        <w:t>Berdah</w:t>
      </w:r>
      <w:proofErr w:type="spellEnd"/>
      <w:r w:rsidRPr="0093394A">
        <w:rPr>
          <w:rFonts w:ascii="Book Antiqua" w:eastAsia="宋体" w:hAnsi="Book Antiqua" w:cs="宋体"/>
        </w:rPr>
        <w:t xml:space="preserve"> SV, Brunet C, </w:t>
      </w:r>
      <w:proofErr w:type="spellStart"/>
      <w:r w:rsidRPr="0093394A">
        <w:rPr>
          <w:rFonts w:ascii="Book Antiqua" w:eastAsia="宋体" w:hAnsi="Book Antiqua" w:cs="宋体"/>
        </w:rPr>
        <w:t>Grimaud</w:t>
      </w:r>
      <w:proofErr w:type="spellEnd"/>
      <w:r w:rsidRPr="0093394A">
        <w:rPr>
          <w:rFonts w:ascii="Book Antiqua" w:eastAsia="宋体" w:hAnsi="Book Antiqua" w:cs="宋体"/>
        </w:rPr>
        <w:t xml:space="preserve"> JC, </w:t>
      </w:r>
      <w:proofErr w:type="spellStart"/>
      <w:r w:rsidRPr="0093394A">
        <w:rPr>
          <w:rFonts w:ascii="Book Antiqua" w:eastAsia="宋体" w:hAnsi="Book Antiqua" w:cs="宋体"/>
        </w:rPr>
        <w:t>Barthet</w:t>
      </w:r>
      <w:proofErr w:type="spellEnd"/>
      <w:r w:rsidRPr="0093394A">
        <w:rPr>
          <w:rFonts w:ascii="Book Antiqua" w:eastAsia="宋体" w:hAnsi="Book Antiqua" w:cs="宋体"/>
        </w:rPr>
        <w:t xml:space="preserve"> M. An endoscopic strategy for management of anastomotic complications from bariatric surgery: a prospective study.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1; </w:t>
      </w:r>
      <w:r w:rsidRPr="0093394A">
        <w:rPr>
          <w:rFonts w:ascii="Book Antiqua" w:eastAsia="宋体" w:hAnsi="Book Antiqua" w:cs="宋体"/>
          <w:b/>
          <w:bCs/>
        </w:rPr>
        <w:t>73</w:t>
      </w:r>
      <w:r w:rsidRPr="0093394A">
        <w:rPr>
          <w:rFonts w:ascii="Book Antiqua" w:eastAsia="宋体" w:hAnsi="Book Antiqua" w:cs="宋体"/>
        </w:rPr>
        <w:t>: 238-244 [PMID: 21295637 DOI: 10.1016/j.gie.2010.10.010]</w:t>
      </w:r>
    </w:p>
    <w:p w14:paraId="72D4DE24"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2 </w:t>
      </w:r>
      <w:proofErr w:type="spellStart"/>
      <w:r w:rsidRPr="0093394A">
        <w:rPr>
          <w:rFonts w:ascii="Book Antiqua" w:eastAsia="宋体" w:hAnsi="Book Antiqua" w:cs="宋体"/>
          <w:b/>
          <w:bCs/>
        </w:rPr>
        <w:t>Kirschniak</w:t>
      </w:r>
      <w:proofErr w:type="spellEnd"/>
      <w:r w:rsidRPr="0093394A">
        <w:rPr>
          <w:rFonts w:ascii="Book Antiqua" w:eastAsia="宋体" w:hAnsi="Book Antiqua" w:cs="宋体"/>
          <w:b/>
          <w:bCs/>
        </w:rPr>
        <w:t xml:space="preserve"> A</w:t>
      </w:r>
      <w:r w:rsidRPr="0093394A">
        <w:rPr>
          <w:rFonts w:ascii="Book Antiqua" w:eastAsia="宋体" w:hAnsi="Book Antiqua" w:cs="宋体"/>
        </w:rPr>
        <w:t xml:space="preserve">, </w:t>
      </w:r>
      <w:proofErr w:type="spellStart"/>
      <w:r w:rsidRPr="0093394A">
        <w:rPr>
          <w:rFonts w:ascii="Book Antiqua" w:eastAsia="宋体" w:hAnsi="Book Antiqua" w:cs="宋体"/>
        </w:rPr>
        <w:t>Subotova</w:t>
      </w:r>
      <w:proofErr w:type="spellEnd"/>
      <w:r w:rsidRPr="0093394A">
        <w:rPr>
          <w:rFonts w:ascii="Book Antiqua" w:eastAsia="宋体" w:hAnsi="Book Antiqua" w:cs="宋体"/>
        </w:rPr>
        <w:t xml:space="preserve"> N, </w:t>
      </w:r>
      <w:proofErr w:type="spellStart"/>
      <w:r w:rsidRPr="0093394A">
        <w:rPr>
          <w:rFonts w:ascii="Book Antiqua" w:eastAsia="宋体" w:hAnsi="Book Antiqua" w:cs="宋体"/>
        </w:rPr>
        <w:t>Zieker</w:t>
      </w:r>
      <w:proofErr w:type="spellEnd"/>
      <w:r w:rsidRPr="0093394A">
        <w:rPr>
          <w:rFonts w:ascii="Book Antiqua" w:eastAsia="宋体" w:hAnsi="Book Antiqua" w:cs="宋体"/>
        </w:rPr>
        <w:t xml:space="preserve"> D, </w:t>
      </w:r>
      <w:proofErr w:type="spellStart"/>
      <w:r w:rsidRPr="0093394A">
        <w:rPr>
          <w:rFonts w:ascii="Book Antiqua" w:eastAsia="宋体" w:hAnsi="Book Antiqua" w:cs="宋体"/>
        </w:rPr>
        <w:t>Königsrainer</w:t>
      </w:r>
      <w:proofErr w:type="spellEnd"/>
      <w:r w:rsidRPr="0093394A">
        <w:rPr>
          <w:rFonts w:ascii="Book Antiqua" w:eastAsia="宋体" w:hAnsi="Book Antiqua" w:cs="宋体"/>
        </w:rPr>
        <w:t xml:space="preserve"> A, </w:t>
      </w:r>
      <w:proofErr w:type="spellStart"/>
      <w:r w:rsidRPr="0093394A">
        <w:rPr>
          <w:rFonts w:ascii="Book Antiqua" w:eastAsia="宋体" w:hAnsi="Book Antiqua" w:cs="宋体"/>
        </w:rPr>
        <w:t>Kratt</w:t>
      </w:r>
      <w:proofErr w:type="spellEnd"/>
      <w:r w:rsidRPr="0093394A">
        <w:rPr>
          <w:rFonts w:ascii="Book Antiqua" w:eastAsia="宋体" w:hAnsi="Book Antiqua" w:cs="宋体"/>
        </w:rPr>
        <w:t xml:space="preserve"> T. The Over-The-Scope Clip (OTSC) for the treatment of gastrointestinal bleeding, perforations, and fistulas. </w:t>
      </w:r>
      <w:proofErr w:type="spellStart"/>
      <w:r w:rsidRPr="0093394A">
        <w:rPr>
          <w:rFonts w:ascii="Book Antiqua" w:eastAsia="宋体" w:hAnsi="Book Antiqua" w:cs="宋体"/>
          <w:i/>
          <w:iCs/>
        </w:rPr>
        <w:t>Surg</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1; </w:t>
      </w:r>
      <w:r w:rsidRPr="0093394A">
        <w:rPr>
          <w:rFonts w:ascii="Book Antiqua" w:eastAsia="宋体" w:hAnsi="Book Antiqua" w:cs="宋体"/>
          <w:b/>
          <w:bCs/>
        </w:rPr>
        <w:t>25</w:t>
      </w:r>
      <w:r w:rsidRPr="0093394A">
        <w:rPr>
          <w:rFonts w:ascii="Book Antiqua" w:eastAsia="宋体" w:hAnsi="Book Antiqua" w:cs="宋体"/>
        </w:rPr>
        <w:t>: 2901-2905 [PMID: 21424197 DOI: 10.1007/s00464-011-1640-2]</w:t>
      </w:r>
    </w:p>
    <w:p w14:paraId="6B5AF52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3 </w:t>
      </w:r>
      <w:r w:rsidRPr="0093394A">
        <w:rPr>
          <w:rFonts w:ascii="Book Antiqua" w:eastAsia="宋体" w:hAnsi="Book Antiqua" w:cs="宋体"/>
          <w:b/>
          <w:bCs/>
        </w:rPr>
        <w:t>Hagel AF</w:t>
      </w:r>
      <w:r w:rsidRPr="0093394A">
        <w:rPr>
          <w:rFonts w:ascii="Book Antiqua" w:eastAsia="宋体" w:hAnsi="Book Antiqua" w:cs="宋体"/>
        </w:rPr>
        <w:t xml:space="preserve">, </w:t>
      </w:r>
      <w:proofErr w:type="spellStart"/>
      <w:r w:rsidRPr="0093394A">
        <w:rPr>
          <w:rFonts w:ascii="Book Antiqua" w:eastAsia="宋体" w:hAnsi="Book Antiqua" w:cs="宋体"/>
        </w:rPr>
        <w:t>Naegel</w:t>
      </w:r>
      <w:proofErr w:type="spellEnd"/>
      <w:r w:rsidRPr="0093394A">
        <w:rPr>
          <w:rFonts w:ascii="Book Antiqua" w:eastAsia="宋体" w:hAnsi="Book Antiqua" w:cs="宋体"/>
        </w:rPr>
        <w:t xml:space="preserve"> A, Lindner AS, Kessler H, </w:t>
      </w:r>
      <w:proofErr w:type="spellStart"/>
      <w:r w:rsidRPr="0093394A">
        <w:rPr>
          <w:rFonts w:ascii="Book Antiqua" w:eastAsia="宋体" w:hAnsi="Book Antiqua" w:cs="宋体"/>
        </w:rPr>
        <w:t>Matzel</w:t>
      </w:r>
      <w:proofErr w:type="spellEnd"/>
      <w:r w:rsidRPr="0093394A">
        <w:rPr>
          <w:rFonts w:ascii="Book Antiqua" w:eastAsia="宋体" w:hAnsi="Book Antiqua" w:cs="宋体"/>
        </w:rPr>
        <w:t xml:space="preserve"> K, </w:t>
      </w:r>
      <w:proofErr w:type="spellStart"/>
      <w:r w:rsidRPr="0093394A">
        <w:rPr>
          <w:rFonts w:ascii="Book Antiqua" w:eastAsia="宋体" w:hAnsi="Book Antiqua" w:cs="宋体"/>
        </w:rPr>
        <w:t>Dauth</w:t>
      </w:r>
      <w:proofErr w:type="spellEnd"/>
      <w:r w:rsidRPr="0093394A">
        <w:rPr>
          <w:rFonts w:ascii="Book Antiqua" w:eastAsia="宋体" w:hAnsi="Book Antiqua" w:cs="宋体"/>
        </w:rPr>
        <w:t xml:space="preserve"> W, </w:t>
      </w:r>
      <w:proofErr w:type="spellStart"/>
      <w:r w:rsidRPr="0093394A">
        <w:rPr>
          <w:rFonts w:ascii="Book Antiqua" w:eastAsia="宋体" w:hAnsi="Book Antiqua" w:cs="宋体"/>
        </w:rPr>
        <w:t>Neurath</w:t>
      </w:r>
      <w:proofErr w:type="spellEnd"/>
      <w:r w:rsidRPr="0093394A">
        <w:rPr>
          <w:rFonts w:ascii="Book Antiqua" w:eastAsia="宋体" w:hAnsi="Book Antiqua" w:cs="宋体"/>
        </w:rPr>
        <w:t xml:space="preserve"> MF, </w:t>
      </w:r>
      <w:proofErr w:type="spellStart"/>
      <w:r w:rsidRPr="0093394A">
        <w:rPr>
          <w:rFonts w:ascii="Book Antiqua" w:eastAsia="宋体" w:hAnsi="Book Antiqua" w:cs="宋体"/>
        </w:rPr>
        <w:t>Raithel</w:t>
      </w:r>
      <w:proofErr w:type="spellEnd"/>
      <w:r w:rsidRPr="0093394A">
        <w:rPr>
          <w:rFonts w:ascii="Book Antiqua" w:eastAsia="宋体" w:hAnsi="Book Antiqua" w:cs="宋体"/>
        </w:rPr>
        <w:t xml:space="preserve"> M. Over-the-scope clip application yields a high rate of closure in gastrointestinal perforations and may reduce emergency surgery.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2; </w:t>
      </w:r>
      <w:r w:rsidRPr="0093394A">
        <w:rPr>
          <w:rFonts w:ascii="Book Antiqua" w:eastAsia="宋体" w:hAnsi="Book Antiqua" w:cs="宋体"/>
          <w:b/>
          <w:bCs/>
        </w:rPr>
        <w:t>16</w:t>
      </w:r>
      <w:r w:rsidRPr="0093394A">
        <w:rPr>
          <w:rFonts w:ascii="Book Antiqua" w:eastAsia="宋体" w:hAnsi="Book Antiqua" w:cs="宋体"/>
        </w:rPr>
        <w:t>: 2132-2138 [PMID: 22903364 DOI: 10.1007/s11605-012-1983-6]</w:t>
      </w:r>
    </w:p>
    <w:p w14:paraId="1B7CA0FB"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4 </w:t>
      </w:r>
      <w:proofErr w:type="spellStart"/>
      <w:r w:rsidRPr="0093394A">
        <w:rPr>
          <w:rFonts w:ascii="Book Antiqua" w:eastAsia="宋体" w:hAnsi="Book Antiqua" w:cs="宋体"/>
          <w:b/>
          <w:bCs/>
        </w:rPr>
        <w:t>Di</w:t>
      </w:r>
      <w:r w:rsidRPr="0093394A">
        <w:rPr>
          <w:rFonts w:ascii="Book Antiqua" w:eastAsia="MS Mincho" w:hAnsi="Book Antiqua" w:cs="MS Mincho"/>
          <w:b/>
          <w:bCs/>
        </w:rPr>
        <w:t>ş</w:t>
      </w:r>
      <w:r w:rsidRPr="0093394A">
        <w:rPr>
          <w:rFonts w:ascii="Book Antiqua" w:eastAsia="宋体" w:hAnsi="Book Antiqua" w:cs="宋体"/>
          <w:b/>
          <w:bCs/>
        </w:rPr>
        <w:t>ibeyaz</w:t>
      </w:r>
      <w:proofErr w:type="spellEnd"/>
      <w:r w:rsidRPr="0093394A">
        <w:rPr>
          <w:rFonts w:ascii="Book Antiqua" w:eastAsia="宋体" w:hAnsi="Book Antiqua" w:cs="宋体"/>
          <w:b/>
          <w:bCs/>
        </w:rPr>
        <w:t xml:space="preserve"> S</w:t>
      </w:r>
      <w:r w:rsidRPr="0093394A">
        <w:rPr>
          <w:rFonts w:ascii="Book Antiqua" w:eastAsia="宋体" w:hAnsi="Book Antiqua" w:cs="宋体"/>
        </w:rPr>
        <w:t xml:space="preserve">, </w:t>
      </w:r>
      <w:proofErr w:type="spellStart"/>
      <w:r w:rsidRPr="0093394A">
        <w:rPr>
          <w:rFonts w:ascii="Book Antiqua" w:eastAsia="宋体" w:hAnsi="Book Antiqua" w:cs="宋体"/>
        </w:rPr>
        <w:t>Köksal</w:t>
      </w:r>
      <w:proofErr w:type="spellEnd"/>
      <w:r w:rsidRPr="0093394A">
        <w:rPr>
          <w:rFonts w:ascii="Book Antiqua" w:eastAsia="宋体" w:hAnsi="Book Antiqua" w:cs="宋体"/>
        </w:rPr>
        <w:t xml:space="preserve"> A</w:t>
      </w:r>
      <w:r w:rsidRPr="0093394A">
        <w:rPr>
          <w:rFonts w:ascii="Book Antiqua" w:eastAsia="MS Mincho" w:hAnsi="Book Antiqua" w:cs="MS Mincho"/>
        </w:rPr>
        <w:t>Ş</w:t>
      </w:r>
      <w:r w:rsidRPr="0093394A">
        <w:rPr>
          <w:rFonts w:ascii="Book Antiqua" w:eastAsia="宋体" w:hAnsi="Book Antiqua" w:cs="宋体"/>
        </w:rPr>
        <w:t xml:space="preserve">, </w:t>
      </w:r>
      <w:proofErr w:type="spellStart"/>
      <w:r w:rsidRPr="0093394A">
        <w:rPr>
          <w:rFonts w:ascii="Book Antiqua" w:eastAsia="宋体" w:hAnsi="Book Antiqua" w:cs="宋体"/>
        </w:rPr>
        <w:t>Parlak</w:t>
      </w:r>
      <w:proofErr w:type="spellEnd"/>
      <w:r w:rsidRPr="0093394A">
        <w:rPr>
          <w:rFonts w:ascii="Book Antiqua" w:eastAsia="宋体" w:hAnsi="Book Antiqua" w:cs="宋体"/>
        </w:rPr>
        <w:t xml:space="preserve"> E, Torun S, </w:t>
      </w:r>
      <w:proofErr w:type="spellStart"/>
      <w:r w:rsidRPr="0093394A">
        <w:rPr>
          <w:rFonts w:ascii="Book Antiqua" w:eastAsia="MS Mincho" w:hAnsi="Book Antiqua" w:cs="MS Mincho"/>
        </w:rPr>
        <w:t>Ş</w:t>
      </w:r>
      <w:r w:rsidRPr="0093394A">
        <w:rPr>
          <w:rFonts w:ascii="Book Antiqua" w:eastAsia="宋体" w:hAnsi="Book Antiqua" w:cs="宋体"/>
        </w:rPr>
        <w:t>a</w:t>
      </w:r>
      <w:r w:rsidRPr="0093394A">
        <w:rPr>
          <w:rFonts w:ascii="Book Antiqua" w:eastAsia="MS Mincho" w:hAnsi="Book Antiqua" w:cs="MS Mincho"/>
        </w:rPr>
        <w:t>ş</w:t>
      </w:r>
      <w:r w:rsidRPr="0093394A">
        <w:rPr>
          <w:rFonts w:ascii="Book Antiqua" w:eastAsia="宋体" w:hAnsi="Book Antiqua" w:cs="宋体"/>
        </w:rPr>
        <w:t>maz</w:t>
      </w:r>
      <w:proofErr w:type="spellEnd"/>
      <w:r w:rsidRPr="0093394A">
        <w:rPr>
          <w:rFonts w:ascii="Book Antiqua" w:eastAsia="宋体" w:hAnsi="Book Antiqua" w:cs="宋体"/>
        </w:rPr>
        <w:t xml:space="preserve"> N. Endoscopic closure of gastrointestinal defects with an over-the-scope clip device. </w:t>
      </w:r>
      <w:proofErr w:type="gramStart"/>
      <w:r w:rsidRPr="0093394A">
        <w:rPr>
          <w:rFonts w:ascii="Book Antiqua" w:eastAsia="宋体" w:hAnsi="Book Antiqua" w:cs="宋体"/>
        </w:rPr>
        <w:t>A case series and review of the literature.</w:t>
      </w:r>
      <w:proofErr w:type="gramEnd"/>
      <w:r w:rsidRPr="0093394A">
        <w:rPr>
          <w:rFonts w:ascii="Book Antiqua" w:eastAsia="宋体" w:hAnsi="Book Antiqua" w:cs="宋体"/>
        </w:rPr>
        <w:t xml:space="preserve"> </w:t>
      </w:r>
      <w:proofErr w:type="spellStart"/>
      <w:r w:rsidRPr="0093394A">
        <w:rPr>
          <w:rFonts w:ascii="Book Antiqua" w:eastAsia="宋体" w:hAnsi="Book Antiqua" w:cs="宋体"/>
          <w:i/>
          <w:iCs/>
        </w:rPr>
        <w:t>Clin</w:t>
      </w:r>
      <w:proofErr w:type="spellEnd"/>
      <w:r w:rsidRPr="0093394A">
        <w:rPr>
          <w:rFonts w:ascii="Book Antiqua" w:eastAsia="宋体" w:hAnsi="Book Antiqua" w:cs="宋体"/>
          <w:i/>
          <w:iCs/>
        </w:rPr>
        <w:t xml:space="preserve"> Res </w:t>
      </w:r>
      <w:proofErr w:type="spellStart"/>
      <w:r w:rsidRPr="0093394A">
        <w:rPr>
          <w:rFonts w:ascii="Book Antiqua" w:eastAsia="宋体" w:hAnsi="Book Antiqua" w:cs="宋体"/>
          <w:i/>
          <w:iCs/>
        </w:rPr>
        <w:t>Hepatol</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Gastroenterol</w:t>
      </w:r>
      <w:proofErr w:type="spellEnd"/>
      <w:r w:rsidRPr="0093394A">
        <w:rPr>
          <w:rFonts w:ascii="Book Antiqua" w:eastAsia="宋体" w:hAnsi="Book Antiqua" w:cs="宋体"/>
        </w:rPr>
        <w:t xml:space="preserve"> 2012; </w:t>
      </w:r>
      <w:r w:rsidRPr="0093394A">
        <w:rPr>
          <w:rFonts w:ascii="Book Antiqua" w:eastAsia="宋体" w:hAnsi="Book Antiqua" w:cs="宋体"/>
          <w:b/>
          <w:bCs/>
        </w:rPr>
        <w:t>36</w:t>
      </w:r>
      <w:r w:rsidRPr="0093394A">
        <w:rPr>
          <w:rFonts w:ascii="Book Antiqua" w:eastAsia="宋体" w:hAnsi="Book Antiqua" w:cs="宋体"/>
        </w:rPr>
        <w:t>: 614-621 [PMID: 22704818 DOI: 10.1016/j.clinre.2012.04.015]</w:t>
      </w:r>
    </w:p>
    <w:p w14:paraId="17388ABD"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5 </w:t>
      </w:r>
      <w:r w:rsidRPr="0093394A">
        <w:rPr>
          <w:rFonts w:ascii="Book Antiqua" w:eastAsia="宋体" w:hAnsi="Book Antiqua" w:cs="宋体"/>
          <w:b/>
          <w:bCs/>
        </w:rPr>
        <w:t>Baron TH</w:t>
      </w:r>
      <w:r w:rsidRPr="0093394A">
        <w:rPr>
          <w:rFonts w:ascii="Book Antiqua" w:eastAsia="宋体" w:hAnsi="Book Antiqua" w:cs="宋体"/>
        </w:rPr>
        <w:t xml:space="preserve">, Song LM, Ross A, </w:t>
      </w:r>
      <w:proofErr w:type="spellStart"/>
      <w:r w:rsidRPr="0093394A">
        <w:rPr>
          <w:rFonts w:ascii="Book Antiqua" w:eastAsia="宋体" w:hAnsi="Book Antiqua" w:cs="宋体"/>
        </w:rPr>
        <w:t>Tokar</w:t>
      </w:r>
      <w:proofErr w:type="spellEnd"/>
      <w:r w:rsidRPr="0093394A">
        <w:rPr>
          <w:rFonts w:ascii="Book Antiqua" w:eastAsia="宋体" w:hAnsi="Book Antiqua" w:cs="宋体"/>
        </w:rPr>
        <w:t xml:space="preserve"> JL, </w:t>
      </w:r>
      <w:proofErr w:type="spellStart"/>
      <w:r w:rsidRPr="0093394A">
        <w:rPr>
          <w:rFonts w:ascii="Book Antiqua" w:eastAsia="宋体" w:hAnsi="Book Antiqua" w:cs="宋体"/>
        </w:rPr>
        <w:t>Irani</w:t>
      </w:r>
      <w:proofErr w:type="spellEnd"/>
      <w:r w:rsidRPr="0093394A">
        <w:rPr>
          <w:rFonts w:ascii="Book Antiqua" w:eastAsia="宋体" w:hAnsi="Book Antiqua" w:cs="宋体"/>
        </w:rPr>
        <w:t xml:space="preserve"> S, </w:t>
      </w:r>
      <w:proofErr w:type="spellStart"/>
      <w:r w:rsidRPr="0093394A">
        <w:rPr>
          <w:rFonts w:ascii="Book Antiqua" w:eastAsia="宋体" w:hAnsi="Book Antiqua" w:cs="宋体"/>
        </w:rPr>
        <w:t>Kozarek</w:t>
      </w:r>
      <w:proofErr w:type="spellEnd"/>
      <w:r w:rsidRPr="0093394A">
        <w:rPr>
          <w:rFonts w:ascii="Book Antiqua" w:eastAsia="宋体" w:hAnsi="Book Antiqua" w:cs="宋体"/>
        </w:rPr>
        <w:t xml:space="preserve"> RA. Use of an over-the-scope clipping device: multicenter retrospective results of the first U.S. </w:t>
      </w:r>
      <w:r w:rsidRPr="0093394A">
        <w:rPr>
          <w:rFonts w:ascii="Book Antiqua" w:eastAsia="宋体" w:hAnsi="Book Antiqua" w:cs="宋体"/>
        </w:rPr>
        <w:lastRenderedPageBreak/>
        <w:t xml:space="preserve">experience (with videos).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2; </w:t>
      </w:r>
      <w:r w:rsidRPr="0093394A">
        <w:rPr>
          <w:rFonts w:ascii="Book Antiqua" w:eastAsia="宋体" w:hAnsi="Book Antiqua" w:cs="宋体"/>
          <w:b/>
          <w:bCs/>
        </w:rPr>
        <w:t>76</w:t>
      </w:r>
      <w:r w:rsidRPr="0093394A">
        <w:rPr>
          <w:rFonts w:ascii="Book Antiqua" w:eastAsia="宋体" w:hAnsi="Book Antiqua" w:cs="宋体"/>
        </w:rPr>
        <w:t>: 202-208 [PMID: 22726484 DOI: 10.1016/j.gie.2012.03.250]</w:t>
      </w:r>
    </w:p>
    <w:p w14:paraId="6F2F280F"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6 </w:t>
      </w:r>
      <w:r w:rsidRPr="0093394A">
        <w:rPr>
          <w:rFonts w:ascii="Book Antiqua" w:eastAsia="宋体" w:hAnsi="Book Antiqua" w:cs="宋体"/>
          <w:b/>
          <w:bCs/>
        </w:rPr>
        <w:t xml:space="preserve">von </w:t>
      </w:r>
      <w:proofErr w:type="spellStart"/>
      <w:r w:rsidRPr="0093394A">
        <w:rPr>
          <w:rFonts w:ascii="Book Antiqua" w:eastAsia="宋体" w:hAnsi="Book Antiqua" w:cs="宋体"/>
          <w:b/>
          <w:bCs/>
        </w:rPr>
        <w:t>Renteln</w:t>
      </w:r>
      <w:proofErr w:type="spellEnd"/>
      <w:r w:rsidRPr="0093394A">
        <w:rPr>
          <w:rFonts w:ascii="Book Antiqua" w:eastAsia="宋体" w:hAnsi="Book Antiqua" w:cs="宋体"/>
          <w:b/>
          <w:bCs/>
        </w:rPr>
        <w:t xml:space="preserve"> D</w:t>
      </w:r>
      <w:r w:rsidRPr="0093394A">
        <w:rPr>
          <w:rFonts w:ascii="Book Antiqua" w:eastAsia="宋体" w:hAnsi="Book Antiqua" w:cs="宋体"/>
        </w:rPr>
        <w:t xml:space="preserve">, </w:t>
      </w:r>
      <w:proofErr w:type="spellStart"/>
      <w:r w:rsidRPr="0093394A">
        <w:rPr>
          <w:rFonts w:ascii="Book Antiqua" w:eastAsia="宋体" w:hAnsi="Book Antiqua" w:cs="宋体"/>
        </w:rPr>
        <w:t>Denzer</w:t>
      </w:r>
      <w:proofErr w:type="spellEnd"/>
      <w:r w:rsidRPr="0093394A">
        <w:rPr>
          <w:rFonts w:ascii="Book Antiqua" w:eastAsia="宋体" w:hAnsi="Book Antiqua" w:cs="宋体"/>
        </w:rPr>
        <w:t xml:space="preserve"> UW, </w:t>
      </w:r>
      <w:proofErr w:type="spellStart"/>
      <w:r w:rsidRPr="0093394A">
        <w:rPr>
          <w:rFonts w:ascii="Book Antiqua" w:eastAsia="宋体" w:hAnsi="Book Antiqua" w:cs="宋体"/>
        </w:rPr>
        <w:t>Schachschal</w:t>
      </w:r>
      <w:proofErr w:type="spellEnd"/>
      <w:r w:rsidRPr="0093394A">
        <w:rPr>
          <w:rFonts w:ascii="Book Antiqua" w:eastAsia="宋体" w:hAnsi="Book Antiqua" w:cs="宋体"/>
        </w:rPr>
        <w:t xml:space="preserve"> G, Anders M, </w:t>
      </w:r>
      <w:proofErr w:type="spellStart"/>
      <w:r w:rsidRPr="0093394A">
        <w:rPr>
          <w:rFonts w:ascii="Book Antiqua" w:eastAsia="宋体" w:hAnsi="Book Antiqua" w:cs="宋体"/>
        </w:rPr>
        <w:t>Groth</w:t>
      </w:r>
      <w:proofErr w:type="spellEnd"/>
      <w:r w:rsidRPr="0093394A">
        <w:rPr>
          <w:rFonts w:ascii="Book Antiqua" w:eastAsia="宋体" w:hAnsi="Book Antiqua" w:cs="宋体"/>
        </w:rPr>
        <w:t xml:space="preserve"> S, </w:t>
      </w:r>
      <w:proofErr w:type="spellStart"/>
      <w:r w:rsidRPr="0093394A">
        <w:rPr>
          <w:rFonts w:ascii="Book Antiqua" w:eastAsia="宋体" w:hAnsi="Book Antiqua" w:cs="宋体"/>
        </w:rPr>
        <w:t>Rösch</w:t>
      </w:r>
      <w:proofErr w:type="spellEnd"/>
      <w:r w:rsidRPr="0093394A">
        <w:rPr>
          <w:rFonts w:ascii="Book Antiqua" w:eastAsia="宋体" w:hAnsi="Book Antiqua" w:cs="宋体"/>
        </w:rPr>
        <w:t xml:space="preserve"> T. Endoscopic closure of GI fistulae by using an over-the-scope clip (with videos).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Endosc</w:t>
      </w:r>
      <w:proofErr w:type="spellEnd"/>
      <w:r w:rsidRPr="0093394A">
        <w:rPr>
          <w:rFonts w:ascii="Book Antiqua" w:eastAsia="宋体" w:hAnsi="Book Antiqua" w:cs="宋体"/>
        </w:rPr>
        <w:t xml:space="preserve"> 2010; </w:t>
      </w:r>
      <w:r w:rsidRPr="0093394A">
        <w:rPr>
          <w:rFonts w:ascii="Book Antiqua" w:eastAsia="宋体" w:hAnsi="Book Antiqua" w:cs="宋体"/>
          <w:b/>
          <w:bCs/>
        </w:rPr>
        <w:t>72</w:t>
      </w:r>
      <w:r w:rsidRPr="0093394A">
        <w:rPr>
          <w:rFonts w:ascii="Book Antiqua" w:eastAsia="宋体" w:hAnsi="Book Antiqua" w:cs="宋体"/>
        </w:rPr>
        <w:t>: 1289-1296 [PMID: 20951989 DOI: 10.1016/j.gie.2010.07.033]</w:t>
      </w:r>
    </w:p>
    <w:p w14:paraId="7F20B883"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7 </w:t>
      </w:r>
      <w:proofErr w:type="spellStart"/>
      <w:r w:rsidRPr="0093394A">
        <w:rPr>
          <w:rFonts w:ascii="Book Antiqua" w:eastAsia="宋体" w:hAnsi="Book Antiqua" w:cs="宋体"/>
          <w:b/>
          <w:bCs/>
        </w:rPr>
        <w:t>Iacopini</w:t>
      </w:r>
      <w:proofErr w:type="spellEnd"/>
      <w:r w:rsidRPr="0093394A">
        <w:rPr>
          <w:rFonts w:ascii="Book Antiqua" w:eastAsia="宋体" w:hAnsi="Book Antiqua" w:cs="宋体"/>
          <w:b/>
          <w:bCs/>
        </w:rPr>
        <w:t xml:space="preserve"> F</w:t>
      </w:r>
      <w:r w:rsidRPr="0093394A">
        <w:rPr>
          <w:rFonts w:ascii="Book Antiqua" w:eastAsia="宋体" w:hAnsi="Book Antiqua" w:cs="宋体"/>
        </w:rPr>
        <w:t xml:space="preserve">, Di Lorenzo N, </w:t>
      </w:r>
      <w:proofErr w:type="spellStart"/>
      <w:r w:rsidRPr="0093394A">
        <w:rPr>
          <w:rFonts w:ascii="Book Antiqua" w:eastAsia="宋体" w:hAnsi="Book Antiqua" w:cs="宋体"/>
        </w:rPr>
        <w:t>Altorio</w:t>
      </w:r>
      <w:proofErr w:type="spellEnd"/>
      <w:r w:rsidRPr="0093394A">
        <w:rPr>
          <w:rFonts w:ascii="Book Antiqua" w:eastAsia="宋体" w:hAnsi="Book Antiqua" w:cs="宋体"/>
        </w:rPr>
        <w:t xml:space="preserve"> F, </w:t>
      </w:r>
      <w:proofErr w:type="spellStart"/>
      <w:r w:rsidRPr="0093394A">
        <w:rPr>
          <w:rFonts w:ascii="Book Antiqua" w:eastAsia="宋体" w:hAnsi="Book Antiqua" w:cs="宋体"/>
        </w:rPr>
        <w:t>Schurr</w:t>
      </w:r>
      <w:proofErr w:type="spellEnd"/>
      <w:r w:rsidRPr="0093394A">
        <w:rPr>
          <w:rFonts w:ascii="Book Antiqua" w:eastAsia="宋体" w:hAnsi="Book Antiqua" w:cs="宋体"/>
        </w:rPr>
        <w:t xml:space="preserve"> MO, </w:t>
      </w:r>
      <w:proofErr w:type="spellStart"/>
      <w:r w:rsidRPr="0093394A">
        <w:rPr>
          <w:rFonts w:ascii="Book Antiqua" w:eastAsia="宋体" w:hAnsi="Book Antiqua" w:cs="宋体"/>
        </w:rPr>
        <w:t>Scozzarro</w:t>
      </w:r>
      <w:proofErr w:type="spellEnd"/>
      <w:r w:rsidRPr="0093394A">
        <w:rPr>
          <w:rFonts w:ascii="Book Antiqua" w:eastAsia="宋体" w:hAnsi="Book Antiqua" w:cs="宋体"/>
        </w:rPr>
        <w:t xml:space="preserve"> A. Over-the-scope clip closure of two chronic fistulas after gastric band penetration. </w:t>
      </w:r>
      <w:r w:rsidRPr="0093394A">
        <w:rPr>
          <w:rFonts w:ascii="Book Antiqua" w:eastAsia="宋体" w:hAnsi="Book Antiqua" w:cs="宋体"/>
          <w:i/>
          <w:iCs/>
        </w:rPr>
        <w:t xml:space="preserve">World J </w:t>
      </w:r>
      <w:proofErr w:type="spellStart"/>
      <w:r w:rsidRPr="0093394A">
        <w:rPr>
          <w:rFonts w:ascii="Book Antiqua" w:eastAsia="宋体" w:hAnsi="Book Antiqua" w:cs="宋体"/>
          <w:i/>
          <w:iCs/>
        </w:rPr>
        <w:t>Gastroenterol</w:t>
      </w:r>
      <w:proofErr w:type="spellEnd"/>
      <w:r w:rsidRPr="0093394A">
        <w:rPr>
          <w:rFonts w:ascii="Book Antiqua" w:eastAsia="宋体" w:hAnsi="Book Antiqua" w:cs="宋体"/>
        </w:rPr>
        <w:t xml:space="preserve"> 2010; </w:t>
      </w:r>
      <w:r w:rsidRPr="0093394A">
        <w:rPr>
          <w:rFonts w:ascii="Book Antiqua" w:eastAsia="宋体" w:hAnsi="Book Antiqua" w:cs="宋体"/>
          <w:b/>
          <w:bCs/>
        </w:rPr>
        <w:t>16</w:t>
      </w:r>
      <w:r w:rsidRPr="0093394A">
        <w:rPr>
          <w:rFonts w:ascii="Book Antiqua" w:eastAsia="宋体" w:hAnsi="Book Antiqua" w:cs="宋体"/>
        </w:rPr>
        <w:t>: 1665-1669 [PMID: 20355247 DOI: 10.3748/wjg.v16.i13.1665]</w:t>
      </w:r>
    </w:p>
    <w:p w14:paraId="25537D8A"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8 </w:t>
      </w:r>
      <w:proofErr w:type="spellStart"/>
      <w:r w:rsidRPr="0093394A">
        <w:rPr>
          <w:rFonts w:ascii="Book Antiqua" w:eastAsia="宋体" w:hAnsi="Book Antiqua" w:cs="宋体"/>
          <w:b/>
          <w:bCs/>
        </w:rPr>
        <w:t>Zolotarevsky</w:t>
      </w:r>
      <w:proofErr w:type="spellEnd"/>
      <w:r w:rsidRPr="0093394A">
        <w:rPr>
          <w:rFonts w:ascii="Book Antiqua" w:eastAsia="宋体" w:hAnsi="Book Antiqua" w:cs="宋体"/>
          <w:b/>
          <w:bCs/>
        </w:rPr>
        <w:t xml:space="preserve"> E</w:t>
      </w:r>
      <w:r w:rsidRPr="0093394A">
        <w:rPr>
          <w:rFonts w:ascii="Book Antiqua" w:eastAsia="宋体" w:hAnsi="Book Antiqua" w:cs="宋体"/>
        </w:rPr>
        <w:t xml:space="preserve">, Kwon Y, </w:t>
      </w:r>
      <w:proofErr w:type="spellStart"/>
      <w:r w:rsidRPr="0093394A">
        <w:rPr>
          <w:rFonts w:ascii="Book Antiqua" w:eastAsia="宋体" w:hAnsi="Book Antiqua" w:cs="宋体"/>
        </w:rPr>
        <w:t>Bains</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Schattner</w:t>
      </w:r>
      <w:proofErr w:type="spellEnd"/>
      <w:r w:rsidRPr="0093394A">
        <w:rPr>
          <w:rFonts w:ascii="Book Antiqua" w:eastAsia="宋体" w:hAnsi="Book Antiqua" w:cs="宋体"/>
        </w:rPr>
        <w:t xml:space="preserve"> M. </w:t>
      </w:r>
      <w:proofErr w:type="spellStart"/>
      <w:r w:rsidRPr="0093394A">
        <w:rPr>
          <w:rFonts w:ascii="Book Antiqua" w:eastAsia="宋体" w:hAnsi="Book Antiqua" w:cs="宋体"/>
        </w:rPr>
        <w:t>Esophagobronchial</w:t>
      </w:r>
      <w:proofErr w:type="spellEnd"/>
      <w:r w:rsidRPr="0093394A">
        <w:rPr>
          <w:rFonts w:ascii="Book Antiqua" w:eastAsia="宋体" w:hAnsi="Book Antiqua" w:cs="宋体"/>
        </w:rPr>
        <w:t xml:space="preserve"> fistula closure using a novel endoscopic over-the-scope-clip. </w:t>
      </w:r>
      <w:r w:rsidRPr="0093394A">
        <w:rPr>
          <w:rFonts w:ascii="Book Antiqua" w:eastAsia="宋体" w:hAnsi="Book Antiqua" w:cs="宋体"/>
          <w:i/>
          <w:iCs/>
        </w:rPr>
        <w:t xml:space="preserve">Ann </w:t>
      </w:r>
      <w:proofErr w:type="spellStart"/>
      <w:r w:rsidRPr="0093394A">
        <w:rPr>
          <w:rFonts w:ascii="Book Antiqua" w:eastAsia="宋体" w:hAnsi="Book Antiqua" w:cs="宋体"/>
          <w:i/>
          <w:iCs/>
        </w:rPr>
        <w:t>Thorac</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2; </w:t>
      </w:r>
      <w:r w:rsidRPr="0093394A">
        <w:rPr>
          <w:rFonts w:ascii="Book Antiqua" w:eastAsia="宋体" w:hAnsi="Book Antiqua" w:cs="宋体"/>
          <w:b/>
          <w:bCs/>
        </w:rPr>
        <w:t>94</w:t>
      </w:r>
      <w:r w:rsidRPr="0093394A">
        <w:rPr>
          <w:rFonts w:ascii="Book Antiqua" w:eastAsia="宋体" w:hAnsi="Book Antiqua" w:cs="宋体"/>
        </w:rPr>
        <w:t>: e69-e70 [PMID: 22916783 DOI: 10.1016/j.athoracsur.2012.02.025]</w:t>
      </w:r>
    </w:p>
    <w:p w14:paraId="0F03EC08" w14:textId="77777777" w:rsidR="0019212A" w:rsidRPr="0093394A" w:rsidRDefault="0019212A" w:rsidP="0093394A">
      <w:pPr>
        <w:spacing w:line="360" w:lineRule="auto"/>
        <w:jc w:val="both"/>
        <w:rPr>
          <w:rFonts w:ascii="Book Antiqua" w:eastAsia="宋体" w:hAnsi="Book Antiqua" w:cs="宋体"/>
        </w:rPr>
      </w:pPr>
      <w:r w:rsidRPr="0093394A">
        <w:rPr>
          <w:rFonts w:ascii="Book Antiqua" w:eastAsia="宋体" w:hAnsi="Book Antiqua" w:cs="宋体"/>
        </w:rPr>
        <w:t xml:space="preserve">89 </w:t>
      </w:r>
      <w:proofErr w:type="spellStart"/>
      <w:r w:rsidRPr="0093394A">
        <w:rPr>
          <w:rFonts w:ascii="Book Antiqua" w:eastAsia="宋体" w:hAnsi="Book Antiqua" w:cs="宋体"/>
          <w:b/>
          <w:bCs/>
        </w:rPr>
        <w:t>Csendes</w:t>
      </w:r>
      <w:proofErr w:type="spellEnd"/>
      <w:r w:rsidRPr="0093394A">
        <w:rPr>
          <w:rFonts w:ascii="Book Antiqua" w:eastAsia="宋体" w:hAnsi="Book Antiqua" w:cs="宋体"/>
          <w:b/>
          <w:bCs/>
        </w:rPr>
        <w:t xml:space="preserve"> A</w:t>
      </w:r>
      <w:r w:rsidRPr="0093394A">
        <w:rPr>
          <w:rFonts w:ascii="Book Antiqua" w:eastAsia="宋体" w:hAnsi="Book Antiqua" w:cs="宋体"/>
        </w:rPr>
        <w:t xml:space="preserve">, </w:t>
      </w:r>
      <w:proofErr w:type="spellStart"/>
      <w:r w:rsidRPr="0093394A">
        <w:rPr>
          <w:rFonts w:ascii="Book Antiqua" w:eastAsia="宋体" w:hAnsi="Book Antiqua" w:cs="宋体"/>
        </w:rPr>
        <w:t>Braghetto</w:t>
      </w:r>
      <w:proofErr w:type="spellEnd"/>
      <w:r w:rsidRPr="0093394A">
        <w:rPr>
          <w:rFonts w:ascii="Book Antiqua" w:eastAsia="宋体" w:hAnsi="Book Antiqua" w:cs="宋体"/>
        </w:rPr>
        <w:t xml:space="preserve"> I, León P, Burgos AM. </w:t>
      </w:r>
      <w:proofErr w:type="gramStart"/>
      <w:r w:rsidRPr="0093394A">
        <w:rPr>
          <w:rFonts w:ascii="Book Antiqua" w:eastAsia="宋体" w:hAnsi="Book Antiqua" w:cs="宋体"/>
        </w:rPr>
        <w:t>Management of leaks after laparoscopic sleeve gastrectomy in patients with obesity.</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J </w:t>
      </w:r>
      <w:proofErr w:type="spellStart"/>
      <w:r w:rsidRPr="0093394A">
        <w:rPr>
          <w:rFonts w:ascii="Book Antiqua" w:eastAsia="宋体" w:hAnsi="Book Antiqua" w:cs="宋体"/>
          <w:i/>
          <w:iCs/>
        </w:rPr>
        <w:t>Gastrointest</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10; </w:t>
      </w:r>
      <w:r w:rsidRPr="0093394A">
        <w:rPr>
          <w:rFonts w:ascii="Book Antiqua" w:eastAsia="宋体" w:hAnsi="Book Antiqua" w:cs="宋体"/>
          <w:b/>
          <w:bCs/>
        </w:rPr>
        <w:t>14</w:t>
      </w:r>
      <w:r w:rsidRPr="0093394A">
        <w:rPr>
          <w:rFonts w:ascii="Book Antiqua" w:eastAsia="宋体" w:hAnsi="Book Antiqua" w:cs="宋体"/>
        </w:rPr>
        <w:t>: 1343-1348 [PMID: 20567930 DOI: 10.1007/s11605-010-1249-0]</w:t>
      </w:r>
    </w:p>
    <w:p w14:paraId="41744898" w14:textId="77777777" w:rsidR="0019212A" w:rsidRPr="0093394A" w:rsidRDefault="0019212A" w:rsidP="0093394A">
      <w:pPr>
        <w:spacing w:line="360" w:lineRule="auto"/>
        <w:jc w:val="both"/>
        <w:rPr>
          <w:rFonts w:ascii="Book Antiqua" w:eastAsia="宋体" w:hAnsi="Book Antiqua" w:cs="宋体"/>
          <w:lang w:eastAsia="zh-CN"/>
        </w:rPr>
      </w:pPr>
      <w:r w:rsidRPr="0093394A">
        <w:rPr>
          <w:rFonts w:ascii="Book Antiqua" w:eastAsia="宋体" w:hAnsi="Book Antiqua" w:cs="宋体"/>
        </w:rPr>
        <w:t xml:space="preserve">90 </w:t>
      </w:r>
      <w:r w:rsidRPr="0093394A">
        <w:rPr>
          <w:rFonts w:ascii="Book Antiqua" w:eastAsia="宋体" w:hAnsi="Book Antiqua" w:cs="宋体"/>
          <w:b/>
          <w:bCs/>
        </w:rPr>
        <w:t>Eubanks S</w:t>
      </w:r>
      <w:r w:rsidRPr="0093394A">
        <w:rPr>
          <w:rFonts w:ascii="Book Antiqua" w:eastAsia="宋体" w:hAnsi="Book Antiqua" w:cs="宋体"/>
        </w:rPr>
        <w:t xml:space="preserve">, Edwards CA, Fearing NM, </w:t>
      </w:r>
      <w:proofErr w:type="spellStart"/>
      <w:r w:rsidRPr="0093394A">
        <w:rPr>
          <w:rFonts w:ascii="Book Antiqua" w:eastAsia="宋体" w:hAnsi="Book Antiqua" w:cs="宋体"/>
        </w:rPr>
        <w:t>Ramaswamy</w:t>
      </w:r>
      <w:proofErr w:type="spellEnd"/>
      <w:r w:rsidRPr="0093394A">
        <w:rPr>
          <w:rFonts w:ascii="Book Antiqua" w:eastAsia="宋体" w:hAnsi="Book Antiqua" w:cs="宋体"/>
        </w:rPr>
        <w:t xml:space="preserve"> A, de la Torre RA, </w:t>
      </w:r>
      <w:proofErr w:type="spellStart"/>
      <w:r w:rsidRPr="0093394A">
        <w:rPr>
          <w:rFonts w:ascii="Book Antiqua" w:eastAsia="宋体" w:hAnsi="Book Antiqua" w:cs="宋体"/>
        </w:rPr>
        <w:t>Thaler</w:t>
      </w:r>
      <w:proofErr w:type="spellEnd"/>
      <w:r w:rsidRPr="0093394A">
        <w:rPr>
          <w:rFonts w:ascii="Book Antiqua" w:eastAsia="宋体" w:hAnsi="Book Antiqua" w:cs="宋体"/>
        </w:rPr>
        <w:t xml:space="preserve"> KJ, </w:t>
      </w:r>
      <w:proofErr w:type="spellStart"/>
      <w:r w:rsidRPr="0093394A">
        <w:rPr>
          <w:rFonts w:ascii="Book Antiqua" w:eastAsia="宋体" w:hAnsi="Book Antiqua" w:cs="宋体"/>
        </w:rPr>
        <w:t>Miedema</w:t>
      </w:r>
      <w:proofErr w:type="spellEnd"/>
      <w:r w:rsidRPr="0093394A">
        <w:rPr>
          <w:rFonts w:ascii="Book Antiqua" w:eastAsia="宋体" w:hAnsi="Book Antiqua" w:cs="宋体"/>
        </w:rPr>
        <w:t xml:space="preserve"> BW, Scott JS. </w:t>
      </w:r>
      <w:proofErr w:type="gramStart"/>
      <w:r w:rsidRPr="0093394A">
        <w:rPr>
          <w:rFonts w:ascii="Book Antiqua" w:eastAsia="宋体" w:hAnsi="Book Antiqua" w:cs="宋体"/>
        </w:rPr>
        <w:t>Use of endoscopic stents to treat anastomotic complications after bariatric surgery.</w:t>
      </w:r>
      <w:proofErr w:type="gramEnd"/>
      <w:r w:rsidRPr="0093394A">
        <w:rPr>
          <w:rFonts w:ascii="Book Antiqua" w:eastAsia="宋体" w:hAnsi="Book Antiqua" w:cs="宋体"/>
        </w:rPr>
        <w:t xml:space="preserve"> </w:t>
      </w:r>
      <w:r w:rsidRPr="0093394A">
        <w:rPr>
          <w:rFonts w:ascii="Book Antiqua" w:eastAsia="宋体" w:hAnsi="Book Antiqua" w:cs="宋体"/>
          <w:i/>
          <w:iCs/>
        </w:rPr>
        <w:t xml:space="preserve">J Am </w:t>
      </w:r>
      <w:proofErr w:type="spellStart"/>
      <w:r w:rsidRPr="0093394A">
        <w:rPr>
          <w:rFonts w:ascii="Book Antiqua" w:eastAsia="宋体" w:hAnsi="Book Antiqua" w:cs="宋体"/>
          <w:i/>
          <w:iCs/>
        </w:rPr>
        <w:t>Coll</w:t>
      </w:r>
      <w:proofErr w:type="spellEnd"/>
      <w:r w:rsidRPr="0093394A">
        <w:rPr>
          <w:rFonts w:ascii="Book Antiqua" w:eastAsia="宋体" w:hAnsi="Book Antiqua" w:cs="宋体"/>
          <w:i/>
          <w:iCs/>
        </w:rPr>
        <w:t xml:space="preserve"> </w:t>
      </w:r>
      <w:proofErr w:type="spellStart"/>
      <w:r w:rsidRPr="0093394A">
        <w:rPr>
          <w:rFonts w:ascii="Book Antiqua" w:eastAsia="宋体" w:hAnsi="Book Antiqua" w:cs="宋体"/>
          <w:i/>
          <w:iCs/>
        </w:rPr>
        <w:t>Surg</w:t>
      </w:r>
      <w:proofErr w:type="spellEnd"/>
      <w:r w:rsidRPr="0093394A">
        <w:rPr>
          <w:rFonts w:ascii="Book Antiqua" w:eastAsia="宋体" w:hAnsi="Book Antiqua" w:cs="宋体"/>
        </w:rPr>
        <w:t xml:space="preserve"> 2008; </w:t>
      </w:r>
      <w:r w:rsidRPr="0093394A">
        <w:rPr>
          <w:rFonts w:ascii="Book Antiqua" w:eastAsia="宋体" w:hAnsi="Book Antiqua" w:cs="宋体"/>
          <w:b/>
          <w:bCs/>
        </w:rPr>
        <w:t>206</w:t>
      </w:r>
      <w:r w:rsidRPr="0093394A">
        <w:rPr>
          <w:rFonts w:ascii="Book Antiqua" w:eastAsia="宋体" w:hAnsi="Book Antiqua" w:cs="宋体"/>
        </w:rPr>
        <w:t>: 935-938; discussion 938-939 [PMID: 18471727 DOI: 10.1016/j.jamcollsurg.2008.02.016]</w:t>
      </w:r>
    </w:p>
    <w:p w14:paraId="239EEB19" w14:textId="47BEE9CD" w:rsidR="0019212A" w:rsidRPr="0093394A" w:rsidRDefault="0019212A" w:rsidP="0093394A">
      <w:pPr>
        <w:adjustRightInd w:val="0"/>
        <w:snapToGrid w:val="0"/>
        <w:spacing w:line="360" w:lineRule="auto"/>
        <w:ind w:right="239"/>
        <w:jc w:val="right"/>
        <w:rPr>
          <w:rFonts w:ascii="Book Antiqua" w:hAnsi="Book Antiqua"/>
          <w:b/>
          <w:bCs/>
          <w:lang w:val="en-GB"/>
        </w:rPr>
      </w:pPr>
      <w:r w:rsidRPr="0093394A">
        <w:rPr>
          <w:rStyle w:val="Strong"/>
          <w:rFonts w:ascii="Book Antiqua" w:hAnsi="Book Antiqua" w:cs="Arial"/>
          <w:noProof/>
          <w:lang w:val="en-GB"/>
        </w:rPr>
        <w:t>P-Reviewer:</w:t>
      </w:r>
      <w:r w:rsidRPr="0093394A">
        <w:rPr>
          <w:rFonts w:ascii="Book Antiqua" w:hAnsi="Book Antiqua"/>
          <w:color w:val="000000"/>
          <w:lang w:val="en-GB"/>
        </w:rPr>
        <w:t xml:space="preserve"> </w:t>
      </w:r>
      <w:proofErr w:type="spellStart"/>
      <w:r w:rsidRPr="0093394A">
        <w:rPr>
          <w:rFonts w:ascii="Book Antiqua" w:hAnsi="Book Antiqua"/>
          <w:color w:val="000000"/>
          <w:lang w:val="en-GB"/>
        </w:rPr>
        <w:t>Bilir</w:t>
      </w:r>
      <w:proofErr w:type="spellEnd"/>
      <w:r w:rsidRPr="0093394A">
        <w:rPr>
          <w:rFonts w:ascii="Book Antiqua" w:eastAsia="宋体" w:hAnsi="Book Antiqua"/>
          <w:color w:val="000000"/>
          <w:lang w:val="en-GB" w:eastAsia="zh-CN"/>
        </w:rPr>
        <w:t xml:space="preserve"> C</w:t>
      </w:r>
      <w:r w:rsidRPr="0093394A">
        <w:rPr>
          <w:rFonts w:ascii="Book Antiqua" w:hAnsi="Book Antiqua"/>
          <w:color w:val="000000"/>
          <w:lang w:val="en-GB"/>
        </w:rPr>
        <w:t xml:space="preserve">, </w:t>
      </w:r>
      <w:proofErr w:type="spellStart"/>
      <w:r w:rsidRPr="0093394A">
        <w:rPr>
          <w:rFonts w:ascii="Book Antiqua" w:hAnsi="Book Antiqua"/>
          <w:color w:val="000000"/>
          <w:lang w:val="en-GB"/>
        </w:rPr>
        <w:t>Kouraklis</w:t>
      </w:r>
      <w:proofErr w:type="spellEnd"/>
      <w:r w:rsidRPr="0093394A">
        <w:rPr>
          <w:rFonts w:ascii="Book Antiqua" w:eastAsia="宋体" w:hAnsi="Book Antiqua"/>
          <w:color w:val="000000"/>
          <w:lang w:val="en-GB" w:eastAsia="zh-CN"/>
        </w:rPr>
        <w:t xml:space="preserve"> G</w:t>
      </w:r>
      <w:r w:rsidRPr="0093394A">
        <w:rPr>
          <w:rFonts w:ascii="Book Antiqua" w:hAnsi="Book Antiqua"/>
          <w:color w:val="000000"/>
          <w:lang w:val="en-GB" w:eastAsia="zh-CN"/>
        </w:rPr>
        <w:t xml:space="preserve">, </w:t>
      </w:r>
      <w:proofErr w:type="spellStart"/>
      <w:r w:rsidRPr="0093394A">
        <w:rPr>
          <w:rFonts w:ascii="Book Antiqua" w:hAnsi="Book Antiqua"/>
          <w:color w:val="000000"/>
          <w:lang w:val="en-GB" w:eastAsia="zh-CN"/>
        </w:rPr>
        <w:t>Syam</w:t>
      </w:r>
      <w:proofErr w:type="spellEnd"/>
      <w:r w:rsidRPr="0093394A">
        <w:rPr>
          <w:rFonts w:ascii="Book Antiqua" w:eastAsia="宋体" w:hAnsi="Book Antiqua"/>
          <w:color w:val="000000"/>
          <w:lang w:val="en-GB" w:eastAsia="zh-CN"/>
        </w:rPr>
        <w:t xml:space="preserve"> AF,</w:t>
      </w:r>
      <w:r w:rsidRPr="0093394A">
        <w:rPr>
          <w:rFonts w:ascii="Book Antiqua" w:hAnsi="Book Antiqua"/>
        </w:rPr>
        <w:t xml:space="preserve"> </w:t>
      </w:r>
      <w:r w:rsidRPr="0093394A">
        <w:rPr>
          <w:rFonts w:ascii="Book Antiqua" w:eastAsia="宋体" w:hAnsi="Book Antiqua"/>
          <w:color w:val="000000"/>
          <w:lang w:val="en-GB" w:eastAsia="zh-CN"/>
        </w:rPr>
        <w:t xml:space="preserve">Tsuji </w:t>
      </w:r>
      <w:proofErr w:type="gramStart"/>
      <w:r w:rsidRPr="0093394A">
        <w:rPr>
          <w:rFonts w:ascii="Book Antiqua" w:eastAsia="宋体" w:hAnsi="Book Antiqua"/>
          <w:color w:val="000000"/>
          <w:lang w:val="en-GB" w:eastAsia="zh-CN"/>
        </w:rPr>
        <w:t xml:space="preserve">Y </w:t>
      </w:r>
      <w:r w:rsidRPr="0093394A">
        <w:rPr>
          <w:rFonts w:ascii="Book Antiqua" w:hAnsi="Book Antiqua"/>
          <w:bCs/>
          <w:lang w:val="en-GB"/>
        </w:rPr>
        <w:t xml:space="preserve"> </w:t>
      </w:r>
      <w:r w:rsidRPr="0093394A">
        <w:rPr>
          <w:rFonts w:ascii="Book Antiqua" w:hAnsi="Book Antiqua"/>
          <w:b/>
          <w:bCs/>
          <w:lang w:val="en-GB"/>
        </w:rPr>
        <w:t>S</w:t>
      </w:r>
      <w:proofErr w:type="gramEnd"/>
      <w:r w:rsidRPr="0093394A">
        <w:rPr>
          <w:rFonts w:ascii="Book Antiqua" w:hAnsi="Book Antiqua"/>
          <w:b/>
          <w:bCs/>
          <w:lang w:val="en-GB"/>
        </w:rPr>
        <w:t>-Editor:</w:t>
      </w:r>
      <w:r w:rsidRPr="0093394A">
        <w:rPr>
          <w:rFonts w:ascii="Book Antiqua" w:hAnsi="Book Antiqua"/>
          <w:bCs/>
          <w:lang w:val="en-GB"/>
        </w:rPr>
        <w:t xml:space="preserve"> Tian YL</w:t>
      </w:r>
    </w:p>
    <w:p w14:paraId="22ADD2D5" w14:textId="77777777" w:rsidR="0019212A" w:rsidRPr="0093394A" w:rsidRDefault="0019212A" w:rsidP="0093394A">
      <w:pPr>
        <w:adjustRightInd w:val="0"/>
        <w:snapToGrid w:val="0"/>
        <w:spacing w:line="360" w:lineRule="auto"/>
        <w:ind w:right="239"/>
        <w:jc w:val="right"/>
        <w:rPr>
          <w:rFonts w:ascii="Book Antiqua" w:hAnsi="Book Antiqua"/>
          <w:bCs/>
        </w:rPr>
      </w:pPr>
      <w:r w:rsidRPr="0093394A">
        <w:rPr>
          <w:rFonts w:ascii="Book Antiqua" w:hAnsi="Book Antiqua"/>
          <w:b/>
          <w:bCs/>
        </w:rPr>
        <w:t>L-Editor:   E-Editor:</w:t>
      </w:r>
    </w:p>
    <w:p w14:paraId="332192AB" w14:textId="2511CB15" w:rsidR="0019212A" w:rsidRPr="0093394A" w:rsidRDefault="0019212A" w:rsidP="0093394A">
      <w:pPr>
        <w:spacing w:line="360" w:lineRule="auto"/>
        <w:jc w:val="both"/>
        <w:rPr>
          <w:rFonts w:ascii="Book Antiqua" w:hAnsi="Book Antiqua" w:cs="Helvetica"/>
          <w:b/>
        </w:rPr>
      </w:pPr>
      <w:r w:rsidRPr="0093394A">
        <w:rPr>
          <w:rFonts w:ascii="Book Antiqua" w:hAnsi="Book Antiqua" w:cs="Helvetica"/>
          <w:b/>
        </w:rPr>
        <w:br w:type="page"/>
      </w:r>
    </w:p>
    <w:p w14:paraId="12E48FAC" w14:textId="77777777" w:rsidR="005F14DC" w:rsidRPr="0093394A" w:rsidRDefault="005F14DC" w:rsidP="0093394A">
      <w:pPr>
        <w:spacing w:line="360" w:lineRule="auto"/>
        <w:jc w:val="both"/>
        <w:rPr>
          <w:rFonts w:ascii="Book Antiqua" w:hAnsi="Book Antiqua" w:cs="Helvetica"/>
        </w:rPr>
      </w:pPr>
    </w:p>
    <w:p w14:paraId="560728BA" w14:textId="77253BA3" w:rsidR="00B311F8" w:rsidRPr="0093394A" w:rsidRDefault="00AA3CC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drawing>
          <wp:inline distT="0" distB="0" distL="0" distR="0" wp14:anchorId="2A5B3858" wp14:editId="474E791C">
            <wp:extent cx="1902443" cy="1626282"/>
            <wp:effectExtent l="0" t="0" r="3175" b="0"/>
            <wp:docPr id="7" name="Picture Placeholder 6" descr="Macintosh HD:Users:joshuawinder:Desktop:Work:Pauli:Editorial GI defect repair:pics:TTSC.JP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7" name="Picture Placeholder 6" descr="Macintosh HD:Users:joshuawinder:Desktop:Work:Pauli:Editorial GI defect repair:pics:TTSC.JPG"/>
                    <pic:cNvPicPr>
                      <a:picLocks noGrp="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2443" cy="1626282"/>
                    </a:xfrm>
                    <a:prstGeom prst="rect">
                      <a:avLst/>
                    </a:prstGeom>
                    <a:noFill/>
                    <a:ln>
                      <a:noFill/>
                    </a:ln>
                  </pic:spPr>
                </pic:pic>
              </a:graphicData>
            </a:graphic>
          </wp:inline>
        </w:drawing>
      </w:r>
    </w:p>
    <w:p w14:paraId="2DC04BB3" w14:textId="61DFAED9" w:rsidR="00395B71" w:rsidRPr="0093394A" w:rsidRDefault="00AA3CC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Figure 1</w:t>
      </w:r>
      <w:r w:rsidR="00395B71" w:rsidRPr="0093394A">
        <w:rPr>
          <w:rFonts w:ascii="Book Antiqua" w:eastAsia="宋体" w:hAnsi="Book Antiqua"/>
          <w:lang w:eastAsia="zh-CN"/>
        </w:rPr>
        <w:t xml:space="preserve"> </w:t>
      </w:r>
      <w:r w:rsidR="00395B71" w:rsidRPr="0093394A">
        <w:rPr>
          <w:rFonts w:ascii="Book Antiqua" w:eastAsia="宋体" w:hAnsi="Book Antiqua"/>
          <w:b/>
          <w:lang w:eastAsia="zh-CN"/>
        </w:rPr>
        <w:t>Examples of through the scope clips prior to deployment.</w:t>
      </w:r>
      <w:r w:rsidR="004D492C" w:rsidRPr="0093394A">
        <w:rPr>
          <w:rFonts w:ascii="Book Antiqua" w:eastAsia="宋体" w:hAnsi="Book Antiqua"/>
          <w:b/>
          <w:lang w:eastAsia="zh-CN"/>
        </w:rPr>
        <w:t xml:space="preserve"> </w:t>
      </w:r>
      <w:r w:rsidR="00395B71" w:rsidRPr="0093394A">
        <w:rPr>
          <w:rFonts w:ascii="Book Antiqua" w:eastAsia="宋体" w:hAnsi="Book Antiqua"/>
          <w:lang w:eastAsia="zh-CN"/>
        </w:rPr>
        <w:t xml:space="preserve">Left: </w:t>
      </w:r>
      <w:proofErr w:type="spellStart"/>
      <w:r w:rsidR="00395B71" w:rsidRPr="0093394A">
        <w:rPr>
          <w:rFonts w:ascii="Book Antiqua" w:eastAsia="宋体" w:hAnsi="Book Antiqua"/>
          <w:lang w:eastAsia="zh-CN"/>
        </w:rPr>
        <w:t>QuickClip</w:t>
      </w:r>
      <w:proofErr w:type="spellEnd"/>
      <w:r w:rsidR="00395B71" w:rsidRPr="0093394A">
        <w:rPr>
          <w:rFonts w:ascii="Book Antiqua" w:eastAsia="宋体" w:hAnsi="Book Antiqua"/>
          <w:lang w:eastAsia="zh-CN"/>
        </w:rPr>
        <w:t xml:space="preserve"> 2 (Olympus Medical Systems Co., Tokyo, Japan)</w:t>
      </w:r>
      <w:r w:rsidRPr="0093394A">
        <w:rPr>
          <w:rFonts w:ascii="Book Antiqua" w:eastAsia="宋体" w:hAnsi="Book Antiqua"/>
          <w:lang w:eastAsia="zh-CN"/>
        </w:rPr>
        <w:t>;</w:t>
      </w:r>
      <w:r w:rsidR="00395B71" w:rsidRPr="0093394A">
        <w:rPr>
          <w:rFonts w:ascii="Book Antiqua" w:eastAsia="宋体" w:hAnsi="Book Antiqua"/>
          <w:lang w:eastAsia="zh-CN"/>
        </w:rPr>
        <w:t xml:space="preserve"> Right: Resolution Clip (Boston Scientific, Marlborough, MA).</w:t>
      </w:r>
    </w:p>
    <w:p w14:paraId="288903B6" w14:textId="3998F624" w:rsidR="00AA3CC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noProof/>
        </w:rPr>
        <w:drawing>
          <wp:inline distT="0" distB="0" distL="0" distR="0" wp14:anchorId="3C279FD7" wp14:editId="44304776">
            <wp:extent cx="3197331" cy="1380806"/>
            <wp:effectExtent l="0" t="0" r="3175" b="0"/>
            <wp:docPr id="6" name="Picture 5" descr="Macintosh HD:Users:joshuawinder:Desktop:Work:Pauli:Editorial GI defect repair:pics:merged_edited-1.jpg"/>
            <wp:cNvGraphicFramePr/>
            <a:graphic xmlns:a="http://schemas.openxmlformats.org/drawingml/2006/main">
              <a:graphicData uri="http://schemas.openxmlformats.org/drawingml/2006/picture">
                <pic:pic xmlns:pic="http://schemas.openxmlformats.org/drawingml/2006/picture">
                  <pic:nvPicPr>
                    <pic:cNvPr id="6" name="Picture 5" descr="Macintosh HD:Users:joshuawinder:Desktop:Work:Pauli:Editorial GI defect repair:pics:merged_edited-1.jpg"/>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97331" cy="1380806"/>
                    </a:xfrm>
                    <a:prstGeom prst="rect">
                      <a:avLst/>
                    </a:prstGeom>
                    <a:noFill/>
                    <a:ln>
                      <a:noFill/>
                    </a:ln>
                  </pic:spPr>
                </pic:pic>
              </a:graphicData>
            </a:graphic>
          </wp:inline>
        </w:drawing>
      </w:r>
    </w:p>
    <w:p w14:paraId="4EA2E0F0" w14:textId="1757C616"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Figure 2</w:t>
      </w:r>
      <w:r w:rsidRPr="0093394A">
        <w:rPr>
          <w:rFonts w:ascii="Book Antiqua" w:eastAsia="宋体" w:hAnsi="Book Antiqua"/>
          <w:lang w:eastAsia="zh-CN"/>
        </w:rPr>
        <w:t xml:space="preserve"> </w:t>
      </w:r>
      <w:r w:rsidR="00864C46" w:rsidRPr="00864C46">
        <w:rPr>
          <w:rFonts w:ascii="Book Antiqua" w:eastAsia="宋体" w:hAnsi="Book Antiqua"/>
          <w:b/>
          <w:lang w:eastAsia="zh-CN"/>
        </w:rPr>
        <w:t xml:space="preserve">Endoscopic view of </w:t>
      </w:r>
      <w:proofErr w:type="spellStart"/>
      <w:r w:rsidR="00864C46" w:rsidRPr="00864C46">
        <w:rPr>
          <w:rFonts w:ascii="Book Antiqua" w:eastAsia="宋体" w:hAnsi="Book Antiqua"/>
          <w:b/>
          <w:lang w:eastAsia="zh-CN"/>
        </w:rPr>
        <w:t>mucosotomy</w:t>
      </w:r>
      <w:proofErr w:type="spellEnd"/>
      <w:r w:rsidR="00864C46" w:rsidRPr="00864C46">
        <w:rPr>
          <w:rFonts w:ascii="Book Antiqua" w:eastAsia="宋体" w:hAnsi="Book Antiqua"/>
          <w:b/>
          <w:lang w:eastAsia="zh-CN"/>
        </w:rPr>
        <w:t xml:space="preserve"> during </w:t>
      </w:r>
      <w:proofErr w:type="spellStart"/>
      <w:r w:rsidR="00864C46" w:rsidRPr="00864C46">
        <w:rPr>
          <w:rFonts w:ascii="Book Antiqua" w:eastAsia="宋体" w:hAnsi="Book Antiqua"/>
          <w:b/>
          <w:lang w:eastAsia="zh-CN"/>
        </w:rPr>
        <w:t>peroral</w:t>
      </w:r>
      <w:proofErr w:type="spellEnd"/>
      <w:r w:rsidR="00864C46" w:rsidRPr="00864C46">
        <w:rPr>
          <w:rFonts w:ascii="Book Antiqua" w:eastAsia="宋体" w:hAnsi="Book Antiqua"/>
          <w:b/>
          <w:lang w:eastAsia="zh-CN"/>
        </w:rPr>
        <w:t xml:space="preserve"> endoscopic </w:t>
      </w:r>
      <w:proofErr w:type="spellStart"/>
      <w:r w:rsidR="00864C46" w:rsidRPr="00864C46">
        <w:rPr>
          <w:rFonts w:ascii="Book Antiqua" w:eastAsia="宋体" w:hAnsi="Book Antiqua"/>
          <w:b/>
          <w:lang w:eastAsia="zh-CN"/>
        </w:rPr>
        <w:t>myotomy</w:t>
      </w:r>
      <w:proofErr w:type="spellEnd"/>
      <w:r w:rsidR="00864C46" w:rsidRPr="00864C46">
        <w:rPr>
          <w:rFonts w:ascii="Book Antiqua" w:eastAsia="宋体" w:hAnsi="Book Antiqua"/>
          <w:b/>
          <w:lang w:eastAsia="zh-CN"/>
        </w:rPr>
        <w:t xml:space="preserve"> (POEM)</w:t>
      </w:r>
      <w:r w:rsidR="00864C46" w:rsidRPr="00864C46">
        <w:rPr>
          <w:rFonts w:ascii="Book Antiqua" w:eastAsia="宋体" w:hAnsi="Book Antiqua" w:hint="eastAsia"/>
          <w:b/>
          <w:lang w:eastAsia="zh-CN"/>
        </w:rPr>
        <w:t xml:space="preserve">. </w:t>
      </w:r>
      <w:r w:rsidRPr="0093394A">
        <w:rPr>
          <w:rFonts w:ascii="Book Antiqua" w:eastAsia="宋体" w:hAnsi="Book Antiqua"/>
          <w:lang w:eastAsia="zh-CN"/>
        </w:rPr>
        <w:t xml:space="preserve">A: Esophageal mucosal defect after completion of POEM; B: Defect closed with sequentially placed through the scope clips. </w:t>
      </w:r>
    </w:p>
    <w:p w14:paraId="0F79CD26" w14:textId="1CA0CB5E" w:rsidR="004D492C" w:rsidRPr="0093394A" w:rsidRDefault="004D492C"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drawing>
          <wp:inline distT="0" distB="0" distL="0" distR="0" wp14:anchorId="5FA690B7" wp14:editId="39F9708D">
            <wp:extent cx="1853347" cy="1362395"/>
            <wp:effectExtent l="0" t="0" r="0" b="9525"/>
            <wp:docPr id="11" name="Picture 4" descr="Macintosh HD:Users:joshuawinder:Desktop:Work:Pauli:Editorial GI defect repair:pics:apollo Overstitch.jp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apollo Overstitch.jp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52849" cy="1362029"/>
                    </a:xfrm>
                    <a:prstGeom prst="rect">
                      <a:avLst/>
                    </a:prstGeom>
                    <a:noFill/>
                    <a:ln>
                      <a:noFill/>
                    </a:ln>
                  </pic:spPr>
                </pic:pic>
              </a:graphicData>
            </a:graphic>
          </wp:inline>
        </w:drawing>
      </w:r>
    </w:p>
    <w:p w14:paraId="4EBFF270" w14:textId="2CE9DC35" w:rsidR="004D492C" w:rsidRPr="0093394A" w:rsidRDefault="004D492C" w:rsidP="0093394A">
      <w:pPr>
        <w:tabs>
          <w:tab w:val="left" w:pos="7200"/>
        </w:tabs>
        <w:spacing w:line="360" w:lineRule="auto"/>
        <w:jc w:val="both"/>
        <w:rPr>
          <w:rFonts w:ascii="Book Antiqua" w:eastAsia="宋体" w:hAnsi="Book Antiqua"/>
          <w:b/>
          <w:lang w:eastAsia="zh-CN"/>
        </w:rPr>
      </w:pPr>
      <w:r w:rsidRPr="0093394A">
        <w:rPr>
          <w:rFonts w:ascii="Book Antiqua" w:eastAsia="宋体" w:hAnsi="Book Antiqua"/>
          <w:b/>
          <w:bCs/>
          <w:lang w:eastAsia="zh-CN"/>
        </w:rPr>
        <w:t xml:space="preserve">Figure </w:t>
      </w:r>
      <w:proofErr w:type="gramStart"/>
      <w:r w:rsidRPr="0093394A">
        <w:rPr>
          <w:rFonts w:ascii="Book Antiqua" w:eastAsia="宋体" w:hAnsi="Book Antiqua"/>
          <w:b/>
          <w:bCs/>
          <w:lang w:eastAsia="zh-CN"/>
        </w:rPr>
        <w:t xml:space="preserve">3 </w:t>
      </w:r>
      <w:r w:rsidRPr="0093394A">
        <w:rPr>
          <w:rFonts w:ascii="Book Antiqua" w:eastAsia="宋体" w:hAnsi="Book Antiqua"/>
          <w:lang w:eastAsia="zh-CN"/>
        </w:rPr>
        <w:t>E</w:t>
      </w:r>
      <w:r w:rsidRPr="0093394A">
        <w:rPr>
          <w:rFonts w:ascii="Book Antiqua" w:eastAsia="宋体" w:hAnsi="Book Antiqua"/>
          <w:b/>
          <w:lang w:eastAsia="zh-CN"/>
        </w:rPr>
        <w:t>ndoscopic suturing device</w:t>
      </w:r>
      <w:proofErr w:type="gramEnd"/>
      <w:r w:rsidRPr="0093394A">
        <w:rPr>
          <w:rFonts w:ascii="Book Antiqua" w:eastAsia="宋体" w:hAnsi="Book Antiqua"/>
          <w:b/>
          <w:lang w:eastAsia="zh-CN"/>
        </w:rPr>
        <w:t xml:space="preserve"> (Overstitch, Apollo </w:t>
      </w:r>
      <w:proofErr w:type="spellStart"/>
      <w:r w:rsidRPr="0093394A">
        <w:rPr>
          <w:rFonts w:ascii="Book Antiqua" w:eastAsia="宋体" w:hAnsi="Book Antiqua"/>
          <w:b/>
          <w:lang w:eastAsia="zh-CN"/>
        </w:rPr>
        <w:t>Endosurgery</w:t>
      </w:r>
      <w:proofErr w:type="spellEnd"/>
      <w:r w:rsidRPr="0093394A">
        <w:rPr>
          <w:rFonts w:ascii="Book Antiqua" w:eastAsia="宋体" w:hAnsi="Book Antiqua"/>
          <w:b/>
          <w:lang w:eastAsia="zh-CN"/>
        </w:rPr>
        <w:t>, Austin, TX).</w:t>
      </w:r>
    </w:p>
    <w:p w14:paraId="0B3265B1" w14:textId="2EA7DC7F"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lastRenderedPageBreak/>
        <w:drawing>
          <wp:inline distT="0" distB="0" distL="0" distR="0" wp14:anchorId="78C2B0E7" wp14:editId="38B7A2A1">
            <wp:extent cx="1454448" cy="1098508"/>
            <wp:effectExtent l="0" t="0" r="0" b="6985"/>
            <wp:docPr id="5" name="Picture 4" descr="Macintosh HD:Users:joshuawinder:Desktop:Work:Pauli:Editorial GI defect repair:pics:stentsedited.jp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stentsedited.jp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55283" cy="1099139"/>
                    </a:xfrm>
                    <a:prstGeom prst="rect">
                      <a:avLst/>
                    </a:prstGeom>
                    <a:noFill/>
                    <a:ln>
                      <a:noFill/>
                    </a:ln>
                  </pic:spPr>
                </pic:pic>
              </a:graphicData>
            </a:graphic>
          </wp:inline>
        </w:drawing>
      </w:r>
    </w:p>
    <w:p w14:paraId="6A96741C" w14:textId="0718403A" w:rsidR="00395B71" w:rsidRPr="0093394A" w:rsidRDefault="00395B71" w:rsidP="0093394A">
      <w:pPr>
        <w:tabs>
          <w:tab w:val="left" w:pos="7200"/>
        </w:tabs>
        <w:spacing w:line="360" w:lineRule="auto"/>
        <w:jc w:val="both"/>
        <w:rPr>
          <w:rFonts w:ascii="Book Antiqua" w:eastAsia="宋体" w:hAnsi="Book Antiqua"/>
          <w:b/>
          <w:lang w:eastAsia="zh-CN"/>
        </w:rPr>
      </w:pPr>
      <w:r w:rsidRPr="0093394A">
        <w:rPr>
          <w:rFonts w:ascii="Book Antiqua" w:eastAsia="宋体" w:hAnsi="Book Antiqua"/>
          <w:b/>
          <w:bCs/>
          <w:lang w:eastAsia="zh-CN"/>
        </w:rPr>
        <w:t>Figure 4</w:t>
      </w:r>
      <w:r w:rsidRPr="0093394A">
        <w:rPr>
          <w:rFonts w:ascii="Book Antiqua" w:eastAsia="宋体" w:hAnsi="Book Antiqua"/>
          <w:lang w:eastAsia="zh-CN"/>
        </w:rPr>
        <w:t xml:space="preserve"> </w:t>
      </w:r>
      <w:r w:rsidRPr="0093394A">
        <w:rPr>
          <w:rFonts w:ascii="Book Antiqua" w:eastAsia="宋体" w:hAnsi="Book Antiqua"/>
          <w:b/>
          <w:lang w:eastAsia="zh-CN"/>
        </w:rPr>
        <w:t>Examples of endoscopic stents.</w:t>
      </w:r>
      <w:r w:rsidR="004D492C" w:rsidRPr="0093394A">
        <w:rPr>
          <w:rFonts w:ascii="Book Antiqua" w:eastAsia="宋体" w:hAnsi="Book Antiqua"/>
          <w:b/>
          <w:lang w:eastAsia="zh-CN"/>
        </w:rPr>
        <w:t xml:space="preserve"> </w:t>
      </w:r>
      <w:r w:rsidRPr="0093394A">
        <w:rPr>
          <w:rFonts w:ascii="Book Antiqua" w:eastAsia="宋体" w:hAnsi="Book Antiqua"/>
          <w:b/>
          <w:lang w:eastAsia="zh-CN"/>
        </w:rPr>
        <w:t>From Left: Fully covered plastic stent, fully covered metal stent, partially covered metal stent, larger diameter partially covered metal stent.</w:t>
      </w:r>
    </w:p>
    <w:p w14:paraId="4366FACB" w14:textId="1A50BD4B"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drawing>
          <wp:inline distT="0" distB="0" distL="0" distR="0" wp14:anchorId="267AB5E6" wp14:editId="7D0FA561">
            <wp:extent cx="2049729" cy="1313299"/>
            <wp:effectExtent l="0" t="0" r="8255" b="1270"/>
            <wp:docPr id="1" name="Picture 4" descr="Macintosh HD:Users:joshuawinder:Desktop:Work:Pauli:Editorial GI defect repair:pics:DSC00177.JP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DSC00177.JP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50906" cy="1314053"/>
                    </a:xfrm>
                    <a:prstGeom prst="rect">
                      <a:avLst/>
                    </a:prstGeom>
                    <a:noFill/>
                    <a:ln>
                      <a:noFill/>
                    </a:ln>
                  </pic:spPr>
                </pic:pic>
              </a:graphicData>
            </a:graphic>
          </wp:inline>
        </w:drawing>
      </w:r>
    </w:p>
    <w:p w14:paraId="3DF46591" w14:textId="1EC0360E"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Figure 5</w:t>
      </w:r>
      <w:r w:rsidRPr="0093394A">
        <w:rPr>
          <w:rFonts w:ascii="Book Antiqua" w:eastAsia="宋体" w:hAnsi="Book Antiqua"/>
          <w:lang w:eastAsia="zh-CN"/>
        </w:rPr>
        <w:t xml:space="preserve"> </w:t>
      </w:r>
      <w:r w:rsidRPr="0093394A">
        <w:rPr>
          <w:rFonts w:ascii="Book Antiqua" w:eastAsia="宋体" w:hAnsi="Book Antiqua"/>
          <w:b/>
          <w:lang w:eastAsia="zh-CN"/>
        </w:rPr>
        <w:t>Vacuum-assisted closure device constructed of porous sponge and sutured to a nasogastric feeding tube.</w:t>
      </w:r>
    </w:p>
    <w:p w14:paraId="5C487126" w14:textId="1F6CD98C"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drawing>
          <wp:inline distT="0" distB="0" distL="0" distR="0" wp14:anchorId="2DE2A474" wp14:editId="508FDAE0">
            <wp:extent cx="1742883" cy="1331710"/>
            <wp:effectExtent l="0" t="0" r="0" b="1905"/>
            <wp:docPr id="2" name="Picture 4" descr="Macintosh HD:Users:joshuawinder:Desktop:Work:Pauli:Editorial GI defect repair:pics:ovesco clips.jp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ovesco clips.jp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43556" cy="1332224"/>
                    </a:xfrm>
                    <a:prstGeom prst="rect">
                      <a:avLst/>
                    </a:prstGeom>
                    <a:noFill/>
                    <a:ln>
                      <a:noFill/>
                    </a:ln>
                  </pic:spPr>
                </pic:pic>
              </a:graphicData>
            </a:graphic>
          </wp:inline>
        </w:drawing>
      </w:r>
    </w:p>
    <w:p w14:paraId="50C3ED03" w14:textId="73EB17B3" w:rsidR="00395B71" w:rsidRPr="0093394A" w:rsidRDefault="00395B71" w:rsidP="0093394A">
      <w:pPr>
        <w:tabs>
          <w:tab w:val="left" w:pos="7200"/>
        </w:tabs>
        <w:spacing w:line="360" w:lineRule="auto"/>
        <w:jc w:val="both"/>
        <w:rPr>
          <w:rFonts w:ascii="Book Antiqua" w:eastAsia="宋体" w:hAnsi="Book Antiqua"/>
          <w:b/>
          <w:lang w:eastAsia="zh-CN"/>
        </w:rPr>
      </w:pPr>
      <w:r w:rsidRPr="0093394A">
        <w:rPr>
          <w:rFonts w:ascii="Book Antiqua" w:eastAsia="宋体" w:hAnsi="Book Antiqua"/>
          <w:b/>
          <w:bCs/>
          <w:lang w:eastAsia="zh-CN"/>
        </w:rPr>
        <w:t>Figure 6</w:t>
      </w:r>
      <w:r w:rsidRPr="0093394A">
        <w:rPr>
          <w:rFonts w:ascii="Book Antiqua" w:eastAsia="宋体" w:hAnsi="Book Antiqua"/>
          <w:lang w:eastAsia="zh-CN"/>
        </w:rPr>
        <w:t xml:space="preserve"> </w:t>
      </w:r>
      <w:r w:rsidRPr="0093394A">
        <w:rPr>
          <w:rFonts w:ascii="Book Antiqua" w:eastAsia="宋体" w:hAnsi="Book Antiqua"/>
          <w:b/>
          <w:lang w:eastAsia="zh-CN"/>
        </w:rPr>
        <w:t xml:space="preserve">Examples of the </w:t>
      </w:r>
      <w:r w:rsidRPr="0093394A">
        <w:rPr>
          <w:rFonts w:ascii="Book Antiqua" w:hAnsi="Book Antiqua" w:cs="Helvetica"/>
          <w:b/>
        </w:rPr>
        <w:t>over the scope clips</w:t>
      </w:r>
      <w:r w:rsidRPr="0093394A">
        <w:rPr>
          <w:rFonts w:ascii="Book Antiqua" w:eastAsia="宋体" w:hAnsi="Book Antiqua"/>
          <w:b/>
          <w:lang w:eastAsia="zh-CN"/>
        </w:rPr>
        <w:t xml:space="preserve"> (</w:t>
      </w:r>
      <w:proofErr w:type="spellStart"/>
      <w:r w:rsidRPr="0093394A">
        <w:rPr>
          <w:rFonts w:ascii="Book Antiqua" w:eastAsia="宋体" w:hAnsi="Book Antiqua"/>
          <w:b/>
          <w:lang w:eastAsia="zh-CN"/>
        </w:rPr>
        <w:t>Ovesco</w:t>
      </w:r>
      <w:proofErr w:type="spellEnd"/>
      <w:r w:rsidRPr="0093394A">
        <w:rPr>
          <w:rFonts w:ascii="Book Antiqua" w:eastAsia="宋体" w:hAnsi="Book Antiqua"/>
          <w:b/>
          <w:lang w:eastAsia="zh-CN"/>
        </w:rPr>
        <w:t xml:space="preserve"> Endoscopy, Tubingen, Germany).</w:t>
      </w:r>
    </w:p>
    <w:p w14:paraId="77E6D5BF" w14:textId="6E5748B5"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drawing>
          <wp:inline distT="0" distB="0" distL="0" distR="0" wp14:anchorId="258D4496" wp14:editId="17F5E1C1">
            <wp:extent cx="1478996" cy="1270341"/>
            <wp:effectExtent l="0" t="0" r="6985" b="6350"/>
            <wp:docPr id="3" name="Picture 4" descr="Macintosh HD:Users:joshuawinder:Desktop:Work:Pauli:Editorial GI defect repair:pics:padlock.jp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padlock.jpg"/>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79222" cy="1270535"/>
                    </a:xfrm>
                    <a:prstGeom prst="rect">
                      <a:avLst/>
                    </a:prstGeom>
                    <a:noFill/>
                    <a:ln>
                      <a:noFill/>
                    </a:ln>
                  </pic:spPr>
                </pic:pic>
              </a:graphicData>
            </a:graphic>
          </wp:inline>
        </w:drawing>
      </w:r>
    </w:p>
    <w:p w14:paraId="285AF590" w14:textId="1CC7D552"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Figure 7</w:t>
      </w:r>
      <w:r w:rsidRPr="0093394A">
        <w:rPr>
          <w:rFonts w:ascii="Book Antiqua" w:eastAsia="宋体" w:hAnsi="Book Antiqua"/>
          <w:lang w:eastAsia="zh-CN"/>
        </w:rPr>
        <w:t xml:space="preserve"> </w:t>
      </w:r>
      <w:r w:rsidRPr="0093394A">
        <w:rPr>
          <w:rFonts w:ascii="Book Antiqua" w:eastAsia="宋体" w:hAnsi="Book Antiqua"/>
          <w:b/>
          <w:lang w:eastAsia="zh-CN"/>
        </w:rPr>
        <w:t>Example of the Padlock</w:t>
      </w:r>
      <w:r w:rsidRPr="0093394A">
        <w:rPr>
          <w:rFonts w:ascii="Book Antiqua" w:eastAsia="宋体" w:hAnsi="Book Antiqua"/>
          <w:lang w:eastAsia="zh-CN"/>
        </w:rPr>
        <w:t xml:space="preserve"> </w:t>
      </w:r>
      <w:r w:rsidRPr="0093394A">
        <w:rPr>
          <w:rFonts w:ascii="Book Antiqua" w:hAnsi="Book Antiqua" w:cs="Helvetica"/>
          <w:b/>
        </w:rPr>
        <w:t>over the scope clips</w:t>
      </w:r>
      <w:r w:rsidRPr="0093394A">
        <w:rPr>
          <w:rFonts w:ascii="Book Antiqua" w:eastAsia="宋体" w:hAnsi="Book Antiqua"/>
          <w:lang w:eastAsia="zh-CN"/>
        </w:rPr>
        <w:t xml:space="preserve"> (</w:t>
      </w:r>
      <w:proofErr w:type="spellStart"/>
      <w:r w:rsidRPr="0093394A">
        <w:rPr>
          <w:rFonts w:ascii="Book Antiqua" w:eastAsia="宋体" w:hAnsi="Book Antiqua"/>
          <w:lang w:eastAsia="zh-CN"/>
        </w:rPr>
        <w:t>Aponos</w:t>
      </w:r>
      <w:proofErr w:type="spellEnd"/>
      <w:r w:rsidRPr="0093394A">
        <w:rPr>
          <w:rFonts w:ascii="Book Antiqua" w:eastAsia="宋体" w:hAnsi="Book Antiqua"/>
          <w:lang w:eastAsia="zh-CN"/>
        </w:rPr>
        <w:t xml:space="preserve"> Medical, Kingston, NH).</w:t>
      </w:r>
    </w:p>
    <w:p w14:paraId="4EE25EC3" w14:textId="6D58845C"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lastRenderedPageBreak/>
        <w:drawing>
          <wp:inline distT="0" distB="0" distL="0" distR="0" wp14:anchorId="77DAB95A" wp14:editId="314EDDD2">
            <wp:extent cx="1785841" cy="1436038"/>
            <wp:effectExtent l="0" t="0" r="5080" b="0"/>
            <wp:docPr id="4" name="Picture 4" descr="Macintosh HD:Users:joshuawinder:Desktop:Work:Pauli:Editorial GI defect repair:pics:suture foreign body removal.pn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suture foreign body removal.png"/>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6354" cy="1436450"/>
                    </a:xfrm>
                    <a:prstGeom prst="rect">
                      <a:avLst/>
                    </a:prstGeom>
                    <a:noFill/>
                    <a:ln>
                      <a:noFill/>
                    </a:ln>
                  </pic:spPr>
                </pic:pic>
              </a:graphicData>
            </a:graphic>
          </wp:inline>
        </w:drawing>
      </w:r>
    </w:p>
    <w:p w14:paraId="629CAAC3" w14:textId="1A75ECD1"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 xml:space="preserve">Figure 8 </w:t>
      </w:r>
      <w:r w:rsidRPr="0093394A">
        <w:rPr>
          <w:rFonts w:ascii="Book Antiqua" w:eastAsia="宋体" w:hAnsi="Book Antiqua"/>
          <w:b/>
          <w:lang w:eastAsia="zh-CN"/>
        </w:rPr>
        <w:t>Endoscopic removal of suture foreign body.</w:t>
      </w:r>
    </w:p>
    <w:p w14:paraId="39A09BBA" w14:textId="45BB5C86"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hAnsi="Book Antiqua"/>
          <w:noProof/>
        </w:rPr>
        <w:drawing>
          <wp:inline distT="0" distB="0" distL="0" distR="0" wp14:anchorId="3FD961A3" wp14:editId="05978B1C">
            <wp:extent cx="1853347" cy="1166013"/>
            <wp:effectExtent l="0" t="0" r="0" b="0"/>
            <wp:docPr id="8" name="Picture 4" descr="Macintosh HD:Users:joshuawinder:Desktop:Work:Pauli:Editorial GI defect repair:pics:Screen Shot 2015-01-28 at 10.33.02 AM.pn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Screen Shot 2015-01-28 at 10.33.02 AM.png"/>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54063" cy="1166463"/>
                    </a:xfrm>
                    <a:prstGeom prst="rect">
                      <a:avLst/>
                    </a:prstGeom>
                    <a:noFill/>
                    <a:ln>
                      <a:noFill/>
                    </a:ln>
                  </pic:spPr>
                </pic:pic>
              </a:graphicData>
            </a:graphic>
          </wp:inline>
        </w:drawing>
      </w:r>
    </w:p>
    <w:p w14:paraId="1B72F76D" w14:textId="694087E8"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 xml:space="preserve">Figure 9 </w:t>
      </w:r>
      <w:r w:rsidRPr="0093394A">
        <w:rPr>
          <w:rFonts w:ascii="Book Antiqua" w:eastAsia="宋体" w:hAnsi="Book Antiqua"/>
          <w:b/>
          <w:lang w:eastAsia="zh-CN"/>
        </w:rPr>
        <w:t>Endoscopic removal of indigestible food at the opening to a fistula.</w:t>
      </w:r>
    </w:p>
    <w:p w14:paraId="618311A0" w14:textId="41062447"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noProof/>
        </w:rPr>
        <w:drawing>
          <wp:inline distT="0" distB="0" distL="0" distR="0" wp14:anchorId="23AA8FC3" wp14:editId="52ECA0E3">
            <wp:extent cx="1939264" cy="1546502"/>
            <wp:effectExtent l="0" t="0" r="4445" b="0"/>
            <wp:docPr id="9" name="Picture 4" descr="Macintosh HD:Users:joshuawinder:Desktop:Work:Pauli:Editorial GI defect repair:pics:APC catheter.tif"/>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APC catheter.tif"/>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39351" cy="1546572"/>
                    </a:xfrm>
                    <a:prstGeom prst="rect">
                      <a:avLst/>
                    </a:prstGeom>
                    <a:noFill/>
                    <a:ln>
                      <a:noFill/>
                    </a:ln>
                  </pic:spPr>
                </pic:pic>
              </a:graphicData>
            </a:graphic>
          </wp:inline>
        </w:drawing>
      </w:r>
    </w:p>
    <w:p w14:paraId="16D07A9F" w14:textId="3264204F" w:rsidR="00395B71" w:rsidRPr="0093394A" w:rsidRDefault="00395B71"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 xml:space="preserve">Figure 10 </w:t>
      </w:r>
      <w:proofErr w:type="gramStart"/>
      <w:r w:rsidRPr="0093394A">
        <w:rPr>
          <w:rFonts w:ascii="Book Antiqua" w:eastAsia="宋体" w:hAnsi="Book Antiqua"/>
          <w:b/>
          <w:lang w:eastAsia="zh-CN"/>
        </w:rPr>
        <w:t>Circumferential</w:t>
      </w:r>
      <w:proofErr w:type="gramEnd"/>
      <w:r w:rsidRPr="0093394A">
        <w:rPr>
          <w:rFonts w:ascii="Book Antiqua" w:eastAsia="宋体" w:hAnsi="Book Antiqua"/>
          <w:b/>
          <w:lang w:eastAsia="zh-CN"/>
        </w:rPr>
        <w:t xml:space="preserve"> argon plasma coagulation catheter ablating epithelialized fistula tract.</w:t>
      </w:r>
    </w:p>
    <w:p w14:paraId="21C05870" w14:textId="78348F55" w:rsidR="00395B71" w:rsidRPr="0093394A" w:rsidRDefault="004D492C"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noProof/>
        </w:rPr>
        <w:drawing>
          <wp:inline distT="0" distB="0" distL="0" distR="0" wp14:anchorId="136B9E1A" wp14:editId="7E2A18FB">
            <wp:extent cx="1583323" cy="1442174"/>
            <wp:effectExtent l="0" t="0" r="0" b="5715"/>
            <wp:docPr id="10" name="Picture 4" descr="Macintosh HD:Users:joshuawinder:Desktop:Work:Pauli:Editorial GI defect repair:pics:baloon.jpg"/>
            <wp:cNvGraphicFramePr/>
            <a:graphic xmlns:a="http://schemas.openxmlformats.org/drawingml/2006/main">
              <a:graphicData uri="http://schemas.openxmlformats.org/drawingml/2006/picture">
                <pic:pic xmlns:pic="http://schemas.openxmlformats.org/drawingml/2006/picture">
                  <pic:nvPicPr>
                    <pic:cNvPr id="5" name="Picture 4" descr="Macintosh HD:Users:joshuawinder:Desktop:Work:Pauli:Editorial GI defect repair:pics:baloon.jp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83323" cy="1442174"/>
                    </a:xfrm>
                    <a:prstGeom prst="rect">
                      <a:avLst/>
                    </a:prstGeom>
                    <a:noFill/>
                    <a:ln>
                      <a:noFill/>
                    </a:ln>
                  </pic:spPr>
                </pic:pic>
              </a:graphicData>
            </a:graphic>
          </wp:inline>
        </w:drawing>
      </w:r>
    </w:p>
    <w:p w14:paraId="29EF7145" w14:textId="110BAEE0" w:rsidR="004D492C" w:rsidRPr="0093394A" w:rsidRDefault="004D492C" w:rsidP="0093394A">
      <w:pPr>
        <w:tabs>
          <w:tab w:val="left" w:pos="7200"/>
        </w:tabs>
        <w:spacing w:line="360" w:lineRule="auto"/>
        <w:jc w:val="both"/>
        <w:rPr>
          <w:rFonts w:ascii="Book Antiqua" w:eastAsia="宋体" w:hAnsi="Book Antiqua"/>
          <w:lang w:eastAsia="zh-CN"/>
        </w:rPr>
      </w:pPr>
      <w:r w:rsidRPr="0093394A">
        <w:rPr>
          <w:rFonts w:ascii="Book Antiqua" w:eastAsia="宋体" w:hAnsi="Book Antiqua"/>
          <w:b/>
          <w:bCs/>
          <w:lang w:eastAsia="zh-CN"/>
        </w:rPr>
        <w:t xml:space="preserve">Figure 11 </w:t>
      </w:r>
      <w:r w:rsidRPr="0093394A">
        <w:rPr>
          <w:rFonts w:ascii="Book Antiqua" w:eastAsia="宋体" w:hAnsi="Book Antiqua"/>
          <w:b/>
          <w:lang w:eastAsia="zh-CN"/>
        </w:rPr>
        <w:t xml:space="preserve">Endoscopic balloon-dilation of a </w:t>
      </w:r>
      <w:proofErr w:type="spellStart"/>
      <w:r w:rsidRPr="0093394A">
        <w:rPr>
          <w:rFonts w:ascii="Book Antiqua" w:eastAsia="宋体" w:hAnsi="Book Antiqua"/>
          <w:b/>
          <w:lang w:eastAsia="zh-CN"/>
        </w:rPr>
        <w:t>stenotic</w:t>
      </w:r>
      <w:proofErr w:type="spellEnd"/>
      <w:r w:rsidRPr="0093394A">
        <w:rPr>
          <w:rFonts w:ascii="Book Antiqua" w:eastAsia="宋体" w:hAnsi="Book Antiqua"/>
          <w:b/>
          <w:lang w:eastAsia="zh-CN"/>
        </w:rPr>
        <w:t xml:space="preserve"> </w:t>
      </w:r>
      <w:proofErr w:type="spellStart"/>
      <w:r w:rsidRPr="0093394A">
        <w:rPr>
          <w:rFonts w:ascii="Book Antiqua" w:eastAsia="宋体" w:hAnsi="Book Antiqua"/>
          <w:b/>
          <w:lang w:eastAsia="zh-CN"/>
        </w:rPr>
        <w:t>gastrojejunostomy</w:t>
      </w:r>
      <w:proofErr w:type="spellEnd"/>
      <w:r w:rsidRPr="0093394A">
        <w:rPr>
          <w:rFonts w:ascii="Book Antiqua" w:eastAsia="宋体" w:hAnsi="Book Antiqua"/>
          <w:b/>
          <w:lang w:eastAsia="zh-CN"/>
        </w:rPr>
        <w:t xml:space="preserve"> with adjacent </w:t>
      </w:r>
      <w:proofErr w:type="spellStart"/>
      <w:r w:rsidRPr="0093394A">
        <w:rPr>
          <w:rFonts w:ascii="Book Antiqua" w:eastAsia="宋体" w:hAnsi="Book Antiqua"/>
          <w:b/>
          <w:lang w:eastAsia="zh-CN"/>
        </w:rPr>
        <w:t>jejunoanastomotic</w:t>
      </w:r>
      <w:proofErr w:type="spellEnd"/>
      <w:r w:rsidRPr="0093394A">
        <w:rPr>
          <w:rFonts w:ascii="Book Antiqua" w:eastAsia="宋体" w:hAnsi="Book Antiqua"/>
          <w:b/>
          <w:lang w:eastAsia="zh-CN"/>
        </w:rPr>
        <w:t xml:space="preserve"> fistula.</w:t>
      </w:r>
    </w:p>
    <w:p w14:paraId="6B0D7B0E" w14:textId="77777777" w:rsidR="00395B71" w:rsidRPr="0093394A" w:rsidRDefault="00395B71" w:rsidP="0093394A">
      <w:pPr>
        <w:tabs>
          <w:tab w:val="left" w:pos="7200"/>
        </w:tabs>
        <w:spacing w:line="360" w:lineRule="auto"/>
        <w:jc w:val="both"/>
        <w:rPr>
          <w:rFonts w:ascii="Book Antiqua" w:eastAsia="宋体" w:hAnsi="Book Antiqua"/>
          <w:lang w:eastAsia="zh-CN"/>
        </w:rPr>
      </w:pPr>
    </w:p>
    <w:sectPr w:rsidR="00395B71" w:rsidRPr="0093394A" w:rsidSect="008B5D4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E116DC" w14:textId="77777777" w:rsidR="00D84F6D" w:rsidRDefault="00D84F6D" w:rsidP="00967666">
      <w:r>
        <w:separator/>
      </w:r>
    </w:p>
  </w:endnote>
  <w:endnote w:type="continuationSeparator" w:id="0">
    <w:p w14:paraId="4C51209E" w14:textId="77777777" w:rsidR="00D84F6D" w:rsidRDefault="00D84F6D" w:rsidP="0096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altName w:val="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宋体">
    <w:charset w:val="50"/>
    <w:family w:val="auto"/>
    <w:pitch w:val="variable"/>
    <w:sig w:usb0="00000003" w:usb1="080E0000" w:usb2="00000010" w:usb3="00000000" w:csb0="00040001" w:csb1="00000000"/>
  </w:font>
  <w:font w:name="Helvetica">
    <w:panose1 w:val="00000000000000000000"/>
    <w:charset w:val="00"/>
    <w:family w:val="auto"/>
    <w:pitch w:val="variable"/>
    <w:sig w:usb0="E00002FF" w:usb1="5000785B" w:usb2="00000000" w:usb3="00000000" w:csb0="0000019F" w:csb1="00000000"/>
  </w:font>
  <w:font w:name="Gulim">
    <w:altName w:val="굴림"/>
    <w:charset w:val="81"/>
    <w:family w:val="swiss"/>
    <w:pitch w:val="variable"/>
    <w:sig w:usb0="B00002AF" w:usb1="69D77CFB" w:usb2="00000030" w:usb3="00000000" w:csb0="0008009F" w:csb1="00000000"/>
  </w:font>
  <w:font w:name="Tahoma">
    <w:panose1 w:val="020B0604030504040204"/>
    <w:charset w:val="00"/>
    <w:family w:val="auto"/>
    <w:pitch w:val="variable"/>
    <w:sig w:usb0="E1002AFF" w:usb1="C000605B" w:usb2="00000029" w:usb3="00000000" w:csb0="000101FF" w:csb1="00000000"/>
  </w:font>
  <w:font w:name="AdvTimes">
    <w:altName w:val="Arial Unicode MS"/>
    <w:panose1 w:val="00000000000000000000"/>
    <w:charset w:val="86"/>
    <w:family w:val="auto"/>
    <w:notTrueType/>
    <w:pitch w:val="default"/>
    <w:sig w:usb0="00000001" w:usb1="080E0000" w:usb2="00000010" w:usb3="00000000" w:csb0="00040000" w:csb1="00000000"/>
  </w:font>
  <w:font w:name="Arial Unicode MS">
    <w:panose1 w:val="020B0604020202020204"/>
    <w:charset w:val="00"/>
    <w:family w:val="auto"/>
    <w:pitch w:val="variable"/>
    <w:sig w:usb0="F7FFAFFF" w:usb1="E9DFFFFF" w:usb2="0000003F" w:usb3="00000000" w:csb0="003F01FF" w:csb1="00000000"/>
  </w:font>
  <w:font w:name="Garamond">
    <w:panose1 w:val="02020404030301010803"/>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90ED8C" w14:textId="77777777" w:rsidR="00D84F6D" w:rsidRDefault="00D84F6D" w:rsidP="00967666">
      <w:r>
        <w:separator/>
      </w:r>
    </w:p>
  </w:footnote>
  <w:footnote w:type="continuationSeparator" w:id="0">
    <w:p w14:paraId="6CB868B1" w14:textId="77777777" w:rsidR="00D84F6D" w:rsidRDefault="00D84F6D" w:rsidP="009676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D83014"/>
    <w:multiLevelType w:val="hybridMultilevel"/>
    <w:tmpl w:val="44B65700"/>
    <w:lvl w:ilvl="0" w:tplc="FE605252">
      <w:start w:val="1"/>
      <w:numFmt w:val="bullet"/>
      <w:lvlText w:val="•"/>
      <w:lvlJc w:val="left"/>
      <w:pPr>
        <w:tabs>
          <w:tab w:val="num" w:pos="720"/>
        </w:tabs>
        <w:ind w:left="720" w:hanging="360"/>
      </w:pPr>
      <w:rPr>
        <w:rFonts w:ascii="Arial" w:hAnsi="Arial" w:hint="default"/>
      </w:rPr>
    </w:lvl>
    <w:lvl w:ilvl="1" w:tplc="A9CC959A" w:tentative="1">
      <w:start w:val="1"/>
      <w:numFmt w:val="bullet"/>
      <w:lvlText w:val="•"/>
      <w:lvlJc w:val="left"/>
      <w:pPr>
        <w:tabs>
          <w:tab w:val="num" w:pos="1440"/>
        </w:tabs>
        <w:ind w:left="1440" w:hanging="360"/>
      </w:pPr>
      <w:rPr>
        <w:rFonts w:ascii="Arial" w:hAnsi="Arial" w:hint="default"/>
      </w:rPr>
    </w:lvl>
    <w:lvl w:ilvl="2" w:tplc="B39E2C28" w:tentative="1">
      <w:start w:val="1"/>
      <w:numFmt w:val="bullet"/>
      <w:lvlText w:val="•"/>
      <w:lvlJc w:val="left"/>
      <w:pPr>
        <w:tabs>
          <w:tab w:val="num" w:pos="2160"/>
        </w:tabs>
        <w:ind w:left="2160" w:hanging="360"/>
      </w:pPr>
      <w:rPr>
        <w:rFonts w:ascii="Arial" w:hAnsi="Arial" w:hint="default"/>
      </w:rPr>
    </w:lvl>
    <w:lvl w:ilvl="3" w:tplc="86329F84" w:tentative="1">
      <w:start w:val="1"/>
      <w:numFmt w:val="bullet"/>
      <w:lvlText w:val="•"/>
      <w:lvlJc w:val="left"/>
      <w:pPr>
        <w:tabs>
          <w:tab w:val="num" w:pos="2880"/>
        </w:tabs>
        <w:ind w:left="2880" w:hanging="360"/>
      </w:pPr>
      <w:rPr>
        <w:rFonts w:ascii="Arial" w:hAnsi="Arial" w:hint="default"/>
      </w:rPr>
    </w:lvl>
    <w:lvl w:ilvl="4" w:tplc="F1B449A8" w:tentative="1">
      <w:start w:val="1"/>
      <w:numFmt w:val="bullet"/>
      <w:lvlText w:val="•"/>
      <w:lvlJc w:val="left"/>
      <w:pPr>
        <w:tabs>
          <w:tab w:val="num" w:pos="3600"/>
        </w:tabs>
        <w:ind w:left="3600" w:hanging="360"/>
      </w:pPr>
      <w:rPr>
        <w:rFonts w:ascii="Arial" w:hAnsi="Arial" w:hint="default"/>
      </w:rPr>
    </w:lvl>
    <w:lvl w:ilvl="5" w:tplc="2E48FB54" w:tentative="1">
      <w:start w:val="1"/>
      <w:numFmt w:val="bullet"/>
      <w:lvlText w:val="•"/>
      <w:lvlJc w:val="left"/>
      <w:pPr>
        <w:tabs>
          <w:tab w:val="num" w:pos="4320"/>
        </w:tabs>
        <w:ind w:left="4320" w:hanging="360"/>
      </w:pPr>
      <w:rPr>
        <w:rFonts w:ascii="Arial" w:hAnsi="Arial" w:hint="default"/>
      </w:rPr>
    </w:lvl>
    <w:lvl w:ilvl="6" w:tplc="62F6CB44" w:tentative="1">
      <w:start w:val="1"/>
      <w:numFmt w:val="bullet"/>
      <w:lvlText w:val="•"/>
      <w:lvlJc w:val="left"/>
      <w:pPr>
        <w:tabs>
          <w:tab w:val="num" w:pos="5040"/>
        </w:tabs>
        <w:ind w:left="5040" w:hanging="360"/>
      </w:pPr>
      <w:rPr>
        <w:rFonts w:ascii="Arial" w:hAnsi="Arial" w:hint="default"/>
      </w:rPr>
    </w:lvl>
    <w:lvl w:ilvl="7" w:tplc="83EA1B74" w:tentative="1">
      <w:start w:val="1"/>
      <w:numFmt w:val="bullet"/>
      <w:lvlText w:val="•"/>
      <w:lvlJc w:val="left"/>
      <w:pPr>
        <w:tabs>
          <w:tab w:val="num" w:pos="5760"/>
        </w:tabs>
        <w:ind w:left="5760" w:hanging="360"/>
      </w:pPr>
      <w:rPr>
        <w:rFonts w:ascii="Arial" w:hAnsi="Arial" w:hint="default"/>
      </w:rPr>
    </w:lvl>
    <w:lvl w:ilvl="8" w:tplc="A22E3004" w:tentative="1">
      <w:start w:val="1"/>
      <w:numFmt w:val="bullet"/>
      <w:lvlText w:val="•"/>
      <w:lvlJc w:val="left"/>
      <w:pPr>
        <w:tabs>
          <w:tab w:val="num" w:pos="6480"/>
        </w:tabs>
        <w:ind w:left="6480" w:hanging="360"/>
      </w:pPr>
      <w:rPr>
        <w:rFonts w:ascii="Arial" w:hAnsi="Arial" w:hint="default"/>
      </w:rPr>
    </w:lvl>
  </w:abstractNum>
  <w:abstractNum w:abstractNumId="1">
    <w:nsid w:val="445235B0"/>
    <w:multiLevelType w:val="hybridMultilevel"/>
    <w:tmpl w:val="3B86FFC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CA774A8"/>
    <w:multiLevelType w:val="hybridMultilevel"/>
    <w:tmpl w:val="3B62835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9182604"/>
    <w:multiLevelType w:val="hybridMultilevel"/>
    <w:tmpl w:val="2EF287A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for Chapter&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extfxdyxvrehevffz5229bapfrr0x2dv0r&quot;&gt;The best library ever&lt;record-ids&gt;&lt;item&gt;329&lt;/item&gt;&lt;item&gt;330&lt;/item&gt;&lt;item&gt;331&lt;/item&gt;&lt;item&gt;332&lt;/item&gt;&lt;item&gt;333&lt;/item&gt;&lt;item&gt;334&lt;/item&gt;&lt;item&gt;336&lt;/item&gt;&lt;item&gt;337&lt;/item&gt;&lt;item&gt;338&lt;/item&gt;&lt;item&gt;339&lt;/item&gt;&lt;item&gt;341&lt;/item&gt;&lt;item&gt;342&lt;/item&gt;&lt;item&gt;343&lt;/item&gt;&lt;item&gt;344&lt;/item&gt;&lt;item&gt;345&lt;/item&gt;&lt;item&gt;346&lt;/item&gt;&lt;item&gt;347&lt;/item&gt;&lt;item&gt;349&lt;/item&gt;&lt;item&gt;351&lt;/item&gt;&lt;item&gt;352&lt;/item&gt;&lt;item&gt;353&lt;/item&gt;&lt;item&gt;357&lt;/item&gt;&lt;item&gt;358&lt;/item&gt;&lt;item&gt;359&lt;/item&gt;&lt;item&gt;360&lt;/item&gt;&lt;item&gt;378&lt;/item&gt;&lt;item&gt;379&lt;/item&gt;&lt;item&gt;380&lt;/item&gt;&lt;item&gt;381&lt;/item&gt;&lt;item&gt;382&lt;/item&gt;&lt;item&gt;387&lt;/item&gt;&lt;item&gt;390&lt;/item&gt;&lt;item&gt;393&lt;/item&gt;&lt;item&gt;394&lt;/item&gt;&lt;item&gt;395&lt;/item&gt;&lt;item&gt;396&lt;/item&gt;&lt;item&gt;397&lt;/item&gt;&lt;item&gt;398&lt;/item&gt;&lt;item&gt;399&lt;/item&gt;&lt;item&gt;400&lt;/item&gt;&lt;item&gt;401&lt;/item&gt;&lt;item&gt;402&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4&lt;/item&gt;&lt;item&gt;425&lt;/item&gt;&lt;item&gt;427&lt;/item&gt;&lt;item&gt;429&lt;/item&gt;&lt;item&gt;432&lt;/item&gt;&lt;item&gt;433&lt;/item&gt;&lt;item&gt;435&lt;/item&gt;&lt;item&gt;436&lt;/item&gt;&lt;item&gt;437&lt;/item&gt;&lt;item&gt;440&lt;/item&gt;&lt;item&gt;441&lt;/item&gt;&lt;item&gt;442&lt;/item&gt;&lt;item&gt;444&lt;/item&gt;&lt;item&gt;445&lt;/item&gt;&lt;item&gt;446&lt;/item&gt;&lt;item&gt;447&lt;/item&gt;&lt;item&gt;448&lt;/item&gt;&lt;item&gt;449&lt;/item&gt;&lt;item&gt;450&lt;/item&gt;&lt;item&gt;452&lt;/item&gt;&lt;item&gt;453&lt;/item&gt;&lt;item&gt;454&lt;/item&gt;&lt;item&gt;455&lt;/item&gt;&lt;item&gt;456&lt;/item&gt;&lt;item&gt;457&lt;/item&gt;&lt;item&gt;459&lt;/item&gt;&lt;item&gt;460&lt;/item&gt;&lt;item&gt;461&lt;/item&gt;&lt;item&gt;462&lt;/item&gt;&lt;item&gt;465&lt;/item&gt;&lt;item&gt;466&lt;/item&gt;&lt;item&gt;468&lt;/item&gt;&lt;item&gt;469&lt;/item&gt;&lt;item&gt;470&lt;/item&gt;&lt;item&gt;587&lt;/item&gt;&lt;item&gt;588&lt;/item&gt;&lt;item&gt;589&lt;/item&gt;&lt;item&gt;590&lt;/item&gt;&lt;item&gt;653&lt;/item&gt;&lt;/record-ids&gt;&lt;/item&gt;&lt;/Libraries&gt;"/>
  </w:docVars>
  <w:rsids>
    <w:rsidRoot w:val="00A66EDB"/>
    <w:rsid w:val="00007333"/>
    <w:rsid w:val="00007608"/>
    <w:rsid w:val="000077E8"/>
    <w:rsid w:val="00007B77"/>
    <w:rsid w:val="00035464"/>
    <w:rsid w:val="0006205E"/>
    <w:rsid w:val="0007498A"/>
    <w:rsid w:val="00077ACF"/>
    <w:rsid w:val="000814E5"/>
    <w:rsid w:val="000B30A1"/>
    <w:rsid w:val="000C4B3E"/>
    <w:rsid w:val="000C5773"/>
    <w:rsid w:val="000E27A4"/>
    <w:rsid w:val="00100224"/>
    <w:rsid w:val="00103ADA"/>
    <w:rsid w:val="00115992"/>
    <w:rsid w:val="00122F2F"/>
    <w:rsid w:val="00124A95"/>
    <w:rsid w:val="00141AD4"/>
    <w:rsid w:val="00144730"/>
    <w:rsid w:val="00151B14"/>
    <w:rsid w:val="00172044"/>
    <w:rsid w:val="001811A6"/>
    <w:rsid w:val="0018428C"/>
    <w:rsid w:val="00185928"/>
    <w:rsid w:val="0019212A"/>
    <w:rsid w:val="001C0D7D"/>
    <w:rsid w:val="001D1547"/>
    <w:rsid w:val="0020798F"/>
    <w:rsid w:val="002138D5"/>
    <w:rsid w:val="002161AF"/>
    <w:rsid w:val="0021752A"/>
    <w:rsid w:val="002269CA"/>
    <w:rsid w:val="0023606A"/>
    <w:rsid w:val="0024686D"/>
    <w:rsid w:val="00261C94"/>
    <w:rsid w:val="00271B0D"/>
    <w:rsid w:val="00284191"/>
    <w:rsid w:val="00294AD6"/>
    <w:rsid w:val="00296AB5"/>
    <w:rsid w:val="002A1272"/>
    <w:rsid w:val="002B6DDD"/>
    <w:rsid w:val="002D7B37"/>
    <w:rsid w:val="002F212F"/>
    <w:rsid w:val="002F2BAE"/>
    <w:rsid w:val="002F3062"/>
    <w:rsid w:val="0030317B"/>
    <w:rsid w:val="00307156"/>
    <w:rsid w:val="00356986"/>
    <w:rsid w:val="003647FF"/>
    <w:rsid w:val="0036706B"/>
    <w:rsid w:val="00367DEB"/>
    <w:rsid w:val="00380B49"/>
    <w:rsid w:val="003835A5"/>
    <w:rsid w:val="00385B0F"/>
    <w:rsid w:val="00391EAA"/>
    <w:rsid w:val="00395B71"/>
    <w:rsid w:val="00397F4B"/>
    <w:rsid w:val="003A3FAA"/>
    <w:rsid w:val="003C6B5D"/>
    <w:rsid w:val="003D69B9"/>
    <w:rsid w:val="003F206D"/>
    <w:rsid w:val="00414673"/>
    <w:rsid w:val="00416CAF"/>
    <w:rsid w:val="00417CF1"/>
    <w:rsid w:val="0042089B"/>
    <w:rsid w:val="00422D86"/>
    <w:rsid w:val="00437BBF"/>
    <w:rsid w:val="004468CB"/>
    <w:rsid w:val="00457DA9"/>
    <w:rsid w:val="004624C5"/>
    <w:rsid w:val="004629CE"/>
    <w:rsid w:val="00467A6E"/>
    <w:rsid w:val="00471914"/>
    <w:rsid w:val="00472290"/>
    <w:rsid w:val="004832AB"/>
    <w:rsid w:val="00492574"/>
    <w:rsid w:val="004B25AE"/>
    <w:rsid w:val="004D492C"/>
    <w:rsid w:val="004E1792"/>
    <w:rsid w:val="004F09AB"/>
    <w:rsid w:val="004F3835"/>
    <w:rsid w:val="005247AC"/>
    <w:rsid w:val="00541617"/>
    <w:rsid w:val="0054728D"/>
    <w:rsid w:val="005602AB"/>
    <w:rsid w:val="005603BB"/>
    <w:rsid w:val="005A5953"/>
    <w:rsid w:val="005B1F11"/>
    <w:rsid w:val="005B7D97"/>
    <w:rsid w:val="005C1D7A"/>
    <w:rsid w:val="005C7495"/>
    <w:rsid w:val="005D017D"/>
    <w:rsid w:val="005F14DC"/>
    <w:rsid w:val="0060164D"/>
    <w:rsid w:val="00614932"/>
    <w:rsid w:val="00622837"/>
    <w:rsid w:val="00625C26"/>
    <w:rsid w:val="00634522"/>
    <w:rsid w:val="006405B1"/>
    <w:rsid w:val="006444EC"/>
    <w:rsid w:val="00665497"/>
    <w:rsid w:val="006825A0"/>
    <w:rsid w:val="0069609B"/>
    <w:rsid w:val="00697C97"/>
    <w:rsid w:val="006B270D"/>
    <w:rsid w:val="006B49B9"/>
    <w:rsid w:val="006D70BB"/>
    <w:rsid w:val="006E725A"/>
    <w:rsid w:val="0070438C"/>
    <w:rsid w:val="00705413"/>
    <w:rsid w:val="0071111A"/>
    <w:rsid w:val="0071423C"/>
    <w:rsid w:val="00724203"/>
    <w:rsid w:val="0072501C"/>
    <w:rsid w:val="00746AE7"/>
    <w:rsid w:val="007536FE"/>
    <w:rsid w:val="00775E34"/>
    <w:rsid w:val="007964FB"/>
    <w:rsid w:val="00796C75"/>
    <w:rsid w:val="007B3C5C"/>
    <w:rsid w:val="007D6272"/>
    <w:rsid w:val="00800CCE"/>
    <w:rsid w:val="00801C0A"/>
    <w:rsid w:val="00815758"/>
    <w:rsid w:val="008303E6"/>
    <w:rsid w:val="008328D1"/>
    <w:rsid w:val="00855D14"/>
    <w:rsid w:val="00855DA0"/>
    <w:rsid w:val="00856D24"/>
    <w:rsid w:val="00860F72"/>
    <w:rsid w:val="00864C46"/>
    <w:rsid w:val="00886601"/>
    <w:rsid w:val="008B5D4B"/>
    <w:rsid w:val="008C513C"/>
    <w:rsid w:val="008E797E"/>
    <w:rsid w:val="00917917"/>
    <w:rsid w:val="0093394A"/>
    <w:rsid w:val="00945381"/>
    <w:rsid w:val="00957787"/>
    <w:rsid w:val="00967666"/>
    <w:rsid w:val="0098700A"/>
    <w:rsid w:val="009B15C0"/>
    <w:rsid w:val="009B2C65"/>
    <w:rsid w:val="009C64E0"/>
    <w:rsid w:val="009E5E45"/>
    <w:rsid w:val="009F750C"/>
    <w:rsid w:val="00A00E6B"/>
    <w:rsid w:val="00A0320B"/>
    <w:rsid w:val="00A04212"/>
    <w:rsid w:val="00A168EA"/>
    <w:rsid w:val="00A321BE"/>
    <w:rsid w:val="00A369F6"/>
    <w:rsid w:val="00A41205"/>
    <w:rsid w:val="00A6299F"/>
    <w:rsid w:val="00A63A49"/>
    <w:rsid w:val="00A66EDB"/>
    <w:rsid w:val="00A70793"/>
    <w:rsid w:val="00A929EC"/>
    <w:rsid w:val="00A92A4E"/>
    <w:rsid w:val="00AA3CC1"/>
    <w:rsid w:val="00AB2F14"/>
    <w:rsid w:val="00AC44BA"/>
    <w:rsid w:val="00AD4542"/>
    <w:rsid w:val="00AD754A"/>
    <w:rsid w:val="00AF4715"/>
    <w:rsid w:val="00B173FD"/>
    <w:rsid w:val="00B24556"/>
    <w:rsid w:val="00B3081D"/>
    <w:rsid w:val="00B311F8"/>
    <w:rsid w:val="00B417EF"/>
    <w:rsid w:val="00B52D7A"/>
    <w:rsid w:val="00B533E9"/>
    <w:rsid w:val="00B56208"/>
    <w:rsid w:val="00B71630"/>
    <w:rsid w:val="00B770D5"/>
    <w:rsid w:val="00BB32E1"/>
    <w:rsid w:val="00BC2F15"/>
    <w:rsid w:val="00BC57D8"/>
    <w:rsid w:val="00BD6933"/>
    <w:rsid w:val="00BE2C43"/>
    <w:rsid w:val="00BF7063"/>
    <w:rsid w:val="00C303FD"/>
    <w:rsid w:val="00C42DF0"/>
    <w:rsid w:val="00C66566"/>
    <w:rsid w:val="00C7420E"/>
    <w:rsid w:val="00CA7784"/>
    <w:rsid w:val="00CB29AE"/>
    <w:rsid w:val="00CB44F6"/>
    <w:rsid w:val="00CF1E94"/>
    <w:rsid w:val="00CF3C37"/>
    <w:rsid w:val="00CF5A02"/>
    <w:rsid w:val="00D16C54"/>
    <w:rsid w:val="00D178F5"/>
    <w:rsid w:val="00D46E6F"/>
    <w:rsid w:val="00D5176C"/>
    <w:rsid w:val="00D56B3E"/>
    <w:rsid w:val="00D725D1"/>
    <w:rsid w:val="00D74702"/>
    <w:rsid w:val="00D84F6D"/>
    <w:rsid w:val="00DB641D"/>
    <w:rsid w:val="00DB6664"/>
    <w:rsid w:val="00DC175E"/>
    <w:rsid w:val="00DD6074"/>
    <w:rsid w:val="00DE3FE7"/>
    <w:rsid w:val="00E14ED3"/>
    <w:rsid w:val="00E15408"/>
    <w:rsid w:val="00E27B0D"/>
    <w:rsid w:val="00E42210"/>
    <w:rsid w:val="00E504DE"/>
    <w:rsid w:val="00E5272D"/>
    <w:rsid w:val="00E53588"/>
    <w:rsid w:val="00E6332C"/>
    <w:rsid w:val="00E753DC"/>
    <w:rsid w:val="00E92F10"/>
    <w:rsid w:val="00EA6B36"/>
    <w:rsid w:val="00EC0B48"/>
    <w:rsid w:val="00EC3E30"/>
    <w:rsid w:val="00EC5092"/>
    <w:rsid w:val="00ED666B"/>
    <w:rsid w:val="00EE5B22"/>
    <w:rsid w:val="00F0104E"/>
    <w:rsid w:val="00F04686"/>
    <w:rsid w:val="00F04709"/>
    <w:rsid w:val="00F238E2"/>
    <w:rsid w:val="00F31D89"/>
    <w:rsid w:val="00F50123"/>
    <w:rsid w:val="00F74AD8"/>
    <w:rsid w:val="00FB2904"/>
    <w:rsid w:val="00FB6EE9"/>
    <w:rsid w:val="00FC4191"/>
    <w:rsid w:val="00FC77B2"/>
    <w:rsid w:val="00FD72C3"/>
    <w:rsid w:val="00FF48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50D0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1C94"/>
    <w:rPr>
      <w:color w:val="0000FF" w:themeColor="hyperlink"/>
      <w:u w:val="single"/>
    </w:rPr>
  </w:style>
  <w:style w:type="paragraph" w:styleId="ListParagraph">
    <w:name w:val="List Paragraph"/>
    <w:basedOn w:val="Normal"/>
    <w:uiPriority w:val="34"/>
    <w:qFormat/>
    <w:rsid w:val="0030317B"/>
    <w:pPr>
      <w:ind w:left="720"/>
    </w:pPr>
    <w:rPr>
      <w:rFonts w:ascii="Times" w:eastAsia="Times New Roman" w:hAnsi="Times" w:cs="Times New Roman"/>
      <w:szCs w:val="20"/>
    </w:rPr>
  </w:style>
  <w:style w:type="paragraph" w:styleId="BalloonText">
    <w:name w:val="Balloon Text"/>
    <w:basedOn w:val="Normal"/>
    <w:link w:val="BalloonTextChar"/>
    <w:uiPriority w:val="99"/>
    <w:semiHidden/>
    <w:unhideWhenUsed/>
    <w:rsid w:val="00B52D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2D7A"/>
    <w:rPr>
      <w:rFonts w:ascii="Lucida Grande" w:hAnsi="Lucida Grande" w:cs="Lucida Grande"/>
      <w:sz w:val="18"/>
      <w:szCs w:val="18"/>
    </w:rPr>
  </w:style>
  <w:style w:type="character" w:styleId="CommentReference">
    <w:name w:val="annotation reference"/>
    <w:basedOn w:val="DefaultParagraphFont"/>
    <w:uiPriority w:val="99"/>
    <w:semiHidden/>
    <w:unhideWhenUsed/>
    <w:rsid w:val="00FC77B2"/>
    <w:rPr>
      <w:sz w:val="21"/>
      <w:szCs w:val="21"/>
    </w:rPr>
  </w:style>
  <w:style w:type="paragraph" w:styleId="CommentText">
    <w:name w:val="annotation text"/>
    <w:basedOn w:val="Normal"/>
    <w:link w:val="CommentTextChar"/>
    <w:unhideWhenUsed/>
    <w:rsid w:val="00FC77B2"/>
  </w:style>
  <w:style w:type="character" w:customStyle="1" w:styleId="CommentTextChar">
    <w:name w:val="Comment Text Char"/>
    <w:basedOn w:val="DefaultParagraphFont"/>
    <w:link w:val="CommentText"/>
    <w:rsid w:val="00FC77B2"/>
  </w:style>
  <w:style w:type="paragraph" w:styleId="CommentSubject">
    <w:name w:val="annotation subject"/>
    <w:basedOn w:val="CommentText"/>
    <w:next w:val="CommentText"/>
    <w:link w:val="CommentSubjectChar"/>
    <w:uiPriority w:val="99"/>
    <w:semiHidden/>
    <w:unhideWhenUsed/>
    <w:rsid w:val="00FC77B2"/>
    <w:rPr>
      <w:b/>
      <w:bCs/>
    </w:rPr>
  </w:style>
  <w:style w:type="character" w:customStyle="1" w:styleId="CommentSubjectChar">
    <w:name w:val="Comment Subject Char"/>
    <w:basedOn w:val="CommentTextChar"/>
    <w:link w:val="CommentSubject"/>
    <w:uiPriority w:val="99"/>
    <w:semiHidden/>
    <w:rsid w:val="00FC77B2"/>
    <w:rPr>
      <w:b/>
      <w:bCs/>
    </w:rPr>
  </w:style>
  <w:style w:type="paragraph" w:styleId="BodyTextIndent">
    <w:name w:val="Body Text Indent"/>
    <w:basedOn w:val="Normal"/>
    <w:link w:val="BodyTextIndentChar"/>
    <w:uiPriority w:val="99"/>
    <w:unhideWhenUsed/>
    <w:rsid w:val="00FC77B2"/>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FC77B2"/>
    <w:rPr>
      <w:rFonts w:ascii="Book Antiqua" w:hAnsi="Book Antiqua" w:cs="Times New Roman"/>
      <w:sz w:val="20"/>
      <w:szCs w:val="20"/>
      <w:lang w:eastAsia="ja-JP"/>
    </w:rPr>
  </w:style>
  <w:style w:type="character" w:customStyle="1" w:styleId="highlight1">
    <w:name w:val="highlight1"/>
    <w:rsid w:val="00FC77B2"/>
    <w:rPr>
      <w:shd w:val="clear" w:color="auto" w:fill="F1BFE0"/>
    </w:rPr>
  </w:style>
  <w:style w:type="paragraph" w:styleId="Header">
    <w:name w:val="header"/>
    <w:basedOn w:val="Normal"/>
    <w:link w:val="HeaderChar"/>
    <w:uiPriority w:val="99"/>
    <w:unhideWhenUsed/>
    <w:rsid w:val="009676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7666"/>
    <w:rPr>
      <w:sz w:val="18"/>
      <w:szCs w:val="18"/>
    </w:rPr>
  </w:style>
  <w:style w:type="paragraph" w:styleId="Footer">
    <w:name w:val="footer"/>
    <w:basedOn w:val="Normal"/>
    <w:link w:val="FooterChar"/>
    <w:uiPriority w:val="99"/>
    <w:unhideWhenUsed/>
    <w:rsid w:val="0096766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67666"/>
    <w:rPr>
      <w:sz w:val="18"/>
      <w:szCs w:val="18"/>
    </w:rPr>
  </w:style>
  <w:style w:type="character" w:styleId="Strong">
    <w:name w:val="Strong"/>
    <w:qFormat/>
    <w:rsid w:val="0019212A"/>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1C94"/>
    <w:rPr>
      <w:color w:val="0000FF" w:themeColor="hyperlink"/>
      <w:u w:val="single"/>
    </w:rPr>
  </w:style>
  <w:style w:type="paragraph" w:styleId="ListParagraph">
    <w:name w:val="List Paragraph"/>
    <w:basedOn w:val="Normal"/>
    <w:uiPriority w:val="34"/>
    <w:qFormat/>
    <w:rsid w:val="0030317B"/>
    <w:pPr>
      <w:ind w:left="720"/>
    </w:pPr>
    <w:rPr>
      <w:rFonts w:ascii="Times" w:eastAsia="Times New Roman" w:hAnsi="Times" w:cs="Times New Roman"/>
      <w:szCs w:val="20"/>
    </w:rPr>
  </w:style>
  <w:style w:type="paragraph" w:styleId="BalloonText">
    <w:name w:val="Balloon Text"/>
    <w:basedOn w:val="Normal"/>
    <w:link w:val="BalloonTextChar"/>
    <w:uiPriority w:val="99"/>
    <w:semiHidden/>
    <w:unhideWhenUsed/>
    <w:rsid w:val="00B52D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52D7A"/>
    <w:rPr>
      <w:rFonts w:ascii="Lucida Grande" w:hAnsi="Lucida Grande" w:cs="Lucida Grande"/>
      <w:sz w:val="18"/>
      <w:szCs w:val="18"/>
    </w:rPr>
  </w:style>
  <w:style w:type="character" w:styleId="CommentReference">
    <w:name w:val="annotation reference"/>
    <w:basedOn w:val="DefaultParagraphFont"/>
    <w:uiPriority w:val="99"/>
    <w:semiHidden/>
    <w:unhideWhenUsed/>
    <w:rsid w:val="00FC77B2"/>
    <w:rPr>
      <w:sz w:val="21"/>
      <w:szCs w:val="21"/>
    </w:rPr>
  </w:style>
  <w:style w:type="paragraph" w:styleId="CommentText">
    <w:name w:val="annotation text"/>
    <w:basedOn w:val="Normal"/>
    <w:link w:val="CommentTextChar"/>
    <w:unhideWhenUsed/>
    <w:rsid w:val="00FC77B2"/>
  </w:style>
  <w:style w:type="character" w:customStyle="1" w:styleId="CommentTextChar">
    <w:name w:val="Comment Text Char"/>
    <w:basedOn w:val="DefaultParagraphFont"/>
    <w:link w:val="CommentText"/>
    <w:rsid w:val="00FC77B2"/>
  </w:style>
  <w:style w:type="paragraph" w:styleId="CommentSubject">
    <w:name w:val="annotation subject"/>
    <w:basedOn w:val="CommentText"/>
    <w:next w:val="CommentText"/>
    <w:link w:val="CommentSubjectChar"/>
    <w:uiPriority w:val="99"/>
    <w:semiHidden/>
    <w:unhideWhenUsed/>
    <w:rsid w:val="00FC77B2"/>
    <w:rPr>
      <w:b/>
      <w:bCs/>
    </w:rPr>
  </w:style>
  <w:style w:type="character" w:customStyle="1" w:styleId="CommentSubjectChar">
    <w:name w:val="Comment Subject Char"/>
    <w:basedOn w:val="CommentTextChar"/>
    <w:link w:val="CommentSubject"/>
    <w:uiPriority w:val="99"/>
    <w:semiHidden/>
    <w:rsid w:val="00FC77B2"/>
    <w:rPr>
      <w:b/>
      <w:bCs/>
    </w:rPr>
  </w:style>
  <w:style w:type="paragraph" w:styleId="BodyTextIndent">
    <w:name w:val="Body Text Indent"/>
    <w:basedOn w:val="Normal"/>
    <w:link w:val="BodyTextIndentChar"/>
    <w:uiPriority w:val="99"/>
    <w:unhideWhenUsed/>
    <w:rsid w:val="00FC77B2"/>
    <w:pPr>
      <w:widowControl w:val="0"/>
      <w:spacing w:after="120"/>
      <w:ind w:leftChars="200" w:left="420"/>
      <w:jc w:val="both"/>
    </w:pPr>
    <w:rPr>
      <w:rFonts w:ascii="Book Antiqua" w:hAnsi="Book Antiqua" w:cs="Times New Roman"/>
      <w:sz w:val="20"/>
      <w:szCs w:val="20"/>
      <w:lang w:eastAsia="ja-JP"/>
    </w:rPr>
  </w:style>
  <w:style w:type="character" w:customStyle="1" w:styleId="BodyTextIndentChar">
    <w:name w:val="Body Text Indent Char"/>
    <w:basedOn w:val="DefaultParagraphFont"/>
    <w:link w:val="BodyTextIndent"/>
    <w:uiPriority w:val="99"/>
    <w:rsid w:val="00FC77B2"/>
    <w:rPr>
      <w:rFonts w:ascii="Book Antiqua" w:hAnsi="Book Antiqua" w:cs="Times New Roman"/>
      <w:sz w:val="20"/>
      <w:szCs w:val="20"/>
      <w:lang w:eastAsia="ja-JP"/>
    </w:rPr>
  </w:style>
  <w:style w:type="character" w:customStyle="1" w:styleId="highlight1">
    <w:name w:val="highlight1"/>
    <w:rsid w:val="00FC77B2"/>
    <w:rPr>
      <w:shd w:val="clear" w:color="auto" w:fill="F1BFE0"/>
    </w:rPr>
  </w:style>
  <w:style w:type="paragraph" w:styleId="Header">
    <w:name w:val="header"/>
    <w:basedOn w:val="Normal"/>
    <w:link w:val="HeaderChar"/>
    <w:uiPriority w:val="99"/>
    <w:unhideWhenUsed/>
    <w:rsid w:val="0096766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7666"/>
    <w:rPr>
      <w:sz w:val="18"/>
      <w:szCs w:val="18"/>
    </w:rPr>
  </w:style>
  <w:style w:type="paragraph" w:styleId="Footer">
    <w:name w:val="footer"/>
    <w:basedOn w:val="Normal"/>
    <w:link w:val="FooterChar"/>
    <w:uiPriority w:val="99"/>
    <w:unhideWhenUsed/>
    <w:rsid w:val="0096766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67666"/>
    <w:rPr>
      <w:sz w:val="18"/>
      <w:szCs w:val="18"/>
    </w:rPr>
  </w:style>
  <w:style w:type="character" w:styleId="Strong">
    <w:name w:val="Strong"/>
    <w:qFormat/>
    <w:rsid w:val="0019212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5255">
      <w:bodyDiv w:val="1"/>
      <w:marLeft w:val="0"/>
      <w:marRight w:val="0"/>
      <w:marTop w:val="0"/>
      <w:marBottom w:val="0"/>
      <w:divBdr>
        <w:top w:val="none" w:sz="0" w:space="0" w:color="auto"/>
        <w:left w:val="none" w:sz="0" w:space="0" w:color="auto"/>
        <w:bottom w:val="none" w:sz="0" w:space="0" w:color="auto"/>
        <w:right w:val="none" w:sz="0" w:space="0" w:color="auto"/>
      </w:divBdr>
    </w:div>
    <w:div w:id="209927576">
      <w:bodyDiv w:val="1"/>
      <w:marLeft w:val="0"/>
      <w:marRight w:val="0"/>
      <w:marTop w:val="0"/>
      <w:marBottom w:val="0"/>
      <w:divBdr>
        <w:top w:val="none" w:sz="0" w:space="0" w:color="auto"/>
        <w:left w:val="none" w:sz="0" w:space="0" w:color="auto"/>
        <w:bottom w:val="none" w:sz="0" w:space="0" w:color="auto"/>
        <w:right w:val="none" w:sz="0" w:space="0" w:color="auto"/>
      </w:divBdr>
    </w:div>
    <w:div w:id="242569723">
      <w:bodyDiv w:val="1"/>
      <w:marLeft w:val="0"/>
      <w:marRight w:val="0"/>
      <w:marTop w:val="0"/>
      <w:marBottom w:val="0"/>
      <w:divBdr>
        <w:top w:val="none" w:sz="0" w:space="0" w:color="auto"/>
        <w:left w:val="none" w:sz="0" w:space="0" w:color="auto"/>
        <w:bottom w:val="none" w:sz="0" w:space="0" w:color="auto"/>
        <w:right w:val="none" w:sz="0" w:space="0" w:color="auto"/>
      </w:divBdr>
    </w:div>
    <w:div w:id="308482284">
      <w:bodyDiv w:val="1"/>
      <w:marLeft w:val="0"/>
      <w:marRight w:val="0"/>
      <w:marTop w:val="0"/>
      <w:marBottom w:val="0"/>
      <w:divBdr>
        <w:top w:val="none" w:sz="0" w:space="0" w:color="auto"/>
        <w:left w:val="none" w:sz="0" w:space="0" w:color="auto"/>
        <w:bottom w:val="none" w:sz="0" w:space="0" w:color="auto"/>
        <w:right w:val="none" w:sz="0" w:space="0" w:color="auto"/>
      </w:divBdr>
    </w:div>
    <w:div w:id="347952129">
      <w:bodyDiv w:val="1"/>
      <w:marLeft w:val="0"/>
      <w:marRight w:val="0"/>
      <w:marTop w:val="0"/>
      <w:marBottom w:val="0"/>
      <w:divBdr>
        <w:top w:val="none" w:sz="0" w:space="0" w:color="auto"/>
        <w:left w:val="none" w:sz="0" w:space="0" w:color="auto"/>
        <w:bottom w:val="none" w:sz="0" w:space="0" w:color="auto"/>
        <w:right w:val="none" w:sz="0" w:space="0" w:color="auto"/>
      </w:divBdr>
    </w:div>
    <w:div w:id="663432575">
      <w:bodyDiv w:val="1"/>
      <w:marLeft w:val="0"/>
      <w:marRight w:val="0"/>
      <w:marTop w:val="0"/>
      <w:marBottom w:val="0"/>
      <w:divBdr>
        <w:top w:val="none" w:sz="0" w:space="0" w:color="auto"/>
        <w:left w:val="none" w:sz="0" w:space="0" w:color="auto"/>
        <w:bottom w:val="none" w:sz="0" w:space="0" w:color="auto"/>
        <w:right w:val="none" w:sz="0" w:space="0" w:color="auto"/>
      </w:divBdr>
      <w:divsChild>
        <w:div w:id="802163931">
          <w:marLeft w:val="547"/>
          <w:marRight w:val="0"/>
          <w:marTop w:val="62"/>
          <w:marBottom w:val="0"/>
          <w:divBdr>
            <w:top w:val="none" w:sz="0" w:space="0" w:color="auto"/>
            <w:left w:val="none" w:sz="0" w:space="0" w:color="auto"/>
            <w:bottom w:val="none" w:sz="0" w:space="0" w:color="auto"/>
            <w:right w:val="none" w:sz="0" w:space="0" w:color="auto"/>
          </w:divBdr>
        </w:div>
      </w:divsChild>
    </w:div>
    <w:div w:id="863593454">
      <w:bodyDiv w:val="1"/>
      <w:marLeft w:val="0"/>
      <w:marRight w:val="0"/>
      <w:marTop w:val="0"/>
      <w:marBottom w:val="0"/>
      <w:divBdr>
        <w:top w:val="none" w:sz="0" w:space="0" w:color="auto"/>
        <w:left w:val="none" w:sz="0" w:space="0" w:color="auto"/>
        <w:bottom w:val="none" w:sz="0" w:space="0" w:color="auto"/>
        <w:right w:val="none" w:sz="0" w:space="0" w:color="auto"/>
      </w:divBdr>
    </w:div>
    <w:div w:id="1337003208">
      <w:bodyDiv w:val="1"/>
      <w:marLeft w:val="0"/>
      <w:marRight w:val="0"/>
      <w:marTop w:val="0"/>
      <w:marBottom w:val="0"/>
      <w:divBdr>
        <w:top w:val="none" w:sz="0" w:space="0" w:color="auto"/>
        <w:left w:val="none" w:sz="0" w:space="0" w:color="auto"/>
        <w:bottom w:val="none" w:sz="0" w:space="0" w:color="auto"/>
        <w:right w:val="none" w:sz="0" w:space="0" w:color="auto"/>
      </w:divBdr>
    </w:div>
    <w:div w:id="1446730781">
      <w:bodyDiv w:val="1"/>
      <w:marLeft w:val="0"/>
      <w:marRight w:val="0"/>
      <w:marTop w:val="0"/>
      <w:marBottom w:val="0"/>
      <w:divBdr>
        <w:top w:val="none" w:sz="0" w:space="0" w:color="auto"/>
        <w:left w:val="none" w:sz="0" w:space="0" w:color="auto"/>
        <w:bottom w:val="none" w:sz="0" w:space="0" w:color="auto"/>
        <w:right w:val="none" w:sz="0" w:space="0" w:color="auto"/>
      </w:divBdr>
    </w:div>
    <w:div w:id="1529295947">
      <w:bodyDiv w:val="1"/>
      <w:marLeft w:val="0"/>
      <w:marRight w:val="0"/>
      <w:marTop w:val="0"/>
      <w:marBottom w:val="0"/>
      <w:divBdr>
        <w:top w:val="none" w:sz="0" w:space="0" w:color="auto"/>
        <w:left w:val="none" w:sz="0" w:space="0" w:color="auto"/>
        <w:bottom w:val="none" w:sz="0" w:space="0" w:color="auto"/>
        <w:right w:val="none" w:sz="0" w:space="0" w:color="auto"/>
      </w:divBdr>
    </w:div>
    <w:div w:id="1641573044">
      <w:bodyDiv w:val="1"/>
      <w:marLeft w:val="0"/>
      <w:marRight w:val="0"/>
      <w:marTop w:val="0"/>
      <w:marBottom w:val="0"/>
      <w:divBdr>
        <w:top w:val="none" w:sz="0" w:space="0" w:color="auto"/>
        <w:left w:val="none" w:sz="0" w:space="0" w:color="auto"/>
        <w:bottom w:val="none" w:sz="0" w:space="0" w:color="auto"/>
        <w:right w:val="none" w:sz="0" w:space="0" w:color="auto"/>
      </w:divBdr>
    </w:div>
    <w:div w:id="1767310039">
      <w:bodyDiv w:val="1"/>
      <w:marLeft w:val="0"/>
      <w:marRight w:val="0"/>
      <w:marTop w:val="0"/>
      <w:marBottom w:val="0"/>
      <w:divBdr>
        <w:top w:val="none" w:sz="0" w:space="0" w:color="auto"/>
        <w:left w:val="none" w:sz="0" w:space="0" w:color="auto"/>
        <w:bottom w:val="none" w:sz="0" w:space="0" w:color="auto"/>
        <w:right w:val="none" w:sz="0" w:space="0" w:color="auto"/>
      </w:divBdr>
    </w:div>
    <w:div w:id="1855146536">
      <w:bodyDiv w:val="1"/>
      <w:marLeft w:val="0"/>
      <w:marRight w:val="0"/>
      <w:marTop w:val="0"/>
      <w:marBottom w:val="0"/>
      <w:divBdr>
        <w:top w:val="none" w:sz="0" w:space="0" w:color="auto"/>
        <w:left w:val="none" w:sz="0" w:space="0" w:color="auto"/>
        <w:bottom w:val="none" w:sz="0" w:space="0" w:color="auto"/>
        <w:right w:val="none" w:sz="0" w:space="0" w:color="auto"/>
      </w:divBdr>
    </w:div>
    <w:div w:id="1900479491">
      <w:bodyDiv w:val="1"/>
      <w:marLeft w:val="0"/>
      <w:marRight w:val="0"/>
      <w:marTop w:val="0"/>
      <w:marBottom w:val="0"/>
      <w:divBdr>
        <w:top w:val="none" w:sz="0" w:space="0" w:color="auto"/>
        <w:left w:val="none" w:sz="0" w:space="0" w:color="auto"/>
        <w:bottom w:val="none" w:sz="0" w:space="0" w:color="auto"/>
        <w:right w:val="none" w:sz="0" w:space="0" w:color="auto"/>
      </w:divBdr>
    </w:div>
    <w:div w:id="2030720941">
      <w:bodyDiv w:val="1"/>
      <w:marLeft w:val="0"/>
      <w:marRight w:val="0"/>
      <w:marTop w:val="0"/>
      <w:marBottom w:val="0"/>
      <w:divBdr>
        <w:top w:val="none" w:sz="0" w:space="0" w:color="auto"/>
        <w:left w:val="none" w:sz="0" w:space="0" w:color="auto"/>
        <w:bottom w:val="none" w:sz="0" w:space="0" w:color="auto"/>
        <w:right w:val="none" w:sz="0" w:space="0" w:color="auto"/>
      </w:divBdr>
    </w:div>
    <w:div w:id="2097701115">
      <w:bodyDiv w:val="1"/>
      <w:marLeft w:val="0"/>
      <w:marRight w:val="0"/>
      <w:marTop w:val="0"/>
      <w:marBottom w:val="0"/>
      <w:divBdr>
        <w:top w:val="none" w:sz="0" w:space="0" w:color="auto"/>
        <w:left w:val="none" w:sz="0" w:space="0" w:color="auto"/>
        <w:bottom w:val="none" w:sz="0" w:space="0" w:color="auto"/>
        <w:right w:val="none" w:sz="0" w:space="0" w:color="auto"/>
      </w:divBdr>
    </w:div>
    <w:div w:id="21418026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image" Target="media/image11.jpe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EFE4A-B1B6-004E-B09F-B8CF7A64C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6000</Words>
  <Characters>91201</Characters>
  <Application>Microsoft Macintosh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106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ua Winder</dc:creator>
  <cp:lastModifiedBy>Na Ma</cp:lastModifiedBy>
  <cp:revision>2</cp:revision>
  <dcterms:created xsi:type="dcterms:W3CDTF">2015-05-06T00:56:00Z</dcterms:created>
  <dcterms:modified xsi:type="dcterms:W3CDTF">2015-05-06T00:56:00Z</dcterms:modified>
</cp:coreProperties>
</file>